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C80D1" w14:textId="09E14D8B" w:rsidR="004E0429" w:rsidRPr="004E0429" w:rsidRDefault="00B54A92" w:rsidP="004E0429">
      <w:pPr>
        <w:pStyle w:val="CommentText"/>
        <w:spacing w:line="360" w:lineRule="auto"/>
        <w:jc w:val="both"/>
        <w:rPr>
          <w:b/>
          <w:sz w:val="28"/>
          <w:szCs w:val="28"/>
        </w:rPr>
      </w:pPr>
      <w:bookmarkStart w:id="0" w:name="_Hlk17040970"/>
      <w:r>
        <w:rPr>
          <w:b/>
          <w:sz w:val="28"/>
          <w:szCs w:val="28"/>
        </w:rPr>
        <w:t>C</w:t>
      </w:r>
      <w:r w:rsidR="004E0429" w:rsidRPr="004E0429">
        <w:rPr>
          <w:b/>
          <w:sz w:val="28"/>
          <w:szCs w:val="28"/>
        </w:rPr>
        <w:t>omparative effects of 18 antipsychotics on metabolic function</w:t>
      </w:r>
      <w:r w:rsidR="004B1B17">
        <w:rPr>
          <w:b/>
          <w:sz w:val="28"/>
          <w:szCs w:val="28"/>
        </w:rPr>
        <w:t xml:space="preserve"> in schizophrenia</w:t>
      </w:r>
      <w:r w:rsidR="004E0429" w:rsidRPr="004E0429">
        <w:rPr>
          <w:b/>
          <w:sz w:val="28"/>
          <w:szCs w:val="28"/>
        </w:rPr>
        <w:t xml:space="preserve">, </w:t>
      </w:r>
      <w:r w:rsidR="005D3865">
        <w:rPr>
          <w:b/>
          <w:sz w:val="28"/>
          <w:szCs w:val="28"/>
        </w:rPr>
        <w:t xml:space="preserve">predictors of </w:t>
      </w:r>
      <w:r w:rsidR="004E0429" w:rsidRPr="004E0429">
        <w:rPr>
          <w:b/>
          <w:sz w:val="28"/>
          <w:szCs w:val="28"/>
        </w:rPr>
        <w:t xml:space="preserve">metabolic dysregulation, and </w:t>
      </w:r>
      <w:r w:rsidR="005D3865">
        <w:rPr>
          <w:b/>
          <w:sz w:val="28"/>
          <w:szCs w:val="28"/>
        </w:rPr>
        <w:t xml:space="preserve">association with </w:t>
      </w:r>
      <w:r w:rsidR="004E0429" w:rsidRPr="004E0429">
        <w:rPr>
          <w:b/>
          <w:sz w:val="28"/>
          <w:szCs w:val="28"/>
        </w:rPr>
        <w:t>psychopathology: a systematic review and network meta-analysis</w:t>
      </w:r>
    </w:p>
    <w:bookmarkEnd w:id="0"/>
    <w:p w14:paraId="03C64408" w14:textId="6C53C4A4" w:rsidR="00821B81" w:rsidRDefault="00821B81" w:rsidP="002E1F18">
      <w:pPr>
        <w:spacing w:line="360" w:lineRule="auto"/>
        <w:jc w:val="both"/>
        <w:rPr>
          <w:rFonts w:cs="Arial"/>
          <w:b/>
          <w:bCs/>
          <w:sz w:val="20"/>
          <w:szCs w:val="20"/>
          <w:lang w:val="en-US"/>
        </w:rPr>
      </w:pPr>
    </w:p>
    <w:p w14:paraId="64ABCB87" w14:textId="2DABE5DE" w:rsidR="004401AD" w:rsidRDefault="004401AD" w:rsidP="002E1F18">
      <w:pPr>
        <w:spacing w:line="360" w:lineRule="auto"/>
        <w:jc w:val="both"/>
        <w:rPr>
          <w:rFonts w:cs="Arial"/>
          <w:b/>
          <w:bCs/>
          <w:sz w:val="20"/>
          <w:szCs w:val="20"/>
          <w:lang w:val="en-US"/>
        </w:rPr>
      </w:pPr>
    </w:p>
    <w:p w14:paraId="4AE21FAE" w14:textId="77777777" w:rsidR="004401AD" w:rsidRDefault="004401AD" w:rsidP="002E1F18">
      <w:pPr>
        <w:spacing w:line="360" w:lineRule="auto"/>
        <w:jc w:val="both"/>
        <w:rPr>
          <w:rFonts w:cs="Arial"/>
          <w:b/>
          <w:bCs/>
          <w:sz w:val="20"/>
          <w:szCs w:val="20"/>
          <w:lang w:val="en-US"/>
        </w:rPr>
      </w:pPr>
    </w:p>
    <w:p w14:paraId="56E2520F" w14:textId="651DDF73" w:rsidR="000D4654" w:rsidRPr="00F91A90" w:rsidRDefault="002B0112" w:rsidP="002E1F18">
      <w:pPr>
        <w:spacing w:line="360" w:lineRule="auto"/>
        <w:jc w:val="both"/>
        <w:rPr>
          <w:rFonts w:cs="Arial"/>
          <w:b/>
          <w:bCs/>
          <w:sz w:val="20"/>
          <w:szCs w:val="20"/>
          <w:lang w:val="en-US"/>
        </w:rPr>
      </w:pPr>
      <w:bookmarkStart w:id="1" w:name="_GoBack"/>
      <w:r w:rsidRPr="00F91A90">
        <w:rPr>
          <w:rFonts w:cs="Arial"/>
          <w:b/>
          <w:bCs/>
          <w:sz w:val="20"/>
          <w:szCs w:val="20"/>
          <w:lang w:val="en-US"/>
        </w:rPr>
        <w:t xml:space="preserve">Dr </w:t>
      </w:r>
      <w:r w:rsidR="000D4654" w:rsidRPr="00F91A90">
        <w:rPr>
          <w:rFonts w:cs="Arial"/>
          <w:b/>
          <w:bCs/>
          <w:sz w:val="20"/>
          <w:szCs w:val="20"/>
          <w:lang w:val="en-US"/>
        </w:rPr>
        <w:t>Toby Pillinger MRCP</w:t>
      </w:r>
      <w:r w:rsidRPr="00F91A90">
        <w:rPr>
          <w:rFonts w:cs="Arial"/>
          <w:b/>
          <w:bCs/>
          <w:sz w:val="20"/>
          <w:szCs w:val="20"/>
          <w:vertAlign w:val="superscript"/>
          <w:lang w:val="en-US"/>
        </w:rPr>
        <w:t>1</w:t>
      </w:r>
      <w:r w:rsidR="00557BBC" w:rsidRPr="00F91A90">
        <w:rPr>
          <w:rFonts w:cs="Arial"/>
          <w:b/>
          <w:bCs/>
          <w:sz w:val="20"/>
          <w:szCs w:val="20"/>
          <w:vertAlign w:val="superscript"/>
          <w:lang w:val="en-US"/>
        </w:rPr>
        <w:t>,2</w:t>
      </w:r>
      <w:r w:rsidR="000E77D7" w:rsidRPr="00F91A90">
        <w:rPr>
          <w:rFonts w:eastAsia="Times New Roman" w:cs="Times"/>
          <w:sz w:val="20"/>
          <w:szCs w:val="20"/>
          <w:vertAlign w:val="superscript"/>
        </w:rPr>
        <w:t>§</w:t>
      </w:r>
      <w:r w:rsidR="003A59B6">
        <w:rPr>
          <w:rFonts w:eastAsia="Times New Roman" w:cs="Times"/>
          <w:sz w:val="20"/>
          <w:szCs w:val="20"/>
          <w:vertAlign w:val="superscript"/>
        </w:rPr>
        <w:t>*</w:t>
      </w:r>
    </w:p>
    <w:p w14:paraId="5B3EA486" w14:textId="4970479A" w:rsidR="00114647" w:rsidRPr="00737EE3" w:rsidRDefault="00114647" w:rsidP="002E1F18">
      <w:pPr>
        <w:spacing w:line="360" w:lineRule="auto"/>
        <w:rPr>
          <w:rFonts w:cs="Arial"/>
          <w:b/>
          <w:bCs/>
          <w:sz w:val="20"/>
          <w:szCs w:val="20"/>
          <w:vertAlign w:val="superscript"/>
          <w:lang w:val="de-CH"/>
        </w:rPr>
      </w:pPr>
      <w:r w:rsidRPr="00737EE3">
        <w:rPr>
          <w:rFonts w:cs="Arial"/>
          <w:b/>
          <w:bCs/>
          <w:sz w:val="20"/>
          <w:szCs w:val="20"/>
          <w:lang w:val="de-CH"/>
        </w:rPr>
        <w:t>Dr Robert</w:t>
      </w:r>
      <w:r w:rsidR="00024CF7" w:rsidRPr="00737EE3">
        <w:rPr>
          <w:rFonts w:cs="Arial"/>
          <w:b/>
          <w:bCs/>
          <w:sz w:val="20"/>
          <w:szCs w:val="20"/>
          <w:lang w:val="de-CH"/>
        </w:rPr>
        <w:t xml:space="preserve"> A</w:t>
      </w:r>
      <w:r w:rsidR="00557BBC" w:rsidRPr="00737EE3">
        <w:rPr>
          <w:rFonts w:cs="Arial"/>
          <w:b/>
          <w:bCs/>
          <w:sz w:val="20"/>
          <w:szCs w:val="20"/>
          <w:lang w:val="de-CH"/>
        </w:rPr>
        <w:t>.</w:t>
      </w:r>
      <w:r w:rsidRPr="00737EE3">
        <w:rPr>
          <w:rFonts w:cs="Arial"/>
          <w:b/>
          <w:bCs/>
          <w:sz w:val="20"/>
          <w:szCs w:val="20"/>
          <w:lang w:val="de-CH"/>
        </w:rPr>
        <w:t xml:space="preserve"> McCutcheon MRCPsych</w:t>
      </w:r>
      <w:r w:rsidRPr="00737EE3">
        <w:rPr>
          <w:rFonts w:cs="Arial"/>
          <w:b/>
          <w:bCs/>
          <w:sz w:val="20"/>
          <w:szCs w:val="20"/>
          <w:vertAlign w:val="superscript"/>
          <w:lang w:val="de-CH"/>
        </w:rPr>
        <w:t>1</w:t>
      </w:r>
      <w:r w:rsidR="00557BBC" w:rsidRPr="00737EE3">
        <w:rPr>
          <w:rFonts w:cs="Arial"/>
          <w:b/>
          <w:bCs/>
          <w:sz w:val="20"/>
          <w:szCs w:val="20"/>
          <w:vertAlign w:val="superscript"/>
          <w:lang w:val="de-CH"/>
        </w:rPr>
        <w:t>,2</w:t>
      </w:r>
      <w:r w:rsidR="000E77D7" w:rsidRPr="00737EE3">
        <w:rPr>
          <w:rFonts w:eastAsia="Times New Roman" w:cs="Times"/>
          <w:sz w:val="20"/>
          <w:szCs w:val="20"/>
          <w:vertAlign w:val="superscript"/>
          <w:lang w:val="de-CH"/>
        </w:rPr>
        <w:t>§</w:t>
      </w:r>
    </w:p>
    <w:p w14:paraId="4599417E" w14:textId="2AD8C0F1" w:rsidR="00114D4A" w:rsidRPr="00737EE3" w:rsidRDefault="00114D4A" w:rsidP="002E1F18">
      <w:pPr>
        <w:spacing w:line="360" w:lineRule="auto"/>
        <w:jc w:val="both"/>
        <w:rPr>
          <w:rFonts w:cs="Arial"/>
          <w:b/>
          <w:bCs/>
          <w:sz w:val="20"/>
          <w:szCs w:val="20"/>
          <w:lang w:val="de-CH"/>
        </w:rPr>
      </w:pPr>
      <w:r w:rsidRPr="00737EE3">
        <w:rPr>
          <w:rFonts w:cs="Arial"/>
          <w:b/>
          <w:bCs/>
          <w:sz w:val="20"/>
          <w:szCs w:val="20"/>
          <w:lang w:val="de-CH"/>
        </w:rPr>
        <w:t>Dr Luke Vano</w:t>
      </w:r>
      <w:r w:rsidR="00065100" w:rsidRPr="00737EE3">
        <w:rPr>
          <w:rFonts w:cs="Arial"/>
          <w:b/>
          <w:bCs/>
          <w:sz w:val="20"/>
          <w:szCs w:val="20"/>
          <w:lang w:val="de-CH"/>
        </w:rPr>
        <w:t xml:space="preserve"> MD</w:t>
      </w:r>
      <w:r w:rsidRPr="00737EE3">
        <w:rPr>
          <w:rFonts w:cs="Arial"/>
          <w:b/>
          <w:bCs/>
          <w:sz w:val="20"/>
          <w:szCs w:val="20"/>
          <w:vertAlign w:val="superscript"/>
          <w:lang w:val="de-CH"/>
        </w:rPr>
        <w:t>1,2</w:t>
      </w:r>
    </w:p>
    <w:p w14:paraId="7B1F4DDE" w14:textId="77777777" w:rsidR="00C06481" w:rsidRPr="00737EE3" w:rsidRDefault="00C06481" w:rsidP="002E1F18">
      <w:pPr>
        <w:spacing w:line="360" w:lineRule="auto"/>
        <w:jc w:val="both"/>
        <w:rPr>
          <w:rFonts w:cs="Arial"/>
          <w:b/>
          <w:bCs/>
          <w:sz w:val="20"/>
          <w:szCs w:val="20"/>
          <w:lang w:val="de-CH"/>
        </w:rPr>
      </w:pPr>
      <w:r w:rsidRPr="00737EE3">
        <w:rPr>
          <w:rFonts w:cs="Arial"/>
          <w:b/>
          <w:bCs/>
          <w:sz w:val="20"/>
          <w:szCs w:val="20"/>
          <w:lang w:val="de-CH"/>
        </w:rPr>
        <w:t>Dr Yuya Mizuno MRCPsych</w:t>
      </w:r>
      <w:r w:rsidRPr="00737EE3">
        <w:rPr>
          <w:rFonts w:cs="Arial"/>
          <w:b/>
          <w:bCs/>
          <w:sz w:val="20"/>
          <w:szCs w:val="20"/>
          <w:vertAlign w:val="superscript"/>
          <w:lang w:val="de-CH"/>
        </w:rPr>
        <w:t>1,2</w:t>
      </w:r>
    </w:p>
    <w:p w14:paraId="3F7EF78C" w14:textId="0E70D2C8" w:rsidR="003D737C" w:rsidRPr="00737EE3" w:rsidRDefault="00AB3B73" w:rsidP="002E1F18">
      <w:pPr>
        <w:spacing w:line="360" w:lineRule="auto"/>
        <w:jc w:val="both"/>
        <w:rPr>
          <w:rFonts w:cs="Arial"/>
          <w:b/>
          <w:bCs/>
          <w:sz w:val="20"/>
          <w:szCs w:val="20"/>
          <w:lang w:val="de-CH"/>
        </w:rPr>
      </w:pPr>
      <w:r w:rsidRPr="00737EE3">
        <w:rPr>
          <w:rFonts w:cs="Arial"/>
          <w:b/>
          <w:bCs/>
          <w:sz w:val="20"/>
          <w:szCs w:val="20"/>
          <w:lang w:val="de-CH"/>
        </w:rPr>
        <w:t xml:space="preserve">Dr </w:t>
      </w:r>
      <w:r w:rsidR="003D737C" w:rsidRPr="00737EE3">
        <w:rPr>
          <w:rFonts w:cs="Arial"/>
          <w:b/>
          <w:bCs/>
          <w:sz w:val="20"/>
          <w:szCs w:val="20"/>
          <w:lang w:val="de-CH"/>
        </w:rPr>
        <w:t>At</w:t>
      </w:r>
      <w:r w:rsidR="002D62AE" w:rsidRPr="00737EE3">
        <w:rPr>
          <w:rFonts w:cs="Arial"/>
          <w:b/>
          <w:bCs/>
          <w:sz w:val="20"/>
          <w:szCs w:val="20"/>
          <w:lang w:val="de-CH"/>
        </w:rPr>
        <w:t>heeshaan Arumuhan</w:t>
      </w:r>
      <w:r w:rsidR="00E3200A" w:rsidRPr="00737EE3">
        <w:rPr>
          <w:rFonts w:cs="Arial"/>
          <w:b/>
          <w:bCs/>
          <w:sz w:val="20"/>
          <w:szCs w:val="20"/>
          <w:lang w:val="de-CH"/>
        </w:rPr>
        <w:t xml:space="preserve"> MD</w:t>
      </w:r>
      <w:r w:rsidR="002D62AE" w:rsidRPr="00737EE3">
        <w:rPr>
          <w:rFonts w:cs="Arial"/>
          <w:b/>
          <w:bCs/>
          <w:sz w:val="20"/>
          <w:szCs w:val="20"/>
          <w:vertAlign w:val="superscript"/>
          <w:lang w:val="de-CH"/>
        </w:rPr>
        <w:t>1,2</w:t>
      </w:r>
    </w:p>
    <w:p w14:paraId="36111E24" w14:textId="60333462" w:rsidR="003D737C" w:rsidRPr="003A59B6" w:rsidRDefault="00AB3B73" w:rsidP="002E1F18">
      <w:pPr>
        <w:spacing w:line="360" w:lineRule="auto"/>
        <w:jc w:val="both"/>
        <w:rPr>
          <w:rFonts w:cs="Arial"/>
          <w:b/>
          <w:bCs/>
          <w:sz w:val="20"/>
          <w:szCs w:val="20"/>
          <w:lang w:val="de-CH"/>
        </w:rPr>
      </w:pPr>
      <w:r w:rsidRPr="003A59B6">
        <w:rPr>
          <w:rFonts w:cs="Arial"/>
          <w:b/>
          <w:bCs/>
          <w:sz w:val="20"/>
          <w:szCs w:val="20"/>
          <w:lang w:val="de-CH"/>
        </w:rPr>
        <w:t>Dr Guy Hindley MD</w:t>
      </w:r>
      <w:r w:rsidRPr="003A59B6">
        <w:rPr>
          <w:rFonts w:cs="Arial"/>
          <w:b/>
          <w:bCs/>
          <w:sz w:val="20"/>
          <w:szCs w:val="20"/>
          <w:vertAlign w:val="superscript"/>
          <w:lang w:val="de-CH"/>
        </w:rPr>
        <w:t>1,2</w:t>
      </w:r>
    </w:p>
    <w:p w14:paraId="4372FD70" w14:textId="1C533758" w:rsidR="000D4654" w:rsidRPr="003A59B6" w:rsidRDefault="002B0112" w:rsidP="002E1F18">
      <w:pPr>
        <w:spacing w:line="360" w:lineRule="auto"/>
        <w:jc w:val="both"/>
        <w:rPr>
          <w:rFonts w:cs="Arial"/>
          <w:b/>
          <w:bCs/>
          <w:sz w:val="20"/>
          <w:szCs w:val="20"/>
          <w:vertAlign w:val="superscript"/>
          <w:lang w:val="de-CH"/>
        </w:rPr>
      </w:pPr>
      <w:r w:rsidRPr="003A59B6">
        <w:rPr>
          <w:rFonts w:cs="Arial"/>
          <w:b/>
          <w:bCs/>
          <w:sz w:val="20"/>
          <w:szCs w:val="20"/>
          <w:lang w:val="de-CH"/>
        </w:rPr>
        <w:t xml:space="preserve">Dr </w:t>
      </w:r>
      <w:r w:rsidR="005424C2" w:rsidRPr="003A59B6">
        <w:rPr>
          <w:rFonts w:cs="Arial"/>
          <w:b/>
          <w:bCs/>
          <w:sz w:val="20"/>
          <w:szCs w:val="20"/>
          <w:lang w:val="de-CH"/>
        </w:rPr>
        <w:t>Katherine Beck MRCPsych</w:t>
      </w:r>
      <w:r w:rsidRPr="003A59B6">
        <w:rPr>
          <w:rFonts w:cs="Arial"/>
          <w:b/>
          <w:bCs/>
          <w:sz w:val="20"/>
          <w:szCs w:val="20"/>
          <w:vertAlign w:val="superscript"/>
          <w:lang w:val="de-CH"/>
        </w:rPr>
        <w:t>1</w:t>
      </w:r>
      <w:r w:rsidR="00CB75DD" w:rsidRPr="003A59B6">
        <w:rPr>
          <w:rFonts w:cs="Arial"/>
          <w:b/>
          <w:bCs/>
          <w:sz w:val="20"/>
          <w:szCs w:val="20"/>
          <w:vertAlign w:val="superscript"/>
          <w:lang w:val="de-CH"/>
        </w:rPr>
        <w:t>,2</w:t>
      </w:r>
    </w:p>
    <w:p w14:paraId="3928D792" w14:textId="42A557F5" w:rsidR="00E34D50" w:rsidRPr="003A59B6" w:rsidRDefault="00E34D50" w:rsidP="002E1F18">
      <w:pPr>
        <w:spacing w:line="360" w:lineRule="auto"/>
        <w:jc w:val="both"/>
        <w:rPr>
          <w:rFonts w:cs="Arial"/>
          <w:b/>
          <w:bCs/>
          <w:sz w:val="20"/>
          <w:szCs w:val="20"/>
          <w:lang w:val="de-CH"/>
        </w:rPr>
      </w:pPr>
      <w:r w:rsidRPr="003A59B6">
        <w:rPr>
          <w:rFonts w:cs="Arial"/>
          <w:b/>
          <w:bCs/>
          <w:sz w:val="20"/>
          <w:szCs w:val="20"/>
          <w:lang w:val="de-CH"/>
        </w:rPr>
        <w:t>Dr Sridhar Natesan PhD</w:t>
      </w:r>
      <w:r w:rsidRPr="003A59B6">
        <w:rPr>
          <w:rFonts w:cs="Arial"/>
          <w:b/>
          <w:bCs/>
          <w:sz w:val="20"/>
          <w:szCs w:val="20"/>
          <w:vertAlign w:val="superscript"/>
          <w:lang w:val="de-CH"/>
        </w:rPr>
        <w:t>1,2</w:t>
      </w:r>
    </w:p>
    <w:p w14:paraId="4C5B9D1F" w14:textId="2EBD4FE4" w:rsidR="002E1F18" w:rsidRDefault="002E1F18" w:rsidP="002E1F18">
      <w:pPr>
        <w:spacing w:line="360" w:lineRule="auto"/>
        <w:jc w:val="both"/>
        <w:rPr>
          <w:rFonts w:cs="Arial"/>
          <w:b/>
          <w:bCs/>
          <w:sz w:val="20"/>
          <w:szCs w:val="20"/>
          <w:lang w:val="en-US"/>
        </w:rPr>
      </w:pPr>
      <w:r>
        <w:rPr>
          <w:rFonts w:cs="Arial"/>
          <w:b/>
          <w:bCs/>
          <w:sz w:val="20"/>
          <w:szCs w:val="20"/>
          <w:lang w:val="en-US"/>
        </w:rPr>
        <w:t xml:space="preserve">Dr </w:t>
      </w:r>
      <w:proofErr w:type="spellStart"/>
      <w:r>
        <w:rPr>
          <w:rFonts w:cs="Arial"/>
          <w:b/>
          <w:bCs/>
          <w:sz w:val="20"/>
          <w:szCs w:val="20"/>
          <w:lang w:val="en-US"/>
        </w:rPr>
        <w:t>Orestis</w:t>
      </w:r>
      <w:proofErr w:type="spellEnd"/>
      <w:r>
        <w:rPr>
          <w:rFonts w:cs="Arial"/>
          <w:b/>
          <w:bCs/>
          <w:sz w:val="20"/>
          <w:szCs w:val="20"/>
          <w:lang w:val="en-US"/>
        </w:rPr>
        <w:t xml:space="preserve"> </w:t>
      </w:r>
      <w:proofErr w:type="spellStart"/>
      <w:r>
        <w:rPr>
          <w:rFonts w:cs="Arial"/>
          <w:b/>
          <w:bCs/>
          <w:sz w:val="20"/>
          <w:szCs w:val="20"/>
          <w:lang w:val="en-US"/>
        </w:rPr>
        <w:t>Efthimiou</w:t>
      </w:r>
      <w:proofErr w:type="spellEnd"/>
      <w:r>
        <w:rPr>
          <w:rFonts w:cs="Arial"/>
          <w:b/>
          <w:bCs/>
          <w:sz w:val="20"/>
          <w:szCs w:val="20"/>
          <w:lang w:val="en-US"/>
        </w:rPr>
        <w:t xml:space="preserve"> PhD</w:t>
      </w:r>
      <w:r w:rsidRPr="002E1F18">
        <w:rPr>
          <w:rFonts w:cs="Arial"/>
          <w:b/>
          <w:bCs/>
          <w:sz w:val="20"/>
          <w:szCs w:val="20"/>
          <w:vertAlign w:val="superscript"/>
          <w:lang w:val="en-US"/>
        </w:rPr>
        <w:t>3</w:t>
      </w:r>
    </w:p>
    <w:p w14:paraId="32422EF4" w14:textId="1EA11357" w:rsidR="00253826" w:rsidRDefault="00253826" w:rsidP="002E1F18">
      <w:pPr>
        <w:spacing w:line="360" w:lineRule="auto"/>
        <w:jc w:val="both"/>
        <w:rPr>
          <w:rFonts w:cs="Arial"/>
          <w:b/>
          <w:bCs/>
          <w:sz w:val="20"/>
          <w:szCs w:val="20"/>
          <w:lang w:val="en-US"/>
        </w:rPr>
      </w:pPr>
      <w:r>
        <w:rPr>
          <w:rFonts w:cs="Arial"/>
          <w:b/>
          <w:bCs/>
          <w:sz w:val="20"/>
          <w:szCs w:val="20"/>
          <w:lang w:val="en-US"/>
        </w:rPr>
        <w:t xml:space="preserve">Professor Andrea </w:t>
      </w:r>
      <w:r w:rsidRPr="00D636CC">
        <w:rPr>
          <w:rFonts w:cs="Arial"/>
          <w:b/>
          <w:bCs/>
          <w:sz w:val="20"/>
          <w:szCs w:val="20"/>
          <w:lang w:val="en-US"/>
        </w:rPr>
        <w:t xml:space="preserve">Cipriani </w:t>
      </w:r>
      <w:r w:rsidR="00DB51A8" w:rsidRPr="00D636CC">
        <w:rPr>
          <w:rFonts w:cs="Arial"/>
          <w:b/>
          <w:bCs/>
          <w:sz w:val="20"/>
          <w:szCs w:val="20"/>
          <w:lang w:val="en-US"/>
        </w:rPr>
        <w:t>PhD</w:t>
      </w:r>
      <w:r w:rsidR="002E1F18">
        <w:rPr>
          <w:rFonts w:cs="Arial"/>
          <w:b/>
          <w:bCs/>
          <w:sz w:val="20"/>
          <w:szCs w:val="20"/>
          <w:vertAlign w:val="superscript"/>
          <w:lang w:val="en-US"/>
        </w:rPr>
        <w:t>4</w:t>
      </w:r>
      <w:r w:rsidR="00691CC2">
        <w:rPr>
          <w:rFonts w:cs="Arial"/>
          <w:b/>
          <w:bCs/>
          <w:sz w:val="20"/>
          <w:szCs w:val="20"/>
          <w:vertAlign w:val="superscript"/>
          <w:lang w:val="en-US"/>
        </w:rPr>
        <w:t>,5</w:t>
      </w:r>
    </w:p>
    <w:p w14:paraId="72183FF7" w14:textId="7A3EE890" w:rsidR="000D4654" w:rsidRPr="00996BB3" w:rsidRDefault="002B0112" w:rsidP="002E1F18">
      <w:pPr>
        <w:spacing w:line="360" w:lineRule="auto"/>
        <w:jc w:val="both"/>
        <w:rPr>
          <w:rFonts w:cs="Arial"/>
          <w:b/>
          <w:bCs/>
          <w:sz w:val="20"/>
          <w:szCs w:val="20"/>
          <w:lang w:val="en-US"/>
        </w:rPr>
      </w:pPr>
      <w:r w:rsidRPr="00996BB3">
        <w:rPr>
          <w:rFonts w:cs="Arial"/>
          <w:b/>
          <w:bCs/>
          <w:sz w:val="20"/>
          <w:szCs w:val="20"/>
          <w:lang w:val="en-US"/>
        </w:rPr>
        <w:t xml:space="preserve">Professor </w:t>
      </w:r>
      <w:r w:rsidR="000D4654" w:rsidRPr="00996BB3">
        <w:rPr>
          <w:rFonts w:cs="Arial"/>
          <w:b/>
          <w:bCs/>
          <w:sz w:val="20"/>
          <w:szCs w:val="20"/>
          <w:lang w:val="en-US"/>
        </w:rPr>
        <w:t>Oliver</w:t>
      </w:r>
      <w:r w:rsidR="00114647" w:rsidRPr="00996BB3">
        <w:rPr>
          <w:rFonts w:cs="Arial"/>
          <w:b/>
          <w:bCs/>
          <w:sz w:val="20"/>
          <w:szCs w:val="20"/>
          <w:lang w:val="en-US"/>
        </w:rPr>
        <w:t xml:space="preserve"> D</w:t>
      </w:r>
      <w:r w:rsidR="00557BBC" w:rsidRPr="00996BB3">
        <w:rPr>
          <w:rFonts w:cs="Arial"/>
          <w:b/>
          <w:bCs/>
          <w:sz w:val="20"/>
          <w:szCs w:val="20"/>
          <w:lang w:val="en-US"/>
        </w:rPr>
        <w:t>.</w:t>
      </w:r>
      <w:r w:rsidR="000D4654" w:rsidRPr="00996BB3">
        <w:rPr>
          <w:rFonts w:cs="Arial"/>
          <w:b/>
          <w:bCs/>
          <w:sz w:val="20"/>
          <w:szCs w:val="20"/>
          <w:lang w:val="en-US"/>
        </w:rPr>
        <w:t xml:space="preserve"> Howes </w:t>
      </w:r>
      <w:r w:rsidR="00065100" w:rsidRPr="00996BB3">
        <w:rPr>
          <w:rFonts w:cs="Arial"/>
          <w:b/>
          <w:bCs/>
          <w:sz w:val="20"/>
          <w:szCs w:val="20"/>
          <w:lang w:val="en-US"/>
        </w:rPr>
        <w:t>MRCPsych</w:t>
      </w:r>
      <w:r w:rsidRPr="00996BB3">
        <w:rPr>
          <w:rFonts w:cs="Arial"/>
          <w:b/>
          <w:bCs/>
          <w:sz w:val="20"/>
          <w:szCs w:val="20"/>
          <w:vertAlign w:val="superscript"/>
          <w:lang w:val="en-US"/>
        </w:rPr>
        <w:t>1,2</w:t>
      </w:r>
    </w:p>
    <w:bookmarkEnd w:id="1"/>
    <w:p w14:paraId="47EA52C5" w14:textId="13868D2E" w:rsidR="000B7841" w:rsidRDefault="000B7841" w:rsidP="000E77D7">
      <w:pPr>
        <w:spacing w:line="240" w:lineRule="auto"/>
        <w:rPr>
          <w:rFonts w:eastAsia="Times New Roman" w:cs="Times"/>
          <w:sz w:val="16"/>
          <w:szCs w:val="16"/>
          <w:vertAlign w:val="superscript"/>
        </w:rPr>
      </w:pPr>
    </w:p>
    <w:p w14:paraId="49C6CBD1" w14:textId="77777777" w:rsidR="00811D52" w:rsidRDefault="00811D52" w:rsidP="000E77D7">
      <w:pPr>
        <w:spacing w:line="240" w:lineRule="auto"/>
        <w:rPr>
          <w:rFonts w:eastAsia="Times New Roman" w:cs="Times"/>
          <w:sz w:val="16"/>
          <w:szCs w:val="16"/>
          <w:vertAlign w:val="superscript"/>
        </w:rPr>
      </w:pPr>
    </w:p>
    <w:p w14:paraId="1A43A875" w14:textId="7100D4A3" w:rsidR="000E77D7" w:rsidRPr="00E03FB4" w:rsidRDefault="000E77D7" w:rsidP="000E77D7">
      <w:pPr>
        <w:spacing w:line="240" w:lineRule="auto"/>
        <w:rPr>
          <w:rFonts w:eastAsia="Times New Roman" w:cs="Times"/>
          <w:sz w:val="20"/>
          <w:szCs w:val="20"/>
        </w:rPr>
      </w:pPr>
      <w:r w:rsidRPr="00E03FB4">
        <w:rPr>
          <w:rFonts w:eastAsia="Times New Roman" w:cs="Times"/>
          <w:sz w:val="20"/>
          <w:szCs w:val="20"/>
          <w:vertAlign w:val="superscript"/>
        </w:rPr>
        <w:t>§</w:t>
      </w:r>
      <w:r w:rsidRPr="00E03FB4">
        <w:rPr>
          <w:rFonts w:eastAsia="Times New Roman" w:cs="Times"/>
          <w:sz w:val="20"/>
          <w:szCs w:val="20"/>
        </w:rPr>
        <w:t>Contributed equally to the manuscript</w:t>
      </w:r>
    </w:p>
    <w:p w14:paraId="2CF8D20F" w14:textId="77777777" w:rsidR="000E77D7" w:rsidRPr="00E03FB4" w:rsidRDefault="000E77D7" w:rsidP="000E77D7">
      <w:pPr>
        <w:spacing w:before="100" w:beforeAutospacing="1" w:after="144" w:line="240" w:lineRule="auto"/>
        <w:rPr>
          <w:rFonts w:eastAsia="Times New Roman" w:cs="Helvetica"/>
          <w:color w:val="444444"/>
          <w:sz w:val="20"/>
          <w:szCs w:val="20"/>
          <w:lang w:eastAsia="en-GB"/>
        </w:rPr>
      </w:pPr>
      <w:r w:rsidRPr="00E03FB4">
        <w:rPr>
          <w:rFonts w:eastAsia="Times New Roman" w:cs="Helvetica"/>
          <w:color w:val="444444"/>
          <w:sz w:val="20"/>
          <w:szCs w:val="20"/>
          <w:vertAlign w:val="superscript"/>
          <w:lang w:eastAsia="en-GB"/>
        </w:rPr>
        <w:t>1</w:t>
      </w:r>
      <w:r w:rsidRPr="00E03FB4">
        <w:rPr>
          <w:rFonts w:eastAsia="Times New Roman" w:cs="Helvetica"/>
          <w:color w:val="444444"/>
          <w:sz w:val="20"/>
          <w:szCs w:val="20"/>
          <w:lang w:eastAsia="en-GB"/>
        </w:rPr>
        <w:t>Institute of Psychiatry, Psychology and Neuroscience, King’s College London, London, UK</w:t>
      </w:r>
    </w:p>
    <w:p w14:paraId="609F458A" w14:textId="70B3A6AD" w:rsidR="000E77D7" w:rsidRPr="00E03FB4" w:rsidRDefault="000E77D7" w:rsidP="000E77D7">
      <w:pPr>
        <w:spacing w:line="240" w:lineRule="auto"/>
        <w:rPr>
          <w:rFonts w:cs="Arial"/>
          <w:color w:val="000000" w:themeColor="text1"/>
          <w:sz w:val="20"/>
          <w:szCs w:val="20"/>
          <w:shd w:val="clear" w:color="auto" w:fill="FFFFFF"/>
        </w:rPr>
      </w:pPr>
      <w:r w:rsidRPr="00E03FB4">
        <w:rPr>
          <w:rFonts w:cs="Arial"/>
          <w:color w:val="000000" w:themeColor="text1"/>
          <w:sz w:val="20"/>
          <w:szCs w:val="20"/>
          <w:shd w:val="clear" w:color="auto" w:fill="FFFFFF"/>
          <w:vertAlign w:val="superscript"/>
        </w:rPr>
        <w:t>2</w:t>
      </w:r>
      <w:r w:rsidRPr="00E03FB4">
        <w:rPr>
          <w:rFonts w:cs="Arial"/>
          <w:color w:val="000000" w:themeColor="text1"/>
          <w:sz w:val="20"/>
          <w:szCs w:val="20"/>
          <w:shd w:val="clear" w:color="auto" w:fill="FFFFFF"/>
        </w:rPr>
        <w:t>MRC London Institute of Medical Sciences, Faculty of Medicine, Imperial College London, Hammersmith Hospital Campus, London, UK</w:t>
      </w:r>
    </w:p>
    <w:p w14:paraId="370E2240" w14:textId="26CAC50E" w:rsidR="002E1F18" w:rsidRPr="00E03FB4" w:rsidRDefault="002E1F18" w:rsidP="000E77D7">
      <w:pPr>
        <w:spacing w:line="240" w:lineRule="auto"/>
        <w:rPr>
          <w:rFonts w:cs="Arial"/>
          <w:color w:val="000000" w:themeColor="text1"/>
          <w:sz w:val="20"/>
          <w:szCs w:val="20"/>
          <w:shd w:val="clear" w:color="auto" w:fill="FFFFFF"/>
        </w:rPr>
      </w:pPr>
      <w:r w:rsidRPr="00E03FB4">
        <w:rPr>
          <w:rFonts w:cs="Arial"/>
          <w:color w:val="000000" w:themeColor="text1"/>
          <w:sz w:val="20"/>
          <w:szCs w:val="20"/>
          <w:shd w:val="clear" w:color="auto" w:fill="FFFFFF"/>
          <w:vertAlign w:val="superscript"/>
        </w:rPr>
        <w:t>3</w:t>
      </w:r>
      <w:r w:rsidRPr="00E03FB4">
        <w:rPr>
          <w:rFonts w:cs="Arial"/>
          <w:color w:val="000000" w:themeColor="text1"/>
          <w:sz w:val="20"/>
          <w:szCs w:val="20"/>
          <w:shd w:val="clear" w:color="auto" w:fill="FFFFFF"/>
        </w:rPr>
        <w:t>Institute of Social and Preventive Medicine, University of Bern</w:t>
      </w:r>
      <w:r w:rsidR="00032B1F">
        <w:rPr>
          <w:rFonts w:cs="Arial"/>
          <w:color w:val="000000" w:themeColor="text1"/>
          <w:sz w:val="20"/>
          <w:szCs w:val="20"/>
          <w:shd w:val="clear" w:color="auto" w:fill="FFFFFF"/>
        </w:rPr>
        <w:t>, Switzerland</w:t>
      </w:r>
    </w:p>
    <w:p w14:paraId="4210DC3F" w14:textId="37AF42B0" w:rsidR="00DB51A8" w:rsidRPr="00C96260" w:rsidRDefault="002E1F18" w:rsidP="000E77D7">
      <w:pPr>
        <w:spacing w:line="240" w:lineRule="auto"/>
        <w:rPr>
          <w:rFonts w:cs="Helvetica"/>
          <w:color w:val="000000" w:themeColor="text1"/>
          <w:sz w:val="20"/>
          <w:szCs w:val="20"/>
        </w:rPr>
      </w:pPr>
      <w:r w:rsidRPr="00691CC2">
        <w:rPr>
          <w:rFonts w:cs="Arial"/>
          <w:color w:val="000000" w:themeColor="text1"/>
          <w:sz w:val="20"/>
          <w:szCs w:val="20"/>
          <w:shd w:val="clear" w:color="auto" w:fill="FFFFFF"/>
          <w:vertAlign w:val="superscript"/>
        </w:rPr>
        <w:t>4</w:t>
      </w:r>
      <w:r w:rsidR="00D636CC" w:rsidRPr="00C96260">
        <w:rPr>
          <w:rFonts w:cs="Helvetica"/>
          <w:color w:val="000000" w:themeColor="text1"/>
          <w:sz w:val="20"/>
          <w:szCs w:val="20"/>
        </w:rPr>
        <w:t>Department of Psychiatry, University of Oxford, Oxford, United Kingdom</w:t>
      </w:r>
    </w:p>
    <w:p w14:paraId="599E3007" w14:textId="75C67668" w:rsidR="00691CC2" w:rsidRPr="00691CC2" w:rsidRDefault="00691CC2" w:rsidP="000E77D7">
      <w:pPr>
        <w:spacing w:line="240" w:lineRule="auto"/>
        <w:rPr>
          <w:rFonts w:cs="Arial"/>
          <w:color w:val="000000" w:themeColor="text1"/>
          <w:sz w:val="20"/>
          <w:szCs w:val="20"/>
          <w:shd w:val="clear" w:color="auto" w:fill="FFFFFF"/>
        </w:rPr>
      </w:pPr>
      <w:r>
        <w:rPr>
          <w:rFonts w:cs="Arial"/>
          <w:color w:val="000000" w:themeColor="text1"/>
          <w:sz w:val="20"/>
          <w:szCs w:val="20"/>
          <w:shd w:val="clear" w:color="auto" w:fill="FFFFFF"/>
          <w:vertAlign w:val="superscript"/>
        </w:rPr>
        <w:t>5</w:t>
      </w:r>
      <w:r>
        <w:rPr>
          <w:rFonts w:cs="Helvetica"/>
          <w:color w:val="000000" w:themeColor="text1"/>
          <w:sz w:val="20"/>
          <w:szCs w:val="20"/>
        </w:rPr>
        <w:t>Oxford health NHS Foundation Trust</w:t>
      </w:r>
      <w:r w:rsidRPr="00A579FC">
        <w:rPr>
          <w:rFonts w:cs="Helvetica"/>
          <w:color w:val="000000" w:themeColor="text1"/>
          <w:sz w:val="20"/>
          <w:szCs w:val="20"/>
        </w:rPr>
        <w:t xml:space="preserve">, </w:t>
      </w:r>
      <w:proofErr w:type="spellStart"/>
      <w:r>
        <w:rPr>
          <w:rFonts w:cs="Helvetica"/>
          <w:color w:val="000000" w:themeColor="text1"/>
          <w:sz w:val="20"/>
          <w:szCs w:val="20"/>
        </w:rPr>
        <w:t>Warneford</w:t>
      </w:r>
      <w:proofErr w:type="spellEnd"/>
      <w:r>
        <w:rPr>
          <w:rFonts w:cs="Helvetica"/>
          <w:color w:val="000000" w:themeColor="text1"/>
          <w:sz w:val="20"/>
          <w:szCs w:val="20"/>
        </w:rPr>
        <w:t xml:space="preserve"> Hospital</w:t>
      </w:r>
      <w:r w:rsidRPr="00A579FC">
        <w:rPr>
          <w:rFonts w:cs="Helvetica"/>
          <w:color w:val="000000" w:themeColor="text1"/>
          <w:sz w:val="20"/>
          <w:szCs w:val="20"/>
        </w:rPr>
        <w:t>, Oxford, United Kingdom</w:t>
      </w:r>
    </w:p>
    <w:p w14:paraId="38216C69" w14:textId="77777777" w:rsidR="00A745B6" w:rsidRDefault="00A745B6" w:rsidP="0017374E">
      <w:pPr>
        <w:pStyle w:val="NormalWeb"/>
        <w:shd w:val="clear" w:color="auto" w:fill="FFFFFF"/>
        <w:jc w:val="both"/>
        <w:rPr>
          <w:rFonts w:asciiTheme="minorHAnsi" w:hAnsiTheme="minorHAnsi"/>
          <w:color w:val="000000"/>
          <w:sz w:val="20"/>
          <w:szCs w:val="20"/>
        </w:rPr>
      </w:pPr>
    </w:p>
    <w:p w14:paraId="3E92AEF7" w14:textId="5D30E72C" w:rsidR="00850291" w:rsidRPr="00E03FB4" w:rsidRDefault="000E77D7" w:rsidP="0017374E">
      <w:pPr>
        <w:pStyle w:val="NormalWeb"/>
        <w:shd w:val="clear" w:color="auto" w:fill="FFFFFF"/>
        <w:jc w:val="both"/>
        <w:rPr>
          <w:rFonts w:asciiTheme="minorHAnsi" w:hAnsiTheme="minorHAnsi"/>
          <w:color w:val="000000"/>
          <w:sz w:val="20"/>
          <w:szCs w:val="20"/>
        </w:rPr>
      </w:pPr>
      <w:r w:rsidRPr="00E03FB4">
        <w:rPr>
          <w:rFonts w:asciiTheme="minorHAnsi" w:hAnsiTheme="minorHAnsi"/>
          <w:color w:val="000000"/>
          <w:sz w:val="20"/>
          <w:szCs w:val="20"/>
        </w:rPr>
        <w:t>*Corresponding author</w:t>
      </w:r>
      <w:r w:rsidR="00B619EB" w:rsidRPr="00E03FB4">
        <w:rPr>
          <w:rFonts w:asciiTheme="minorHAnsi" w:hAnsiTheme="minorHAnsi"/>
          <w:color w:val="000000"/>
          <w:sz w:val="20"/>
          <w:szCs w:val="20"/>
        </w:rPr>
        <w:t>: toby.pillinger</w:t>
      </w:r>
      <w:r w:rsidRPr="00E03FB4">
        <w:rPr>
          <w:rFonts w:asciiTheme="minorHAnsi" w:hAnsiTheme="minorHAnsi"/>
          <w:color w:val="000000"/>
          <w:sz w:val="20"/>
          <w:szCs w:val="20"/>
        </w:rPr>
        <w:t>@kcl.ac.uk</w:t>
      </w:r>
    </w:p>
    <w:p w14:paraId="452F7C86" w14:textId="239AE43D" w:rsidR="00FC475B" w:rsidRDefault="001C5574" w:rsidP="001C5574">
      <w:pPr>
        <w:rPr>
          <w:b/>
          <w:color w:val="000000"/>
          <w:sz w:val="28"/>
          <w:szCs w:val="28"/>
        </w:rPr>
      </w:pPr>
      <w:r>
        <w:rPr>
          <w:b/>
          <w:color w:val="000000"/>
          <w:sz w:val="28"/>
          <w:szCs w:val="28"/>
        </w:rPr>
        <w:lastRenderedPageBreak/>
        <w:t>R</w:t>
      </w:r>
      <w:r w:rsidR="00FC475B">
        <w:rPr>
          <w:b/>
          <w:color w:val="000000"/>
          <w:sz w:val="28"/>
          <w:szCs w:val="28"/>
        </w:rPr>
        <w:t>ESEARCH IN CONTEXT</w:t>
      </w:r>
    </w:p>
    <w:p w14:paraId="78FACECA" w14:textId="77777777" w:rsidR="002A0529" w:rsidRDefault="002A0529" w:rsidP="00E42E16">
      <w:pPr>
        <w:pStyle w:val="xmsonormal"/>
        <w:shd w:val="clear" w:color="auto" w:fill="FFFFFF"/>
        <w:spacing w:before="0" w:beforeAutospacing="0" w:after="0" w:afterAutospacing="0" w:line="360" w:lineRule="auto"/>
        <w:rPr>
          <w:rFonts w:ascii="Calibri" w:hAnsi="Calibri"/>
          <w:b/>
          <w:bCs/>
          <w:color w:val="000000"/>
        </w:rPr>
      </w:pPr>
    </w:p>
    <w:p w14:paraId="6C4EF39E" w14:textId="12F26AE0" w:rsidR="00FC475B" w:rsidRDefault="00FC475B" w:rsidP="00E42E16">
      <w:pPr>
        <w:pStyle w:val="xmsonormal"/>
        <w:shd w:val="clear" w:color="auto" w:fill="FFFFFF"/>
        <w:spacing w:before="0" w:beforeAutospacing="0" w:after="0" w:afterAutospacing="0" w:line="360" w:lineRule="auto"/>
        <w:rPr>
          <w:rFonts w:ascii="Calibri" w:hAnsi="Calibri"/>
          <w:color w:val="000000"/>
        </w:rPr>
      </w:pPr>
      <w:r>
        <w:rPr>
          <w:rFonts w:ascii="Calibri" w:hAnsi="Calibri"/>
          <w:b/>
          <w:bCs/>
          <w:color w:val="000000"/>
        </w:rPr>
        <w:t>Evidence before this study</w:t>
      </w:r>
    </w:p>
    <w:p w14:paraId="08CDB22D" w14:textId="21E702C7" w:rsidR="00FC475B" w:rsidRPr="009E341B" w:rsidRDefault="00FC475B" w:rsidP="00E42E16">
      <w:pPr>
        <w:pStyle w:val="xmsonormal"/>
        <w:shd w:val="clear" w:color="auto" w:fill="FFFFFF"/>
        <w:spacing w:before="0" w:beforeAutospacing="0" w:after="0" w:afterAutospacing="0" w:line="360" w:lineRule="auto"/>
        <w:jc w:val="both"/>
        <w:rPr>
          <w:rFonts w:asciiTheme="minorHAnsi" w:hAnsiTheme="minorHAnsi"/>
          <w:color w:val="000000" w:themeColor="text1"/>
        </w:rPr>
      </w:pPr>
      <w:bookmarkStart w:id="2" w:name="_Hlk7019965"/>
      <w:bookmarkStart w:id="3" w:name="_Hlk12699252"/>
      <w:r w:rsidRPr="0053135B">
        <w:rPr>
          <w:rFonts w:asciiTheme="minorHAnsi" w:hAnsiTheme="minorHAnsi"/>
          <w:color w:val="000000"/>
          <w:sz w:val="20"/>
          <w:szCs w:val="20"/>
          <w:bdr w:val="none" w:sz="0" w:space="0" w:color="auto" w:frame="1"/>
        </w:rPr>
        <w:t>It has been proposed that antipsychotic drug treatment causes glucose dysregulation and lipid disturbance</w:t>
      </w:r>
      <w:r>
        <w:rPr>
          <w:rFonts w:asciiTheme="minorHAnsi" w:hAnsiTheme="minorHAnsi"/>
          <w:color w:val="000000"/>
          <w:sz w:val="20"/>
          <w:szCs w:val="20"/>
          <w:bdr w:val="none" w:sz="0" w:space="0" w:color="auto" w:frame="1"/>
        </w:rPr>
        <w:t>, thereby</w:t>
      </w:r>
      <w:r w:rsidRPr="0053135B">
        <w:rPr>
          <w:rFonts w:asciiTheme="minorHAnsi" w:hAnsiTheme="minorHAnsi"/>
          <w:color w:val="000000"/>
          <w:sz w:val="20"/>
          <w:szCs w:val="20"/>
          <w:bdr w:val="none" w:sz="0" w:space="0" w:color="auto" w:frame="1"/>
        </w:rPr>
        <w:t xml:space="preserve"> contribut</w:t>
      </w:r>
      <w:r>
        <w:rPr>
          <w:rFonts w:asciiTheme="minorHAnsi" w:hAnsiTheme="minorHAnsi"/>
          <w:color w:val="000000"/>
          <w:sz w:val="20"/>
          <w:szCs w:val="20"/>
          <w:bdr w:val="none" w:sz="0" w:space="0" w:color="auto" w:frame="1"/>
        </w:rPr>
        <w:t>ing</w:t>
      </w:r>
      <w:r w:rsidRPr="0053135B">
        <w:rPr>
          <w:rFonts w:asciiTheme="minorHAnsi" w:hAnsiTheme="minorHAnsi"/>
          <w:color w:val="000000"/>
          <w:sz w:val="20"/>
          <w:szCs w:val="20"/>
          <w:bdr w:val="none" w:sz="0" w:space="0" w:color="auto" w:frame="1"/>
        </w:rPr>
        <w:t xml:space="preserve"> to development of </w:t>
      </w:r>
      <w:r w:rsidR="00D05ED2">
        <w:rPr>
          <w:rFonts w:asciiTheme="minorHAnsi" w:hAnsiTheme="minorHAnsi"/>
          <w:color w:val="000000"/>
          <w:sz w:val="20"/>
          <w:szCs w:val="20"/>
          <w:bdr w:val="none" w:sz="0" w:space="0" w:color="auto" w:frame="1"/>
        </w:rPr>
        <w:t xml:space="preserve">the </w:t>
      </w:r>
      <w:r w:rsidRPr="0053135B">
        <w:rPr>
          <w:rFonts w:asciiTheme="minorHAnsi" w:hAnsiTheme="minorHAnsi"/>
          <w:color w:val="000000"/>
          <w:sz w:val="20"/>
          <w:szCs w:val="20"/>
          <w:bdr w:val="none" w:sz="0" w:space="0" w:color="auto" w:frame="1"/>
        </w:rPr>
        <w:t>metabolic syndrome in patients with schizophrenia. However,</w:t>
      </w:r>
      <w:r w:rsidR="00023B76">
        <w:rPr>
          <w:rFonts w:asciiTheme="minorHAnsi" w:hAnsiTheme="minorHAnsi"/>
          <w:color w:val="000000"/>
          <w:sz w:val="20"/>
          <w:szCs w:val="20"/>
          <w:bdr w:val="none" w:sz="0" w:space="0" w:color="auto" w:frame="1"/>
        </w:rPr>
        <w:t xml:space="preserve"> </w:t>
      </w:r>
      <w:r w:rsidR="000E5168">
        <w:rPr>
          <w:rFonts w:asciiTheme="minorHAnsi" w:hAnsiTheme="minorHAnsi"/>
          <w:color w:val="000000"/>
          <w:sz w:val="20"/>
          <w:szCs w:val="20"/>
          <w:bdr w:val="none" w:sz="0" w:space="0" w:color="auto" w:frame="1"/>
        </w:rPr>
        <w:t xml:space="preserve">the </w:t>
      </w:r>
      <w:r w:rsidR="00780D31">
        <w:rPr>
          <w:rFonts w:asciiTheme="minorHAnsi" w:hAnsiTheme="minorHAnsi"/>
          <w:color w:val="000000"/>
          <w:sz w:val="20"/>
          <w:szCs w:val="20"/>
          <w:bdr w:val="none" w:sz="0" w:space="0" w:color="auto" w:frame="1"/>
        </w:rPr>
        <w:t xml:space="preserve">relative </w:t>
      </w:r>
      <w:r w:rsidR="00023B76">
        <w:rPr>
          <w:rFonts w:asciiTheme="minorHAnsi" w:hAnsiTheme="minorHAnsi"/>
          <w:color w:val="000000"/>
          <w:sz w:val="20"/>
          <w:szCs w:val="20"/>
          <w:bdr w:val="none" w:sz="0" w:space="0" w:color="auto" w:frame="1"/>
        </w:rPr>
        <w:t xml:space="preserve">degree to which </w:t>
      </w:r>
      <w:r>
        <w:rPr>
          <w:rFonts w:asciiTheme="minorHAnsi" w:hAnsiTheme="minorHAnsi"/>
          <w:color w:val="000000"/>
          <w:sz w:val="20"/>
          <w:szCs w:val="20"/>
          <w:bdr w:val="none" w:sz="0" w:space="0" w:color="auto" w:frame="1"/>
        </w:rPr>
        <w:t>metabolic alterations</w:t>
      </w:r>
      <w:r w:rsidR="005A496E">
        <w:rPr>
          <w:rFonts w:asciiTheme="minorHAnsi" w:hAnsiTheme="minorHAnsi"/>
          <w:color w:val="000000"/>
          <w:sz w:val="20"/>
          <w:szCs w:val="20"/>
          <w:bdr w:val="none" w:sz="0" w:space="0" w:color="auto" w:frame="1"/>
        </w:rPr>
        <w:t xml:space="preserve"> </w:t>
      </w:r>
      <w:r>
        <w:rPr>
          <w:rFonts w:asciiTheme="minorHAnsi" w:hAnsiTheme="minorHAnsi"/>
          <w:color w:val="000000"/>
          <w:sz w:val="20"/>
          <w:szCs w:val="20"/>
          <w:bdr w:val="none" w:sz="0" w:space="0" w:color="auto" w:frame="1"/>
        </w:rPr>
        <w:t>occur in treatment</w:t>
      </w:r>
      <w:r w:rsidR="00780D31">
        <w:rPr>
          <w:rFonts w:asciiTheme="minorHAnsi" w:hAnsiTheme="minorHAnsi"/>
          <w:color w:val="000000"/>
          <w:sz w:val="20"/>
          <w:szCs w:val="20"/>
          <w:bdr w:val="none" w:sz="0" w:space="0" w:color="auto" w:frame="1"/>
        </w:rPr>
        <w:t xml:space="preserve"> </w:t>
      </w:r>
      <w:r w:rsidR="003E0163">
        <w:rPr>
          <w:rFonts w:asciiTheme="minorHAnsi" w:hAnsiTheme="minorHAnsi"/>
          <w:color w:val="000000"/>
          <w:sz w:val="20"/>
          <w:szCs w:val="20"/>
          <w:bdr w:val="none" w:sz="0" w:space="0" w:color="auto" w:frame="1"/>
        </w:rPr>
        <w:t>with</w:t>
      </w:r>
      <w:r w:rsidR="00780D31">
        <w:rPr>
          <w:rFonts w:asciiTheme="minorHAnsi" w:hAnsiTheme="minorHAnsi"/>
          <w:color w:val="000000"/>
          <w:sz w:val="20"/>
          <w:szCs w:val="20"/>
          <w:bdr w:val="none" w:sz="0" w:space="0" w:color="auto" w:frame="1"/>
        </w:rPr>
        <w:t xml:space="preserve"> different antipsychotics remain</w:t>
      </w:r>
      <w:r w:rsidR="0054182D">
        <w:rPr>
          <w:rFonts w:asciiTheme="minorHAnsi" w:hAnsiTheme="minorHAnsi"/>
          <w:color w:val="000000"/>
          <w:sz w:val="20"/>
          <w:szCs w:val="20"/>
          <w:bdr w:val="none" w:sz="0" w:space="0" w:color="auto" w:frame="1"/>
        </w:rPr>
        <w:t>s</w:t>
      </w:r>
      <w:r w:rsidR="00780D31">
        <w:rPr>
          <w:rFonts w:asciiTheme="minorHAnsi" w:hAnsiTheme="minorHAnsi"/>
          <w:color w:val="000000"/>
          <w:sz w:val="20"/>
          <w:szCs w:val="20"/>
          <w:bdr w:val="none" w:sz="0" w:space="0" w:color="auto" w:frame="1"/>
        </w:rPr>
        <w:t xml:space="preserve"> unclear</w:t>
      </w:r>
      <w:r w:rsidR="002346F0">
        <w:rPr>
          <w:rFonts w:asciiTheme="minorHAnsi" w:hAnsiTheme="minorHAnsi"/>
          <w:color w:val="000000"/>
          <w:sz w:val="20"/>
          <w:szCs w:val="20"/>
          <w:bdr w:val="none" w:sz="0" w:space="0" w:color="auto" w:frame="1"/>
        </w:rPr>
        <w:t>.</w:t>
      </w:r>
      <w:r w:rsidR="000E5168">
        <w:rPr>
          <w:rFonts w:asciiTheme="minorHAnsi" w:hAnsiTheme="minorHAnsi"/>
          <w:color w:val="000000"/>
          <w:sz w:val="20"/>
          <w:szCs w:val="20"/>
          <w:bdr w:val="none" w:sz="0" w:space="0" w:color="auto" w:frame="1"/>
        </w:rPr>
        <w:t xml:space="preserve"> </w:t>
      </w:r>
      <w:bookmarkStart w:id="4" w:name="_Hlk7021289"/>
      <w:bookmarkEnd w:id="2"/>
      <w:r>
        <w:rPr>
          <w:rFonts w:asciiTheme="minorHAnsi" w:hAnsiTheme="minorHAnsi"/>
          <w:color w:val="000000"/>
          <w:sz w:val="20"/>
          <w:szCs w:val="20"/>
          <w:bdr w:val="none" w:sz="0" w:space="0" w:color="auto" w:frame="1"/>
        </w:rPr>
        <w:t xml:space="preserve">Furthermore, </w:t>
      </w:r>
      <w:r w:rsidR="00876C5A">
        <w:rPr>
          <w:rFonts w:asciiTheme="minorHAnsi" w:hAnsiTheme="minorHAnsi"/>
          <w:color w:val="000000"/>
          <w:sz w:val="20"/>
          <w:szCs w:val="20"/>
          <w:bdr w:val="none" w:sz="0" w:space="0" w:color="auto" w:frame="1"/>
        </w:rPr>
        <w:t>it</w:t>
      </w:r>
      <w:r w:rsidR="0054182D">
        <w:rPr>
          <w:rFonts w:asciiTheme="minorHAnsi" w:hAnsiTheme="minorHAnsi"/>
          <w:color w:val="000000"/>
          <w:sz w:val="20"/>
          <w:szCs w:val="20"/>
          <w:bdr w:val="none" w:sz="0" w:space="0" w:color="auto" w:frame="1"/>
        </w:rPr>
        <w:t xml:space="preserve"> is currently </w:t>
      </w:r>
      <w:r w:rsidR="00876C5A">
        <w:rPr>
          <w:rFonts w:asciiTheme="minorHAnsi" w:hAnsiTheme="minorHAnsi"/>
          <w:color w:val="000000"/>
          <w:sz w:val="20"/>
          <w:szCs w:val="20"/>
          <w:bdr w:val="none" w:sz="0" w:space="0" w:color="auto" w:frame="1"/>
        </w:rPr>
        <w:t>unknown</w:t>
      </w:r>
      <w:r w:rsidR="0054182D">
        <w:rPr>
          <w:rFonts w:asciiTheme="minorHAnsi" w:hAnsiTheme="minorHAnsi"/>
          <w:color w:val="000000"/>
          <w:sz w:val="20"/>
          <w:szCs w:val="20"/>
          <w:bdr w:val="none" w:sz="0" w:space="0" w:color="auto" w:frame="1"/>
        </w:rPr>
        <w:t xml:space="preserve"> </w:t>
      </w:r>
      <w:r w:rsidR="00876C5A">
        <w:rPr>
          <w:rFonts w:asciiTheme="minorHAnsi" w:hAnsiTheme="minorHAnsi"/>
          <w:color w:val="000000"/>
          <w:sz w:val="20"/>
          <w:szCs w:val="20"/>
          <w:bdr w:val="none" w:sz="0" w:space="0" w:color="auto" w:frame="1"/>
        </w:rPr>
        <w:t>whether</w:t>
      </w:r>
      <w:r w:rsidR="0054182D">
        <w:rPr>
          <w:rFonts w:asciiTheme="minorHAnsi" w:hAnsiTheme="minorHAnsi"/>
          <w:color w:val="000000"/>
          <w:sz w:val="20"/>
          <w:szCs w:val="20"/>
          <w:bdr w:val="none" w:sz="0" w:space="0" w:color="auto" w:frame="1"/>
        </w:rPr>
        <w:t xml:space="preserve"> </w:t>
      </w:r>
      <w:r>
        <w:rPr>
          <w:rFonts w:asciiTheme="minorHAnsi" w:hAnsiTheme="minorHAnsi"/>
          <w:color w:val="000000"/>
          <w:sz w:val="20"/>
          <w:szCs w:val="20"/>
          <w:bdr w:val="none" w:sz="0" w:space="0" w:color="auto" w:frame="1"/>
        </w:rPr>
        <w:t xml:space="preserve">baseline </w:t>
      </w:r>
      <w:r w:rsidR="00876C5A">
        <w:rPr>
          <w:rFonts w:asciiTheme="minorHAnsi" w:hAnsiTheme="minorHAnsi"/>
          <w:color w:val="000000"/>
          <w:sz w:val="20"/>
          <w:szCs w:val="20"/>
          <w:bdr w:val="none" w:sz="0" w:space="0" w:color="auto" w:frame="1"/>
        </w:rPr>
        <w:t xml:space="preserve">patient characteristics can </w:t>
      </w:r>
      <w:r>
        <w:rPr>
          <w:rFonts w:asciiTheme="minorHAnsi" w:hAnsiTheme="minorHAnsi"/>
          <w:color w:val="000000"/>
          <w:sz w:val="20"/>
          <w:szCs w:val="20"/>
          <w:bdr w:val="none" w:sz="0" w:space="0" w:color="auto" w:frame="1"/>
        </w:rPr>
        <w:t xml:space="preserve">predict metabolic dysregulation, </w:t>
      </w:r>
      <w:r w:rsidR="0054182D">
        <w:rPr>
          <w:rFonts w:asciiTheme="minorHAnsi" w:hAnsiTheme="minorHAnsi"/>
          <w:color w:val="000000"/>
          <w:sz w:val="20"/>
          <w:szCs w:val="20"/>
          <w:bdr w:val="none" w:sz="0" w:space="0" w:color="auto" w:frame="1"/>
        </w:rPr>
        <w:t xml:space="preserve">while </w:t>
      </w:r>
      <w:r>
        <w:rPr>
          <w:rFonts w:asciiTheme="minorHAnsi" w:hAnsiTheme="minorHAnsi"/>
          <w:color w:val="000000"/>
          <w:sz w:val="20"/>
          <w:szCs w:val="20"/>
          <w:bdr w:val="none" w:sz="0" w:space="0" w:color="auto" w:frame="1"/>
        </w:rPr>
        <w:t xml:space="preserve">the association between metabolic change and change in psychopathology </w:t>
      </w:r>
      <w:bookmarkEnd w:id="4"/>
      <w:r w:rsidR="0054182D">
        <w:rPr>
          <w:rFonts w:asciiTheme="minorHAnsi" w:hAnsiTheme="minorHAnsi"/>
          <w:color w:val="000000"/>
          <w:sz w:val="20"/>
          <w:szCs w:val="20"/>
          <w:bdr w:val="none" w:sz="0" w:space="0" w:color="auto" w:frame="1"/>
        </w:rPr>
        <w:t xml:space="preserve">remains </w:t>
      </w:r>
      <w:r w:rsidR="00DD2EC1">
        <w:rPr>
          <w:rFonts w:asciiTheme="minorHAnsi" w:hAnsiTheme="minorHAnsi"/>
          <w:color w:val="000000"/>
          <w:sz w:val="20"/>
          <w:szCs w:val="20"/>
          <w:bdr w:val="none" w:sz="0" w:space="0" w:color="auto" w:frame="1"/>
        </w:rPr>
        <w:t>uncertain</w:t>
      </w:r>
      <w:r>
        <w:rPr>
          <w:rFonts w:asciiTheme="minorHAnsi" w:hAnsiTheme="minorHAnsi"/>
          <w:color w:val="000000"/>
          <w:sz w:val="20"/>
          <w:szCs w:val="20"/>
          <w:bdr w:val="none" w:sz="0" w:space="0" w:color="auto" w:frame="1"/>
        </w:rPr>
        <w:t xml:space="preserve">. </w:t>
      </w:r>
      <w:bookmarkEnd w:id="3"/>
      <w:r w:rsidR="00753172">
        <w:rPr>
          <w:rFonts w:asciiTheme="minorHAnsi" w:hAnsiTheme="minorHAnsi"/>
          <w:color w:val="000000"/>
          <w:sz w:val="20"/>
          <w:szCs w:val="20"/>
          <w:bdr w:val="none" w:sz="0" w:space="0" w:color="auto" w:frame="1"/>
        </w:rPr>
        <w:t>To address these issues, w</w:t>
      </w:r>
      <w:r>
        <w:rPr>
          <w:rFonts w:asciiTheme="minorHAnsi" w:hAnsiTheme="minorHAnsi"/>
          <w:color w:val="000000"/>
          <w:sz w:val="20"/>
          <w:szCs w:val="20"/>
          <w:bdr w:val="none" w:sz="0" w:space="0" w:color="auto" w:frame="1"/>
        </w:rPr>
        <w:t xml:space="preserve">e performed a systematic </w:t>
      </w:r>
      <w:r w:rsidR="0054182D">
        <w:rPr>
          <w:rFonts w:asciiTheme="minorHAnsi" w:hAnsiTheme="minorHAnsi"/>
          <w:color w:val="000000"/>
          <w:sz w:val="20"/>
          <w:szCs w:val="20"/>
          <w:bdr w:val="none" w:sz="0" w:space="0" w:color="auto" w:frame="1"/>
        </w:rPr>
        <w:t>search for published network meta-analyses (NMAs) on the field</w:t>
      </w:r>
      <w:r>
        <w:rPr>
          <w:rFonts w:asciiTheme="minorHAnsi" w:hAnsiTheme="minorHAnsi"/>
          <w:color w:val="000000"/>
          <w:sz w:val="20"/>
          <w:szCs w:val="20"/>
          <w:bdr w:val="none" w:sz="0" w:space="0" w:color="auto" w:frame="1"/>
        </w:rPr>
        <w:t xml:space="preserve">. </w:t>
      </w:r>
      <w:r w:rsidRPr="0053135B">
        <w:rPr>
          <w:rFonts w:asciiTheme="minorHAnsi" w:hAnsiTheme="minorHAnsi"/>
          <w:color w:val="000000"/>
          <w:sz w:val="20"/>
          <w:szCs w:val="20"/>
          <w:bdr w:val="none" w:sz="0" w:space="0" w:color="auto" w:frame="1"/>
        </w:rPr>
        <w:t xml:space="preserve">We searched </w:t>
      </w:r>
      <w:proofErr w:type="spellStart"/>
      <w:r w:rsidRPr="0053135B">
        <w:rPr>
          <w:rFonts w:asciiTheme="minorHAnsi" w:hAnsiTheme="minorHAnsi"/>
          <w:color w:val="000000"/>
          <w:sz w:val="20"/>
          <w:szCs w:val="20"/>
          <w:bdr w:val="none" w:sz="0" w:space="0" w:color="auto" w:frame="1"/>
        </w:rPr>
        <w:t>Pubmed</w:t>
      </w:r>
      <w:proofErr w:type="spellEnd"/>
      <w:r w:rsidRPr="0053135B">
        <w:rPr>
          <w:rFonts w:asciiTheme="minorHAnsi" w:hAnsiTheme="minorHAnsi"/>
          <w:color w:val="000000"/>
          <w:sz w:val="20"/>
          <w:szCs w:val="20"/>
          <w:bdr w:val="none" w:sz="0" w:space="0" w:color="auto" w:frame="1"/>
        </w:rPr>
        <w:t xml:space="preserve"> </w:t>
      </w:r>
      <w:r w:rsidR="0054182D">
        <w:rPr>
          <w:rFonts w:asciiTheme="minorHAnsi" w:hAnsiTheme="minorHAnsi"/>
          <w:color w:val="000000"/>
          <w:sz w:val="20"/>
          <w:szCs w:val="20"/>
          <w:bdr w:val="none" w:sz="0" w:space="0" w:color="auto" w:frame="1"/>
        </w:rPr>
        <w:t>using</w:t>
      </w:r>
      <w:r w:rsidR="0054182D" w:rsidRPr="0053135B">
        <w:rPr>
          <w:rFonts w:asciiTheme="minorHAnsi" w:hAnsiTheme="minorHAnsi"/>
          <w:color w:val="000000"/>
          <w:sz w:val="20"/>
          <w:szCs w:val="20"/>
          <w:bdr w:val="none" w:sz="0" w:space="0" w:color="auto" w:frame="1"/>
        </w:rPr>
        <w:t xml:space="preserve"> </w:t>
      </w:r>
      <w:r w:rsidRPr="0053135B">
        <w:rPr>
          <w:rFonts w:asciiTheme="minorHAnsi" w:hAnsiTheme="minorHAnsi"/>
          <w:color w:val="000000"/>
          <w:sz w:val="20"/>
          <w:szCs w:val="20"/>
          <w:bdr w:val="none" w:sz="0" w:space="0" w:color="auto" w:frame="1"/>
        </w:rPr>
        <w:t xml:space="preserve">the keywords: ‘schizophrenia AND antipsychotic AND (glucose OR cholesterol OR triglycerides OR metabolic)’, from inception until </w:t>
      </w:r>
      <w:r w:rsidR="002F2C45">
        <w:rPr>
          <w:rFonts w:asciiTheme="minorHAnsi" w:hAnsiTheme="minorHAnsi"/>
          <w:color w:val="000000"/>
          <w:sz w:val="20"/>
          <w:szCs w:val="20"/>
          <w:bdr w:val="none" w:sz="0" w:space="0" w:color="auto" w:frame="1"/>
        </w:rPr>
        <w:t>19 July</w:t>
      </w:r>
      <w:r w:rsidRPr="0053135B">
        <w:rPr>
          <w:rFonts w:asciiTheme="minorHAnsi" w:hAnsiTheme="minorHAnsi"/>
          <w:color w:val="000000"/>
          <w:sz w:val="20"/>
          <w:szCs w:val="20"/>
          <w:bdr w:val="none" w:sz="0" w:space="0" w:color="auto" w:frame="1"/>
        </w:rPr>
        <w:t xml:space="preserve"> 2019</w:t>
      </w:r>
      <w:r w:rsidR="006B0FDB">
        <w:rPr>
          <w:rFonts w:asciiTheme="minorHAnsi" w:hAnsiTheme="minorHAnsi"/>
          <w:color w:val="000000"/>
          <w:sz w:val="20"/>
          <w:szCs w:val="20"/>
          <w:bdr w:val="none" w:sz="0" w:space="0" w:color="auto" w:frame="1"/>
        </w:rPr>
        <w:t xml:space="preserve"> </w:t>
      </w:r>
      <w:r w:rsidR="002625BC" w:rsidRPr="007B0FB3">
        <w:rPr>
          <w:rFonts w:asciiTheme="minorHAnsi" w:hAnsiTheme="minorHAnsi"/>
          <w:color w:val="000000"/>
          <w:sz w:val="20"/>
          <w:szCs w:val="20"/>
          <w:bdr w:val="none" w:sz="0" w:space="0" w:color="auto" w:frame="1"/>
        </w:rPr>
        <w:t>and without language restriction</w:t>
      </w:r>
      <w:r w:rsidRPr="007B0FB3">
        <w:rPr>
          <w:rFonts w:asciiTheme="minorHAnsi" w:hAnsiTheme="minorHAnsi"/>
          <w:color w:val="000000"/>
          <w:sz w:val="20"/>
          <w:szCs w:val="20"/>
          <w:bdr w:val="none" w:sz="0" w:space="0" w:color="auto" w:frame="1"/>
        </w:rPr>
        <w:t>.</w:t>
      </w:r>
      <w:r w:rsidRPr="0053135B">
        <w:rPr>
          <w:rFonts w:asciiTheme="minorHAnsi" w:hAnsiTheme="minorHAnsi"/>
          <w:color w:val="000000"/>
          <w:sz w:val="20"/>
          <w:szCs w:val="20"/>
          <w:bdr w:val="none" w:sz="0" w:space="0" w:color="auto" w:frame="1"/>
        </w:rPr>
        <w:t xml:space="preserve"> Selection criteria were: </w:t>
      </w:r>
      <w:r w:rsidR="0020706E">
        <w:rPr>
          <w:rFonts w:asciiTheme="minorHAnsi" w:hAnsiTheme="minorHAnsi"/>
          <w:color w:val="000000"/>
          <w:sz w:val="20"/>
          <w:szCs w:val="20"/>
          <w:bdr w:val="none" w:sz="0" w:space="0" w:color="auto" w:frame="1"/>
        </w:rPr>
        <w:t>NMAs</w:t>
      </w:r>
      <w:r w:rsidRPr="0053135B">
        <w:rPr>
          <w:rFonts w:asciiTheme="minorHAnsi" w:hAnsiTheme="minorHAnsi"/>
          <w:color w:val="000000"/>
          <w:sz w:val="20"/>
          <w:szCs w:val="20"/>
          <w:bdr w:val="none" w:sz="0" w:space="0" w:color="auto" w:frame="1"/>
        </w:rPr>
        <w:t xml:space="preserve"> of randomized </w:t>
      </w:r>
      <w:r w:rsidR="00C14587">
        <w:rPr>
          <w:rFonts w:asciiTheme="minorHAnsi" w:hAnsiTheme="minorHAnsi"/>
          <w:color w:val="000000"/>
          <w:sz w:val="20"/>
          <w:szCs w:val="20"/>
          <w:bdr w:val="none" w:sz="0" w:space="0" w:color="auto" w:frame="1"/>
        </w:rPr>
        <w:t xml:space="preserve">blinded </w:t>
      </w:r>
      <w:r w:rsidRPr="0053135B">
        <w:rPr>
          <w:rFonts w:asciiTheme="minorHAnsi" w:hAnsiTheme="minorHAnsi"/>
          <w:color w:val="000000"/>
          <w:sz w:val="20"/>
          <w:szCs w:val="20"/>
          <w:bdr w:val="none" w:sz="0" w:space="0" w:color="auto" w:frame="1"/>
        </w:rPr>
        <w:t>trials</w:t>
      </w:r>
      <w:r w:rsidR="00C14587">
        <w:rPr>
          <w:rFonts w:asciiTheme="minorHAnsi" w:hAnsiTheme="minorHAnsi"/>
          <w:color w:val="000000"/>
          <w:sz w:val="20"/>
          <w:szCs w:val="20"/>
          <w:bdr w:val="none" w:sz="0" w:space="0" w:color="auto" w:frame="1"/>
        </w:rPr>
        <w:t xml:space="preserve"> </w:t>
      </w:r>
      <w:r w:rsidRPr="0053135B">
        <w:rPr>
          <w:rFonts w:asciiTheme="minorHAnsi" w:hAnsiTheme="minorHAnsi"/>
          <w:color w:val="000000"/>
          <w:sz w:val="20"/>
          <w:szCs w:val="20"/>
          <w:bdr w:val="none" w:sz="0" w:space="0" w:color="auto" w:frame="1"/>
        </w:rPr>
        <w:t>examin</w:t>
      </w:r>
      <w:r w:rsidR="00C14587">
        <w:rPr>
          <w:rFonts w:asciiTheme="minorHAnsi" w:hAnsiTheme="minorHAnsi"/>
          <w:color w:val="000000"/>
          <w:sz w:val="20"/>
          <w:szCs w:val="20"/>
          <w:bdr w:val="none" w:sz="0" w:space="0" w:color="auto" w:frame="1"/>
        </w:rPr>
        <w:t>ing</w:t>
      </w:r>
      <w:r w:rsidRPr="0053135B">
        <w:rPr>
          <w:rFonts w:asciiTheme="minorHAnsi" w:hAnsiTheme="minorHAnsi"/>
          <w:color w:val="000000"/>
          <w:sz w:val="20"/>
          <w:szCs w:val="20"/>
          <w:bdr w:val="none" w:sz="0" w:space="0" w:color="auto" w:frame="1"/>
        </w:rPr>
        <w:t xml:space="preserve"> antipsychotic treatment </w:t>
      </w:r>
      <w:r w:rsidRPr="009E341B">
        <w:rPr>
          <w:rFonts w:asciiTheme="minorHAnsi" w:hAnsiTheme="minorHAnsi"/>
          <w:color w:val="000000" w:themeColor="text1"/>
          <w:sz w:val="20"/>
          <w:szCs w:val="20"/>
          <w:bdr w:val="none" w:sz="0" w:space="0" w:color="auto" w:frame="1"/>
        </w:rPr>
        <w:t>of patients with schizophrenia, where outcomes were change in glucose, cholesterol, or triglyceride levels. Studies in any language were considered. Of the 66</w:t>
      </w:r>
      <w:r w:rsidR="00C32579" w:rsidRPr="009E341B">
        <w:rPr>
          <w:rFonts w:asciiTheme="minorHAnsi" w:hAnsiTheme="minorHAnsi"/>
          <w:color w:val="000000" w:themeColor="text1"/>
          <w:sz w:val="20"/>
          <w:szCs w:val="20"/>
          <w:bdr w:val="none" w:sz="0" w:space="0" w:color="auto" w:frame="1"/>
        </w:rPr>
        <w:t>4</w:t>
      </w:r>
      <w:r w:rsidRPr="009E341B">
        <w:rPr>
          <w:rFonts w:asciiTheme="minorHAnsi" w:hAnsiTheme="minorHAnsi"/>
          <w:color w:val="000000" w:themeColor="text1"/>
          <w:sz w:val="20"/>
          <w:szCs w:val="20"/>
          <w:bdr w:val="none" w:sz="0" w:space="0" w:color="auto" w:frame="1"/>
        </w:rPr>
        <w:t xml:space="preserve"> studies retrieved, </w:t>
      </w:r>
      <w:r w:rsidR="0020706E" w:rsidRPr="009E341B">
        <w:rPr>
          <w:rFonts w:asciiTheme="minorHAnsi" w:hAnsiTheme="minorHAnsi"/>
          <w:color w:val="000000" w:themeColor="text1"/>
          <w:sz w:val="20"/>
          <w:szCs w:val="20"/>
          <w:bdr w:val="none" w:sz="0" w:space="0" w:color="auto" w:frame="1"/>
        </w:rPr>
        <w:t>1 NMA</w:t>
      </w:r>
      <w:r w:rsidR="00D350C6" w:rsidRPr="009E341B">
        <w:rPr>
          <w:rFonts w:asciiTheme="minorHAnsi" w:hAnsiTheme="minorHAnsi"/>
          <w:color w:val="000000" w:themeColor="text1"/>
          <w:sz w:val="20"/>
          <w:szCs w:val="20"/>
          <w:bdr w:val="none" w:sz="0" w:space="0" w:color="auto" w:frame="1"/>
        </w:rPr>
        <w:t xml:space="preserve"> was identified</w:t>
      </w:r>
      <w:r w:rsidR="003904AE" w:rsidRPr="009E341B">
        <w:rPr>
          <w:rFonts w:asciiTheme="minorHAnsi" w:hAnsiTheme="minorHAnsi"/>
          <w:color w:val="000000" w:themeColor="text1"/>
          <w:sz w:val="20"/>
          <w:szCs w:val="20"/>
          <w:bdr w:val="none" w:sz="0" w:space="0" w:color="auto" w:frame="1"/>
        </w:rPr>
        <w:t>,</w:t>
      </w:r>
      <w:r w:rsidR="00D350C6" w:rsidRPr="009E341B">
        <w:rPr>
          <w:rFonts w:asciiTheme="minorHAnsi" w:hAnsiTheme="minorHAnsi"/>
          <w:color w:val="000000" w:themeColor="text1"/>
          <w:sz w:val="20"/>
          <w:szCs w:val="20"/>
          <w:bdr w:val="none" w:sz="0" w:space="0" w:color="auto" w:frame="1"/>
        </w:rPr>
        <w:t xml:space="preserve"> although this </w:t>
      </w:r>
      <w:r w:rsidRPr="009E341B">
        <w:rPr>
          <w:rFonts w:asciiTheme="minorHAnsi" w:hAnsiTheme="minorHAnsi"/>
          <w:color w:val="000000" w:themeColor="text1"/>
          <w:sz w:val="20"/>
          <w:szCs w:val="20"/>
          <w:bdr w:val="none" w:sz="0" w:space="0" w:color="auto" w:frame="1"/>
        </w:rPr>
        <w:t xml:space="preserve">examined only a single parameter (glucose). No </w:t>
      </w:r>
      <w:r w:rsidR="00EA32EA" w:rsidRPr="009E341B">
        <w:rPr>
          <w:rFonts w:asciiTheme="minorHAnsi" w:hAnsiTheme="minorHAnsi"/>
          <w:color w:val="000000" w:themeColor="text1"/>
          <w:sz w:val="20"/>
          <w:szCs w:val="20"/>
          <w:bdr w:val="none" w:sz="0" w:space="0" w:color="auto" w:frame="1"/>
        </w:rPr>
        <w:t>studies</w:t>
      </w:r>
      <w:r w:rsidRPr="009E341B">
        <w:rPr>
          <w:rFonts w:asciiTheme="minorHAnsi" w:hAnsiTheme="minorHAnsi"/>
          <w:color w:val="000000" w:themeColor="text1"/>
          <w:sz w:val="20"/>
          <w:szCs w:val="20"/>
          <w:bdr w:val="none" w:sz="0" w:space="0" w:color="auto" w:frame="1"/>
        </w:rPr>
        <w:t xml:space="preserve"> examined baseline predictors of metabolic change, nor the relationship between metabolic change and change in psycho</w:t>
      </w:r>
      <w:r w:rsidR="00EA32EA" w:rsidRPr="009E341B">
        <w:rPr>
          <w:rFonts w:asciiTheme="minorHAnsi" w:hAnsiTheme="minorHAnsi"/>
          <w:color w:val="000000" w:themeColor="text1"/>
          <w:sz w:val="20"/>
          <w:szCs w:val="20"/>
          <w:bdr w:val="none" w:sz="0" w:space="0" w:color="auto" w:frame="1"/>
        </w:rPr>
        <w:t>pathology.</w:t>
      </w:r>
    </w:p>
    <w:p w14:paraId="69D8C935" w14:textId="3D1C920C" w:rsidR="00FC475B" w:rsidRDefault="00FC475B" w:rsidP="00E42E16">
      <w:pPr>
        <w:pStyle w:val="xmsonormal"/>
        <w:shd w:val="clear" w:color="auto" w:fill="FFFFFF"/>
        <w:spacing w:before="0" w:beforeAutospacing="0" w:after="0" w:afterAutospacing="0" w:line="360" w:lineRule="auto"/>
        <w:jc w:val="both"/>
        <w:rPr>
          <w:rFonts w:ascii="Calibri" w:hAnsi="Calibri"/>
          <w:color w:val="000000"/>
        </w:rPr>
      </w:pPr>
      <w:r>
        <w:rPr>
          <w:rFonts w:ascii="Calibri" w:hAnsi="Calibri"/>
          <w:b/>
          <w:bCs/>
          <w:color w:val="000000"/>
        </w:rPr>
        <w:t>Added value of this study</w:t>
      </w:r>
    </w:p>
    <w:p w14:paraId="08E03A1C" w14:textId="77777777" w:rsidR="002625BC" w:rsidRPr="007B0FB3" w:rsidRDefault="002625BC" w:rsidP="002625BC">
      <w:pPr>
        <w:spacing w:line="360" w:lineRule="auto"/>
        <w:jc w:val="both"/>
        <w:rPr>
          <w:sz w:val="20"/>
          <w:szCs w:val="20"/>
        </w:rPr>
      </w:pPr>
      <w:r w:rsidRPr="007B0FB3">
        <w:rPr>
          <w:sz w:val="20"/>
          <w:szCs w:val="20"/>
        </w:rPr>
        <w:t xml:space="preserve">Our findings demonstrate differences between antipsychotics in terms of their metabolic side effects, and identify increased age, male gender, and non-Caucasian ethnicity as possible risk factors for antipsychotic-induced metabolic dysregulation. Furthermore, we have identified strong evidence that antipsychotic-associated improvements in psychopathology are associated with metabolic disturbance. </w:t>
      </w:r>
    </w:p>
    <w:p w14:paraId="1875C70F" w14:textId="1E74187E" w:rsidR="00FC475B" w:rsidRPr="00301869" w:rsidRDefault="00FC475B" w:rsidP="00E42E16">
      <w:pPr>
        <w:spacing w:line="360" w:lineRule="auto"/>
        <w:rPr>
          <w:b/>
          <w:sz w:val="24"/>
          <w:szCs w:val="24"/>
        </w:rPr>
      </w:pPr>
      <w:r w:rsidRPr="00301869">
        <w:rPr>
          <w:b/>
          <w:sz w:val="24"/>
          <w:szCs w:val="24"/>
        </w:rPr>
        <w:t>Implications of all the available evidence</w:t>
      </w:r>
    </w:p>
    <w:p w14:paraId="67554284" w14:textId="63EAFC27" w:rsidR="005E0731" w:rsidRDefault="008B15B1" w:rsidP="00E42E16">
      <w:pPr>
        <w:spacing w:line="360" w:lineRule="auto"/>
        <w:jc w:val="both"/>
        <w:rPr>
          <w:sz w:val="20"/>
          <w:szCs w:val="20"/>
        </w:rPr>
      </w:pPr>
      <w:r w:rsidRPr="00301869">
        <w:rPr>
          <w:sz w:val="20"/>
          <w:szCs w:val="20"/>
        </w:rPr>
        <w:t>Considering</w:t>
      </w:r>
      <w:r w:rsidR="00540E65" w:rsidRPr="00301869">
        <w:rPr>
          <w:sz w:val="20"/>
          <w:szCs w:val="20"/>
        </w:rPr>
        <w:t xml:space="preserve"> the increased prevalence of metabolic syndrome</w:t>
      </w:r>
      <w:r w:rsidR="001C3FDB" w:rsidRPr="00301869">
        <w:rPr>
          <w:sz w:val="20"/>
          <w:szCs w:val="20"/>
        </w:rPr>
        <w:t>,</w:t>
      </w:r>
      <w:r w:rsidR="00540E65" w:rsidRPr="00301869">
        <w:rPr>
          <w:sz w:val="20"/>
          <w:szCs w:val="20"/>
        </w:rPr>
        <w:t xml:space="preserve"> cardiovascular disease</w:t>
      </w:r>
      <w:r w:rsidR="001C3FDB" w:rsidRPr="00301869">
        <w:rPr>
          <w:sz w:val="20"/>
          <w:szCs w:val="20"/>
        </w:rPr>
        <w:t>, and cardiovascular mortality</w:t>
      </w:r>
      <w:r w:rsidR="00540E65" w:rsidRPr="00301869">
        <w:rPr>
          <w:sz w:val="20"/>
          <w:szCs w:val="20"/>
        </w:rPr>
        <w:t xml:space="preserve"> in schizophrenia, data</w:t>
      </w:r>
      <w:r w:rsidR="006B0FDB" w:rsidRPr="00301869">
        <w:rPr>
          <w:sz w:val="20"/>
          <w:szCs w:val="20"/>
        </w:rPr>
        <w:t xml:space="preserve"> from this study</w:t>
      </w:r>
      <w:r w:rsidR="00540E65" w:rsidRPr="00301869">
        <w:rPr>
          <w:sz w:val="20"/>
          <w:szCs w:val="20"/>
        </w:rPr>
        <w:t xml:space="preserve"> </w:t>
      </w:r>
      <w:r w:rsidR="00C01974" w:rsidRPr="00301869">
        <w:rPr>
          <w:sz w:val="20"/>
          <w:szCs w:val="20"/>
        </w:rPr>
        <w:t>may be used to inform</w:t>
      </w:r>
      <w:r w:rsidR="00540E65" w:rsidRPr="00301869">
        <w:rPr>
          <w:sz w:val="20"/>
          <w:szCs w:val="20"/>
        </w:rPr>
        <w:t xml:space="preserve"> </w:t>
      </w:r>
      <w:r w:rsidR="006D0E8A" w:rsidRPr="00301869">
        <w:rPr>
          <w:sz w:val="20"/>
          <w:szCs w:val="20"/>
        </w:rPr>
        <w:t>antipsychotic-prescribing</w:t>
      </w:r>
      <w:r w:rsidR="006B0FDB" w:rsidRPr="00301869">
        <w:rPr>
          <w:sz w:val="20"/>
          <w:szCs w:val="20"/>
        </w:rPr>
        <w:t>,</w:t>
      </w:r>
      <w:r w:rsidR="00CF1527" w:rsidRPr="00301869">
        <w:rPr>
          <w:sz w:val="20"/>
          <w:szCs w:val="20"/>
        </w:rPr>
        <w:t xml:space="preserve"> </w:t>
      </w:r>
      <w:r w:rsidR="00CF1527" w:rsidRPr="007B0FB3">
        <w:rPr>
          <w:sz w:val="20"/>
          <w:szCs w:val="20"/>
        </w:rPr>
        <w:t>especially in the at-risk groups we have identified.</w:t>
      </w:r>
      <w:r w:rsidR="00EC42B4" w:rsidRPr="007B0FB3">
        <w:rPr>
          <w:sz w:val="20"/>
          <w:szCs w:val="20"/>
        </w:rPr>
        <w:t xml:space="preserve"> However, </w:t>
      </w:r>
      <w:bookmarkStart w:id="5" w:name="_Hlk7022339"/>
      <w:r w:rsidR="00EC42B4" w:rsidRPr="007B0FB3">
        <w:rPr>
          <w:sz w:val="20"/>
          <w:szCs w:val="20"/>
        </w:rPr>
        <w:t>c</w:t>
      </w:r>
      <w:r w:rsidR="00FC475B" w:rsidRPr="007B0FB3">
        <w:rPr>
          <w:sz w:val="20"/>
          <w:szCs w:val="20"/>
        </w:rPr>
        <w:t>linical decisions to preferentially use an antipsychotic with fewer metabolic side effects should</w:t>
      </w:r>
      <w:r w:rsidR="00FC475B" w:rsidRPr="00301869">
        <w:rPr>
          <w:sz w:val="20"/>
          <w:szCs w:val="20"/>
        </w:rPr>
        <w:t xml:space="preserve"> consider that clinical improvement appear</w:t>
      </w:r>
      <w:r w:rsidR="00910F63" w:rsidRPr="00301869">
        <w:rPr>
          <w:sz w:val="20"/>
          <w:szCs w:val="20"/>
        </w:rPr>
        <w:t>s</w:t>
      </w:r>
      <w:r w:rsidR="00FC475B" w:rsidRPr="00301869">
        <w:rPr>
          <w:sz w:val="20"/>
          <w:szCs w:val="20"/>
        </w:rPr>
        <w:t xml:space="preserve"> to be associated with development of these side effects.</w:t>
      </w:r>
      <w:r w:rsidR="00314A2A">
        <w:rPr>
          <w:sz w:val="20"/>
          <w:szCs w:val="20"/>
        </w:rPr>
        <w:t xml:space="preserve"> </w:t>
      </w:r>
    </w:p>
    <w:bookmarkEnd w:id="5"/>
    <w:p w14:paraId="7B085767" w14:textId="0CE00E87" w:rsidR="003A0C6A" w:rsidRDefault="003A0C6A" w:rsidP="0017374E">
      <w:pPr>
        <w:pStyle w:val="NormalWeb"/>
        <w:shd w:val="clear" w:color="auto" w:fill="FFFFFF"/>
        <w:spacing w:line="480" w:lineRule="auto"/>
        <w:jc w:val="both"/>
        <w:rPr>
          <w:rFonts w:asciiTheme="minorHAnsi" w:hAnsiTheme="minorHAnsi"/>
          <w:b/>
          <w:color w:val="000000"/>
          <w:sz w:val="28"/>
          <w:szCs w:val="28"/>
        </w:rPr>
      </w:pPr>
    </w:p>
    <w:p w14:paraId="0A9A159B" w14:textId="543B9680" w:rsidR="006B0FDB" w:rsidRDefault="006B0FDB" w:rsidP="0017374E">
      <w:pPr>
        <w:pStyle w:val="NormalWeb"/>
        <w:shd w:val="clear" w:color="auto" w:fill="FFFFFF"/>
        <w:spacing w:line="480" w:lineRule="auto"/>
        <w:jc w:val="both"/>
        <w:rPr>
          <w:rFonts w:asciiTheme="minorHAnsi" w:hAnsiTheme="minorHAnsi"/>
          <w:b/>
          <w:color w:val="000000"/>
          <w:sz w:val="28"/>
          <w:szCs w:val="28"/>
        </w:rPr>
      </w:pPr>
    </w:p>
    <w:p w14:paraId="0D099960" w14:textId="444DA86E" w:rsidR="006B0FDB" w:rsidRDefault="006B0FDB" w:rsidP="0017374E">
      <w:pPr>
        <w:pStyle w:val="NormalWeb"/>
        <w:shd w:val="clear" w:color="auto" w:fill="FFFFFF"/>
        <w:spacing w:line="480" w:lineRule="auto"/>
        <w:jc w:val="both"/>
        <w:rPr>
          <w:rFonts w:asciiTheme="minorHAnsi" w:hAnsiTheme="minorHAnsi"/>
          <w:b/>
          <w:color w:val="000000"/>
          <w:sz w:val="28"/>
          <w:szCs w:val="28"/>
        </w:rPr>
      </w:pPr>
    </w:p>
    <w:p w14:paraId="280343C5" w14:textId="6E4C2A86" w:rsidR="00B65B60" w:rsidRPr="00996BB3" w:rsidRDefault="00E162D8" w:rsidP="0017374E">
      <w:pPr>
        <w:pStyle w:val="NormalWeb"/>
        <w:shd w:val="clear" w:color="auto" w:fill="FFFFFF"/>
        <w:spacing w:line="480" w:lineRule="auto"/>
        <w:jc w:val="both"/>
        <w:rPr>
          <w:rFonts w:asciiTheme="minorHAnsi" w:hAnsiTheme="minorHAnsi"/>
          <w:b/>
          <w:color w:val="000000"/>
          <w:sz w:val="28"/>
          <w:szCs w:val="28"/>
        </w:rPr>
      </w:pPr>
      <w:r w:rsidRPr="00996BB3">
        <w:rPr>
          <w:rFonts w:asciiTheme="minorHAnsi" w:hAnsiTheme="minorHAnsi"/>
          <w:b/>
          <w:color w:val="000000"/>
          <w:sz w:val="28"/>
          <w:szCs w:val="28"/>
        </w:rPr>
        <w:lastRenderedPageBreak/>
        <w:t>A</w:t>
      </w:r>
      <w:r w:rsidR="00B65B60" w:rsidRPr="00996BB3">
        <w:rPr>
          <w:rFonts w:asciiTheme="minorHAnsi" w:hAnsiTheme="minorHAnsi"/>
          <w:b/>
          <w:color w:val="000000"/>
          <w:sz w:val="28"/>
          <w:szCs w:val="28"/>
        </w:rPr>
        <w:t>BSTRACT</w:t>
      </w:r>
    </w:p>
    <w:p w14:paraId="544D4846" w14:textId="2E0E74CF" w:rsidR="00AB1F13" w:rsidRPr="00BF55B7" w:rsidRDefault="00AB1F13" w:rsidP="005B7AFA">
      <w:pPr>
        <w:spacing w:line="276" w:lineRule="auto"/>
        <w:jc w:val="both"/>
        <w:rPr>
          <w:sz w:val="20"/>
          <w:szCs w:val="20"/>
        </w:rPr>
      </w:pPr>
      <w:r w:rsidRPr="00BF55B7">
        <w:rPr>
          <w:rFonts w:eastAsia="Times New Roman" w:cs="Helvetica"/>
          <w:b/>
          <w:color w:val="333333"/>
          <w:sz w:val="20"/>
          <w:szCs w:val="20"/>
          <w:lang w:eastAsia="en-GB"/>
        </w:rPr>
        <w:t>Background:</w:t>
      </w:r>
      <w:r w:rsidRPr="00BF55B7">
        <w:rPr>
          <w:rFonts w:eastAsia="Times New Roman" w:cs="Helvetica"/>
          <w:color w:val="333333"/>
          <w:sz w:val="20"/>
          <w:szCs w:val="20"/>
          <w:lang w:eastAsia="en-GB"/>
        </w:rPr>
        <w:t xml:space="preserve"> </w:t>
      </w:r>
      <w:r w:rsidRPr="00BF55B7">
        <w:rPr>
          <w:sz w:val="20"/>
          <w:szCs w:val="20"/>
        </w:rPr>
        <w:t>Antipsychotic</w:t>
      </w:r>
      <w:r w:rsidR="003C04CD">
        <w:rPr>
          <w:sz w:val="20"/>
          <w:szCs w:val="20"/>
        </w:rPr>
        <w:t>-</w:t>
      </w:r>
      <w:r w:rsidRPr="00BF55B7">
        <w:rPr>
          <w:sz w:val="20"/>
          <w:szCs w:val="20"/>
        </w:rPr>
        <w:t>treatment is associated with metabolic disturbance</w:t>
      </w:r>
      <w:r w:rsidR="007E1032">
        <w:rPr>
          <w:sz w:val="20"/>
          <w:szCs w:val="20"/>
        </w:rPr>
        <w:t xml:space="preserve">. </w:t>
      </w:r>
      <w:r w:rsidR="00C606B8">
        <w:rPr>
          <w:sz w:val="20"/>
          <w:szCs w:val="20"/>
        </w:rPr>
        <w:t xml:space="preserve">However, </w:t>
      </w:r>
      <w:r w:rsidR="00C606B8">
        <w:rPr>
          <w:color w:val="000000"/>
          <w:sz w:val="20"/>
          <w:szCs w:val="20"/>
          <w:bdr w:val="none" w:sz="0" w:space="0" w:color="auto" w:frame="1"/>
        </w:rPr>
        <w:t>t</w:t>
      </w:r>
      <w:r w:rsidR="007E1032" w:rsidRPr="00BF55B7">
        <w:rPr>
          <w:color w:val="000000"/>
          <w:sz w:val="20"/>
          <w:szCs w:val="20"/>
          <w:bdr w:val="none" w:sz="0" w:space="0" w:color="auto" w:frame="1"/>
        </w:rPr>
        <w:t xml:space="preserve">he </w:t>
      </w:r>
      <w:r w:rsidR="00CD64E3" w:rsidRPr="00BF55B7">
        <w:rPr>
          <w:color w:val="000000"/>
          <w:sz w:val="20"/>
          <w:szCs w:val="20"/>
          <w:bdr w:val="none" w:sz="0" w:space="0" w:color="auto" w:frame="1"/>
        </w:rPr>
        <w:t xml:space="preserve">relative degree to which metabolic alterations occur in treatment </w:t>
      </w:r>
      <w:r w:rsidR="003E0163" w:rsidRPr="00BF55B7">
        <w:rPr>
          <w:color w:val="000000"/>
          <w:sz w:val="20"/>
          <w:szCs w:val="20"/>
          <w:bdr w:val="none" w:sz="0" w:space="0" w:color="auto" w:frame="1"/>
        </w:rPr>
        <w:t>with</w:t>
      </w:r>
      <w:r w:rsidR="00CD64E3" w:rsidRPr="00BF55B7">
        <w:rPr>
          <w:color w:val="000000"/>
          <w:sz w:val="20"/>
          <w:szCs w:val="20"/>
          <w:bdr w:val="none" w:sz="0" w:space="0" w:color="auto" w:frame="1"/>
        </w:rPr>
        <w:t xml:space="preserve"> different antipsychotics</w:t>
      </w:r>
      <w:r w:rsidR="003D7FC0">
        <w:rPr>
          <w:color w:val="000000"/>
          <w:sz w:val="20"/>
          <w:szCs w:val="20"/>
          <w:bdr w:val="none" w:sz="0" w:space="0" w:color="auto" w:frame="1"/>
        </w:rPr>
        <w:t xml:space="preserve"> </w:t>
      </w:r>
      <w:r w:rsidR="00CD64E3" w:rsidRPr="00BF55B7">
        <w:rPr>
          <w:color w:val="000000"/>
          <w:sz w:val="20"/>
          <w:szCs w:val="20"/>
          <w:bdr w:val="none" w:sz="0" w:space="0" w:color="auto" w:frame="1"/>
        </w:rPr>
        <w:t>remain</w:t>
      </w:r>
      <w:r w:rsidR="007E1032">
        <w:rPr>
          <w:color w:val="000000"/>
          <w:sz w:val="20"/>
          <w:szCs w:val="20"/>
          <w:bdr w:val="none" w:sz="0" w:space="0" w:color="auto" w:frame="1"/>
        </w:rPr>
        <w:t xml:space="preserve">s </w:t>
      </w:r>
      <w:r w:rsidR="00CD64E3" w:rsidRPr="00BF55B7">
        <w:rPr>
          <w:color w:val="000000"/>
          <w:sz w:val="20"/>
          <w:szCs w:val="20"/>
          <w:bdr w:val="none" w:sz="0" w:space="0" w:color="auto" w:frame="1"/>
        </w:rPr>
        <w:t>unclear</w:t>
      </w:r>
      <w:r w:rsidR="00E12CA8" w:rsidRPr="00BF55B7">
        <w:rPr>
          <w:color w:val="000000"/>
          <w:sz w:val="20"/>
          <w:szCs w:val="20"/>
          <w:bdr w:val="none" w:sz="0" w:space="0" w:color="auto" w:frame="1"/>
        </w:rPr>
        <w:t xml:space="preserve">. </w:t>
      </w:r>
      <w:r w:rsidRPr="00BF55B7">
        <w:rPr>
          <w:color w:val="000000"/>
          <w:sz w:val="20"/>
          <w:szCs w:val="20"/>
          <w:bdr w:val="none" w:sz="0" w:space="0" w:color="auto" w:frame="1"/>
        </w:rPr>
        <w:t xml:space="preserve">Furthermore, predictors of metabolic dysregulation are poorly </w:t>
      </w:r>
      <w:r w:rsidR="00876C5A">
        <w:rPr>
          <w:color w:val="000000"/>
          <w:sz w:val="20"/>
          <w:szCs w:val="20"/>
          <w:bdr w:val="none" w:sz="0" w:space="0" w:color="auto" w:frame="1"/>
        </w:rPr>
        <w:t>understood</w:t>
      </w:r>
      <w:r w:rsidRPr="00BF55B7">
        <w:rPr>
          <w:color w:val="000000"/>
          <w:sz w:val="20"/>
          <w:szCs w:val="20"/>
          <w:bdr w:val="none" w:sz="0" w:space="0" w:color="auto" w:frame="1"/>
        </w:rPr>
        <w:t>, and association between metabolic</w:t>
      </w:r>
      <w:r w:rsidR="00C606B8">
        <w:rPr>
          <w:color w:val="000000"/>
          <w:sz w:val="20"/>
          <w:szCs w:val="20"/>
          <w:bdr w:val="none" w:sz="0" w:space="0" w:color="auto" w:frame="1"/>
        </w:rPr>
        <w:t>-</w:t>
      </w:r>
      <w:r w:rsidRPr="00BF55B7">
        <w:rPr>
          <w:color w:val="000000"/>
          <w:sz w:val="20"/>
          <w:szCs w:val="20"/>
          <w:bdr w:val="none" w:sz="0" w:space="0" w:color="auto" w:frame="1"/>
        </w:rPr>
        <w:t>change and change in psychopathology is un</w:t>
      </w:r>
      <w:r w:rsidR="00962ADF">
        <w:rPr>
          <w:color w:val="000000"/>
          <w:sz w:val="20"/>
          <w:szCs w:val="20"/>
          <w:bdr w:val="none" w:sz="0" w:space="0" w:color="auto" w:frame="1"/>
        </w:rPr>
        <w:t>certain</w:t>
      </w:r>
      <w:r w:rsidRPr="00BF55B7">
        <w:rPr>
          <w:color w:val="000000"/>
          <w:sz w:val="20"/>
          <w:szCs w:val="20"/>
          <w:bdr w:val="none" w:sz="0" w:space="0" w:color="auto" w:frame="1"/>
        </w:rPr>
        <w:t xml:space="preserve">. </w:t>
      </w:r>
      <w:bookmarkStart w:id="6" w:name="_Hlk20923801"/>
      <w:r w:rsidR="00E572A2" w:rsidRPr="00D5711C">
        <w:rPr>
          <w:color w:val="000000"/>
          <w:sz w:val="20"/>
          <w:szCs w:val="20"/>
          <w:bdr w:val="none" w:sz="0" w:space="0" w:color="auto" w:frame="1"/>
        </w:rPr>
        <w:t>As such, w</w:t>
      </w:r>
      <w:r w:rsidR="00F234CC" w:rsidRPr="00D5711C">
        <w:rPr>
          <w:sz w:val="20"/>
          <w:szCs w:val="20"/>
        </w:rPr>
        <w:t xml:space="preserve">e aimed to </w:t>
      </w:r>
      <w:r w:rsidR="00424982" w:rsidRPr="00D5711C">
        <w:rPr>
          <w:sz w:val="20"/>
          <w:szCs w:val="20"/>
        </w:rPr>
        <w:t>compare and rank antipsychotics based on their metabolic side</w:t>
      </w:r>
      <w:r w:rsidR="001D5BD4" w:rsidRPr="00D5711C">
        <w:rPr>
          <w:sz w:val="20"/>
          <w:szCs w:val="20"/>
        </w:rPr>
        <w:t>-</w:t>
      </w:r>
      <w:r w:rsidR="00424982" w:rsidRPr="00D5711C">
        <w:rPr>
          <w:sz w:val="20"/>
          <w:szCs w:val="20"/>
        </w:rPr>
        <w:t xml:space="preserve">effects, </w:t>
      </w:r>
      <w:r w:rsidR="007F0157" w:rsidRPr="00D5711C">
        <w:rPr>
          <w:sz w:val="20"/>
          <w:szCs w:val="20"/>
        </w:rPr>
        <w:t>identify</w:t>
      </w:r>
      <w:r w:rsidR="00424982" w:rsidRPr="00D5711C">
        <w:rPr>
          <w:sz w:val="20"/>
          <w:szCs w:val="20"/>
        </w:rPr>
        <w:t xml:space="preserve"> </w:t>
      </w:r>
      <w:r w:rsidR="007F0157" w:rsidRPr="00D5711C">
        <w:rPr>
          <w:sz w:val="20"/>
          <w:szCs w:val="20"/>
        </w:rPr>
        <w:t>physiological and demographic</w:t>
      </w:r>
      <w:r w:rsidR="00424982" w:rsidRPr="00D5711C">
        <w:rPr>
          <w:sz w:val="20"/>
          <w:szCs w:val="20"/>
        </w:rPr>
        <w:t xml:space="preserve"> predictors of </w:t>
      </w:r>
      <w:r w:rsidR="007F0157" w:rsidRPr="00D5711C">
        <w:rPr>
          <w:sz w:val="20"/>
          <w:szCs w:val="20"/>
        </w:rPr>
        <w:t xml:space="preserve">antipsychotic-induced metabolic dysregulation, and determine </w:t>
      </w:r>
      <w:r w:rsidR="00EB11F9" w:rsidRPr="00D5711C">
        <w:rPr>
          <w:sz w:val="20"/>
          <w:szCs w:val="20"/>
        </w:rPr>
        <w:t xml:space="preserve">the relationship between change in psychotic symptoms and </w:t>
      </w:r>
      <w:r w:rsidR="000823C6" w:rsidRPr="00D5711C">
        <w:rPr>
          <w:sz w:val="20"/>
          <w:szCs w:val="20"/>
        </w:rPr>
        <w:t xml:space="preserve">change in </w:t>
      </w:r>
      <w:r w:rsidR="00EB11F9" w:rsidRPr="00D5711C">
        <w:rPr>
          <w:sz w:val="20"/>
          <w:szCs w:val="20"/>
        </w:rPr>
        <w:t xml:space="preserve">metabolic </w:t>
      </w:r>
      <w:r w:rsidR="000823C6" w:rsidRPr="00D5711C">
        <w:rPr>
          <w:sz w:val="20"/>
          <w:szCs w:val="20"/>
        </w:rPr>
        <w:t>parameters with antipsychotic treatment.</w:t>
      </w:r>
      <w:r w:rsidR="000823C6">
        <w:rPr>
          <w:sz w:val="20"/>
          <w:szCs w:val="20"/>
        </w:rPr>
        <w:t xml:space="preserve"> </w:t>
      </w:r>
      <w:bookmarkEnd w:id="6"/>
    </w:p>
    <w:p w14:paraId="33DA93E0" w14:textId="161A3D41" w:rsidR="00AB1F13" w:rsidRPr="00BF55B7" w:rsidRDefault="00AB1F13" w:rsidP="005B7AFA">
      <w:pPr>
        <w:spacing w:line="276" w:lineRule="auto"/>
        <w:jc w:val="both"/>
        <w:rPr>
          <w:rFonts w:cs="Arial"/>
          <w:color w:val="000000"/>
          <w:sz w:val="20"/>
          <w:szCs w:val="20"/>
          <w:shd w:val="clear" w:color="auto" w:fill="FFFFFF"/>
        </w:rPr>
      </w:pPr>
      <w:r w:rsidRPr="00BF55B7">
        <w:rPr>
          <w:rFonts w:eastAsia="Times New Roman" w:cs="Helvetica"/>
          <w:b/>
          <w:color w:val="333333"/>
          <w:sz w:val="20"/>
          <w:szCs w:val="20"/>
          <w:lang w:eastAsia="en-GB"/>
        </w:rPr>
        <w:t xml:space="preserve">Methods: </w:t>
      </w:r>
      <w:r w:rsidR="007E1032">
        <w:rPr>
          <w:sz w:val="20"/>
          <w:szCs w:val="20"/>
        </w:rPr>
        <w:t xml:space="preserve">We searched </w:t>
      </w:r>
      <w:r w:rsidRPr="00BF55B7">
        <w:rPr>
          <w:sz w:val="20"/>
          <w:szCs w:val="20"/>
        </w:rPr>
        <w:t xml:space="preserve">Medline, EMBASE and </w:t>
      </w:r>
      <w:proofErr w:type="spellStart"/>
      <w:r w:rsidRPr="00BF55B7">
        <w:rPr>
          <w:sz w:val="20"/>
          <w:szCs w:val="20"/>
        </w:rPr>
        <w:t>PsychINFO</w:t>
      </w:r>
      <w:proofErr w:type="spellEnd"/>
      <w:r w:rsidRPr="00BF55B7">
        <w:rPr>
          <w:sz w:val="20"/>
          <w:szCs w:val="20"/>
        </w:rPr>
        <w:t xml:space="preserve"> from inception until </w:t>
      </w:r>
      <w:r w:rsidR="00BB2497">
        <w:rPr>
          <w:sz w:val="20"/>
          <w:szCs w:val="20"/>
        </w:rPr>
        <w:t>June 30</w:t>
      </w:r>
      <w:r w:rsidRPr="00BF55B7">
        <w:rPr>
          <w:sz w:val="20"/>
          <w:szCs w:val="20"/>
        </w:rPr>
        <w:t xml:space="preserve">, 2019. </w:t>
      </w:r>
      <w:r w:rsidR="007E1032">
        <w:rPr>
          <w:sz w:val="20"/>
          <w:szCs w:val="20"/>
        </w:rPr>
        <w:t>We included b</w:t>
      </w:r>
      <w:r w:rsidRPr="00BF55B7">
        <w:rPr>
          <w:sz w:val="20"/>
          <w:szCs w:val="20"/>
        </w:rPr>
        <w:t>lind</w:t>
      </w:r>
      <w:r w:rsidR="00F56C76" w:rsidRPr="00BF55B7">
        <w:rPr>
          <w:sz w:val="20"/>
          <w:szCs w:val="20"/>
        </w:rPr>
        <w:t>ed</w:t>
      </w:r>
      <w:r w:rsidRPr="00BF55B7">
        <w:rPr>
          <w:sz w:val="20"/>
          <w:szCs w:val="20"/>
        </w:rPr>
        <w:t xml:space="preserve"> randomised controlled trials (RCTs) comparing </w:t>
      </w:r>
      <w:r w:rsidR="008D366E" w:rsidRPr="00BF55B7">
        <w:rPr>
          <w:sz w:val="20"/>
          <w:szCs w:val="20"/>
        </w:rPr>
        <w:t>18</w:t>
      </w:r>
      <w:r w:rsidR="00F56C76" w:rsidRPr="00BF55B7">
        <w:rPr>
          <w:sz w:val="20"/>
          <w:szCs w:val="20"/>
        </w:rPr>
        <w:t xml:space="preserve"> </w:t>
      </w:r>
      <w:r w:rsidRPr="00BF55B7">
        <w:rPr>
          <w:sz w:val="20"/>
          <w:szCs w:val="20"/>
        </w:rPr>
        <w:t>antipsychotics</w:t>
      </w:r>
      <w:r w:rsidR="004A2502" w:rsidRPr="00BF55B7">
        <w:rPr>
          <w:sz w:val="20"/>
          <w:szCs w:val="20"/>
        </w:rPr>
        <w:t xml:space="preserve"> and placebo</w:t>
      </w:r>
      <w:r w:rsidRPr="00BF55B7">
        <w:rPr>
          <w:sz w:val="20"/>
          <w:szCs w:val="20"/>
        </w:rPr>
        <w:t xml:space="preserve"> in acute-treatment of schizophrenia. </w:t>
      </w:r>
      <w:r w:rsidR="007E1032">
        <w:rPr>
          <w:sz w:val="20"/>
          <w:szCs w:val="20"/>
        </w:rPr>
        <w:t>We performed f</w:t>
      </w:r>
      <w:r w:rsidR="00F34A73" w:rsidRPr="00BF55B7">
        <w:rPr>
          <w:sz w:val="20"/>
          <w:szCs w:val="20"/>
        </w:rPr>
        <w:t>requentist r</w:t>
      </w:r>
      <w:r w:rsidRPr="00BF55B7">
        <w:rPr>
          <w:rFonts w:cs="Arial"/>
          <w:color w:val="000000"/>
          <w:sz w:val="20"/>
          <w:szCs w:val="20"/>
          <w:shd w:val="clear" w:color="auto" w:fill="FFFFFF"/>
        </w:rPr>
        <w:t xml:space="preserve">andom-effects </w:t>
      </w:r>
      <w:r w:rsidR="00A757E7" w:rsidRPr="00BF55B7">
        <w:rPr>
          <w:rFonts w:cs="Arial"/>
          <w:color w:val="000000"/>
          <w:sz w:val="20"/>
          <w:szCs w:val="20"/>
          <w:shd w:val="clear" w:color="auto" w:fill="FFFFFF"/>
        </w:rPr>
        <w:t xml:space="preserve">network </w:t>
      </w:r>
      <w:r w:rsidRPr="00BF55B7">
        <w:rPr>
          <w:rFonts w:cs="Arial"/>
          <w:color w:val="000000"/>
          <w:sz w:val="20"/>
          <w:szCs w:val="20"/>
          <w:shd w:val="clear" w:color="auto" w:fill="FFFFFF"/>
        </w:rPr>
        <w:t>meta-analyses</w:t>
      </w:r>
      <w:r w:rsidR="00353BFD">
        <w:rPr>
          <w:rFonts w:cs="Arial"/>
          <w:color w:val="000000"/>
          <w:sz w:val="20"/>
          <w:szCs w:val="20"/>
          <w:shd w:val="clear" w:color="auto" w:fill="FFFFFF"/>
        </w:rPr>
        <w:t xml:space="preserve"> (NMAs)</w:t>
      </w:r>
      <w:r w:rsidRPr="00BF55B7">
        <w:rPr>
          <w:rFonts w:cs="Arial"/>
          <w:color w:val="000000"/>
          <w:sz w:val="20"/>
          <w:szCs w:val="20"/>
          <w:shd w:val="clear" w:color="auto" w:fill="FFFFFF"/>
        </w:rPr>
        <w:t xml:space="preserve"> </w:t>
      </w:r>
      <w:r w:rsidR="00753172">
        <w:rPr>
          <w:rFonts w:cs="Arial"/>
          <w:color w:val="000000"/>
          <w:sz w:val="20"/>
          <w:szCs w:val="20"/>
          <w:shd w:val="clear" w:color="auto" w:fill="FFFFFF"/>
        </w:rPr>
        <w:t>to investigate</w:t>
      </w:r>
      <w:r w:rsidRPr="00BF55B7">
        <w:rPr>
          <w:rFonts w:cs="Arial"/>
          <w:color w:val="000000"/>
          <w:sz w:val="20"/>
          <w:szCs w:val="20"/>
          <w:shd w:val="clear" w:color="auto" w:fill="FFFFFF"/>
        </w:rPr>
        <w:t xml:space="preserve"> </w:t>
      </w:r>
      <w:r w:rsidR="004A2502" w:rsidRPr="00BF55B7">
        <w:rPr>
          <w:rFonts w:cs="Arial"/>
          <w:color w:val="000000"/>
          <w:sz w:val="20"/>
          <w:szCs w:val="20"/>
          <w:shd w:val="clear" w:color="auto" w:fill="FFFFFF"/>
        </w:rPr>
        <w:t>treatment</w:t>
      </w:r>
      <w:r w:rsidR="004F55B8" w:rsidRPr="00BF55B7">
        <w:rPr>
          <w:rFonts w:cs="Arial"/>
          <w:color w:val="000000"/>
          <w:sz w:val="20"/>
          <w:szCs w:val="20"/>
          <w:shd w:val="clear" w:color="auto" w:fill="FFFFFF"/>
        </w:rPr>
        <w:t>-</w:t>
      </w:r>
      <w:r w:rsidR="006B66A9" w:rsidRPr="00BF55B7">
        <w:rPr>
          <w:rFonts w:cs="Arial"/>
          <w:color w:val="000000"/>
          <w:sz w:val="20"/>
          <w:szCs w:val="20"/>
          <w:shd w:val="clear" w:color="auto" w:fill="FFFFFF"/>
        </w:rPr>
        <w:t>induced</w:t>
      </w:r>
      <w:r w:rsidR="004F55B8" w:rsidRPr="00BF55B7">
        <w:rPr>
          <w:rFonts w:cs="Arial"/>
          <w:color w:val="000000"/>
          <w:sz w:val="20"/>
          <w:szCs w:val="20"/>
          <w:shd w:val="clear" w:color="auto" w:fill="FFFFFF"/>
        </w:rPr>
        <w:t xml:space="preserve"> </w:t>
      </w:r>
      <w:r w:rsidRPr="00BF55B7">
        <w:rPr>
          <w:rFonts w:cs="Arial"/>
          <w:color w:val="000000"/>
          <w:sz w:val="20"/>
          <w:szCs w:val="20"/>
          <w:shd w:val="clear" w:color="auto" w:fill="FFFFFF"/>
        </w:rPr>
        <w:t>changes in body weight, BMI, total</w:t>
      </w:r>
      <w:r w:rsidR="004B3B15">
        <w:rPr>
          <w:rFonts w:cs="Arial"/>
          <w:color w:val="000000"/>
          <w:sz w:val="20"/>
          <w:szCs w:val="20"/>
          <w:shd w:val="clear" w:color="auto" w:fill="FFFFFF"/>
        </w:rPr>
        <w:t>/LDL/HDL</w:t>
      </w:r>
      <w:r w:rsidRPr="00BF55B7">
        <w:rPr>
          <w:rFonts w:cs="Arial"/>
          <w:color w:val="000000"/>
          <w:sz w:val="20"/>
          <w:szCs w:val="20"/>
          <w:shd w:val="clear" w:color="auto" w:fill="FFFFFF"/>
        </w:rPr>
        <w:t xml:space="preserve">-cholesterol, </w:t>
      </w:r>
      <w:r w:rsidR="0048556B" w:rsidRPr="00BF55B7">
        <w:rPr>
          <w:rFonts w:cs="Arial"/>
          <w:color w:val="000000"/>
          <w:sz w:val="20"/>
          <w:szCs w:val="20"/>
          <w:shd w:val="clear" w:color="auto" w:fill="FFFFFF"/>
        </w:rPr>
        <w:t>triglycerides, and</w:t>
      </w:r>
      <w:r w:rsidR="0048556B">
        <w:rPr>
          <w:rFonts w:cs="Arial"/>
          <w:color w:val="000000"/>
          <w:sz w:val="20"/>
          <w:szCs w:val="20"/>
          <w:shd w:val="clear" w:color="auto" w:fill="FFFFFF"/>
        </w:rPr>
        <w:t xml:space="preserve"> glucose</w:t>
      </w:r>
      <w:r w:rsidR="00025542" w:rsidRPr="00BF55B7">
        <w:rPr>
          <w:rFonts w:cs="Arial"/>
          <w:color w:val="000000"/>
          <w:sz w:val="20"/>
          <w:szCs w:val="20"/>
          <w:shd w:val="clear" w:color="auto" w:fill="FFFFFF"/>
        </w:rPr>
        <w:t xml:space="preserve">. </w:t>
      </w:r>
      <w:r w:rsidR="007E1032">
        <w:rPr>
          <w:rFonts w:cs="Arial"/>
          <w:color w:val="000000"/>
          <w:sz w:val="20"/>
          <w:szCs w:val="20"/>
          <w:shd w:val="clear" w:color="auto" w:fill="FFFFFF"/>
        </w:rPr>
        <w:t>We performed m</w:t>
      </w:r>
      <w:r w:rsidRPr="00BF55B7">
        <w:rPr>
          <w:rFonts w:cs="Arial"/>
          <w:color w:val="000000"/>
          <w:sz w:val="20"/>
          <w:szCs w:val="20"/>
          <w:shd w:val="clear" w:color="auto" w:fill="FFFFFF"/>
        </w:rPr>
        <w:t>eta-regression</w:t>
      </w:r>
      <w:r w:rsidR="00876C5A">
        <w:rPr>
          <w:rFonts w:cs="Arial"/>
          <w:color w:val="000000"/>
          <w:sz w:val="20"/>
          <w:szCs w:val="20"/>
          <w:shd w:val="clear" w:color="auto" w:fill="FFFFFF"/>
        </w:rPr>
        <w:t>s</w:t>
      </w:r>
      <w:r w:rsidRPr="00BF55B7">
        <w:rPr>
          <w:rFonts w:cs="Arial"/>
          <w:color w:val="000000"/>
          <w:sz w:val="20"/>
          <w:szCs w:val="20"/>
          <w:shd w:val="clear" w:color="auto" w:fill="FFFFFF"/>
        </w:rPr>
        <w:t xml:space="preserve"> </w:t>
      </w:r>
      <w:r w:rsidR="00753172">
        <w:rPr>
          <w:rFonts w:cs="Arial"/>
          <w:color w:val="000000"/>
          <w:sz w:val="20"/>
          <w:szCs w:val="20"/>
          <w:shd w:val="clear" w:color="auto" w:fill="FFFFFF"/>
        </w:rPr>
        <w:t xml:space="preserve">to </w:t>
      </w:r>
      <w:r w:rsidRPr="00BF55B7">
        <w:rPr>
          <w:rFonts w:cs="Arial"/>
          <w:color w:val="000000"/>
          <w:sz w:val="20"/>
          <w:szCs w:val="20"/>
          <w:shd w:val="clear" w:color="auto" w:fill="FFFFFF"/>
        </w:rPr>
        <w:t>examine relationships between metabolic change and age</w:t>
      </w:r>
      <w:r w:rsidR="00BB2C2C">
        <w:rPr>
          <w:rFonts w:cs="Arial"/>
          <w:color w:val="000000"/>
          <w:sz w:val="20"/>
          <w:szCs w:val="20"/>
          <w:shd w:val="clear" w:color="auto" w:fill="FFFFFF"/>
        </w:rPr>
        <w:t>/</w:t>
      </w:r>
      <w:r w:rsidRPr="00BF55B7">
        <w:rPr>
          <w:rFonts w:cs="Arial"/>
          <w:color w:val="000000"/>
          <w:sz w:val="20"/>
          <w:szCs w:val="20"/>
          <w:shd w:val="clear" w:color="auto" w:fill="FFFFFF"/>
        </w:rPr>
        <w:t>gender</w:t>
      </w:r>
      <w:r w:rsidR="00BB2C2C">
        <w:rPr>
          <w:rFonts w:cs="Arial"/>
          <w:color w:val="000000"/>
          <w:sz w:val="20"/>
          <w:szCs w:val="20"/>
          <w:shd w:val="clear" w:color="auto" w:fill="FFFFFF"/>
        </w:rPr>
        <w:t>/</w:t>
      </w:r>
      <w:r w:rsidRPr="00BF55B7">
        <w:rPr>
          <w:rFonts w:cs="Arial"/>
          <w:color w:val="000000"/>
          <w:sz w:val="20"/>
          <w:szCs w:val="20"/>
          <w:shd w:val="clear" w:color="auto" w:fill="FFFFFF"/>
        </w:rPr>
        <w:t>ethnicity</w:t>
      </w:r>
      <w:r w:rsidR="00BB2C2C">
        <w:rPr>
          <w:rFonts w:cs="Arial"/>
          <w:color w:val="000000"/>
          <w:sz w:val="20"/>
          <w:szCs w:val="20"/>
          <w:shd w:val="clear" w:color="auto" w:fill="FFFFFF"/>
        </w:rPr>
        <w:t>/</w:t>
      </w:r>
      <w:r w:rsidR="00F6774C">
        <w:rPr>
          <w:rFonts w:cs="Arial"/>
          <w:color w:val="000000"/>
          <w:sz w:val="20"/>
          <w:szCs w:val="20"/>
          <w:shd w:val="clear" w:color="auto" w:fill="FFFFFF"/>
        </w:rPr>
        <w:t>baseline-</w:t>
      </w:r>
      <w:r w:rsidRPr="00BF55B7">
        <w:rPr>
          <w:rFonts w:cs="Arial"/>
          <w:color w:val="000000"/>
          <w:sz w:val="20"/>
          <w:szCs w:val="20"/>
          <w:shd w:val="clear" w:color="auto" w:fill="FFFFFF"/>
        </w:rPr>
        <w:t>weight</w:t>
      </w:r>
      <w:r w:rsidR="00BB2C2C">
        <w:rPr>
          <w:rFonts w:cs="Arial"/>
          <w:color w:val="000000"/>
          <w:sz w:val="20"/>
          <w:szCs w:val="20"/>
          <w:shd w:val="clear" w:color="auto" w:fill="FFFFFF"/>
        </w:rPr>
        <w:t>/</w:t>
      </w:r>
      <w:r w:rsidRPr="00BF55B7">
        <w:rPr>
          <w:rFonts w:cs="Arial"/>
          <w:color w:val="000000"/>
          <w:sz w:val="20"/>
          <w:szCs w:val="20"/>
          <w:shd w:val="clear" w:color="auto" w:fill="FFFFFF"/>
        </w:rPr>
        <w:t>baseline</w:t>
      </w:r>
      <w:r w:rsidR="00F6774C">
        <w:rPr>
          <w:rFonts w:cs="Arial"/>
          <w:color w:val="000000"/>
          <w:sz w:val="20"/>
          <w:szCs w:val="20"/>
          <w:shd w:val="clear" w:color="auto" w:fill="FFFFFF"/>
        </w:rPr>
        <w:t>-</w:t>
      </w:r>
      <w:r w:rsidRPr="00484CCD">
        <w:rPr>
          <w:rFonts w:cs="Arial"/>
          <w:color w:val="000000"/>
          <w:sz w:val="20"/>
          <w:szCs w:val="20"/>
          <w:shd w:val="clear" w:color="auto" w:fill="FFFFFF"/>
        </w:rPr>
        <w:t>metabolic</w:t>
      </w:r>
      <w:r w:rsidR="005915F3" w:rsidRPr="00484CCD">
        <w:rPr>
          <w:rFonts w:cs="Arial"/>
          <w:color w:val="000000"/>
          <w:sz w:val="20"/>
          <w:szCs w:val="20"/>
          <w:shd w:val="clear" w:color="auto" w:fill="FFFFFF"/>
        </w:rPr>
        <w:t xml:space="preserve"> </w:t>
      </w:r>
      <w:r w:rsidRPr="000A0FAE">
        <w:rPr>
          <w:rFonts w:cs="Arial"/>
          <w:color w:val="000000"/>
          <w:sz w:val="20"/>
          <w:szCs w:val="20"/>
          <w:shd w:val="clear" w:color="auto" w:fill="FFFFFF"/>
        </w:rPr>
        <w:t>parameter level</w:t>
      </w:r>
      <w:r w:rsidR="0048556B" w:rsidRPr="00484CCD">
        <w:rPr>
          <w:rFonts w:cs="Arial"/>
          <w:color w:val="000000"/>
          <w:sz w:val="20"/>
          <w:szCs w:val="20"/>
          <w:shd w:val="clear" w:color="auto" w:fill="FFFFFF"/>
        </w:rPr>
        <w:t xml:space="preserve">. </w:t>
      </w:r>
      <w:r w:rsidR="007E1032" w:rsidRPr="00484CCD">
        <w:rPr>
          <w:rFonts w:cs="Arial"/>
          <w:color w:val="000000"/>
          <w:sz w:val="20"/>
          <w:szCs w:val="20"/>
          <w:shd w:val="clear" w:color="auto" w:fill="FFFFFF"/>
        </w:rPr>
        <w:t>We examined t</w:t>
      </w:r>
      <w:r w:rsidR="00753172" w:rsidRPr="00484CCD">
        <w:rPr>
          <w:rFonts w:cs="Arial"/>
          <w:color w:val="000000"/>
          <w:sz w:val="20"/>
          <w:szCs w:val="20"/>
          <w:bdr w:val="none" w:sz="0" w:space="0" w:color="auto" w:frame="1"/>
        </w:rPr>
        <w:t>he a</w:t>
      </w:r>
      <w:r w:rsidR="00CC3C20" w:rsidRPr="00484CCD">
        <w:rPr>
          <w:rFonts w:cs="Arial"/>
          <w:color w:val="000000"/>
          <w:sz w:val="20"/>
          <w:szCs w:val="20"/>
          <w:bdr w:val="none" w:sz="0" w:space="0" w:color="auto" w:frame="1"/>
        </w:rPr>
        <w:t>ssociation between metabolic change and psychopathology</w:t>
      </w:r>
      <w:r w:rsidR="00D641A0" w:rsidRPr="00484CCD">
        <w:rPr>
          <w:rFonts w:cs="Arial"/>
          <w:color w:val="000000"/>
          <w:sz w:val="20"/>
          <w:szCs w:val="20"/>
          <w:bdr w:val="none" w:sz="0" w:space="0" w:color="auto" w:frame="1"/>
        </w:rPr>
        <w:t xml:space="preserve"> change</w:t>
      </w:r>
      <w:r w:rsidR="005A189F" w:rsidRPr="00484CCD">
        <w:rPr>
          <w:rFonts w:cs="Arial"/>
          <w:color w:val="000000"/>
          <w:sz w:val="20"/>
          <w:szCs w:val="20"/>
          <w:bdr w:val="none" w:sz="0" w:space="0" w:color="auto" w:frame="1"/>
        </w:rPr>
        <w:t xml:space="preserve"> by </w:t>
      </w:r>
      <w:r w:rsidR="007E1032" w:rsidRPr="00484CCD">
        <w:rPr>
          <w:rFonts w:cs="Arial"/>
          <w:color w:val="000000"/>
          <w:sz w:val="20"/>
          <w:szCs w:val="20"/>
          <w:bdr w:val="none" w:sz="0" w:space="0" w:color="auto" w:frame="1"/>
        </w:rPr>
        <w:t xml:space="preserve">estimating the </w:t>
      </w:r>
      <w:r w:rsidR="00CC3C20" w:rsidRPr="00484CCD">
        <w:rPr>
          <w:rFonts w:cs="Arial"/>
          <w:color w:val="000000"/>
          <w:sz w:val="20"/>
          <w:szCs w:val="20"/>
          <w:bdr w:val="none" w:sz="0" w:space="0" w:color="auto" w:frame="1"/>
        </w:rPr>
        <w:t>c</w:t>
      </w:r>
      <w:r w:rsidR="00A3685D" w:rsidRPr="00484CCD">
        <w:rPr>
          <w:rFonts w:cs="Arial"/>
          <w:color w:val="000000"/>
          <w:sz w:val="20"/>
          <w:szCs w:val="20"/>
          <w:shd w:val="clear" w:color="auto" w:fill="FFFFFF"/>
        </w:rPr>
        <w:t xml:space="preserve">orrelation between symptom severity </w:t>
      </w:r>
      <w:r w:rsidR="007B27BC" w:rsidRPr="00484CCD">
        <w:rPr>
          <w:rFonts w:cs="Arial"/>
          <w:color w:val="000000"/>
          <w:sz w:val="20"/>
          <w:szCs w:val="20"/>
          <w:shd w:val="clear" w:color="auto" w:fill="FFFFFF"/>
        </w:rPr>
        <w:t xml:space="preserve">change </w:t>
      </w:r>
      <w:r w:rsidR="00A3685D" w:rsidRPr="00484CCD">
        <w:rPr>
          <w:rFonts w:cs="Arial"/>
          <w:color w:val="000000"/>
          <w:sz w:val="20"/>
          <w:szCs w:val="20"/>
          <w:shd w:val="clear" w:color="auto" w:fill="FFFFFF"/>
        </w:rPr>
        <w:t>and metabolic param</w:t>
      </w:r>
      <w:r w:rsidR="00AD3AC1" w:rsidRPr="00484CCD">
        <w:rPr>
          <w:rFonts w:cs="Arial"/>
          <w:color w:val="000000"/>
          <w:sz w:val="20"/>
          <w:szCs w:val="20"/>
          <w:shd w:val="clear" w:color="auto" w:fill="FFFFFF"/>
        </w:rPr>
        <w:t>e</w:t>
      </w:r>
      <w:r w:rsidR="00A3685D" w:rsidRPr="00484CCD">
        <w:rPr>
          <w:rFonts w:cs="Arial"/>
          <w:color w:val="000000"/>
          <w:sz w:val="20"/>
          <w:szCs w:val="20"/>
          <w:shd w:val="clear" w:color="auto" w:fill="FFFFFF"/>
        </w:rPr>
        <w:t>ter</w:t>
      </w:r>
      <w:r w:rsidR="007B27BC" w:rsidRPr="00484CCD">
        <w:rPr>
          <w:rFonts w:cs="Arial"/>
          <w:color w:val="000000"/>
          <w:sz w:val="20"/>
          <w:szCs w:val="20"/>
          <w:shd w:val="clear" w:color="auto" w:fill="FFFFFF"/>
        </w:rPr>
        <w:t xml:space="preserve"> change</w:t>
      </w:r>
      <w:r w:rsidR="00A3685D" w:rsidRPr="00484CCD">
        <w:rPr>
          <w:rFonts w:cs="Arial"/>
          <w:color w:val="000000"/>
          <w:sz w:val="20"/>
          <w:szCs w:val="20"/>
          <w:shd w:val="clear" w:color="auto" w:fill="FFFFFF"/>
        </w:rPr>
        <w:t>.</w:t>
      </w:r>
      <w:r w:rsidR="00A3685D">
        <w:rPr>
          <w:rFonts w:cs="Arial"/>
          <w:color w:val="000000"/>
          <w:sz w:val="20"/>
          <w:szCs w:val="20"/>
          <w:shd w:val="clear" w:color="auto" w:fill="FFFFFF"/>
        </w:rPr>
        <w:t xml:space="preserve"> </w:t>
      </w:r>
      <w:r w:rsidRPr="00BF55B7">
        <w:rPr>
          <w:rFonts w:cs="Arial"/>
          <w:color w:val="000000"/>
          <w:sz w:val="20"/>
          <w:szCs w:val="20"/>
          <w:shd w:val="clear" w:color="auto" w:fill="FFFFFF"/>
        </w:rPr>
        <w:t xml:space="preserve"> </w:t>
      </w:r>
    </w:p>
    <w:p w14:paraId="715EB451" w14:textId="237D5AC4" w:rsidR="00943252" w:rsidRPr="00BF55B7" w:rsidRDefault="00AB1F13" w:rsidP="005B7AFA">
      <w:pPr>
        <w:spacing w:line="276" w:lineRule="auto"/>
        <w:jc w:val="both"/>
        <w:rPr>
          <w:sz w:val="20"/>
          <w:szCs w:val="20"/>
        </w:rPr>
      </w:pPr>
      <w:r w:rsidRPr="00463B97">
        <w:rPr>
          <w:b/>
          <w:sz w:val="20"/>
          <w:szCs w:val="20"/>
        </w:rPr>
        <w:t xml:space="preserve">Outcomes: </w:t>
      </w:r>
      <w:r w:rsidRPr="00463B97">
        <w:rPr>
          <w:sz w:val="20"/>
          <w:szCs w:val="20"/>
        </w:rPr>
        <w:t xml:space="preserve">Of </w:t>
      </w:r>
      <w:r w:rsidR="009B4195" w:rsidRPr="00463B97">
        <w:rPr>
          <w:sz w:val="20"/>
          <w:szCs w:val="20"/>
        </w:rPr>
        <w:t>65</w:t>
      </w:r>
      <w:r w:rsidR="005D09AB" w:rsidRPr="00463B97">
        <w:rPr>
          <w:sz w:val="20"/>
          <w:szCs w:val="20"/>
        </w:rPr>
        <w:t>3</w:t>
      </w:r>
      <w:r w:rsidR="009B4195" w:rsidRPr="00463B97">
        <w:rPr>
          <w:sz w:val="20"/>
          <w:szCs w:val="20"/>
        </w:rPr>
        <w:t>2</w:t>
      </w:r>
      <w:r w:rsidRPr="00463B97">
        <w:rPr>
          <w:sz w:val="20"/>
          <w:szCs w:val="20"/>
        </w:rPr>
        <w:t xml:space="preserve"> citations, </w:t>
      </w:r>
      <w:r w:rsidR="001A42DF" w:rsidRPr="00463B97">
        <w:rPr>
          <w:sz w:val="20"/>
          <w:szCs w:val="20"/>
        </w:rPr>
        <w:t>10</w:t>
      </w:r>
      <w:r w:rsidR="00EC42B4" w:rsidRPr="00463B97">
        <w:rPr>
          <w:sz w:val="20"/>
          <w:szCs w:val="20"/>
        </w:rPr>
        <w:t>0</w:t>
      </w:r>
      <w:r w:rsidR="005D2961" w:rsidRPr="00463B97">
        <w:rPr>
          <w:sz w:val="20"/>
          <w:szCs w:val="20"/>
        </w:rPr>
        <w:t xml:space="preserve"> </w:t>
      </w:r>
      <w:r w:rsidRPr="00463B97">
        <w:rPr>
          <w:sz w:val="20"/>
          <w:szCs w:val="20"/>
        </w:rPr>
        <w:t>RCTs</w:t>
      </w:r>
      <w:r w:rsidRPr="00BF55B7">
        <w:rPr>
          <w:sz w:val="20"/>
          <w:szCs w:val="20"/>
        </w:rPr>
        <w:t xml:space="preserve"> met inclusion criteria, </w:t>
      </w:r>
      <w:r w:rsidR="00353BFD">
        <w:rPr>
          <w:sz w:val="20"/>
          <w:szCs w:val="20"/>
        </w:rPr>
        <w:t>including</w:t>
      </w:r>
      <w:r w:rsidRPr="00BF55B7">
        <w:rPr>
          <w:sz w:val="20"/>
          <w:szCs w:val="20"/>
        </w:rPr>
        <w:t xml:space="preserve"> </w:t>
      </w:r>
      <w:r w:rsidR="00EC42B4">
        <w:rPr>
          <w:sz w:val="20"/>
          <w:szCs w:val="20"/>
        </w:rPr>
        <w:t>25,952</w:t>
      </w:r>
      <w:r w:rsidRPr="00BF55B7">
        <w:rPr>
          <w:sz w:val="20"/>
          <w:szCs w:val="20"/>
        </w:rPr>
        <w:t xml:space="preserve"> patients.</w:t>
      </w:r>
      <w:r w:rsidR="008722C4" w:rsidRPr="00BF55B7">
        <w:rPr>
          <w:sz w:val="20"/>
          <w:szCs w:val="20"/>
        </w:rPr>
        <w:t xml:space="preserve"> </w:t>
      </w:r>
      <w:r w:rsidR="002D5F1C" w:rsidRPr="00BF55B7">
        <w:rPr>
          <w:sz w:val="20"/>
          <w:szCs w:val="20"/>
        </w:rPr>
        <w:t>Median</w:t>
      </w:r>
      <w:r w:rsidR="009F217A" w:rsidRPr="00BF55B7">
        <w:rPr>
          <w:sz w:val="20"/>
          <w:szCs w:val="20"/>
        </w:rPr>
        <w:t xml:space="preserve"> treatment</w:t>
      </w:r>
      <w:r w:rsidR="005915F3">
        <w:rPr>
          <w:sz w:val="20"/>
          <w:szCs w:val="20"/>
        </w:rPr>
        <w:t>-</w:t>
      </w:r>
      <w:r w:rsidR="002D5F1C" w:rsidRPr="00BF55B7">
        <w:rPr>
          <w:sz w:val="20"/>
          <w:szCs w:val="20"/>
        </w:rPr>
        <w:t>duration was 6</w:t>
      </w:r>
      <w:r w:rsidR="009F217A" w:rsidRPr="00BF55B7">
        <w:rPr>
          <w:sz w:val="20"/>
          <w:szCs w:val="20"/>
        </w:rPr>
        <w:t>-</w:t>
      </w:r>
      <w:r w:rsidR="002D5F1C" w:rsidRPr="00BF55B7">
        <w:rPr>
          <w:sz w:val="20"/>
          <w:szCs w:val="20"/>
        </w:rPr>
        <w:t xml:space="preserve">weeks. </w:t>
      </w:r>
      <w:r w:rsidR="00353BFD">
        <w:rPr>
          <w:sz w:val="20"/>
          <w:szCs w:val="20"/>
        </w:rPr>
        <w:t>According to our NMAs, m</w:t>
      </w:r>
      <w:r w:rsidR="009D5C66" w:rsidRPr="00BF55B7">
        <w:rPr>
          <w:sz w:val="20"/>
          <w:szCs w:val="20"/>
        </w:rPr>
        <w:t>ean differences</w:t>
      </w:r>
      <w:r w:rsidR="00CB1AAD" w:rsidRPr="00BF55B7">
        <w:rPr>
          <w:sz w:val="20"/>
          <w:szCs w:val="20"/>
        </w:rPr>
        <w:t xml:space="preserve"> </w:t>
      </w:r>
      <w:r w:rsidR="009D5C66" w:rsidRPr="00BF55B7">
        <w:rPr>
          <w:sz w:val="20"/>
          <w:szCs w:val="20"/>
        </w:rPr>
        <w:t>for weight</w:t>
      </w:r>
      <w:r w:rsidR="0037784E">
        <w:rPr>
          <w:sz w:val="20"/>
          <w:szCs w:val="20"/>
        </w:rPr>
        <w:t>-</w:t>
      </w:r>
      <w:r w:rsidR="009D5C66" w:rsidRPr="00BF55B7">
        <w:rPr>
          <w:sz w:val="20"/>
          <w:szCs w:val="20"/>
        </w:rPr>
        <w:t xml:space="preserve">gain </w:t>
      </w:r>
      <w:r w:rsidR="00353BFD" w:rsidRPr="00BF55B7">
        <w:rPr>
          <w:sz w:val="20"/>
          <w:szCs w:val="20"/>
        </w:rPr>
        <w:t xml:space="preserve">compared </w:t>
      </w:r>
      <w:r w:rsidR="00C03AFB">
        <w:rPr>
          <w:sz w:val="20"/>
          <w:szCs w:val="20"/>
        </w:rPr>
        <w:t>to</w:t>
      </w:r>
      <w:r w:rsidR="00353BFD" w:rsidRPr="00BF55B7">
        <w:rPr>
          <w:sz w:val="20"/>
          <w:szCs w:val="20"/>
        </w:rPr>
        <w:t xml:space="preserve"> placebo </w:t>
      </w:r>
      <w:r w:rsidR="00E66D8F" w:rsidRPr="00BF55B7">
        <w:rPr>
          <w:sz w:val="20"/>
          <w:szCs w:val="20"/>
        </w:rPr>
        <w:t xml:space="preserve">ranged from </w:t>
      </w:r>
      <w:r w:rsidR="00AE70BD" w:rsidRPr="00BF55B7">
        <w:rPr>
          <w:sz w:val="20"/>
          <w:szCs w:val="20"/>
        </w:rPr>
        <w:t>-0.</w:t>
      </w:r>
      <w:r w:rsidR="00F80523" w:rsidRPr="00BF55B7">
        <w:rPr>
          <w:sz w:val="20"/>
          <w:szCs w:val="20"/>
        </w:rPr>
        <w:t>23</w:t>
      </w:r>
      <w:r w:rsidR="007D0CBA">
        <w:rPr>
          <w:sz w:val="20"/>
          <w:szCs w:val="20"/>
        </w:rPr>
        <w:t xml:space="preserve"> (95%</w:t>
      </w:r>
      <w:r w:rsidR="00307855">
        <w:rPr>
          <w:sz w:val="20"/>
          <w:szCs w:val="20"/>
        </w:rPr>
        <w:t xml:space="preserve"> CI: -0.83, 0.36)</w:t>
      </w:r>
      <w:r w:rsidR="00AE70BD" w:rsidRPr="00BF55B7">
        <w:rPr>
          <w:sz w:val="20"/>
          <w:szCs w:val="20"/>
        </w:rPr>
        <w:t xml:space="preserve"> </w:t>
      </w:r>
      <w:r w:rsidR="00032B1F" w:rsidRPr="00BF55B7">
        <w:rPr>
          <w:sz w:val="20"/>
          <w:szCs w:val="20"/>
        </w:rPr>
        <w:t>for best (</w:t>
      </w:r>
      <w:r w:rsidR="00032B1F">
        <w:rPr>
          <w:sz w:val="20"/>
          <w:szCs w:val="20"/>
        </w:rPr>
        <w:t>haloperidol</w:t>
      </w:r>
      <w:r w:rsidR="00032B1F" w:rsidRPr="00BF55B7">
        <w:rPr>
          <w:sz w:val="20"/>
          <w:szCs w:val="20"/>
        </w:rPr>
        <w:t xml:space="preserve">) </w:t>
      </w:r>
      <w:r w:rsidR="002650E4" w:rsidRPr="00BF55B7">
        <w:rPr>
          <w:sz w:val="20"/>
          <w:szCs w:val="20"/>
        </w:rPr>
        <w:t xml:space="preserve">to </w:t>
      </w:r>
      <w:r w:rsidR="006E2DBB" w:rsidRPr="00BF55B7">
        <w:rPr>
          <w:sz w:val="20"/>
          <w:szCs w:val="20"/>
        </w:rPr>
        <w:t>+</w:t>
      </w:r>
      <w:r w:rsidR="00923F0F">
        <w:rPr>
          <w:sz w:val="20"/>
          <w:szCs w:val="20"/>
        </w:rPr>
        <w:t>3.01</w:t>
      </w:r>
      <w:r w:rsidR="002D5F1C" w:rsidRPr="00BF55B7">
        <w:rPr>
          <w:sz w:val="20"/>
          <w:szCs w:val="20"/>
        </w:rPr>
        <w:t>kg</w:t>
      </w:r>
      <w:r w:rsidR="00307855">
        <w:rPr>
          <w:sz w:val="20"/>
          <w:szCs w:val="20"/>
        </w:rPr>
        <w:t xml:space="preserve"> (</w:t>
      </w:r>
      <w:r w:rsidR="00183265">
        <w:rPr>
          <w:sz w:val="20"/>
          <w:szCs w:val="20"/>
        </w:rPr>
        <w:t>1.78, 4.24)</w:t>
      </w:r>
      <w:r w:rsidR="002650E4" w:rsidRPr="00BF55B7">
        <w:rPr>
          <w:sz w:val="20"/>
          <w:szCs w:val="20"/>
        </w:rPr>
        <w:t xml:space="preserve"> </w:t>
      </w:r>
      <w:r w:rsidR="00032B1F">
        <w:rPr>
          <w:sz w:val="20"/>
          <w:szCs w:val="20"/>
        </w:rPr>
        <w:t>for</w:t>
      </w:r>
      <w:r w:rsidR="00032B1F" w:rsidRPr="00BF55B7">
        <w:rPr>
          <w:sz w:val="20"/>
          <w:szCs w:val="20"/>
        </w:rPr>
        <w:t xml:space="preserve"> </w:t>
      </w:r>
      <w:r w:rsidR="00825778" w:rsidRPr="00BF55B7">
        <w:rPr>
          <w:sz w:val="20"/>
          <w:szCs w:val="20"/>
        </w:rPr>
        <w:t>worst (</w:t>
      </w:r>
      <w:r w:rsidR="00923F0F">
        <w:rPr>
          <w:sz w:val="20"/>
          <w:szCs w:val="20"/>
        </w:rPr>
        <w:t>clozapine</w:t>
      </w:r>
      <w:r w:rsidR="00825778" w:rsidRPr="00BF55B7">
        <w:rPr>
          <w:sz w:val="20"/>
          <w:szCs w:val="20"/>
        </w:rPr>
        <w:t>)</w:t>
      </w:r>
      <w:r w:rsidR="00DD1919" w:rsidRPr="00BF55B7">
        <w:rPr>
          <w:sz w:val="20"/>
          <w:szCs w:val="20"/>
        </w:rPr>
        <w:t xml:space="preserve">; </w:t>
      </w:r>
      <w:r w:rsidR="008853EB" w:rsidRPr="00BF55B7">
        <w:rPr>
          <w:sz w:val="20"/>
          <w:szCs w:val="20"/>
        </w:rPr>
        <w:t>for BMI from -0.</w:t>
      </w:r>
      <w:r w:rsidR="002D5F1C" w:rsidRPr="00BF55B7">
        <w:rPr>
          <w:sz w:val="20"/>
          <w:szCs w:val="20"/>
        </w:rPr>
        <w:t>2</w:t>
      </w:r>
      <w:r w:rsidR="00854A77">
        <w:rPr>
          <w:sz w:val="20"/>
          <w:szCs w:val="20"/>
        </w:rPr>
        <w:t>5</w:t>
      </w:r>
      <w:r w:rsidR="00183265">
        <w:rPr>
          <w:sz w:val="20"/>
          <w:szCs w:val="20"/>
        </w:rPr>
        <w:t xml:space="preserve"> (-0.68, </w:t>
      </w:r>
      <w:r w:rsidR="00C00570">
        <w:rPr>
          <w:sz w:val="20"/>
          <w:szCs w:val="20"/>
        </w:rPr>
        <w:t>0.17)</w:t>
      </w:r>
      <w:r w:rsidR="00305A32" w:rsidRPr="00BF55B7">
        <w:rPr>
          <w:sz w:val="20"/>
          <w:szCs w:val="20"/>
        </w:rPr>
        <w:t xml:space="preserve"> </w:t>
      </w:r>
      <w:r w:rsidR="00032B1F" w:rsidRPr="00BF55B7">
        <w:rPr>
          <w:sz w:val="20"/>
          <w:szCs w:val="20"/>
        </w:rPr>
        <w:t>for best (haloperidol)</w:t>
      </w:r>
      <w:r w:rsidR="002444F1">
        <w:rPr>
          <w:sz w:val="20"/>
          <w:szCs w:val="20"/>
        </w:rPr>
        <w:t xml:space="preserve"> </w:t>
      </w:r>
      <w:r w:rsidR="00305A32" w:rsidRPr="00BF55B7">
        <w:rPr>
          <w:sz w:val="20"/>
          <w:szCs w:val="20"/>
        </w:rPr>
        <w:t xml:space="preserve">to </w:t>
      </w:r>
      <w:r w:rsidR="005F62DB" w:rsidRPr="00BF55B7">
        <w:rPr>
          <w:sz w:val="20"/>
          <w:szCs w:val="20"/>
        </w:rPr>
        <w:t>+</w:t>
      </w:r>
      <w:r w:rsidR="00305A32" w:rsidRPr="00BF55B7">
        <w:rPr>
          <w:sz w:val="20"/>
          <w:szCs w:val="20"/>
        </w:rPr>
        <w:t>1.0</w:t>
      </w:r>
      <w:r w:rsidR="00854A77">
        <w:rPr>
          <w:sz w:val="20"/>
          <w:szCs w:val="20"/>
        </w:rPr>
        <w:t>7</w:t>
      </w:r>
      <w:r w:rsidR="0034695B" w:rsidRPr="00BF55B7">
        <w:rPr>
          <w:sz w:val="20"/>
          <w:szCs w:val="20"/>
        </w:rPr>
        <w:t>k</w:t>
      </w:r>
      <w:r w:rsidR="00476EE3" w:rsidRPr="00BF55B7">
        <w:rPr>
          <w:color w:val="000000"/>
          <w:sz w:val="20"/>
          <w:szCs w:val="20"/>
          <w:shd w:val="clear" w:color="auto" w:fill="FFFFFF"/>
        </w:rPr>
        <w:t>g/m</w:t>
      </w:r>
      <w:r w:rsidR="00476EE3" w:rsidRPr="00BF55B7">
        <w:rPr>
          <w:color w:val="000000"/>
          <w:sz w:val="20"/>
          <w:szCs w:val="20"/>
          <w:shd w:val="clear" w:color="auto" w:fill="FFFFFF"/>
          <w:vertAlign w:val="superscript"/>
        </w:rPr>
        <w:t>2</w:t>
      </w:r>
      <w:r w:rsidR="008853EB" w:rsidRPr="00BF55B7">
        <w:rPr>
          <w:sz w:val="20"/>
          <w:szCs w:val="20"/>
        </w:rPr>
        <w:t xml:space="preserve"> </w:t>
      </w:r>
      <w:r w:rsidR="00C00570">
        <w:rPr>
          <w:sz w:val="20"/>
          <w:szCs w:val="20"/>
        </w:rPr>
        <w:t xml:space="preserve">(0.90, 1.25) </w:t>
      </w:r>
      <w:r w:rsidR="00032B1F">
        <w:rPr>
          <w:sz w:val="20"/>
          <w:szCs w:val="20"/>
        </w:rPr>
        <w:t>for</w:t>
      </w:r>
      <w:r w:rsidR="00032B1F" w:rsidRPr="00BF55B7">
        <w:rPr>
          <w:sz w:val="20"/>
          <w:szCs w:val="20"/>
        </w:rPr>
        <w:t xml:space="preserve"> </w:t>
      </w:r>
      <w:r w:rsidR="008853EB" w:rsidRPr="00BF55B7">
        <w:rPr>
          <w:sz w:val="20"/>
          <w:szCs w:val="20"/>
        </w:rPr>
        <w:t>worst (olanzapine)</w:t>
      </w:r>
      <w:r w:rsidR="002F48BF" w:rsidRPr="00BF55B7">
        <w:rPr>
          <w:sz w:val="20"/>
          <w:szCs w:val="20"/>
        </w:rPr>
        <w:t xml:space="preserve">; for </w:t>
      </w:r>
      <w:r w:rsidR="00623A61" w:rsidRPr="00BF55B7">
        <w:rPr>
          <w:sz w:val="20"/>
          <w:szCs w:val="20"/>
        </w:rPr>
        <w:t>total</w:t>
      </w:r>
      <w:r w:rsidR="006A6C74" w:rsidRPr="00BF55B7">
        <w:rPr>
          <w:sz w:val="20"/>
          <w:szCs w:val="20"/>
        </w:rPr>
        <w:t>-</w:t>
      </w:r>
      <w:r w:rsidR="00623A61" w:rsidRPr="00BF55B7">
        <w:rPr>
          <w:sz w:val="20"/>
          <w:szCs w:val="20"/>
        </w:rPr>
        <w:t>cholesterol</w:t>
      </w:r>
      <w:r w:rsidR="008853EB" w:rsidRPr="00BF55B7">
        <w:rPr>
          <w:sz w:val="20"/>
          <w:szCs w:val="20"/>
        </w:rPr>
        <w:t xml:space="preserve"> from </w:t>
      </w:r>
      <w:r w:rsidR="006E2DBB" w:rsidRPr="00BF55B7">
        <w:rPr>
          <w:sz w:val="20"/>
          <w:szCs w:val="20"/>
        </w:rPr>
        <w:t>-0.</w:t>
      </w:r>
      <w:r w:rsidR="004A2F93">
        <w:rPr>
          <w:sz w:val="20"/>
          <w:szCs w:val="20"/>
        </w:rPr>
        <w:t>09</w:t>
      </w:r>
      <w:r w:rsidR="002F48BF" w:rsidRPr="00BF55B7">
        <w:rPr>
          <w:sz w:val="20"/>
          <w:szCs w:val="20"/>
        </w:rPr>
        <w:t xml:space="preserve"> </w:t>
      </w:r>
      <w:r w:rsidR="00C00570">
        <w:rPr>
          <w:sz w:val="20"/>
          <w:szCs w:val="20"/>
        </w:rPr>
        <w:t xml:space="preserve">(-0.24, 0.07) </w:t>
      </w:r>
      <w:r w:rsidR="00032B1F" w:rsidRPr="00BF55B7">
        <w:rPr>
          <w:sz w:val="20"/>
          <w:szCs w:val="20"/>
        </w:rPr>
        <w:t>for best (</w:t>
      </w:r>
      <w:proofErr w:type="spellStart"/>
      <w:r w:rsidR="00032B1F">
        <w:rPr>
          <w:sz w:val="20"/>
          <w:szCs w:val="20"/>
        </w:rPr>
        <w:t>cariprazine</w:t>
      </w:r>
      <w:proofErr w:type="spellEnd"/>
      <w:r w:rsidR="00032B1F" w:rsidRPr="00BF55B7">
        <w:rPr>
          <w:sz w:val="20"/>
          <w:szCs w:val="20"/>
        </w:rPr>
        <w:t xml:space="preserve">) </w:t>
      </w:r>
      <w:r w:rsidR="002F48BF" w:rsidRPr="00BF55B7">
        <w:rPr>
          <w:sz w:val="20"/>
          <w:szCs w:val="20"/>
        </w:rPr>
        <w:t xml:space="preserve">to </w:t>
      </w:r>
      <w:r w:rsidR="005F62DB" w:rsidRPr="00BF55B7">
        <w:rPr>
          <w:sz w:val="20"/>
          <w:szCs w:val="20"/>
        </w:rPr>
        <w:t>+</w:t>
      </w:r>
      <w:r w:rsidR="002F48BF" w:rsidRPr="00BF55B7">
        <w:rPr>
          <w:sz w:val="20"/>
          <w:szCs w:val="20"/>
        </w:rPr>
        <w:t>0.5</w:t>
      </w:r>
      <w:r w:rsidR="005F62DB" w:rsidRPr="00BF55B7">
        <w:rPr>
          <w:sz w:val="20"/>
          <w:szCs w:val="20"/>
        </w:rPr>
        <w:t>6mmo</w:t>
      </w:r>
      <w:r w:rsidR="003C4068">
        <w:rPr>
          <w:sz w:val="20"/>
          <w:szCs w:val="20"/>
        </w:rPr>
        <w:t>l</w:t>
      </w:r>
      <w:r w:rsidR="005F62DB" w:rsidRPr="00BF55B7">
        <w:rPr>
          <w:sz w:val="20"/>
          <w:szCs w:val="20"/>
        </w:rPr>
        <w:t>/L</w:t>
      </w:r>
      <w:r w:rsidR="008853EB" w:rsidRPr="00BF55B7">
        <w:rPr>
          <w:sz w:val="20"/>
          <w:szCs w:val="20"/>
        </w:rPr>
        <w:t xml:space="preserve"> </w:t>
      </w:r>
      <w:r w:rsidR="00577E9E">
        <w:rPr>
          <w:sz w:val="20"/>
          <w:szCs w:val="20"/>
        </w:rPr>
        <w:t xml:space="preserve">(0.26, 0.86) </w:t>
      </w:r>
      <w:r w:rsidR="00032B1F">
        <w:rPr>
          <w:sz w:val="20"/>
          <w:szCs w:val="20"/>
        </w:rPr>
        <w:t>for</w:t>
      </w:r>
      <w:r w:rsidR="00032B1F" w:rsidRPr="00BF55B7">
        <w:rPr>
          <w:sz w:val="20"/>
          <w:szCs w:val="20"/>
        </w:rPr>
        <w:t xml:space="preserve"> </w:t>
      </w:r>
      <w:r w:rsidR="008853EB" w:rsidRPr="00BF55B7">
        <w:rPr>
          <w:sz w:val="20"/>
          <w:szCs w:val="20"/>
        </w:rPr>
        <w:t>worst (</w:t>
      </w:r>
      <w:r w:rsidR="005F62DB" w:rsidRPr="00BF55B7">
        <w:rPr>
          <w:sz w:val="20"/>
          <w:szCs w:val="20"/>
        </w:rPr>
        <w:t>clozapine</w:t>
      </w:r>
      <w:r w:rsidR="008853EB" w:rsidRPr="00BF55B7">
        <w:rPr>
          <w:sz w:val="20"/>
          <w:szCs w:val="20"/>
        </w:rPr>
        <w:t>)</w:t>
      </w:r>
      <w:r w:rsidR="002F48BF" w:rsidRPr="00BF55B7">
        <w:rPr>
          <w:sz w:val="20"/>
          <w:szCs w:val="20"/>
        </w:rPr>
        <w:t>;</w:t>
      </w:r>
      <w:r w:rsidR="00B23AEB" w:rsidRPr="00BF55B7">
        <w:rPr>
          <w:sz w:val="20"/>
          <w:szCs w:val="20"/>
        </w:rPr>
        <w:t xml:space="preserve"> </w:t>
      </w:r>
      <w:r w:rsidR="00B64B6C" w:rsidRPr="00BF55B7">
        <w:rPr>
          <w:sz w:val="20"/>
          <w:szCs w:val="20"/>
        </w:rPr>
        <w:t xml:space="preserve">for LDL-cholesterol from </w:t>
      </w:r>
      <w:r w:rsidR="00784D73" w:rsidRPr="00BF55B7">
        <w:rPr>
          <w:sz w:val="20"/>
          <w:szCs w:val="20"/>
        </w:rPr>
        <w:t>-0.13</w:t>
      </w:r>
      <w:r w:rsidR="00577E9E">
        <w:rPr>
          <w:sz w:val="20"/>
          <w:szCs w:val="20"/>
        </w:rPr>
        <w:t xml:space="preserve"> (-0.21, -0.05)</w:t>
      </w:r>
      <w:r w:rsidR="00784D73" w:rsidRPr="00BF55B7">
        <w:rPr>
          <w:sz w:val="20"/>
          <w:szCs w:val="20"/>
        </w:rPr>
        <w:t xml:space="preserve"> </w:t>
      </w:r>
      <w:r w:rsidR="00032B1F" w:rsidRPr="00BF55B7">
        <w:rPr>
          <w:sz w:val="20"/>
          <w:szCs w:val="20"/>
        </w:rPr>
        <w:t>for best (</w:t>
      </w:r>
      <w:proofErr w:type="spellStart"/>
      <w:r w:rsidR="00032B1F" w:rsidRPr="00BF55B7">
        <w:rPr>
          <w:sz w:val="20"/>
          <w:szCs w:val="20"/>
        </w:rPr>
        <w:t>cariprazine</w:t>
      </w:r>
      <w:proofErr w:type="spellEnd"/>
      <w:r w:rsidR="00032B1F" w:rsidRPr="00BF55B7">
        <w:rPr>
          <w:sz w:val="20"/>
          <w:szCs w:val="20"/>
        </w:rPr>
        <w:t xml:space="preserve">) </w:t>
      </w:r>
      <w:r w:rsidR="00784D73" w:rsidRPr="00BF55B7">
        <w:rPr>
          <w:sz w:val="20"/>
          <w:szCs w:val="20"/>
        </w:rPr>
        <w:t xml:space="preserve">to </w:t>
      </w:r>
      <w:r w:rsidR="00643C73" w:rsidRPr="00BF55B7">
        <w:rPr>
          <w:sz w:val="20"/>
          <w:szCs w:val="20"/>
        </w:rPr>
        <w:t>+0.20mmol/L</w:t>
      </w:r>
      <w:r w:rsidR="00577E9E">
        <w:rPr>
          <w:sz w:val="20"/>
          <w:szCs w:val="20"/>
        </w:rPr>
        <w:t xml:space="preserve"> (0.14, 0.26)</w:t>
      </w:r>
      <w:r w:rsidR="00B64B6C" w:rsidRPr="00BF55B7">
        <w:rPr>
          <w:sz w:val="20"/>
          <w:szCs w:val="20"/>
        </w:rPr>
        <w:t xml:space="preserve"> </w:t>
      </w:r>
      <w:r w:rsidR="00032B1F">
        <w:rPr>
          <w:sz w:val="20"/>
          <w:szCs w:val="20"/>
        </w:rPr>
        <w:t>for</w:t>
      </w:r>
      <w:r w:rsidR="00032B1F" w:rsidRPr="00BF55B7">
        <w:rPr>
          <w:sz w:val="20"/>
          <w:szCs w:val="20"/>
        </w:rPr>
        <w:t xml:space="preserve"> </w:t>
      </w:r>
      <w:r w:rsidR="00B64B6C" w:rsidRPr="00BF55B7">
        <w:rPr>
          <w:sz w:val="20"/>
          <w:szCs w:val="20"/>
        </w:rPr>
        <w:t>worst (olanzapine)</w:t>
      </w:r>
      <w:r w:rsidR="00FD7849" w:rsidRPr="00BF55B7">
        <w:rPr>
          <w:sz w:val="20"/>
          <w:szCs w:val="20"/>
        </w:rPr>
        <w:t xml:space="preserve">; </w:t>
      </w:r>
      <w:r w:rsidR="00393C00" w:rsidRPr="00BF55B7">
        <w:rPr>
          <w:sz w:val="20"/>
          <w:szCs w:val="20"/>
        </w:rPr>
        <w:t xml:space="preserve">for HDL-cholesterol from </w:t>
      </w:r>
      <w:r w:rsidR="00FD4BD4" w:rsidRPr="00BF55B7">
        <w:rPr>
          <w:sz w:val="20"/>
          <w:szCs w:val="20"/>
        </w:rPr>
        <w:t>+0.05</w:t>
      </w:r>
      <w:r w:rsidR="00577E9E">
        <w:rPr>
          <w:sz w:val="20"/>
          <w:szCs w:val="20"/>
        </w:rPr>
        <w:t xml:space="preserve"> (0.00, 0.10)</w:t>
      </w:r>
      <w:r w:rsidR="00FD4BD4" w:rsidRPr="00BF55B7">
        <w:rPr>
          <w:sz w:val="20"/>
          <w:szCs w:val="20"/>
        </w:rPr>
        <w:t xml:space="preserve"> </w:t>
      </w:r>
      <w:r w:rsidR="00032B1F" w:rsidRPr="00BF55B7">
        <w:rPr>
          <w:sz w:val="20"/>
          <w:szCs w:val="20"/>
        </w:rPr>
        <w:t xml:space="preserve">for best (brexpiprazole) </w:t>
      </w:r>
      <w:r w:rsidR="00FD4BD4" w:rsidRPr="00BF55B7">
        <w:rPr>
          <w:sz w:val="20"/>
          <w:szCs w:val="20"/>
        </w:rPr>
        <w:t xml:space="preserve">to </w:t>
      </w:r>
      <w:r w:rsidR="00B70026" w:rsidRPr="00BF55B7">
        <w:rPr>
          <w:sz w:val="20"/>
          <w:szCs w:val="20"/>
        </w:rPr>
        <w:t>-</w:t>
      </w:r>
      <w:r w:rsidR="00FD4BD4" w:rsidRPr="00BF55B7">
        <w:rPr>
          <w:sz w:val="20"/>
          <w:szCs w:val="20"/>
        </w:rPr>
        <w:t>0.10</w:t>
      </w:r>
      <w:r w:rsidR="00862395" w:rsidRPr="00BF55B7">
        <w:rPr>
          <w:sz w:val="20"/>
          <w:szCs w:val="20"/>
        </w:rPr>
        <w:t>mmol/L</w:t>
      </w:r>
      <w:r w:rsidR="00393C00" w:rsidRPr="00BF55B7">
        <w:rPr>
          <w:sz w:val="20"/>
          <w:szCs w:val="20"/>
        </w:rPr>
        <w:t xml:space="preserve"> </w:t>
      </w:r>
      <w:r w:rsidR="000D491D">
        <w:rPr>
          <w:sz w:val="20"/>
          <w:szCs w:val="20"/>
        </w:rPr>
        <w:t xml:space="preserve">(-0.33, 0.14) </w:t>
      </w:r>
      <w:r w:rsidR="00032B1F">
        <w:rPr>
          <w:sz w:val="20"/>
          <w:szCs w:val="20"/>
        </w:rPr>
        <w:t>for</w:t>
      </w:r>
      <w:r w:rsidR="00032B1F" w:rsidRPr="00BF55B7">
        <w:rPr>
          <w:sz w:val="20"/>
          <w:szCs w:val="20"/>
        </w:rPr>
        <w:t xml:space="preserve"> </w:t>
      </w:r>
      <w:r w:rsidR="00393C00" w:rsidRPr="00BF55B7">
        <w:rPr>
          <w:sz w:val="20"/>
          <w:szCs w:val="20"/>
        </w:rPr>
        <w:t>worst</w:t>
      </w:r>
      <w:r w:rsidR="00FD7849" w:rsidRPr="00BF55B7">
        <w:rPr>
          <w:sz w:val="20"/>
          <w:szCs w:val="20"/>
        </w:rPr>
        <w:t xml:space="preserve"> </w:t>
      </w:r>
      <w:r w:rsidR="00393C00" w:rsidRPr="00BF55B7">
        <w:rPr>
          <w:sz w:val="20"/>
          <w:szCs w:val="20"/>
        </w:rPr>
        <w:t>(</w:t>
      </w:r>
      <w:r w:rsidR="00480A00" w:rsidRPr="00BF55B7">
        <w:rPr>
          <w:sz w:val="20"/>
          <w:szCs w:val="20"/>
        </w:rPr>
        <w:t>amisulpride</w:t>
      </w:r>
      <w:r w:rsidR="00393C00" w:rsidRPr="00BF55B7">
        <w:rPr>
          <w:sz w:val="20"/>
          <w:szCs w:val="20"/>
        </w:rPr>
        <w:t>)</w:t>
      </w:r>
      <w:r w:rsidR="00DD1919" w:rsidRPr="00BF55B7">
        <w:rPr>
          <w:sz w:val="20"/>
          <w:szCs w:val="20"/>
        </w:rPr>
        <w:t xml:space="preserve">; </w:t>
      </w:r>
      <w:r w:rsidR="00480A00" w:rsidRPr="00BF55B7">
        <w:rPr>
          <w:sz w:val="20"/>
          <w:szCs w:val="20"/>
        </w:rPr>
        <w:t>for triglyceride</w:t>
      </w:r>
      <w:r w:rsidR="00F5703C" w:rsidRPr="00BF55B7">
        <w:rPr>
          <w:sz w:val="20"/>
          <w:szCs w:val="20"/>
        </w:rPr>
        <w:t xml:space="preserve">s </w:t>
      </w:r>
      <w:r w:rsidR="00480A00" w:rsidRPr="00BF55B7">
        <w:rPr>
          <w:sz w:val="20"/>
          <w:szCs w:val="20"/>
        </w:rPr>
        <w:t xml:space="preserve">from </w:t>
      </w:r>
      <w:r w:rsidR="00862395" w:rsidRPr="00BF55B7">
        <w:rPr>
          <w:sz w:val="20"/>
          <w:szCs w:val="20"/>
        </w:rPr>
        <w:t>-0.0</w:t>
      </w:r>
      <w:r w:rsidR="00663AB6">
        <w:rPr>
          <w:sz w:val="20"/>
          <w:szCs w:val="20"/>
        </w:rPr>
        <w:t>1</w:t>
      </w:r>
      <w:r w:rsidR="00862395" w:rsidRPr="00BF55B7">
        <w:rPr>
          <w:sz w:val="20"/>
          <w:szCs w:val="20"/>
        </w:rPr>
        <w:t xml:space="preserve"> </w:t>
      </w:r>
      <w:r w:rsidR="000D491D">
        <w:rPr>
          <w:sz w:val="20"/>
          <w:szCs w:val="20"/>
        </w:rPr>
        <w:t xml:space="preserve">(-0.10, 0.08) </w:t>
      </w:r>
      <w:r w:rsidR="00032B1F" w:rsidRPr="00BF55B7">
        <w:rPr>
          <w:sz w:val="20"/>
          <w:szCs w:val="20"/>
        </w:rPr>
        <w:t>for best (</w:t>
      </w:r>
      <w:r w:rsidR="00032B1F">
        <w:rPr>
          <w:sz w:val="20"/>
          <w:szCs w:val="20"/>
        </w:rPr>
        <w:t>brexpiprazole</w:t>
      </w:r>
      <w:r w:rsidR="00032B1F" w:rsidRPr="00BF55B7">
        <w:rPr>
          <w:sz w:val="20"/>
          <w:szCs w:val="20"/>
        </w:rPr>
        <w:t xml:space="preserve">) </w:t>
      </w:r>
      <w:r w:rsidR="00862395" w:rsidRPr="00BF55B7">
        <w:rPr>
          <w:sz w:val="20"/>
          <w:szCs w:val="20"/>
        </w:rPr>
        <w:t xml:space="preserve">to </w:t>
      </w:r>
      <w:r w:rsidR="00B70026" w:rsidRPr="00BF55B7">
        <w:rPr>
          <w:sz w:val="20"/>
          <w:szCs w:val="20"/>
        </w:rPr>
        <w:t>+0.98mmol/L</w:t>
      </w:r>
      <w:r w:rsidR="00480A00" w:rsidRPr="00BF55B7">
        <w:rPr>
          <w:sz w:val="20"/>
          <w:szCs w:val="20"/>
        </w:rPr>
        <w:t xml:space="preserve"> </w:t>
      </w:r>
      <w:r w:rsidR="000D491D">
        <w:rPr>
          <w:sz w:val="20"/>
          <w:szCs w:val="20"/>
        </w:rPr>
        <w:t xml:space="preserve">(0.48, 1.49) </w:t>
      </w:r>
      <w:r w:rsidR="00032B1F">
        <w:rPr>
          <w:sz w:val="20"/>
          <w:szCs w:val="20"/>
        </w:rPr>
        <w:t>for</w:t>
      </w:r>
      <w:r w:rsidR="00032B1F" w:rsidRPr="00BF55B7">
        <w:rPr>
          <w:sz w:val="20"/>
          <w:szCs w:val="20"/>
        </w:rPr>
        <w:t xml:space="preserve"> </w:t>
      </w:r>
      <w:r w:rsidR="00480A00" w:rsidRPr="00BF55B7">
        <w:rPr>
          <w:sz w:val="20"/>
          <w:szCs w:val="20"/>
        </w:rPr>
        <w:t>worst (</w:t>
      </w:r>
      <w:r w:rsidR="00B70026" w:rsidRPr="00BF55B7">
        <w:rPr>
          <w:sz w:val="20"/>
          <w:szCs w:val="20"/>
        </w:rPr>
        <w:t>clozapine</w:t>
      </w:r>
      <w:r w:rsidR="00480A00" w:rsidRPr="00BF55B7">
        <w:rPr>
          <w:sz w:val="20"/>
          <w:szCs w:val="20"/>
        </w:rPr>
        <w:t>)</w:t>
      </w:r>
      <w:r w:rsidR="00DD1919" w:rsidRPr="00BF55B7">
        <w:rPr>
          <w:sz w:val="20"/>
          <w:szCs w:val="20"/>
        </w:rPr>
        <w:t>;</w:t>
      </w:r>
      <w:r w:rsidR="003A1F10" w:rsidRPr="00BF55B7">
        <w:rPr>
          <w:sz w:val="20"/>
          <w:szCs w:val="20"/>
        </w:rPr>
        <w:t xml:space="preserve"> </w:t>
      </w:r>
      <w:r w:rsidR="003512F0" w:rsidRPr="00BF55B7">
        <w:rPr>
          <w:sz w:val="20"/>
          <w:szCs w:val="20"/>
        </w:rPr>
        <w:t>for glucose from -</w:t>
      </w:r>
      <w:r w:rsidR="00F80BD1" w:rsidRPr="00BF55B7">
        <w:rPr>
          <w:sz w:val="20"/>
          <w:szCs w:val="20"/>
        </w:rPr>
        <w:t>0.</w:t>
      </w:r>
      <w:r w:rsidR="00781AFA">
        <w:rPr>
          <w:sz w:val="20"/>
          <w:szCs w:val="20"/>
        </w:rPr>
        <w:t>29</w:t>
      </w:r>
      <w:r w:rsidR="00BC0F6B" w:rsidRPr="00BF55B7">
        <w:rPr>
          <w:sz w:val="20"/>
          <w:szCs w:val="20"/>
        </w:rPr>
        <w:t xml:space="preserve"> </w:t>
      </w:r>
      <w:r w:rsidR="000D491D">
        <w:rPr>
          <w:sz w:val="20"/>
          <w:szCs w:val="20"/>
        </w:rPr>
        <w:t xml:space="preserve">(-0.55, -0.03) </w:t>
      </w:r>
      <w:r w:rsidR="00032B1F" w:rsidRPr="00BF55B7">
        <w:rPr>
          <w:sz w:val="20"/>
          <w:szCs w:val="20"/>
        </w:rPr>
        <w:t>for best (</w:t>
      </w:r>
      <w:r w:rsidR="00032B1F">
        <w:rPr>
          <w:sz w:val="20"/>
          <w:szCs w:val="20"/>
        </w:rPr>
        <w:t>lurasidone</w:t>
      </w:r>
      <w:r w:rsidR="00032B1F" w:rsidRPr="00BF55B7">
        <w:rPr>
          <w:sz w:val="20"/>
          <w:szCs w:val="20"/>
        </w:rPr>
        <w:t xml:space="preserve">) </w:t>
      </w:r>
      <w:r w:rsidR="00BC0F6B" w:rsidRPr="00BF55B7">
        <w:rPr>
          <w:sz w:val="20"/>
          <w:szCs w:val="20"/>
        </w:rPr>
        <w:t xml:space="preserve">to </w:t>
      </w:r>
      <w:r w:rsidR="00F80BD1" w:rsidRPr="00BF55B7">
        <w:rPr>
          <w:sz w:val="20"/>
          <w:szCs w:val="20"/>
        </w:rPr>
        <w:t>1</w:t>
      </w:r>
      <w:r w:rsidR="00BC0F6B" w:rsidRPr="00BF55B7">
        <w:rPr>
          <w:sz w:val="20"/>
          <w:szCs w:val="20"/>
        </w:rPr>
        <w:t>.0</w:t>
      </w:r>
      <w:r w:rsidR="00781AFA">
        <w:rPr>
          <w:sz w:val="20"/>
          <w:szCs w:val="20"/>
        </w:rPr>
        <w:t>5</w:t>
      </w:r>
      <w:r w:rsidR="00F80BD1" w:rsidRPr="00BF55B7">
        <w:rPr>
          <w:sz w:val="20"/>
          <w:szCs w:val="20"/>
        </w:rPr>
        <w:t>mmol/L</w:t>
      </w:r>
      <w:r w:rsidR="000D491D">
        <w:rPr>
          <w:sz w:val="20"/>
          <w:szCs w:val="20"/>
        </w:rPr>
        <w:t xml:space="preserve"> (0.41, 1.70)</w:t>
      </w:r>
      <w:r w:rsidR="003512F0" w:rsidRPr="00BF55B7">
        <w:rPr>
          <w:sz w:val="20"/>
          <w:szCs w:val="20"/>
        </w:rPr>
        <w:t xml:space="preserve"> </w:t>
      </w:r>
      <w:r w:rsidR="00032B1F">
        <w:rPr>
          <w:sz w:val="20"/>
          <w:szCs w:val="20"/>
        </w:rPr>
        <w:t>for</w:t>
      </w:r>
      <w:r w:rsidR="00032B1F" w:rsidRPr="00BF55B7">
        <w:rPr>
          <w:sz w:val="20"/>
          <w:szCs w:val="20"/>
        </w:rPr>
        <w:t xml:space="preserve"> </w:t>
      </w:r>
      <w:r w:rsidR="003512F0" w:rsidRPr="00BF55B7">
        <w:rPr>
          <w:sz w:val="20"/>
          <w:szCs w:val="20"/>
        </w:rPr>
        <w:t>worst (</w:t>
      </w:r>
      <w:r w:rsidR="00D0787B" w:rsidRPr="00BF55B7">
        <w:rPr>
          <w:sz w:val="20"/>
          <w:szCs w:val="20"/>
        </w:rPr>
        <w:t>clozapine</w:t>
      </w:r>
      <w:r w:rsidR="003512F0" w:rsidRPr="00BF55B7">
        <w:rPr>
          <w:sz w:val="20"/>
          <w:szCs w:val="20"/>
        </w:rPr>
        <w:t>)</w:t>
      </w:r>
      <w:r w:rsidR="00305A32" w:rsidRPr="00BF55B7">
        <w:rPr>
          <w:sz w:val="20"/>
          <w:szCs w:val="20"/>
        </w:rPr>
        <w:t>.</w:t>
      </w:r>
      <w:r w:rsidR="00D0787B" w:rsidRPr="00BF55B7">
        <w:rPr>
          <w:sz w:val="20"/>
          <w:szCs w:val="20"/>
        </w:rPr>
        <w:t xml:space="preserve"> </w:t>
      </w:r>
      <w:r w:rsidR="002B2D0A">
        <w:rPr>
          <w:sz w:val="20"/>
          <w:szCs w:val="20"/>
        </w:rPr>
        <w:t>G</w:t>
      </w:r>
      <w:r w:rsidR="00943252" w:rsidRPr="00BF55B7">
        <w:rPr>
          <w:sz w:val="20"/>
          <w:szCs w:val="20"/>
        </w:rPr>
        <w:t>reater</w:t>
      </w:r>
      <w:r w:rsidR="003878B4" w:rsidRPr="00BF55B7">
        <w:rPr>
          <w:sz w:val="20"/>
          <w:szCs w:val="20"/>
        </w:rPr>
        <w:t xml:space="preserve"> </w:t>
      </w:r>
      <w:r w:rsidR="00943252" w:rsidRPr="00BF55B7">
        <w:rPr>
          <w:sz w:val="20"/>
          <w:szCs w:val="20"/>
        </w:rPr>
        <w:t xml:space="preserve">increases in </w:t>
      </w:r>
      <w:r w:rsidR="003878B4" w:rsidRPr="00BF55B7">
        <w:rPr>
          <w:sz w:val="20"/>
          <w:szCs w:val="20"/>
        </w:rPr>
        <w:t>glucose</w:t>
      </w:r>
      <w:r w:rsidR="007F7625">
        <w:rPr>
          <w:sz w:val="20"/>
          <w:szCs w:val="20"/>
        </w:rPr>
        <w:t xml:space="preserve"> </w:t>
      </w:r>
      <w:r w:rsidR="00943252" w:rsidRPr="00BF55B7">
        <w:rPr>
          <w:sz w:val="20"/>
          <w:szCs w:val="20"/>
        </w:rPr>
        <w:t xml:space="preserve">were predicted by </w:t>
      </w:r>
      <w:r w:rsidR="00753172">
        <w:rPr>
          <w:sz w:val="20"/>
          <w:szCs w:val="20"/>
        </w:rPr>
        <w:t>higher</w:t>
      </w:r>
      <w:r w:rsidR="00753172" w:rsidRPr="00BF55B7">
        <w:rPr>
          <w:sz w:val="20"/>
          <w:szCs w:val="20"/>
        </w:rPr>
        <w:t xml:space="preserve"> </w:t>
      </w:r>
      <w:r w:rsidR="007357E7">
        <w:rPr>
          <w:sz w:val="20"/>
          <w:szCs w:val="20"/>
        </w:rPr>
        <w:t>baseline</w:t>
      </w:r>
      <w:r w:rsidR="004825C9">
        <w:rPr>
          <w:sz w:val="20"/>
          <w:szCs w:val="20"/>
        </w:rPr>
        <w:t>-</w:t>
      </w:r>
      <w:r w:rsidR="00641567" w:rsidRPr="00BF55B7">
        <w:rPr>
          <w:sz w:val="20"/>
          <w:szCs w:val="20"/>
        </w:rPr>
        <w:t xml:space="preserve">weight </w:t>
      </w:r>
      <w:r w:rsidR="00943252" w:rsidRPr="00BF55B7">
        <w:rPr>
          <w:sz w:val="20"/>
          <w:szCs w:val="20"/>
        </w:rPr>
        <w:t>(p</w:t>
      </w:r>
      <w:r w:rsidR="007D231D">
        <w:rPr>
          <w:sz w:val="20"/>
          <w:szCs w:val="20"/>
        </w:rPr>
        <w:t>=</w:t>
      </w:r>
      <w:r w:rsidR="00E55586">
        <w:rPr>
          <w:sz w:val="20"/>
          <w:szCs w:val="20"/>
        </w:rPr>
        <w:t>0.0</w:t>
      </w:r>
      <w:r w:rsidR="007D231D">
        <w:rPr>
          <w:sz w:val="20"/>
          <w:szCs w:val="20"/>
        </w:rPr>
        <w:t>015</w:t>
      </w:r>
      <w:r w:rsidR="00943252" w:rsidRPr="00BF55B7">
        <w:rPr>
          <w:sz w:val="20"/>
          <w:szCs w:val="20"/>
        </w:rPr>
        <w:t>)</w:t>
      </w:r>
      <w:r w:rsidR="007357E7">
        <w:rPr>
          <w:sz w:val="20"/>
          <w:szCs w:val="20"/>
        </w:rPr>
        <w:t xml:space="preserve"> and </w:t>
      </w:r>
      <w:r w:rsidR="001353D5" w:rsidRPr="00BF55B7">
        <w:rPr>
          <w:sz w:val="20"/>
          <w:szCs w:val="20"/>
        </w:rPr>
        <w:t>male</w:t>
      </w:r>
      <w:r w:rsidR="004825C9">
        <w:rPr>
          <w:sz w:val="20"/>
          <w:szCs w:val="20"/>
        </w:rPr>
        <w:t>-</w:t>
      </w:r>
      <w:r w:rsidR="007357E7">
        <w:rPr>
          <w:sz w:val="20"/>
          <w:szCs w:val="20"/>
        </w:rPr>
        <w:t>gender</w:t>
      </w:r>
      <w:r w:rsidR="007357E7" w:rsidRPr="00BF55B7">
        <w:rPr>
          <w:sz w:val="20"/>
          <w:szCs w:val="20"/>
        </w:rPr>
        <w:t xml:space="preserve"> </w:t>
      </w:r>
      <w:r w:rsidR="001353D5" w:rsidRPr="00BF55B7">
        <w:rPr>
          <w:sz w:val="20"/>
          <w:szCs w:val="20"/>
        </w:rPr>
        <w:t>(p</w:t>
      </w:r>
      <w:r w:rsidR="007D231D">
        <w:rPr>
          <w:sz w:val="20"/>
          <w:szCs w:val="20"/>
        </w:rPr>
        <w:t>=0.0082</w:t>
      </w:r>
      <w:r w:rsidR="001353D5" w:rsidRPr="00BF55B7">
        <w:rPr>
          <w:sz w:val="20"/>
          <w:szCs w:val="20"/>
        </w:rPr>
        <w:t>).</w:t>
      </w:r>
      <w:r w:rsidR="00B251D1" w:rsidRPr="00BF55B7">
        <w:rPr>
          <w:sz w:val="20"/>
          <w:szCs w:val="20"/>
        </w:rPr>
        <w:t xml:space="preserve"> </w:t>
      </w:r>
      <w:r w:rsidR="00DA702B" w:rsidRPr="002B7CCC">
        <w:rPr>
          <w:sz w:val="20"/>
          <w:szCs w:val="20"/>
        </w:rPr>
        <w:t>Non-Caucasian ethnicity was associated with greater increases in total-cholesterol (p</w:t>
      </w:r>
      <w:r w:rsidR="00894D13" w:rsidRPr="002B7CCC">
        <w:rPr>
          <w:sz w:val="20"/>
          <w:szCs w:val="20"/>
        </w:rPr>
        <w:t>=</w:t>
      </w:r>
      <w:r w:rsidR="00A73727" w:rsidRPr="002B7CCC">
        <w:rPr>
          <w:sz w:val="20"/>
          <w:szCs w:val="20"/>
        </w:rPr>
        <w:t>0.0</w:t>
      </w:r>
      <w:r w:rsidR="00894D13" w:rsidRPr="002B7CCC">
        <w:rPr>
          <w:sz w:val="20"/>
          <w:szCs w:val="20"/>
        </w:rPr>
        <w:t>4</w:t>
      </w:r>
      <w:r w:rsidR="0032185D" w:rsidRPr="002B7CCC">
        <w:rPr>
          <w:sz w:val="20"/>
          <w:szCs w:val="20"/>
        </w:rPr>
        <w:t>0</w:t>
      </w:r>
      <w:r w:rsidR="00A73727" w:rsidRPr="002B7CCC">
        <w:rPr>
          <w:sz w:val="20"/>
          <w:szCs w:val="20"/>
        </w:rPr>
        <w:t>)</w:t>
      </w:r>
      <w:r w:rsidR="007357E7" w:rsidRPr="002B7CCC">
        <w:rPr>
          <w:sz w:val="20"/>
          <w:szCs w:val="20"/>
        </w:rPr>
        <w:t>.</w:t>
      </w:r>
      <w:r w:rsidR="007357E7">
        <w:rPr>
          <w:sz w:val="20"/>
          <w:szCs w:val="20"/>
        </w:rPr>
        <w:t xml:space="preserve"> </w:t>
      </w:r>
      <w:r w:rsidR="00894D13">
        <w:rPr>
          <w:sz w:val="20"/>
          <w:szCs w:val="20"/>
        </w:rPr>
        <w:t>I</w:t>
      </w:r>
      <w:r w:rsidR="00943252" w:rsidRPr="00BF55B7">
        <w:rPr>
          <w:sz w:val="20"/>
          <w:szCs w:val="20"/>
        </w:rPr>
        <w:t>mprovements in symptom severity were associated with increase</w:t>
      </w:r>
      <w:r w:rsidR="0043074F">
        <w:rPr>
          <w:sz w:val="20"/>
          <w:szCs w:val="20"/>
        </w:rPr>
        <w:t>s</w:t>
      </w:r>
      <w:r w:rsidR="00943252" w:rsidRPr="00BF55B7">
        <w:rPr>
          <w:sz w:val="20"/>
          <w:szCs w:val="20"/>
        </w:rPr>
        <w:t xml:space="preserve"> in weight</w:t>
      </w:r>
      <w:r w:rsidR="00905F95">
        <w:rPr>
          <w:sz w:val="20"/>
          <w:szCs w:val="20"/>
        </w:rPr>
        <w:t xml:space="preserve"> (ρ=0.36, p</w:t>
      </w:r>
      <w:r w:rsidR="003E4335">
        <w:rPr>
          <w:sz w:val="20"/>
          <w:szCs w:val="20"/>
        </w:rPr>
        <w:t>=0.0021</w:t>
      </w:r>
      <w:r w:rsidR="00905F95">
        <w:rPr>
          <w:sz w:val="20"/>
          <w:szCs w:val="20"/>
        </w:rPr>
        <w:t>),</w:t>
      </w:r>
      <w:r w:rsidR="0043074F">
        <w:rPr>
          <w:sz w:val="20"/>
          <w:szCs w:val="20"/>
        </w:rPr>
        <w:t xml:space="preserve"> BMI</w:t>
      </w:r>
      <w:r w:rsidR="00905F95">
        <w:rPr>
          <w:sz w:val="20"/>
          <w:szCs w:val="20"/>
        </w:rPr>
        <w:t xml:space="preserve"> (ρ=0.84, p&lt;0.0001),</w:t>
      </w:r>
      <w:r w:rsidR="0043074F">
        <w:rPr>
          <w:sz w:val="20"/>
          <w:szCs w:val="20"/>
        </w:rPr>
        <w:t xml:space="preserve"> total-cholesterol</w:t>
      </w:r>
      <w:r w:rsidR="00905F95">
        <w:rPr>
          <w:sz w:val="20"/>
          <w:szCs w:val="20"/>
        </w:rPr>
        <w:t xml:space="preserve"> (ρ=0.31, p</w:t>
      </w:r>
      <w:r w:rsidR="003E4335">
        <w:rPr>
          <w:sz w:val="20"/>
          <w:szCs w:val="20"/>
        </w:rPr>
        <w:t>=</w:t>
      </w:r>
      <w:r w:rsidR="00905F95">
        <w:rPr>
          <w:sz w:val="20"/>
          <w:szCs w:val="20"/>
        </w:rPr>
        <w:t>0.0</w:t>
      </w:r>
      <w:r w:rsidR="003E4335">
        <w:rPr>
          <w:sz w:val="20"/>
          <w:szCs w:val="20"/>
        </w:rPr>
        <w:t>47</w:t>
      </w:r>
      <w:r w:rsidR="00905F95">
        <w:rPr>
          <w:sz w:val="20"/>
          <w:szCs w:val="20"/>
        </w:rPr>
        <w:t>)</w:t>
      </w:r>
      <w:r w:rsidR="0043074F">
        <w:rPr>
          <w:sz w:val="20"/>
          <w:szCs w:val="20"/>
        </w:rPr>
        <w:t>,</w:t>
      </w:r>
      <w:r w:rsidR="00B741C4">
        <w:rPr>
          <w:sz w:val="20"/>
          <w:szCs w:val="20"/>
        </w:rPr>
        <w:t xml:space="preserve"> and</w:t>
      </w:r>
      <w:r w:rsidR="0043074F">
        <w:rPr>
          <w:sz w:val="20"/>
          <w:szCs w:val="20"/>
        </w:rPr>
        <w:t xml:space="preserve"> LDL-cholesterol</w:t>
      </w:r>
      <w:r w:rsidR="00905F95">
        <w:rPr>
          <w:sz w:val="20"/>
          <w:szCs w:val="20"/>
        </w:rPr>
        <w:t xml:space="preserve"> (ρ=0.42, p=0.01</w:t>
      </w:r>
      <w:r w:rsidR="003E4335">
        <w:rPr>
          <w:sz w:val="20"/>
          <w:szCs w:val="20"/>
        </w:rPr>
        <w:t>3</w:t>
      </w:r>
      <w:r w:rsidR="00905F95">
        <w:rPr>
          <w:sz w:val="20"/>
          <w:szCs w:val="20"/>
        </w:rPr>
        <w:t>)</w:t>
      </w:r>
      <w:r w:rsidR="004D23EB">
        <w:rPr>
          <w:sz w:val="20"/>
          <w:szCs w:val="20"/>
        </w:rPr>
        <w:t>, and</w:t>
      </w:r>
      <w:r w:rsidR="00F86887">
        <w:rPr>
          <w:sz w:val="20"/>
          <w:szCs w:val="20"/>
        </w:rPr>
        <w:t xml:space="preserve"> </w:t>
      </w:r>
      <w:r w:rsidR="004D23EB">
        <w:rPr>
          <w:sz w:val="20"/>
          <w:szCs w:val="20"/>
        </w:rPr>
        <w:t>decreases in HDL-cholesterol</w:t>
      </w:r>
      <w:r w:rsidR="00BE02EA">
        <w:rPr>
          <w:sz w:val="20"/>
          <w:szCs w:val="20"/>
        </w:rPr>
        <w:t xml:space="preserve"> (ρ= -0.35, p=0.0</w:t>
      </w:r>
      <w:r w:rsidR="003E4335">
        <w:rPr>
          <w:sz w:val="20"/>
          <w:szCs w:val="20"/>
        </w:rPr>
        <w:t>35</w:t>
      </w:r>
      <w:r w:rsidR="00BE02EA">
        <w:rPr>
          <w:sz w:val="20"/>
          <w:szCs w:val="20"/>
        </w:rPr>
        <w:t>)</w:t>
      </w:r>
      <w:r w:rsidR="007215BE">
        <w:rPr>
          <w:sz w:val="20"/>
          <w:szCs w:val="20"/>
        </w:rPr>
        <w:t>.</w:t>
      </w:r>
    </w:p>
    <w:p w14:paraId="472A7F4B" w14:textId="2A6B04A5" w:rsidR="00E25929" w:rsidRDefault="00AB1F13" w:rsidP="005B7AFA">
      <w:pPr>
        <w:spacing w:line="276" w:lineRule="auto"/>
        <w:jc w:val="both"/>
        <w:rPr>
          <w:rFonts w:eastAsia="Times New Roman" w:cs="Helvetica"/>
          <w:color w:val="333333"/>
          <w:sz w:val="20"/>
          <w:szCs w:val="20"/>
          <w:lang w:eastAsia="en-GB"/>
        </w:rPr>
      </w:pPr>
      <w:r w:rsidRPr="00BF55B7">
        <w:rPr>
          <w:rFonts w:eastAsia="Times New Roman" w:cs="Helvetica"/>
          <w:b/>
          <w:color w:val="333333"/>
          <w:sz w:val="20"/>
          <w:szCs w:val="20"/>
          <w:lang w:eastAsia="en-GB"/>
        </w:rPr>
        <w:t>Interpretation:</w:t>
      </w:r>
      <w:r w:rsidR="00687401" w:rsidRPr="00BF55B7">
        <w:rPr>
          <w:rFonts w:eastAsia="Times New Roman" w:cs="Helvetica"/>
          <w:b/>
          <w:color w:val="333333"/>
          <w:sz w:val="20"/>
          <w:szCs w:val="20"/>
          <w:lang w:eastAsia="en-GB"/>
        </w:rPr>
        <w:t xml:space="preserve"> </w:t>
      </w:r>
      <w:r w:rsidR="00687401" w:rsidRPr="00BF55B7">
        <w:rPr>
          <w:rFonts w:eastAsia="Times New Roman" w:cs="Helvetica"/>
          <w:color w:val="333333"/>
          <w:sz w:val="20"/>
          <w:szCs w:val="20"/>
          <w:lang w:eastAsia="en-GB"/>
        </w:rPr>
        <w:t>T</w:t>
      </w:r>
      <w:r w:rsidRPr="00BF55B7">
        <w:rPr>
          <w:sz w:val="20"/>
          <w:szCs w:val="20"/>
        </w:rPr>
        <w:t>here are marked differences between antipsychotics</w:t>
      </w:r>
      <w:r w:rsidR="00DB78CE">
        <w:rPr>
          <w:sz w:val="20"/>
          <w:szCs w:val="20"/>
        </w:rPr>
        <w:t xml:space="preserve"> in terms of metabolic side-effects</w:t>
      </w:r>
      <w:r w:rsidR="00941B58" w:rsidRPr="00BF55B7">
        <w:rPr>
          <w:sz w:val="20"/>
          <w:szCs w:val="20"/>
        </w:rPr>
        <w:t>, with olanzapine</w:t>
      </w:r>
      <w:r w:rsidR="00DB78CE">
        <w:rPr>
          <w:sz w:val="20"/>
          <w:szCs w:val="20"/>
        </w:rPr>
        <w:t xml:space="preserve"> and </w:t>
      </w:r>
      <w:r w:rsidR="00EB68EB" w:rsidRPr="00BF55B7">
        <w:rPr>
          <w:sz w:val="20"/>
          <w:szCs w:val="20"/>
        </w:rPr>
        <w:t xml:space="preserve">clozapine </w:t>
      </w:r>
      <w:r w:rsidR="00442F8D">
        <w:rPr>
          <w:sz w:val="20"/>
          <w:szCs w:val="20"/>
        </w:rPr>
        <w:t>exhibiting</w:t>
      </w:r>
      <w:r w:rsidR="00EB68EB" w:rsidRPr="00BF55B7">
        <w:rPr>
          <w:sz w:val="20"/>
          <w:szCs w:val="20"/>
        </w:rPr>
        <w:t xml:space="preserve"> </w:t>
      </w:r>
      <w:r w:rsidR="00941B58" w:rsidRPr="00BF55B7">
        <w:rPr>
          <w:sz w:val="20"/>
          <w:szCs w:val="20"/>
        </w:rPr>
        <w:t>the worst</w:t>
      </w:r>
      <w:r w:rsidR="00BC0060" w:rsidRPr="00BF55B7">
        <w:rPr>
          <w:sz w:val="20"/>
          <w:szCs w:val="20"/>
        </w:rPr>
        <w:t xml:space="preserve"> profiles</w:t>
      </w:r>
      <w:r w:rsidR="00DB78CE">
        <w:rPr>
          <w:sz w:val="20"/>
          <w:szCs w:val="20"/>
        </w:rPr>
        <w:t xml:space="preserve"> and </w:t>
      </w:r>
      <w:r w:rsidR="00B3184B">
        <w:rPr>
          <w:sz w:val="20"/>
          <w:szCs w:val="20"/>
        </w:rPr>
        <w:t xml:space="preserve">aripiprazole, </w:t>
      </w:r>
      <w:proofErr w:type="spellStart"/>
      <w:r w:rsidR="00DF589F">
        <w:rPr>
          <w:sz w:val="20"/>
          <w:szCs w:val="20"/>
        </w:rPr>
        <w:t>brexpiprazole</w:t>
      </w:r>
      <w:proofErr w:type="spellEnd"/>
      <w:r w:rsidR="00DF589F">
        <w:rPr>
          <w:sz w:val="20"/>
          <w:szCs w:val="20"/>
        </w:rPr>
        <w:t xml:space="preserve">, </w:t>
      </w:r>
      <w:proofErr w:type="spellStart"/>
      <w:r w:rsidR="00DF589F">
        <w:rPr>
          <w:sz w:val="20"/>
          <w:szCs w:val="20"/>
        </w:rPr>
        <w:t>cariprazine</w:t>
      </w:r>
      <w:proofErr w:type="spellEnd"/>
      <w:r w:rsidR="00DF589F">
        <w:rPr>
          <w:sz w:val="20"/>
          <w:szCs w:val="20"/>
        </w:rPr>
        <w:t>,</w:t>
      </w:r>
      <w:r w:rsidR="00F75F74">
        <w:rPr>
          <w:sz w:val="20"/>
          <w:szCs w:val="20"/>
        </w:rPr>
        <w:t xml:space="preserve"> </w:t>
      </w:r>
      <w:r w:rsidR="00DF589F">
        <w:rPr>
          <w:sz w:val="20"/>
          <w:szCs w:val="20"/>
        </w:rPr>
        <w:t>lurasidone</w:t>
      </w:r>
      <w:r w:rsidR="0027553E">
        <w:rPr>
          <w:sz w:val="20"/>
          <w:szCs w:val="20"/>
        </w:rPr>
        <w:t>, and ziprasidone</w:t>
      </w:r>
      <w:r w:rsidR="00DB78CE">
        <w:rPr>
          <w:sz w:val="20"/>
          <w:szCs w:val="20"/>
        </w:rPr>
        <w:t xml:space="preserve"> the most benign profiles</w:t>
      </w:r>
      <w:r w:rsidRPr="00BF55B7">
        <w:rPr>
          <w:sz w:val="20"/>
          <w:szCs w:val="20"/>
        </w:rPr>
        <w:t xml:space="preserve">. </w:t>
      </w:r>
      <w:r w:rsidR="00E265DE">
        <w:rPr>
          <w:sz w:val="20"/>
          <w:szCs w:val="20"/>
        </w:rPr>
        <w:t>Higher</w:t>
      </w:r>
      <w:r w:rsidR="006B0FDB">
        <w:rPr>
          <w:sz w:val="20"/>
          <w:szCs w:val="20"/>
        </w:rPr>
        <w:t xml:space="preserve"> b</w:t>
      </w:r>
      <w:r w:rsidR="00B3184B">
        <w:rPr>
          <w:sz w:val="20"/>
          <w:szCs w:val="20"/>
        </w:rPr>
        <w:t>aseline weight</w:t>
      </w:r>
      <w:r w:rsidR="000C43F9">
        <w:rPr>
          <w:sz w:val="20"/>
          <w:szCs w:val="20"/>
        </w:rPr>
        <w:t xml:space="preserve">, </w:t>
      </w:r>
      <w:r w:rsidR="00EB325D">
        <w:rPr>
          <w:sz w:val="20"/>
          <w:szCs w:val="20"/>
        </w:rPr>
        <w:t xml:space="preserve">male </w:t>
      </w:r>
      <w:r w:rsidR="000C43F9">
        <w:rPr>
          <w:sz w:val="20"/>
          <w:szCs w:val="20"/>
        </w:rPr>
        <w:t xml:space="preserve">gender, and </w:t>
      </w:r>
      <w:r w:rsidR="00EB325D">
        <w:rPr>
          <w:sz w:val="20"/>
          <w:szCs w:val="20"/>
        </w:rPr>
        <w:t>non-</w:t>
      </w:r>
      <w:r w:rsidR="00B3184B">
        <w:rPr>
          <w:sz w:val="20"/>
          <w:szCs w:val="20"/>
        </w:rPr>
        <w:t>C</w:t>
      </w:r>
      <w:r w:rsidR="00EB325D">
        <w:rPr>
          <w:sz w:val="20"/>
          <w:szCs w:val="20"/>
        </w:rPr>
        <w:t xml:space="preserve">aucasian </w:t>
      </w:r>
      <w:r w:rsidR="004D3FE5">
        <w:rPr>
          <w:sz w:val="20"/>
          <w:szCs w:val="20"/>
        </w:rPr>
        <w:t>ethnicity</w:t>
      </w:r>
      <w:r w:rsidR="00E265DE">
        <w:rPr>
          <w:sz w:val="20"/>
          <w:szCs w:val="20"/>
        </w:rPr>
        <w:t xml:space="preserve"> are predictors of </w:t>
      </w:r>
      <w:r w:rsidR="00805D1F" w:rsidRPr="00BF55B7">
        <w:rPr>
          <w:sz w:val="20"/>
          <w:szCs w:val="20"/>
        </w:rPr>
        <w:t xml:space="preserve">vulnerability to </w:t>
      </w:r>
      <w:r w:rsidR="004D3FE5">
        <w:rPr>
          <w:sz w:val="20"/>
          <w:szCs w:val="20"/>
        </w:rPr>
        <w:t xml:space="preserve">antipsychotic-induced </w:t>
      </w:r>
      <w:r w:rsidR="00805D1F" w:rsidRPr="00BF55B7">
        <w:rPr>
          <w:sz w:val="20"/>
          <w:szCs w:val="20"/>
        </w:rPr>
        <w:t>metabolic change</w:t>
      </w:r>
      <w:r w:rsidR="00CC0502">
        <w:rPr>
          <w:sz w:val="20"/>
          <w:szCs w:val="20"/>
        </w:rPr>
        <w:t>, and i</w:t>
      </w:r>
      <w:r w:rsidR="00D619D9">
        <w:rPr>
          <w:sz w:val="20"/>
          <w:szCs w:val="20"/>
        </w:rPr>
        <w:t>mprovements in psychopathology are associated with metabolic disturbance.</w:t>
      </w:r>
      <w:r w:rsidR="00E25929" w:rsidRPr="00BF55B7">
        <w:rPr>
          <w:rFonts w:eastAsia="Times New Roman" w:cs="Helvetica"/>
          <w:color w:val="333333"/>
          <w:sz w:val="20"/>
          <w:szCs w:val="20"/>
          <w:lang w:eastAsia="en-GB"/>
        </w:rPr>
        <w:t xml:space="preserve"> </w:t>
      </w:r>
      <w:bookmarkStart w:id="7" w:name="_Hlk20923824"/>
      <w:r w:rsidR="006918CF" w:rsidRPr="00D5711C">
        <w:rPr>
          <w:rFonts w:eastAsia="Times New Roman" w:cs="Helvetica"/>
          <w:color w:val="333333"/>
          <w:sz w:val="20"/>
          <w:szCs w:val="20"/>
          <w:lang w:eastAsia="en-GB"/>
        </w:rPr>
        <w:t>T</w:t>
      </w:r>
      <w:r w:rsidR="00A02C87" w:rsidRPr="00D5711C">
        <w:rPr>
          <w:rFonts w:eastAsia="Times New Roman" w:cs="Helvetica"/>
          <w:color w:val="333333"/>
          <w:sz w:val="20"/>
          <w:szCs w:val="20"/>
          <w:lang w:eastAsia="en-GB"/>
        </w:rPr>
        <w:t xml:space="preserve">reatment guidelines should be updated to reflect </w:t>
      </w:r>
      <w:r w:rsidR="006918CF" w:rsidRPr="00D5711C">
        <w:rPr>
          <w:rFonts w:eastAsia="Times New Roman" w:cs="Helvetica"/>
          <w:color w:val="333333"/>
          <w:sz w:val="20"/>
          <w:szCs w:val="20"/>
          <w:lang w:eastAsia="en-GB"/>
        </w:rPr>
        <w:t>our findings</w:t>
      </w:r>
      <w:r w:rsidR="00A02C87" w:rsidRPr="00D5711C">
        <w:rPr>
          <w:rFonts w:eastAsia="Times New Roman" w:cs="Helvetica"/>
          <w:color w:val="333333"/>
          <w:sz w:val="20"/>
          <w:szCs w:val="20"/>
          <w:lang w:eastAsia="en-GB"/>
        </w:rPr>
        <w:t xml:space="preserve">. </w:t>
      </w:r>
      <w:r w:rsidR="00AA0EF4" w:rsidRPr="00D5711C">
        <w:rPr>
          <w:rFonts w:eastAsia="Times New Roman" w:cs="Helvetica"/>
          <w:color w:val="333333"/>
          <w:sz w:val="20"/>
          <w:szCs w:val="20"/>
          <w:lang w:eastAsia="en-GB"/>
        </w:rPr>
        <w:t xml:space="preserve">However, choice of </w:t>
      </w:r>
      <w:r w:rsidR="0080077B" w:rsidRPr="00D5711C">
        <w:rPr>
          <w:rFonts w:eastAsia="Times New Roman" w:cs="Helvetica"/>
          <w:color w:val="333333"/>
          <w:sz w:val="20"/>
          <w:szCs w:val="20"/>
          <w:lang w:eastAsia="en-GB"/>
        </w:rPr>
        <w:t>antipsychotic</w:t>
      </w:r>
      <w:r w:rsidR="00C64B98" w:rsidRPr="00D5711C">
        <w:rPr>
          <w:rFonts w:eastAsia="Times New Roman" w:cs="Helvetica"/>
          <w:color w:val="333333"/>
          <w:sz w:val="20"/>
          <w:szCs w:val="20"/>
          <w:lang w:eastAsia="en-GB"/>
        </w:rPr>
        <w:t xml:space="preserve"> </w:t>
      </w:r>
      <w:r w:rsidR="00AA0EF4" w:rsidRPr="00D5711C">
        <w:rPr>
          <w:rFonts w:eastAsia="Times New Roman" w:cs="Helvetica"/>
          <w:color w:val="333333"/>
          <w:sz w:val="20"/>
          <w:szCs w:val="20"/>
          <w:lang w:eastAsia="en-GB"/>
        </w:rPr>
        <w:t>should be made on an individual basis, considering the clinical circumstances and preferences of patients, carers, and clinicians</w:t>
      </w:r>
      <w:bookmarkEnd w:id="7"/>
      <w:r w:rsidR="00AA0EF4" w:rsidRPr="00D5711C">
        <w:rPr>
          <w:rFonts w:eastAsia="Times New Roman" w:cs="Helvetica"/>
          <w:color w:val="333333"/>
          <w:sz w:val="20"/>
          <w:szCs w:val="20"/>
          <w:lang w:eastAsia="en-GB"/>
        </w:rPr>
        <w:t>.</w:t>
      </w:r>
      <w:r w:rsidR="00AA0EF4">
        <w:rPr>
          <w:rFonts w:eastAsia="Times New Roman" w:cs="Helvetica"/>
          <w:color w:val="333333"/>
          <w:sz w:val="20"/>
          <w:szCs w:val="20"/>
          <w:lang w:eastAsia="en-GB"/>
        </w:rPr>
        <w:t xml:space="preserve"> </w:t>
      </w:r>
    </w:p>
    <w:p w14:paraId="18A635DD" w14:textId="350B98F7" w:rsidR="00CF03A1" w:rsidRPr="00996BB3" w:rsidRDefault="00CF03A1" w:rsidP="005B7AFA">
      <w:pPr>
        <w:spacing w:after="300" w:line="276" w:lineRule="auto"/>
        <w:jc w:val="both"/>
        <w:rPr>
          <w:rFonts w:eastAsia="Times New Roman" w:cs="Helvetica"/>
          <w:color w:val="333333"/>
          <w:sz w:val="20"/>
          <w:szCs w:val="20"/>
          <w:lang w:eastAsia="en-GB"/>
        </w:rPr>
      </w:pPr>
      <w:r w:rsidRPr="00BF55B7">
        <w:rPr>
          <w:rFonts w:eastAsia="Times New Roman" w:cs="Helvetica"/>
          <w:b/>
          <w:color w:val="333333"/>
          <w:sz w:val="20"/>
          <w:szCs w:val="20"/>
          <w:lang w:eastAsia="en-GB"/>
        </w:rPr>
        <w:t>Funding:</w:t>
      </w:r>
      <w:r w:rsidRPr="00BF55B7">
        <w:rPr>
          <w:rFonts w:eastAsia="Times New Roman" w:cs="Helvetica"/>
          <w:color w:val="333333"/>
          <w:sz w:val="20"/>
          <w:szCs w:val="20"/>
          <w:lang w:eastAsia="en-GB"/>
        </w:rPr>
        <w:t xml:space="preserve"> MRC-UK, </w:t>
      </w:r>
      <w:proofErr w:type="spellStart"/>
      <w:r w:rsidRPr="00BF55B7">
        <w:rPr>
          <w:rFonts w:eastAsia="Times New Roman" w:cs="Helvetica"/>
          <w:color w:val="333333"/>
          <w:sz w:val="20"/>
          <w:szCs w:val="20"/>
          <w:lang w:eastAsia="en-GB"/>
        </w:rPr>
        <w:t>Wellcome</w:t>
      </w:r>
      <w:proofErr w:type="spellEnd"/>
      <w:r w:rsidR="00495449">
        <w:rPr>
          <w:rFonts w:eastAsia="Times New Roman" w:cs="Helvetica"/>
          <w:color w:val="333333"/>
          <w:sz w:val="20"/>
          <w:szCs w:val="20"/>
          <w:lang w:eastAsia="en-GB"/>
        </w:rPr>
        <w:t>, Oxford Health NIHR Biomedical Research Centre.</w:t>
      </w:r>
    </w:p>
    <w:p w14:paraId="7DAF3672" w14:textId="77777777" w:rsidR="005B7AFA" w:rsidRDefault="005B7AFA" w:rsidP="00D30B62">
      <w:pPr>
        <w:pStyle w:val="NormalWeb"/>
        <w:shd w:val="clear" w:color="auto" w:fill="FFFFFF"/>
        <w:spacing w:line="480" w:lineRule="auto"/>
        <w:jc w:val="both"/>
        <w:rPr>
          <w:rFonts w:asciiTheme="minorHAnsi" w:hAnsiTheme="minorHAnsi"/>
          <w:b/>
          <w:color w:val="000000"/>
          <w:sz w:val="28"/>
          <w:szCs w:val="28"/>
        </w:rPr>
      </w:pPr>
    </w:p>
    <w:p w14:paraId="40549E13" w14:textId="77777777" w:rsidR="005B7AFA" w:rsidRDefault="005B7AFA" w:rsidP="00D30B62">
      <w:pPr>
        <w:pStyle w:val="NormalWeb"/>
        <w:shd w:val="clear" w:color="auto" w:fill="FFFFFF"/>
        <w:spacing w:line="480" w:lineRule="auto"/>
        <w:jc w:val="both"/>
        <w:rPr>
          <w:rFonts w:asciiTheme="minorHAnsi" w:hAnsiTheme="minorHAnsi"/>
          <w:b/>
          <w:color w:val="000000"/>
          <w:sz w:val="28"/>
          <w:szCs w:val="28"/>
        </w:rPr>
      </w:pPr>
    </w:p>
    <w:p w14:paraId="67787F73" w14:textId="45C8B856" w:rsidR="002426BD" w:rsidRPr="00996BB3" w:rsidRDefault="00255DD5" w:rsidP="00D30B62">
      <w:pPr>
        <w:pStyle w:val="NormalWeb"/>
        <w:shd w:val="clear" w:color="auto" w:fill="FFFFFF"/>
        <w:spacing w:line="480" w:lineRule="auto"/>
        <w:jc w:val="both"/>
        <w:rPr>
          <w:rFonts w:asciiTheme="minorHAnsi" w:hAnsiTheme="minorHAnsi"/>
          <w:b/>
          <w:color w:val="000000"/>
          <w:sz w:val="28"/>
          <w:szCs w:val="28"/>
        </w:rPr>
      </w:pPr>
      <w:r>
        <w:rPr>
          <w:rFonts w:asciiTheme="minorHAnsi" w:hAnsiTheme="minorHAnsi"/>
          <w:b/>
          <w:color w:val="000000"/>
          <w:sz w:val="28"/>
          <w:szCs w:val="28"/>
        </w:rPr>
        <w:lastRenderedPageBreak/>
        <w:t>I</w:t>
      </w:r>
      <w:r w:rsidR="00A5291A" w:rsidRPr="00996BB3">
        <w:rPr>
          <w:rFonts w:asciiTheme="minorHAnsi" w:hAnsiTheme="minorHAnsi"/>
          <w:b/>
          <w:color w:val="000000"/>
          <w:sz w:val="28"/>
          <w:szCs w:val="28"/>
        </w:rPr>
        <w:t>N</w:t>
      </w:r>
      <w:r w:rsidR="00575044" w:rsidRPr="00996BB3">
        <w:rPr>
          <w:rFonts w:asciiTheme="minorHAnsi" w:hAnsiTheme="minorHAnsi"/>
          <w:b/>
          <w:color w:val="000000"/>
          <w:sz w:val="28"/>
          <w:szCs w:val="28"/>
        </w:rPr>
        <w:t>TRODUCTION</w:t>
      </w:r>
    </w:p>
    <w:p w14:paraId="03AF91D9" w14:textId="6E836D00" w:rsidR="00D43E76" w:rsidRPr="007B45F9" w:rsidRDefault="00EB325D" w:rsidP="00D43E76">
      <w:pPr>
        <w:pStyle w:val="NormalWeb"/>
        <w:shd w:val="clear" w:color="auto" w:fill="FFFFFF"/>
        <w:spacing w:line="480" w:lineRule="auto"/>
        <w:jc w:val="both"/>
        <w:rPr>
          <w:rFonts w:asciiTheme="minorHAnsi" w:hAnsiTheme="minorHAnsi"/>
          <w:sz w:val="20"/>
          <w:szCs w:val="20"/>
        </w:rPr>
      </w:pPr>
      <w:bookmarkStart w:id="8" w:name="_Hlk19981594"/>
      <w:r w:rsidRPr="007B0FB3">
        <w:rPr>
          <w:rFonts w:asciiTheme="minorHAnsi" w:hAnsiTheme="minorHAnsi"/>
          <w:color w:val="000000"/>
          <w:sz w:val="20"/>
          <w:szCs w:val="20"/>
        </w:rPr>
        <w:t>A</w:t>
      </w:r>
      <w:r w:rsidR="00DF0F9C" w:rsidRPr="007B0FB3">
        <w:rPr>
          <w:rFonts w:asciiTheme="minorHAnsi" w:hAnsiTheme="minorHAnsi"/>
          <w:color w:val="000000"/>
          <w:sz w:val="20"/>
          <w:szCs w:val="20"/>
        </w:rPr>
        <w:t>ntipsychotic</w:t>
      </w:r>
      <w:r w:rsidR="008303FD" w:rsidRPr="007B0FB3">
        <w:rPr>
          <w:rFonts w:asciiTheme="minorHAnsi" w:hAnsiTheme="minorHAnsi"/>
          <w:color w:val="000000"/>
          <w:sz w:val="20"/>
          <w:szCs w:val="20"/>
        </w:rPr>
        <w:t>s</w:t>
      </w:r>
      <w:r w:rsidR="00DF0F9C" w:rsidRPr="007B0FB3">
        <w:rPr>
          <w:rFonts w:asciiTheme="minorHAnsi" w:hAnsiTheme="minorHAnsi"/>
          <w:color w:val="000000"/>
          <w:sz w:val="20"/>
          <w:szCs w:val="20"/>
        </w:rPr>
        <w:t xml:space="preserve"> </w:t>
      </w:r>
      <w:r w:rsidR="000A1099" w:rsidRPr="007B0FB3">
        <w:rPr>
          <w:rFonts w:asciiTheme="minorHAnsi" w:hAnsiTheme="minorHAnsi"/>
          <w:color w:val="000000"/>
          <w:sz w:val="20"/>
          <w:szCs w:val="20"/>
        </w:rPr>
        <w:t xml:space="preserve">form the mainstay of treatment </w:t>
      </w:r>
      <w:r w:rsidR="008303FD" w:rsidRPr="007B0FB3">
        <w:rPr>
          <w:rFonts w:asciiTheme="minorHAnsi" w:hAnsiTheme="minorHAnsi"/>
          <w:color w:val="000000"/>
          <w:sz w:val="20"/>
          <w:szCs w:val="20"/>
        </w:rPr>
        <w:t xml:space="preserve">for patients with </w:t>
      </w:r>
      <w:r w:rsidR="00F17803" w:rsidRPr="007B0FB3">
        <w:rPr>
          <w:rFonts w:asciiTheme="minorHAnsi" w:hAnsiTheme="minorHAnsi"/>
          <w:color w:val="000000"/>
          <w:sz w:val="20"/>
          <w:szCs w:val="20"/>
        </w:rPr>
        <w:t>schizophrenia</w:t>
      </w:r>
      <w:r w:rsidR="002D71E1" w:rsidRPr="007B0FB3">
        <w:rPr>
          <w:rFonts w:asciiTheme="minorHAnsi" w:hAnsiTheme="minorHAnsi"/>
          <w:color w:val="000000"/>
          <w:sz w:val="20"/>
          <w:szCs w:val="20"/>
        </w:rPr>
        <w:t>,</w:t>
      </w:r>
      <w:r w:rsidR="00F17803" w:rsidRPr="007B0FB3">
        <w:rPr>
          <w:rFonts w:asciiTheme="minorHAnsi" w:hAnsiTheme="minorHAnsi"/>
          <w:color w:val="000000"/>
          <w:sz w:val="20"/>
          <w:szCs w:val="20"/>
        </w:rPr>
        <w:t xml:space="preserve"> but</w:t>
      </w:r>
      <w:r w:rsidR="00CF1527" w:rsidRPr="007B0FB3">
        <w:rPr>
          <w:rFonts w:asciiTheme="minorHAnsi" w:hAnsiTheme="minorHAnsi"/>
          <w:color w:val="000000"/>
          <w:sz w:val="20"/>
          <w:szCs w:val="20"/>
        </w:rPr>
        <w:t xml:space="preserve"> many, especially the second-generation antipsychotics, </w:t>
      </w:r>
      <w:r w:rsidR="008303FD" w:rsidRPr="007B0FB3">
        <w:rPr>
          <w:rFonts w:asciiTheme="minorHAnsi" w:hAnsiTheme="minorHAnsi"/>
          <w:color w:val="000000"/>
          <w:sz w:val="20"/>
          <w:szCs w:val="20"/>
        </w:rPr>
        <w:t>are</w:t>
      </w:r>
      <w:r w:rsidR="000C1130" w:rsidRPr="007B0FB3">
        <w:rPr>
          <w:rFonts w:asciiTheme="minorHAnsi" w:hAnsiTheme="minorHAnsi"/>
          <w:color w:val="000000"/>
          <w:sz w:val="20"/>
          <w:szCs w:val="20"/>
        </w:rPr>
        <w:t xml:space="preserve"> associated with</w:t>
      </w:r>
      <w:r w:rsidR="00DF0F9C" w:rsidRPr="007B0FB3">
        <w:rPr>
          <w:rFonts w:asciiTheme="minorHAnsi" w:hAnsiTheme="minorHAnsi"/>
          <w:color w:val="000000"/>
          <w:sz w:val="20"/>
          <w:szCs w:val="20"/>
        </w:rPr>
        <w:t xml:space="preserve"> </w:t>
      </w:r>
      <w:r w:rsidR="002A1D66" w:rsidRPr="007B0FB3">
        <w:rPr>
          <w:rFonts w:asciiTheme="minorHAnsi" w:hAnsiTheme="minorHAnsi"/>
          <w:color w:val="000000"/>
          <w:sz w:val="20"/>
          <w:szCs w:val="20"/>
        </w:rPr>
        <w:t xml:space="preserve">weight gain, </w:t>
      </w:r>
      <w:r w:rsidR="00DF0F9C" w:rsidRPr="007B0FB3">
        <w:rPr>
          <w:rFonts w:asciiTheme="minorHAnsi" w:hAnsiTheme="minorHAnsi"/>
          <w:color w:val="000000"/>
          <w:sz w:val="20"/>
          <w:szCs w:val="20"/>
        </w:rPr>
        <w:t>lipid disturbance</w:t>
      </w:r>
      <w:r w:rsidR="00592EDD" w:rsidRPr="007B0FB3">
        <w:rPr>
          <w:rFonts w:asciiTheme="minorHAnsi" w:hAnsiTheme="minorHAnsi"/>
          <w:color w:val="000000"/>
          <w:sz w:val="20"/>
          <w:szCs w:val="20"/>
        </w:rPr>
        <w:t>,</w:t>
      </w:r>
      <w:r w:rsidR="00DF0F9C" w:rsidRPr="007B0FB3">
        <w:rPr>
          <w:rFonts w:asciiTheme="minorHAnsi" w:hAnsiTheme="minorHAnsi"/>
          <w:color w:val="000000"/>
          <w:sz w:val="20"/>
          <w:szCs w:val="20"/>
        </w:rPr>
        <w:t xml:space="preserve"> and glucose dysregulation</w:t>
      </w:r>
      <w:r w:rsidR="00C748EF" w:rsidRPr="007B0FB3">
        <w:rPr>
          <w:rFonts w:asciiTheme="minorHAnsi" w:hAnsiTheme="minorHAnsi"/>
          <w:color w:val="000000"/>
          <w:sz w:val="20"/>
          <w:szCs w:val="20"/>
        </w:rPr>
        <w:t xml:space="preserve">, thereby </w:t>
      </w:r>
      <w:r w:rsidR="002A1D66" w:rsidRPr="00301869">
        <w:rPr>
          <w:rFonts w:asciiTheme="minorHAnsi" w:hAnsiTheme="minorHAnsi"/>
          <w:color w:val="000000"/>
          <w:sz w:val="20"/>
          <w:szCs w:val="20"/>
        </w:rPr>
        <w:t>contribu</w:t>
      </w:r>
      <w:r w:rsidR="00C748EF" w:rsidRPr="00301869">
        <w:rPr>
          <w:rFonts w:asciiTheme="minorHAnsi" w:hAnsiTheme="minorHAnsi"/>
          <w:color w:val="000000"/>
          <w:sz w:val="20"/>
          <w:szCs w:val="20"/>
        </w:rPr>
        <w:t>ting</w:t>
      </w:r>
      <w:r w:rsidR="002A1D66" w:rsidRPr="00301869">
        <w:rPr>
          <w:rFonts w:asciiTheme="minorHAnsi" w:hAnsiTheme="minorHAnsi"/>
          <w:color w:val="000000"/>
          <w:sz w:val="20"/>
          <w:szCs w:val="20"/>
        </w:rPr>
        <w:t xml:space="preserve"> to the development of metabolic syndrome</w:t>
      </w:r>
      <w:r w:rsidR="0021023B" w:rsidRPr="00301869">
        <w:rPr>
          <w:rFonts w:asciiTheme="minorHAnsi" w:hAnsiTheme="minorHAnsi"/>
          <w:color w:val="000000"/>
          <w:sz w:val="20"/>
          <w:szCs w:val="20"/>
        </w:rPr>
        <w:t>.</w:t>
      </w:r>
      <w:r w:rsidR="0021023B" w:rsidRPr="007B0FB3">
        <w:rPr>
          <w:rFonts w:asciiTheme="minorHAnsi" w:hAnsiTheme="minorHAnsi"/>
          <w:color w:val="000000"/>
          <w:sz w:val="20"/>
          <w:szCs w:val="20"/>
        </w:rPr>
        <w:fldChar w:fldCharType="begin"/>
      </w:r>
      <w:r w:rsidR="00DC5C31" w:rsidRPr="007B0FB3">
        <w:rPr>
          <w:rFonts w:asciiTheme="minorHAnsi" w:hAnsiTheme="minorHAnsi"/>
          <w:color w:val="000000"/>
          <w:sz w:val="20"/>
          <w:szCs w:val="20"/>
        </w:rPr>
        <w:instrText xml:space="preserve"> ADDIN EN.CITE &lt;EndNote&gt;&lt;Cite&gt;&lt;Author&gt;Howes&lt;/Author&gt;&lt;Year&gt;2004&lt;/Year&gt;&lt;RecNum&gt;2093&lt;/RecNum&gt;&lt;DisplayText&gt;&lt;style face="superscript"&gt;1&lt;/style&gt;&lt;/DisplayText&gt;&lt;record&gt;&lt;rec-number&gt;2093&lt;/rec-number&gt;&lt;foreign-keys&gt;&lt;key app="EN" db-id="9pf5wepzdstt21exx92pvp0uerff9e5aafds" timestamp="1531814364"&gt;2093&lt;/key&gt;&lt;/foreign-keys&gt;&lt;ref-type name="Journal Article"&gt;17&lt;/ref-type&gt;&lt;contributors&gt;&lt;authors&gt;&lt;author&gt;Howes, O. D.&lt;/author&gt;&lt;author&gt;Bhatnagar, A.&lt;/author&gt;&lt;author&gt;Gaughran, F. P.&lt;/author&gt;&lt;author&gt;Amiel, S. A.&lt;/author&gt;&lt;author&gt;Murray, R. M.&lt;/author&gt;&lt;author&gt;Pilowsky, L. S.&lt;/author&gt;&lt;/authors&gt;&lt;/contributors&gt;&lt;auth-address&gt;Inst Psychiat, Div Psychol Med, London SE5 8AF, England&amp;#xD;Univ Hosp, S London &amp;amp; Maudsley Natl Hlth Serv Trust, London, England&amp;#xD;Univ London Kings Coll, GKT Sch Med, London, England&lt;/auth-address&gt;&lt;titles&gt;&lt;title&gt;A prospective study of impairment in glucose control caused by clozapine without changes in insulin resistance&lt;/title&gt;&lt;secondary-title&gt;American Journal of Psychiatry&lt;/secondary-title&gt;&lt;alt-title&gt;Am J Psychiat&lt;/alt-title&gt;&lt;/titles&gt;&lt;periodical&gt;&lt;full-title&gt;American Journal of Psychiatry&lt;/full-title&gt;&lt;abbr-1&gt;Am J Psychiat&lt;/abbr-1&gt;&lt;/periodical&gt;&lt;alt-periodical&gt;&lt;full-title&gt;American Journal of Psychiatry&lt;/full-title&gt;&lt;abbr-1&gt;Am J Psychiat&lt;/abbr-1&gt;&lt;/alt-periodical&gt;&lt;pages&gt;361-363&lt;/pages&gt;&lt;volume&gt;161&lt;/volume&gt;&lt;number&gt;2&lt;/number&gt;&lt;keywords&gt;&lt;keyword&gt;diabetes-mellitus&lt;/keyword&gt;&lt;keyword&gt;abnormalities&lt;/keyword&gt;&lt;keyword&gt;schizophrenia&lt;/keyword&gt;&lt;/keywords&gt;&lt;dates&gt;&lt;year&gt;2004&lt;/year&gt;&lt;pub-dates&gt;&lt;date&gt;Feb&lt;/date&gt;&lt;/pub-dates&gt;&lt;/dates&gt;&lt;isbn&gt;0002-953x&lt;/isbn&gt;&lt;accession-num&gt;WOS:000221275900025&lt;/accession-num&gt;&lt;urls&gt;&lt;related-urls&gt;&lt;url&gt;&amp;lt;Go to ISI&amp;gt;://WOS:000221275900025&lt;/url&gt;&lt;/related-urls&gt;&lt;/urls&gt;&lt;electronic-resource-num&gt;DOI 10.1176/appi.ajp.161.2.361&lt;/electronic-resource-num&gt;&lt;language&gt;English&lt;/language&gt;&lt;/record&gt;&lt;/Cite&gt;&lt;/EndNote&gt;</w:instrText>
      </w:r>
      <w:r w:rsidR="0021023B" w:rsidRPr="007B0FB3">
        <w:rPr>
          <w:rFonts w:asciiTheme="minorHAnsi" w:hAnsiTheme="minorHAnsi"/>
          <w:color w:val="000000"/>
          <w:sz w:val="20"/>
          <w:szCs w:val="20"/>
        </w:rPr>
        <w:fldChar w:fldCharType="separate"/>
      </w:r>
      <w:r w:rsidR="00DC5C31" w:rsidRPr="007B0FB3">
        <w:rPr>
          <w:rFonts w:asciiTheme="minorHAnsi" w:hAnsiTheme="minorHAnsi"/>
          <w:noProof/>
          <w:color w:val="000000"/>
          <w:sz w:val="20"/>
          <w:szCs w:val="20"/>
          <w:vertAlign w:val="superscript"/>
        </w:rPr>
        <w:t>1</w:t>
      </w:r>
      <w:r w:rsidR="0021023B" w:rsidRPr="007B0FB3">
        <w:rPr>
          <w:rFonts w:asciiTheme="minorHAnsi" w:hAnsiTheme="minorHAnsi"/>
          <w:color w:val="000000"/>
          <w:sz w:val="20"/>
          <w:szCs w:val="20"/>
        </w:rPr>
        <w:fldChar w:fldCharType="end"/>
      </w:r>
      <w:r w:rsidR="00F17803" w:rsidRPr="007B0FB3">
        <w:rPr>
          <w:rFonts w:asciiTheme="minorHAnsi" w:hAnsiTheme="minorHAnsi"/>
          <w:color w:val="000000"/>
          <w:sz w:val="20"/>
          <w:szCs w:val="20"/>
        </w:rPr>
        <w:t xml:space="preserve"> </w:t>
      </w:r>
      <w:bookmarkEnd w:id="8"/>
      <w:r w:rsidR="00F17803" w:rsidRPr="007B0FB3">
        <w:rPr>
          <w:rFonts w:asciiTheme="minorHAnsi" w:hAnsiTheme="minorHAnsi"/>
          <w:color w:val="000000"/>
          <w:sz w:val="20"/>
          <w:szCs w:val="20"/>
        </w:rPr>
        <w:t>Indeed,</w:t>
      </w:r>
      <w:r w:rsidR="000E774C" w:rsidRPr="007B0FB3">
        <w:rPr>
          <w:rFonts w:asciiTheme="minorHAnsi" w:hAnsiTheme="minorHAnsi"/>
          <w:color w:val="000000"/>
          <w:sz w:val="20"/>
          <w:szCs w:val="20"/>
        </w:rPr>
        <w:t xml:space="preserve"> </w:t>
      </w:r>
      <w:r w:rsidR="00F17803" w:rsidRPr="007B0FB3">
        <w:rPr>
          <w:rFonts w:asciiTheme="minorHAnsi" w:hAnsiTheme="minorHAnsi"/>
          <w:color w:val="000000"/>
          <w:sz w:val="20"/>
          <w:szCs w:val="20"/>
        </w:rPr>
        <w:t>i</w:t>
      </w:r>
      <w:r w:rsidR="00BF3576" w:rsidRPr="007B0FB3">
        <w:rPr>
          <w:rFonts w:asciiTheme="minorHAnsi" w:hAnsiTheme="minorHAnsi"/>
          <w:color w:val="000000"/>
          <w:sz w:val="20"/>
          <w:szCs w:val="20"/>
          <w:shd w:val="clear" w:color="auto" w:fill="FFFFFF"/>
        </w:rPr>
        <w:t xml:space="preserve">t </w:t>
      </w:r>
      <w:r w:rsidR="00F93784" w:rsidRPr="007B0FB3">
        <w:rPr>
          <w:rFonts w:asciiTheme="minorHAnsi" w:hAnsiTheme="minorHAnsi"/>
          <w:color w:val="000000"/>
          <w:sz w:val="20"/>
          <w:szCs w:val="20"/>
          <w:shd w:val="clear" w:color="auto" w:fill="FFFFFF"/>
        </w:rPr>
        <w:t>has been</w:t>
      </w:r>
      <w:r w:rsidR="00BF3576" w:rsidRPr="007B0FB3">
        <w:rPr>
          <w:rFonts w:asciiTheme="minorHAnsi" w:hAnsiTheme="minorHAnsi"/>
          <w:color w:val="000000"/>
          <w:sz w:val="20"/>
          <w:szCs w:val="20"/>
          <w:shd w:val="clear" w:color="auto" w:fill="FFFFFF"/>
        </w:rPr>
        <w:t xml:space="preserve"> estimated that approximately one third </w:t>
      </w:r>
      <w:r w:rsidR="00BF3576" w:rsidRPr="007B0FB3">
        <w:rPr>
          <w:rFonts w:asciiTheme="minorHAnsi" w:hAnsiTheme="minorHAnsi"/>
          <w:color w:val="000000"/>
          <w:sz w:val="20"/>
          <w:szCs w:val="20"/>
        </w:rPr>
        <w:t>of people with schizophrenia have metabolic syndrome, with rates as high as 69% in those with chronic illness.</w:t>
      </w:r>
      <w:r w:rsidR="00BF3576" w:rsidRPr="007B0FB3">
        <w:rPr>
          <w:rFonts w:asciiTheme="minorHAnsi" w:hAnsiTheme="minorHAnsi"/>
          <w:color w:val="000000"/>
          <w:sz w:val="20"/>
          <w:szCs w:val="20"/>
        </w:rPr>
        <w:fldChar w:fldCharType="begin">
          <w:fldData xml:space="preserve">PEVuZE5vdGU+PENpdGU+PEF1dGhvcj5WYW5jYW1wZm9ydDwvQXV0aG9yPjxZZWFyPjIwMTU8L1ll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</w:fldData>
        </w:fldChar>
      </w:r>
      <w:r w:rsidR="00DC5C31" w:rsidRPr="007B0FB3">
        <w:rPr>
          <w:rFonts w:asciiTheme="minorHAnsi" w:hAnsiTheme="minorHAnsi"/>
          <w:color w:val="000000"/>
          <w:sz w:val="20"/>
          <w:szCs w:val="20"/>
        </w:rPr>
        <w:instrText xml:space="preserve"> ADDIN EN.CITE </w:instrText>
      </w:r>
      <w:r w:rsidR="00DC5C31" w:rsidRPr="007B0FB3">
        <w:rPr>
          <w:rFonts w:asciiTheme="minorHAnsi" w:hAnsiTheme="minorHAnsi"/>
          <w:color w:val="000000"/>
          <w:sz w:val="20"/>
          <w:szCs w:val="20"/>
        </w:rPr>
        <w:fldChar w:fldCharType="begin">
          <w:fldData xml:space="preserve">PEVuZE5vdGU+PENpdGU+PEF1dGhvcj5WYW5jYW1wZm9ydDwvQXV0aG9yPjxZZWFyPjIwMTU8L1ll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</w:fldData>
        </w:fldChar>
      </w:r>
      <w:r w:rsidR="00DC5C31" w:rsidRPr="007B0FB3">
        <w:rPr>
          <w:rFonts w:asciiTheme="minorHAnsi" w:hAnsiTheme="minorHAnsi"/>
          <w:color w:val="000000"/>
          <w:sz w:val="20"/>
          <w:szCs w:val="20"/>
        </w:rPr>
        <w:instrText xml:space="preserve"> ADDIN EN.CITE.DATA </w:instrText>
      </w:r>
      <w:r w:rsidR="00DC5C31" w:rsidRPr="007B0FB3">
        <w:rPr>
          <w:rFonts w:asciiTheme="minorHAnsi" w:hAnsiTheme="minorHAnsi"/>
          <w:color w:val="000000"/>
          <w:sz w:val="20"/>
          <w:szCs w:val="20"/>
        </w:rPr>
      </w:r>
      <w:r w:rsidR="00DC5C31" w:rsidRPr="007B0FB3">
        <w:rPr>
          <w:rFonts w:asciiTheme="minorHAnsi" w:hAnsiTheme="minorHAnsi"/>
          <w:color w:val="000000"/>
          <w:sz w:val="20"/>
          <w:szCs w:val="20"/>
        </w:rPr>
        <w:fldChar w:fldCharType="end"/>
      </w:r>
      <w:r w:rsidR="00BF3576" w:rsidRPr="007B0FB3">
        <w:rPr>
          <w:rFonts w:asciiTheme="minorHAnsi" w:hAnsiTheme="minorHAnsi"/>
          <w:color w:val="000000"/>
          <w:sz w:val="20"/>
          <w:szCs w:val="20"/>
        </w:rPr>
      </w:r>
      <w:r w:rsidR="00BF3576" w:rsidRPr="007B0FB3">
        <w:rPr>
          <w:rFonts w:asciiTheme="minorHAnsi" w:hAnsiTheme="minorHAnsi"/>
          <w:color w:val="000000"/>
          <w:sz w:val="20"/>
          <w:szCs w:val="20"/>
        </w:rPr>
        <w:fldChar w:fldCharType="separate"/>
      </w:r>
      <w:r w:rsidR="00DC5C31" w:rsidRPr="007B0FB3">
        <w:rPr>
          <w:rFonts w:asciiTheme="minorHAnsi" w:hAnsiTheme="minorHAnsi"/>
          <w:noProof/>
          <w:color w:val="000000"/>
          <w:sz w:val="20"/>
          <w:szCs w:val="20"/>
          <w:vertAlign w:val="superscript"/>
        </w:rPr>
        <w:t>2</w:t>
      </w:r>
      <w:r w:rsidR="00BF3576" w:rsidRPr="007B0FB3">
        <w:rPr>
          <w:rFonts w:asciiTheme="minorHAnsi" w:hAnsiTheme="minorHAnsi"/>
          <w:color w:val="000000"/>
          <w:sz w:val="20"/>
          <w:szCs w:val="20"/>
        </w:rPr>
        <w:fldChar w:fldCharType="end"/>
      </w:r>
      <w:r w:rsidR="00BF3576" w:rsidRPr="007B0FB3">
        <w:rPr>
          <w:rFonts w:asciiTheme="minorHAnsi" w:hAnsiTheme="minorHAnsi"/>
          <w:color w:val="000000"/>
          <w:sz w:val="20"/>
          <w:szCs w:val="20"/>
        </w:rPr>
        <w:t xml:space="preserve">  The prevalence of obesity, </w:t>
      </w:r>
      <w:r w:rsidR="00C306E1" w:rsidRPr="007B0FB3">
        <w:rPr>
          <w:rFonts w:asciiTheme="minorHAnsi" w:hAnsiTheme="minorHAnsi"/>
          <w:color w:val="000000"/>
          <w:sz w:val="20"/>
          <w:szCs w:val="20"/>
        </w:rPr>
        <w:t>type 2 diabetes mellitus (</w:t>
      </w:r>
      <w:r w:rsidR="00BF3576" w:rsidRPr="007B0FB3">
        <w:rPr>
          <w:rFonts w:asciiTheme="minorHAnsi" w:hAnsiTheme="minorHAnsi"/>
          <w:color w:val="000000"/>
          <w:sz w:val="20"/>
          <w:szCs w:val="20"/>
        </w:rPr>
        <w:t>T2DM</w:t>
      </w:r>
      <w:r w:rsidR="00C306E1" w:rsidRPr="007B0FB3">
        <w:rPr>
          <w:rFonts w:asciiTheme="minorHAnsi" w:hAnsiTheme="minorHAnsi"/>
          <w:color w:val="000000"/>
          <w:sz w:val="20"/>
          <w:szCs w:val="20"/>
        </w:rPr>
        <w:t>)</w:t>
      </w:r>
      <w:r w:rsidR="00BF3576" w:rsidRPr="007B0FB3">
        <w:rPr>
          <w:rFonts w:asciiTheme="minorHAnsi" w:hAnsiTheme="minorHAnsi"/>
          <w:color w:val="000000"/>
          <w:sz w:val="20"/>
          <w:szCs w:val="20"/>
        </w:rPr>
        <w:t>, and hypercholesterolaemia in schizophrenia is estimated to be between 3-5 times higher compared with the general population.</w:t>
      </w:r>
      <w:r w:rsidR="00BF3576" w:rsidRPr="007B0FB3">
        <w:rPr>
          <w:rFonts w:asciiTheme="minorHAnsi" w:hAnsiTheme="minorHAnsi"/>
          <w:color w:val="000000"/>
          <w:sz w:val="20"/>
          <w:szCs w:val="20"/>
          <w:shd w:val="clear" w:color="auto" w:fill="FFFFFF"/>
        </w:rPr>
        <w:fldChar w:fldCharType="begin">
          <w:fldData xml:space="preserve">PEVuZE5vdGU+PENpdGU+PEF1dGhvcj5NaXRjaGVsbDwvQXV0aG9yPjxZZWFyPjIwMTM8L1llYXI+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</w:fldData>
        </w:fldChar>
      </w:r>
      <w:r w:rsidR="00DC5C31" w:rsidRPr="007B0FB3">
        <w:rPr>
          <w:rFonts w:asciiTheme="minorHAnsi" w:hAnsiTheme="minorHAnsi"/>
          <w:color w:val="000000"/>
          <w:sz w:val="20"/>
          <w:szCs w:val="20"/>
          <w:shd w:val="clear" w:color="auto" w:fill="FFFFFF"/>
        </w:rPr>
        <w:instrText xml:space="preserve"> ADDIN EN.CITE </w:instrText>
      </w:r>
      <w:r w:rsidR="00DC5C31" w:rsidRPr="007B0FB3">
        <w:rPr>
          <w:rFonts w:asciiTheme="minorHAnsi" w:hAnsiTheme="minorHAnsi"/>
          <w:color w:val="000000"/>
          <w:sz w:val="20"/>
          <w:szCs w:val="20"/>
          <w:shd w:val="clear" w:color="auto" w:fill="FFFFFF"/>
        </w:rPr>
        <w:fldChar w:fldCharType="begin">
          <w:fldData xml:space="preserve">PEVuZE5vdGU+PENpdGU+PEF1dGhvcj5NaXRjaGVsbDwvQXV0aG9yPjxZZWFyPjIwMTM8L1llYXI+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</w:fldData>
        </w:fldChar>
      </w:r>
      <w:r w:rsidR="00DC5C31" w:rsidRPr="007B0FB3">
        <w:rPr>
          <w:rFonts w:asciiTheme="minorHAnsi" w:hAnsiTheme="minorHAnsi"/>
          <w:color w:val="000000"/>
          <w:sz w:val="20"/>
          <w:szCs w:val="20"/>
          <w:shd w:val="clear" w:color="auto" w:fill="FFFFFF"/>
        </w:rPr>
        <w:instrText xml:space="preserve"> ADDIN EN.CITE.DATA </w:instrText>
      </w:r>
      <w:r w:rsidR="00DC5C31" w:rsidRPr="007B0FB3">
        <w:rPr>
          <w:rFonts w:asciiTheme="minorHAnsi" w:hAnsiTheme="minorHAnsi"/>
          <w:color w:val="000000"/>
          <w:sz w:val="20"/>
          <w:szCs w:val="20"/>
          <w:shd w:val="clear" w:color="auto" w:fill="FFFFFF"/>
        </w:rPr>
      </w:r>
      <w:r w:rsidR="00DC5C31" w:rsidRPr="007B0FB3">
        <w:rPr>
          <w:rFonts w:asciiTheme="minorHAnsi" w:hAnsiTheme="minorHAnsi"/>
          <w:color w:val="000000"/>
          <w:sz w:val="20"/>
          <w:szCs w:val="20"/>
          <w:shd w:val="clear" w:color="auto" w:fill="FFFFFF"/>
        </w:rPr>
        <w:fldChar w:fldCharType="end"/>
      </w:r>
      <w:r w:rsidR="00BF3576" w:rsidRPr="007B0FB3">
        <w:rPr>
          <w:rFonts w:asciiTheme="minorHAnsi" w:hAnsiTheme="minorHAnsi"/>
          <w:color w:val="000000"/>
          <w:sz w:val="20"/>
          <w:szCs w:val="20"/>
          <w:shd w:val="clear" w:color="auto" w:fill="FFFFFF"/>
        </w:rPr>
      </w:r>
      <w:r w:rsidR="00BF3576" w:rsidRPr="007B0FB3">
        <w:rPr>
          <w:rFonts w:asciiTheme="minorHAnsi" w:hAnsiTheme="minorHAnsi"/>
          <w:color w:val="000000"/>
          <w:sz w:val="20"/>
          <w:szCs w:val="20"/>
          <w:shd w:val="clear" w:color="auto" w:fill="FFFFFF"/>
        </w:rPr>
        <w:fldChar w:fldCharType="separate"/>
      </w:r>
      <w:r w:rsidR="00DC5C31" w:rsidRPr="007B0FB3">
        <w:rPr>
          <w:rFonts w:asciiTheme="minorHAnsi" w:hAnsiTheme="minorHAnsi"/>
          <w:noProof/>
          <w:color w:val="000000"/>
          <w:sz w:val="20"/>
          <w:szCs w:val="20"/>
          <w:shd w:val="clear" w:color="auto" w:fill="FFFFFF"/>
          <w:vertAlign w:val="superscript"/>
        </w:rPr>
        <w:t>3</w:t>
      </w:r>
      <w:r w:rsidR="00BF3576" w:rsidRPr="007B0FB3">
        <w:rPr>
          <w:rFonts w:asciiTheme="minorHAnsi" w:hAnsiTheme="minorHAnsi"/>
          <w:color w:val="000000"/>
          <w:sz w:val="20"/>
          <w:szCs w:val="20"/>
          <w:shd w:val="clear" w:color="auto" w:fill="FFFFFF"/>
        </w:rPr>
        <w:fldChar w:fldCharType="end"/>
      </w:r>
      <w:r w:rsidR="00BF3576" w:rsidRPr="007B0FB3">
        <w:rPr>
          <w:rFonts w:asciiTheme="minorHAnsi" w:hAnsiTheme="minorHAnsi"/>
          <w:color w:val="000000"/>
          <w:sz w:val="20"/>
          <w:szCs w:val="20"/>
        </w:rPr>
        <w:t xml:space="preserve"> </w:t>
      </w:r>
      <w:r w:rsidR="00803802" w:rsidRPr="007B0FB3">
        <w:rPr>
          <w:rFonts w:asciiTheme="minorHAnsi" w:hAnsiTheme="minorHAnsi" w:cs="Times"/>
          <w:sz w:val="20"/>
          <w:szCs w:val="20"/>
          <w:lang w:val="en-US"/>
        </w:rPr>
        <w:t>Compared</w:t>
      </w:r>
      <w:r w:rsidR="00BF3576" w:rsidRPr="007B0FB3">
        <w:rPr>
          <w:rFonts w:asciiTheme="minorHAnsi" w:hAnsiTheme="minorHAnsi" w:cs="Times"/>
          <w:sz w:val="20"/>
          <w:szCs w:val="20"/>
          <w:lang w:val="en-US"/>
        </w:rPr>
        <w:t xml:space="preserve"> with the general population, people with schizophrenia are both twice as likely to have a diagnosis and die as a consequ</w:t>
      </w:r>
      <w:r w:rsidR="00BF3576" w:rsidRPr="00301869">
        <w:rPr>
          <w:rFonts w:asciiTheme="minorHAnsi" w:hAnsiTheme="minorHAnsi" w:cs="Times"/>
          <w:sz w:val="20"/>
          <w:szCs w:val="20"/>
          <w:lang w:val="en-US"/>
        </w:rPr>
        <w:t>ence of</w:t>
      </w:r>
      <w:r w:rsidR="00C306E1" w:rsidRPr="00301869">
        <w:rPr>
          <w:rFonts w:asciiTheme="minorHAnsi" w:hAnsiTheme="minorHAnsi" w:cs="Times"/>
          <w:sz w:val="20"/>
          <w:szCs w:val="20"/>
          <w:lang w:val="en-US"/>
        </w:rPr>
        <w:t xml:space="preserve"> cardiovascular disease</w:t>
      </w:r>
      <w:r w:rsidR="00BF3576" w:rsidRPr="00301869">
        <w:rPr>
          <w:rFonts w:asciiTheme="minorHAnsi" w:hAnsiTheme="minorHAnsi" w:cs="Times"/>
          <w:sz w:val="20"/>
          <w:szCs w:val="20"/>
          <w:lang w:val="en-US"/>
        </w:rPr>
        <w:t xml:space="preserve"> </w:t>
      </w:r>
      <w:r w:rsidR="00C306E1" w:rsidRPr="00301869">
        <w:rPr>
          <w:rFonts w:asciiTheme="minorHAnsi" w:hAnsiTheme="minorHAnsi" w:cs="Times"/>
          <w:sz w:val="20"/>
          <w:szCs w:val="20"/>
          <w:lang w:val="en-US"/>
        </w:rPr>
        <w:t>(</w:t>
      </w:r>
      <w:r w:rsidR="00BF3576" w:rsidRPr="00301869">
        <w:rPr>
          <w:rFonts w:asciiTheme="minorHAnsi" w:hAnsiTheme="minorHAnsi" w:cs="Times"/>
          <w:sz w:val="20"/>
          <w:szCs w:val="20"/>
          <w:lang w:val="en-US"/>
        </w:rPr>
        <w:t>CVD</w:t>
      </w:r>
      <w:r w:rsidR="00C306E1" w:rsidRPr="00301869">
        <w:rPr>
          <w:rFonts w:asciiTheme="minorHAnsi" w:hAnsiTheme="minorHAnsi" w:cs="Times"/>
          <w:sz w:val="20"/>
          <w:szCs w:val="20"/>
          <w:lang w:val="en-US"/>
        </w:rPr>
        <w:t>)</w:t>
      </w:r>
      <w:r w:rsidR="00BF3576" w:rsidRPr="00301869">
        <w:rPr>
          <w:rFonts w:asciiTheme="minorHAnsi" w:hAnsiTheme="minorHAnsi" w:cs="Times"/>
          <w:sz w:val="20"/>
          <w:szCs w:val="20"/>
          <w:lang w:val="en-US"/>
        </w:rPr>
        <w:t>.</w:t>
      </w:r>
      <w:r w:rsidR="00BF3576" w:rsidRPr="007B0FB3">
        <w:rPr>
          <w:rFonts w:asciiTheme="minorHAnsi" w:hAnsiTheme="minorHAnsi" w:cs="Times"/>
          <w:sz w:val="20"/>
          <w:szCs w:val="20"/>
          <w:lang w:val="en-US"/>
        </w:rPr>
        <w:fldChar w:fldCharType="begin"/>
      </w:r>
      <w:r w:rsidR="00DC5C31" w:rsidRPr="007B0FB3">
        <w:rPr>
          <w:rFonts w:asciiTheme="minorHAnsi" w:hAnsiTheme="minorHAnsi" w:cs="Times"/>
          <w:sz w:val="20"/>
          <w:szCs w:val="20"/>
          <w:lang w:val="en-US"/>
        </w:rPr>
        <w:instrText xml:space="preserve"> ADDIN EN.CITE &lt;EndNote&gt;&lt;Cite&gt;&lt;Author&gt;Correll&lt;/Author&gt;&lt;Year&gt;2018&lt;/Year&gt;&lt;RecNum&gt;2084&lt;/RecNum&gt;&lt;DisplayText&gt;&lt;style face="superscript"&gt;4&lt;/style&gt;&lt;/DisplayText&gt;&lt;record&gt;&lt;rec-number&gt;2084&lt;/rec-number&gt;&lt;foreign-keys&gt;&lt;key app="EN" db-id="9pf5wepzdstt21exx92pvp0uerff9e5aafds" timestamp="1531217507"&gt;2084&lt;/key&gt;&lt;/foreign-keys&gt;&lt;ref-type name="Journal Article"&gt;17&lt;/ref-type&gt;&lt;contributors&gt;&lt;authors&gt;&lt;author&gt;Correll&lt;/author&gt;&lt;/authors&gt;&lt;/contributors&gt;&lt;titles&gt;&lt;title&gt;Prevalence, incidence and mortality from cardiovascular disease in patients with pooled and specific severe mental illness: a large-scale meta-analysis of 3,211,768 patients and 113,383,368 controls (vol 16, pg 163, 2014)&lt;/title&gt;&lt;secondary-title&gt;World Psychiatry&lt;/secondary-title&gt;&lt;alt-title&gt;World Psychiatry&lt;/alt-title&gt;&lt;/titles&gt;&lt;periodical&gt;&lt;full-title&gt;World Psychiatry&lt;/full-title&gt;&lt;abbr-1&gt;World Psychiatry&lt;/abbr-1&gt;&lt;/periodical&gt;&lt;alt-periodical&gt;&lt;full-title&gt;World Psychiatry&lt;/full-title&gt;&lt;abbr-1&gt;World Psychiatry&lt;/abbr-1&gt;&lt;/alt-periodical&gt;&lt;pages&gt;120-120&lt;/pages&gt;&lt;volume&gt;17&lt;/volume&gt;&lt;number&gt;1&lt;/number&gt;&lt;dates&gt;&lt;year&gt;2018&lt;/year&gt;&lt;pub-dates&gt;&lt;date&gt;Feb&lt;/date&gt;&lt;/pub-dates&gt;&lt;/dates&gt;&lt;isbn&gt;2051-5545&lt;/isbn&gt;&lt;accession-num&gt;WOS:000422959200035&lt;/accession-num&gt;&lt;urls&gt;&lt;related-urls&gt;&lt;url&gt;&amp;lt;Go to ISI&amp;gt;://WOS:000422959200035&lt;/url&gt;&lt;/related-urls&gt;&lt;/urls&gt;&lt;electronic-resource-num&gt;10.1002/wps.20503&lt;/electronic-resource-num&gt;&lt;language&gt;English&lt;/language&gt;&lt;/record&gt;&lt;/Cite&gt;&lt;/EndNote&gt;</w:instrText>
      </w:r>
      <w:r w:rsidR="00BF3576" w:rsidRPr="007B0FB3">
        <w:rPr>
          <w:rFonts w:asciiTheme="minorHAnsi" w:hAnsiTheme="minorHAnsi" w:cs="Times"/>
          <w:sz w:val="20"/>
          <w:szCs w:val="20"/>
          <w:lang w:val="en-US"/>
        </w:rPr>
        <w:fldChar w:fldCharType="separate"/>
      </w:r>
      <w:r w:rsidR="00DC5C31" w:rsidRPr="007B0FB3">
        <w:rPr>
          <w:rFonts w:asciiTheme="minorHAnsi" w:hAnsiTheme="minorHAnsi" w:cs="Times"/>
          <w:noProof/>
          <w:sz w:val="20"/>
          <w:szCs w:val="20"/>
          <w:vertAlign w:val="superscript"/>
          <w:lang w:val="en-US"/>
        </w:rPr>
        <w:t>4</w:t>
      </w:r>
      <w:r w:rsidR="00BF3576" w:rsidRPr="007B0FB3">
        <w:rPr>
          <w:rFonts w:asciiTheme="minorHAnsi" w:hAnsiTheme="minorHAnsi" w:cs="Times"/>
          <w:sz w:val="20"/>
          <w:szCs w:val="20"/>
          <w:lang w:val="en-US"/>
        </w:rPr>
        <w:fldChar w:fldCharType="end"/>
      </w:r>
      <w:r w:rsidR="00BF3576" w:rsidRPr="007B0FB3">
        <w:rPr>
          <w:rFonts w:asciiTheme="minorHAnsi" w:hAnsiTheme="minorHAnsi" w:cs="Times"/>
          <w:sz w:val="20"/>
          <w:szCs w:val="20"/>
          <w:lang w:val="en-US"/>
        </w:rPr>
        <w:t xml:space="preserve"> </w:t>
      </w:r>
      <w:r w:rsidR="00BF3576" w:rsidRPr="007B0FB3">
        <w:rPr>
          <w:rFonts w:asciiTheme="minorHAnsi" w:hAnsiTheme="minorHAnsi"/>
          <w:color w:val="000000"/>
          <w:sz w:val="20"/>
          <w:szCs w:val="20"/>
        </w:rPr>
        <w:t xml:space="preserve"> The mortality gap between </w:t>
      </w:r>
      <w:r w:rsidR="00302D02" w:rsidRPr="007B0FB3">
        <w:rPr>
          <w:rFonts w:asciiTheme="minorHAnsi" w:hAnsiTheme="minorHAnsi"/>
          <w:color w:val="000000"/>
          <w:sz w:val="20"/>
          <w:szCs w:val="20"/>
        </w:rPr>
        <w:t xml:space="preserve">people </w:t>
      </w:r>
      <w:r w:rsidR="00BF3576" w:rsidRPr="007B0FB3">
        <w:rPr>
          <w:rFonts w:asciiTheme="minorHAnsi" w:hAnsiTheme="minorHAnsi"/>
          <w:color w:val="000000"/>
          <w:sz w:val="20"/>
          <w:szCs w:val="20"/>
        </w:rPr>
        <w:t>with schizophrenia and the general population is growing,</w:t>
      </w:r>
      <w:r w:rsidR="00BF3576" w:rsidRPr="007B0FB3">
        <w:rPr>
          <w:rFonts w:asciiTheme="minorHAnsi" w:hAnsiTheme="minorHAnsi" w:cs="Times"/>
          <w:sz w:val="20"/>
          <w:szCs w:val="20"/>
        </w:rPr>
        <w:fldChar w:fldCharType="begin"/>
      </w:r>
      <w:r w:rsidR="00DC5C31" w:rsidRPr="007B0FB3">
        <w:rPr>
          <w:rFonts w:asciiTheme="minorHAnsi" w:hAnsiTheme="minorHAnsi" w:cs="Times"/>
          <w:sz w:val="20"/>
          <w:szCs w:val="20"/>
        </w:rPr>
        <w:instrText xml:space="preserve"> ADDIN EN.CITE &lt;EndNote&gt;&lt;Cite&gt;&lt;Author&gt;Saha&lt;/Author&gt;&lt;Year&gt;2007&lt;/Year&gt;&lt;RecNum&gt;4779&lt;/RecNum&gt;&lt;DisplayText&gt;&lt;style face="superscript"&gt;5&lt;/style&gt;&lt;/DisplayText&gt;&lt;record&gt;&lt;rec-number&gt;4779&lt;/rec-number&gt;&lt;foreign-keys&gt;&lt;key app="EN" db-id="fwzp02ptpv0a5ueewdtvas0qavsw9zs55xt9" timestamp="1467311298"&gt;4779&lt;/key&gt;&lt;/foreign-keys&gt;&lt;ref-type name="Journal Article"&gt;17&lt;/ref-type&gt;&lt;contributors&gt;&lt;authors&gt;&lt;author&gt;Saha, S.&lt;/author&gt;&lt;author&gt;Chant, D.&lt;/author&gt;&lt;author&gt;McGrath, J.&lt;/author&gt;&lt;/authors&gt;&lt;/contributors&gt;&lt;auth-address&gt;Queensland Centre for Mental Health Research, The Park Centre for Mental Health, Wacol Q4076, Australia.&lt;/auth-address&gt;&lt;titles&gt;&lt;title&gt;A systematic review of mortality in schizophrenia: is the differential mortality gap worsening over time?&lt;/title&gt;&lt;secondary-title&gt;Arch Gen Psychiatry&lt;/secondary-title&gt;&lt;/titles&gt;&lt;periodical&gt;&lt;full-title&gt;Arch Gen Psychiatry&lt;/full-title&gt;&lt;/periodical&gt;&lt;pages&gt;1123-31&lt;/pages&gt;&lt;volume&gt;64&lt;/volume&gt;&lt;number&gt;10&lt;/number&gt;&lt;keywords&gt;&lt;keyword&gt;Antipsychotic Agents/adverse effects/therapeutic use&lt;/keyword&gt;&lt;keyword&gt;Cause of Death/trends&lt;/keyword&gt;&lt;keyword&gt;Cross-Cultural Comparison&lt;/keyword&gt;&lt;keyword&gt;Data Collection/statistics &amp;amp; numerical data&lt;/keyword&gt;&lt;keyword&gt;Developed Countries/statistics &amp;amp; numerical data&lt;/keyword&gt;&lt;keyword&gt;Female&lt;/keyword&gt;&lt;keyword&gt;Forecasting&lt;/keyword&gt;&lt;keyword&gt;Health Status&lt;/keyword&gt;&lt;keyword&gt;Humans&lt;/keyword&gt;&lt;keyword&gt;Male&lt;/keyword&gt;&lt;keyword&gt;Meta-Analysis as Topic&lt;/keyword&gt;&lt;keyword&gt;Mortality/trends&lt;/keyword&gt;&lt;keyword&gt;Risk Factors&lt;/keyword&gt;&lt;keyword&gt;Schizophrenia/diagnosis/drug therapy/*mortality&lt;/keyword&gt;&lt;keyword&gt;Sex Factors&lt;/keyword&gt;&lt;keyword&gt;Suicide/statistics &amp;amp; numerical data&lt;/keyword&gt;&lt;/keywords&gt;&lt;dates&gt;&lt;year&gt;2007&lt;/year&gt;&lt;pub-dates&gt;&lt;date&gt;Oct&lt;/date&gt;&lt;/pub-dates&gt;&lt;/dates&gt;&lt;isbn&gt;0003-990X (Print)&amp;#xD;0003-990X (Linking)&lt;/isbn&gt;&lt;accession-num&gt;17909124&lt;/accession-num&gt;&lt;urls&gt;&lt;related-urls&gt;&lt;url&gt;http://www.ncbi.nlm.nih.gov/pubmed/17909124&lt;/url&gt;&lt;/related-urls&gt;&lt;/urls&gt;&lt;electronic-resource-num&gt;10.1001/archpsyc.64.10.1123&lt;/electronic-resource-num&gt;&lt;/record&gt;&lt;/Cite&gt;&lt;/EndNote&gt;</w:instrText>
      </w:r>
      <w:r w:rsidR="00BF3576" w:rsidRPr="007B0FB3">
        <w:rPr>
          <w:rFonts w:asciiTheme="minorHAnsi" w:hAnsiTheme="minorHAnsi" w:cs="Times"/>
          <w:sz w:val="20"/>
          <w:szCs w:val="20"/>
        </w:rPr>
        <w:fldChar w:fldCharType="separate"/>
      </w:r>
      <w:r w:rsidR="00DC5C31" w:rsidRPr="007B0FB3">
        <w:rPr>
          <w:rFonts w:asciiTheme="minorHAnsi" w:hAnsiTheme="minorHAnsi" w:cs="Times"/>
          <w:noProof/>
          <w:sz w:val="20"/>
          <w:szCs w:val="20"/>
          <w:vertAlign w:val="superscript"/>
        </w:rPr>
        <w:t>5</w:t>
      </w:r>
      <w:r w:rsidR="00BF3576" w:rsidRPr="007B0FB3">
        <w:rPr>
          <w:rFonts w:asciiTheme="minorHAnsi" w:hAnsiTheme="minorHAnsi" w:cs="Times"/>
          <w:sz w:val="20"/>
          <w:szCs w:val="20"/>
        </w:rPr>
        <w:fldChar w:fldCharType="end"/>
      </w:r>
      <w:r w:rsidR="00BF3576" w:rsidRPr="007B0FB3">
        <w:rPr>
          <w:rFonts w:asciiTheme="minorHAnsi" w:hAnsiTheme="minorHAnsi"/>
          <w:color w:val="000000"/>
          <w:sz w:val="20"/>
          <w:szCs w:val="20"/>
        </w:rPr>
        <w:t xml:space="preserve"> suggesting a need for improved understanding of the factors underlying</w:t>
      </w:r>
      <w:r w:rsidR="00C306E1" w:rsidRPr="007B0FB3">
        <w:rPr>
          <w:rFonts w:asciiTheme="minorHAnsi" w:hAnsiTheme="minorHAnsi"/>
          <w:color w:val="000000"/>
          <w:sz w:val="20"/>
          <w:szCs w:val="20"/>
        </w:rPr>
        <w:t xml:space="preserve"> CVD</w:t>
      </w:r>
      <w:r w:rsidR="00BF3576" w:rsidRPr="007B0FB3">
        <w:rPr>
          <w:rFonts w:asciiTheme="minorHAnsi" w:hAnsiTheme="minorHAnsi"/>
          <w:color w:val="000000"/>
          <w:sz w:val="20"/>
          <w:szCs w:val="20"/>
        </w:rPr>
        <w:t xml:space="preserve"> in this group.  </w:t>
      </w:r>
      <w:bookmarkStart w:id="9" w:name="_Hlk19966526"/>
      <w:bookmarkStart w:id="10" w:name="_Hlk19952594"/>
      <w:r w:rsidR="00F762CF" w:rsidRPr="007B0FB3">
        <w:rPr>
          <w:rFonts w:asciiTheme="minorHAnsi" w:hAnsiTheme="minorHAnsi"/>
          <w:color w:val="000000"/>
          <w:sz w:val="20"/>
          <w:szCs w:val="20"/>
        </w:rPr>
        <w:t>While studies have previously examined change in weight with different antipsychoti</w:t>
      </w:r>
      <w:r w:rsidR="00D5643B" w:rsidRPr="007B0FB3">
        <w:rPr>
          <w:rFonts w:asciiTheme="minorHAnsi" w:hAnsiTheme="minorHAnsi"/>
          <w:color w:val="000000"/>
          <w:sz w:val="20"/>
          <w:szCs w:val="20"/>
        </w:rPr>
        <w:t>c</w:t>
      </w:r>
      <w:r w:rsidR="00D2133A" w:rsidRPr="007B0FB3">
        <w:rPr>
          <w:rFonts w:asciiTheme="minorHAnsi" w:hAnsiTheme="minorHAnsi"/>
          <w:color w:val="000000"/>
          <w:sz w:val="20"/>
          <w:szCs w:val="20"/>
        </w:rPr>
        <w:t>s</w:t>
      </w:r>
      <w:r w:rsidR="00F762CF" w:rsidRPr="007B0FB3">
        <w:rPr>
          <w:rFonts w:asciiTheme="minorHAnsi" w:hAnsiTheme="minorHAnsi"/>
          <w:color w:val="000000"/>
          <w:sz w:val="20"/>
          <w:szCs w:val="20"/>
        </w:rPr>
        <w:t>,</w:t>
      </w:r>
      <w:bookmarkStart w:id="11" w:name="_Hlk19953405"/>
      <w:r w:rsidR="000955EC" w:rsidRPr="007B0FB3">
        <w:rPr>
          <w:rFonts w:asciiTheme="minorHAnsi" w:hAnsiTheme="minorHAnsi"/>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9E341B" w:rsidRPr="007B0FB3">
        <w:rPr>
          <w:rFonts w:asciiTheme="minorHAnsi" w:hAnsiTheme="minorHAnsi"/>
          <w:color w:val="000000"/>
          <w:sz w:val="20"/>
          <w:szCs w:val="20"/>
          <w:bdr w:val="none" w:sz="0" w:space="0" w:color="auto" w:frame="1"/>
        </w:rPr>
        <w:instrText xml:space="preserve"> ADDIN EN.CITE </w:instrText>
      </w:r>
      <w:r w:rsidR="009E341B" w:rsidRPr="007B0FB3">
        <w:rPr>
          <w:rFonts w:asciiTheme="minorHAnsi" w:hAnsiTheme="minorHAnsi"/>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9E341B" w:rsidRPr="007B0FB3">
        <w:rPr>
          <w:rFonts w:asciiTheme="minorHAnsi" w:hAnsiTheme="minorHAnsi"/>
          <w:color w:val="000000"/>
          <w:sz w:val="20"/>
          <w:szCs w:val="20"/>
          <w:bdr w:val="none" w:sz="0" w:space="0" w:color="auto" w:frame="1"/>
        </w:rPr>
        <w:instrText xml:space="preserve"> ADDIN EN.CITE.DATA </w:instrText>
      </w:r>
      <w:r w:rsidR="009E341B" w:rsidRPr="007B0FB3">
        <w:rPr>
          <w:rFonts w:asciiTheme="minorHAnsi" w:hAnsiTheme="minorHAnsi"/>
          <w:color w:val="000000"/>
          <w:sz w:val="20"/>
          <w:szCs w:val="20"/>
          <w:bdr w:val="none" w:sz="0" w:space="0" w:color="auto" w:frame="1"/>
        </w:rPr>
      </w:r>
      <w:r w:rsidR="009E341B" w:rsidRPr="007B0FB3">
        <w:rPr>
          <w:rFonts w:asciiTheme="minorHAnsi" w:hAnsiTheme="minorHAnsi"/>
          <w:color w:val="000000"/>
          <w:sz w:val="20"/>
          <w:szCs w:val="20"/>
          <w:bdr w:val="none" w:sz="0" w:space="0" w:color="auto" w:frame="1"/>
        </w:rPr>
        <w:fldChar w:fldCharType="end"/>
      </w:r>
      <w:r w:rsidR="000955EC" w:rsidRPr="007B0FB3">
        <w:rPr>
          <w:rFonts w:asciiTheme="minorHAnsi" w:hAnsiTheme="minorHAnsi"/>
          <w:color w:val="000000"/>
          <w:sz w:val="20"/>
          <w:szCs w:val="20"/>
          <w:bdr w:val="none" w:sz="0" w:space="0" w:color="auto" w:frame="1"/>
        </w:rPr>
      </w:r>
      <w:r w:rsidR="000955EC" w:rsidRPr="007B0FB3">
        <w:rPr>
          <w:rFonts w:asciiTheme="minorHAnsi" w:hAnsiTheme="minorHAnsi"/>
          <w:color w:val="000000"/>
          <w:sz w:val="20"/>
          <w:szCs w:val="20"/>
          <w:bdr w:val="none" w:sz="0" w:space="0" w:color="auto" w:frame="1"/>
        </w:rPr>
        <w:fldChar w:fldCharType="separate"/>
      </w:r>
      <w:r w:rsidR="009E341B" w:rsidRPr="007B0FB3">
        <w:rPr>
          <w:rFonts w:asciiTheme="minorHAnsi" w:hAnsiTheme="minorHAnsi"/>
          <w:noProof/>
          <w:color w:val="000000"/>
          <w:sz w:val="20"/>
          <w:szCs w:val="20"/>
          <w:bdr w:val="none" w:sz="0" w:space="0" w:color="auto" w:frame="1"/>
          <w:vertAlign w:val="superscript"/>
        </w:rPr>
        <w:t>6</w:t>
      </w:r>
      <w:r w:rsidR="000955EC" w:rsidRPr="007B0FB3">
        <w:rPr>
          <w:rFonts w:asciiTheme="minorHAnsi" w:hAnsiTheme="minorHAnsi"/>
          <w:color w:val="000000"/>
          <w:sz w:val="20"/>
          <w:szCs w:val="20"/>
          <w:bdr w:val="none" w:sz="0" w:space="0" w:color="auto" w:frame="1"/>
        </w:rPr>
        <w:fldChar w:fldCharType="end"/>
      </w:r>
      <w:bookmarkEnd w:id="11"/>
      <w:r w:rsidR="00F762CF" w:rsidRPr="007B0FB3">
        <w:rPr>
          <w:rFonts w:asciiTheme="minorHAnsi" w:hAnsiTheme="minorHAnsi"/>
          <w:color w:val="000000"/>
          <w:sz w:val="20"/>
          <w:szCs w:val="20"/>
        </w:rPr>
        <w:t xml:space="preserve"> t</w:t>
      </w:r>
      <w:r w:rsidR="00F17803" w:rsidRPr="007B0FB3">
        <w:rPr>
          <w:rFonts w:asciiTheme="minorHAnsi" w:hAnsiTheme="minorHAnsi"/>
          <w:color w:val="000000"/>
          <w:sz w:val="20"/>
          <w:szCs w:val="20"/>
        </w:rPr>
        <w:t xml:space="preserve">here has not yet been a </w:t>
      </w:r>
      <w:r w:rsidR="004A0695" w:rsidRPr="007B0FB3">
        <w:rPr>
          <w:rFonts w:asciiTheme="minorHAnsi" w:hAnsiTheme="minorHAnsi"/>
          <w:color w:val="000000"/>
          <w:sz w:val="20"/>
          <w:szCs w:val="20"/>
        </w:rPr>
        <w:t>study that comprehensively examines antipsychotic-indu</w:t>
      </w:r>
      <w:r w:rsidR="004A0695" w:rsidRPr="00301869">
        <w:rPr>
          <w:rFonts w:asciiTheme="minorHAnsi" w:hAnsiTheme="minorHAnsi"/>
          <w:color w:val="000000"/>
          <w:sz w:val="20"/>
          <w:szCs w:val="20"/>
        </w:rPr>
        <w:t xml:space="preserve">ced metabolic change (i.e. glucose, cholesterol, and triglyceride alterations) using </w:t>
      </w:r>
      <w:r w:rsidR="00F17803" w:rsidRPr="00301869">
        <w:rPr>
          <w:rFonts w:asciiTheme="minorHAnsi" w:hAnsiTheme="minorHAnsi"/>
          <w:color w:val="000000"/>
          <w:sz w:val="20"/>
          <w:szCs w:val="20"/>
        </w:rPr>
        <w:t xml:space="preserve">network </w:t>
      </w:r>
      <w:r w:rsidR="00F033BA" w:rsidRPr="00301869">
        <w:rPr>
          <w:rFonts w:asciiTheme="minorHAnsi" w:hAnsiTheme="minorHAnsi"/>
          <w:color w:val="000000"/>
          <w:sz w:val="20"/>
          <w:szCs w:val="20"/>
        </w:rPr>
        <w:t>meta-analys</w:t>
      </w:r>
      <w:r w:rsidR="004A0695" w:rsidRPr="00301869">
        <w:rPr>
          <w:rFonts w:asciiTheme="minorHAnsi" w:hAnsiTheme="minorHAnsi"/>
          <w:color w:val="000000"/>
          <w:sz w:val="20"/>
          <w:szCs w:val="20"/>
        </w:rPr>
        <w:t>i</w:t>
      </w:r>
      <w:r w:rsidR="00F033BA" w:rsidRPr="00301869">
        <w:rPr>
          <w:rFonts w:asciiTheme="minorHAnsi" w:hAnsiTheme="minorHAnsi"/>
          <w:color w:val="000000"/>
          <w:sz w:val="20"/>
          <w:szCs w:val="20"/>
        </w:rPr>
        <w:t>s</w:t>
      </w:r>
      <w:r w:rsidR="00AE45DB" w:rsidRPr="00301869">
        <w:rPr>
          <w:rFonts w:asciiTheme="minorHAnsi" w:hAnsiTheme="minorHAnsi"/>
          <w:color w:val="000000"/>
          <w:sz w:val="20"/>
          <w:szCs w:val="20"/>
        </w:rPr>
        <w:t xml:space="preserve"> (NMA)</w:t>
      </w:r>
      <w:r w:rsidR="004A0695" w:rsidRPr="00301869">
        <w:rPr>
          <w:rFonts w:asciiTheme="minorHAnsi" w:hAnsiTheme="minorHAnsi"/>
          <w:color w:val="000000"/>
          <w:sz w:val="20"/>
          <w:szCs w:val="20"/>
        </w:rPr>
        <w:t>.</w:t>
      </w:r>
      <w:r w:rsidR="000955EC" w:rsidRPr="00301869">
        <w:rPr>
          <w:rFonts w:asciiTheme="minorHAnsi" w:hAnsiTheme="minorHAnsi"/>
          <w:color w:val="000000"/>
          <w:sz w:val="20"/>
          <w:szCs w:val="20"/>
        </w:rPr>
        <w:t xml:space="preserve"> </w:t>
      </w:r>
      <w:r w:rsidR="00943ACE" w:rsidRPr="00301869">
        <w:rPr>
          <w:rFonts w:asciiTheme="minorHAnsi" w:hAnsiTheme="minorHAnsi"/>
          <w:color w:val="000000"/>
          <w:sz w:val="20"/>
          <w:szCs w:val="20"/>
        </w:rPr>
        <w:t xml:space="preserve">Thus, </w:t>
      </w:r>
      <w:r w:rsidR="00575FC1" w:rsidRPr="00301869">
        <w:rPr>
          <w:rFonts w:asciiTheme="minorHAnsi" w:hAnsiTheme="minorHAnsi"/>
          <w:color w:val="000000"/>
          <w:sz w:val="20"/>
          <w:szCs w:val="20"/>
        </w:rPr>
        <w:t xml:space="preserve">the relative degree </w:t>
      </w:r>
      <w:r w:rsidR="00575FC1" w:rsidRPr="00301869">
        <w:rPr>
          <w:rFonts w:asciiTheme="minorHAnsi" w:hAnsiTheme="minorHAnsi"/>
          <w:color w:val="000000"/>
          <w:sz w:val="20"/>
          <w:szCs w:val="20"/>
          <w:bdr w:val="none" w:sz="0" w:space="0" w:color="auto" w:frame="1"/>
        </w:rPr>
        <w:t>to which metabolic alterations occur in acute</w:t>
      </w:r>
      <w:r w:rsidR="00E975C6" w:rsidRPr="00301869">
        <w:rPr>
          <w:rFonts w:asciiTheme="minorHAnsi" w:hAnsiTheme="minorHAnsi"/>
          <w:color w:val="000000"/>
          <w:sz w:val="20"/>
          <w:szCs w:val="20"/>
          <w:bdr w:val="none" w:sz="0" w:space="0" w:color="auto" w:frame="1"/>
        </w:rPr>
        <w:t>-</w:t>
      </w:r>
      <w:r w:rsidR="00575FC1" w:rsidRPr="00301869">
        <w:rPr>
          <w:rFonts w:asciiTheme="minorHAnsi" w:hAnsiTheme="minorHAnsi"/>
          <w:color w:val="000000"/>
          <w:sz w:val="20"/>
          <w:szCs w:val="20"/>
          <w:bdr w:val="none" w:sz="0" w:space="0" w:color="auto" w:frame="1"/>
        </w:rPr>
        <w:t xml:space="preserve">treatment with different </w:t>
      </w:r>
      <w:r w:rsidR="004A0695" w:rsidRPr="00301869">
        <w:rPr>
          <w:rFonts w:asciiTheme="minorHAnsi" w:hAnsiTheme="minorHAnsi"/>
          <w:color w:val="000000"/>
          <w:sz w:val="20"/>
          <w:szCs w:val="20"/>
          <w:bdr w:val="none" w:sz="0" w:space="0" w:color="auto" w:frame="1"/>
        </w:rPr>
        <w:t xml:space="preserve">antipsychotics </w:t>
      </w:r>
      <w:r w:rsidR="00575FC1" w:rsidRPr="00301869">
        <w:rPr>
          <w:rFonts w:asciiTheme="minorHAnsi" w:hAnsiTheme="minorHAnsi"/>
          <w:color w:val="000000"/>
          <w:sz w:val="20"/>
          <w:szCs w:val="20"/>
          <w:bdr w:val="none" w:sz="0" w:space="0" w:color="auto" w:frame="1"/>
        </w:rPr>
        <w:t>remain</w:t>
      </w:r>
      <w:r w:rsidR="0068607B" w:rsidRPr="00301869">
        <w:rPr>
          <w:rFonts w:asciiTheme="minorHAnsi" w:hAnsiTheme="minorHAnsi"/>
          <w:color w:val="000000"/>
          <w:sz w:val="20"/>
          <w:szCs w:val="20"/>
          <w:bdr w:val="none" w:sz="0" w:space="0" w:color="auto" w:frame="1"/>
        </w:rPr>
        <w:t>s</w:t>
      </w:r>
      <w:r w:rsidR="00575FC1" w:rsidRPr="00301869">
        <w:rPr>
          <w:rFonts w:asciiTheme="minorHAnsi" w:hAnsiTheme="minorHAnsi"/>
          <w:color w:val="000000"/>
          <w:sz w:val="20"/>
          <w:szCs w:val="20"/>
          <w:bdr w:val="none" w:sz="0" w:space="0" w:color="auto" w:frame="1"/>
        </w:rPr>
        <w:t xml:space="preserve"> unclear</w:t>
      </w:r>
      <w:r w:rsidR="00C748EF" w:rsidRPr="00301869">
        <w:rPr>
          <w:rFonts w:asciiTheme="minorHAnsi" w:hAnsiTheme="minorHAnsi"/>
          <w:color w:val="000000"/>
          <w:sz w:val="20"/>
          <w:szCs w:val="20"/>
          <w:bdr w:val="none" w:sz="0" w:space="0" w:color="auto" w:frame="1"/>
        </w:rPr>
        <w:t>.</w:t>
      </w:r>
      <w:r w:rsidR="005D1B22" w:rsidRPr="00301869">
        <w:rPr>
          <w:rFonts w:asciiTheme="minorHAnsi" w:hAnsiTheme="minorHAnsi"/>
          <w:color w:val="000000"/>
          <w:sz w:val="20"/>
          <w:szCs w:val="20"/>
          <w:bdr w:val="none" w:sz="0" w:space="0" w:color="auto" w:frame="1"/>
        </w:rPr>
        <w:t xml:space="preserve"> </w:t>
      </w:r>
      <w:r w:rsidR="00C748EF" w:rsidRPr="00301869">
        <w:rPr>
          <w:rFonts w:asciiTheme="minorHAnsi" w:hAnsiTheme="minorHAnsi"/>
          <w:color w:val="000000"/>
          <w:sz w:val="20"/>
          <w:szCs w:val="20"/>
          <w:bdr w:val="none" w:sz="0" w:space="0" w:color="auto" w:frame="1"/>
        </w:rPr>
        <w:t xml:space="preserve">Furthermore, </w:t>
      </w:r>
      <w:r w:rsidR="00C32295" w:rsidRPr="00301869">
        <w:rPr>
          <w:rFonts w:asciiTheme="minorHAnsi" w:hAnsiTheme="minorHAnsi"/>
          <w:color w:val="000000"/>
          <w:sz w:val="20"/>
          <w:szCs w:val="20"/>
        </w:rPr>
        <w:t xml:space="preserve">it is </w:t>
      </w:r>
      <w:r w:rsidR="00DB7E2B" w:rsidRPr="00301869">
        <w:rPr>
          <w:rFonts w:asciiTheme="minorHAnsi" w:hAnsiTheme="minorHAnsi"/>
          <w:color w:val="000000"/>
          <w:sz w:val="20"/>
          <w:szCs w:val="20"/>
        </w:rPr>
        <w:t>unknown</w:t>
      </w:r>
      <w:r w:rsidR="00C32295" w:rsidRPr="00301869">
        <w:rPr>
          <w:rFonts w:asciiTheme="minorHAnsi" w:hAnsiTheme="minorHAnsi"/>
          <w:color w:val="000000"/>
          <w:sz w:val="20"/>
          <w:szCs w:val="20"/>
        </w:rPr>
        <w:t xml:space="preserve"> what</w:t>
      </w:r>
      <w:r w:rsidR="00CF1527" w:rsidRPr="00301869">
        <w:rPr>
          <w:rFonts w:asciiTheme="minorHAnsi" w:hAnsiTheme="minorHAnsi"/>
          <w:color w:val="000000"/>
          <w:sz w:val="20"/>
          <w:szCs w:val="20"/>
        </w:rPr>
        <w:t xml:space="preserve"> physiological or demographic</w:t>
      </w:r>
      <w:r w:rsidR="00256066" w:rsidRPr="00301869">
        <w:rPr>
          <w:rFonts w:asciiTheme="minorHAnsi" w:hAnsiTheme="minorHAnsi"/>
          <w:color w:val="000000"/>
          <w:sz w:val="20"/>
          <w:szCs w:val="20"/>
        </w:rPr>
        <w:t xml:space="preserve"> </w:t>
      </w:r>
      <w:r w:rsidR="00B31ADF" w:rsidRPr="00301869">
        <w:rPr>
          <w:rFonts w:asciiTheme="minorHAnsi" w:hAnsiTheme="minorHAnsi"/>
          <w:color w:val="000000"/>
          <w:sz w:val="20"/>
          <w:szCs w:val="20"/>
        </w:rPr>
        <w:t xml:space="preserve">factors </w:t>
      </w:r>
      <w:r w:rsidR="00C32295" w:rsidRPr="00301869">
        <w:rPr>
          <w:rFonts w:asciiTheme="minorHAnsi" w:hAnsiTheme="minorHAnsi"/>
          <w:color w:val="000000"/>
          <w:sz w:val="20"/>
          <w:szCs w:val="20"/>
        </w:rPr>
        <w:t xml:space="preserve">predict </w:t>
      </w:r>
      <w:r w:rsidR="00C748EF" w:rsidRPr="00301869">
        <w:rPr>
          <w:rFonts w:asciiTheme="minorHAnsi" w:hAnsiTheme="minorHAnsi"/>
          <w:color w:val="000000"/>
          <w:sz w:val="20"/>
          <w:szCs w:val="20"/>
        </w:rPr>
        <w:t xml:space="preserve">antipsychotic-associated </w:t>
      </w:r>
      <w:r w:rsidR="00C32295" w:rsidRPr="00301869">
        <w:rPr>
          <w:rFonts w:asciiTheme="minorHAnsi" w:hAnsiTheme="minorHAnsi"/>
          <w:color w:val="000000"/>
          <w:sz w:val="20"/>
          <w:szCs w:val="20"/>
        </w:rPr>
        <w:t>metabolic dysregulation</w:t>
      </w:r>
      <w:r w:rsidR="004E6D3C" w:rsidRPr="00301869">
        <w:rPr>
          <w:rFonts w:asciiTheme="minorHAnsi" w:hAnsiTheme="minorHAnsi"/>
          <w:color w:val="000000"/>
          <w:sz w:val="20"/>
          <w:szCs w:val="20"/>
        </w:rPr>
        <w:t xml:space="preserve">. </w:t>
      </w:r>
      <w:r w:rsidR="007B0FB3" w:rsidRPr="007B0FB3">
        <w:rPr>
          <w:rFonts w:asciiTheme="minorHAnsi" w:hAnsiTheme="minorHAnsi"/>
          <w:sz w:val="20"/>
          <w:szCs w:val="20"/>
        </w:rPr>
        <w:t>Previous studies assessing comparative efficacies of different antipsychotics have used separate NMAs to respectively examine symptom change and change in weight.</w:t>
      </w:r>
      <w:r w:rsidR="007B0FB3" w:rsidRPr="007B0FB3">
        <w:rPr>
          <w:rFonts w:asciiTheme="minorHAnsi" w:hAnsiTheme="minorHAnsi"/>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7B0FB3" w:rsidRPr="007B0FB3">
        <w:rPr>
          <w:rFonts w:asciiTheme="minorHAnsi" w:hAnsiTheme="minorHAnsi"/>
          <w:color w:val="000000"/>
          <w:sz w:val="20"/>
          <w:szCs w:val="20"/>
          <w:bdr w:val="none" w:sz="0" w:space="0" w:color="auto" w:frame="1"/>
        </w:rPr>
        <w:instrText xml:space="preserve"> ADDIN EN.CITE </w:instrText>
      </w:r>
      <w:r w:rsidR="007B0FB3" w:rsidRPr="007B0FB3">
        <w:rPr>
          <w:rFonts w:asciiTheme="minorHAnsi" w:hAnsiTheme="minorHAnsi"/>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7B0FB3" w:rsidRPr="007B0FB3">
        <w:rPr>
          <w:rFonts w:asciiTheme="minorHAnsi" w:hAnsiTheme="minorHAnsi"/>
          <w:color w:val="000000"/>
          <w:sz w:val="20"/>
          <w:szCs w:val="20"/>
          <w:bdr w:val="none" w:sz="0" w:space="0" w:color="auto" w:frame="1"/>
        </w:rPr>
        <w:instrText xml:space="preserve"> ADDIN EN.CITE.DATA </w:instrText>
      </w:r>
      <w:r w:rsidR="007B0FB3" w:rsidRPr="007B0FB3">
        <w:rPr>
          <w:rFonts w:asciiTheme="minorHAnsi" w:hAnsiTheme="minorHAnsi"/>
          <w:color w:val="000000"/>
          <w:sz w:val="20"/>
          <w:szCs w:val="20"/>
          <w:bdr w:val="none" w:sz="0" w:space="0" w:color="auto" w:frame="1"/>
        </w:rPr>
      </w:r>
      <w:r w:rsidR="007B0FB3" w:rsidRPr="007B0FB3">
        <w:rPr>
          <w:rFonts w:asciiTheme="minorHAnsi" w:hAnsiTheme="minorHAnsi"/>
          <w:color w:val="000000"/>
          <w:sz w:val="20"/>
          <w:szCs w:val="20"/>
          <w:bdr w:val="none" w:sz="0" w:space="0" w:color="auto" w:frame="1"/>
        </w:rPr>
        <w:fldChar w:fldCharType="end"/>
      </w:r>
      <w:r w:rsidR="007B0FB3" w:rsidRPr="007B0FB3">
        <w:rPr>
          <w:rFonts w:asciiTheme="minorHAnsi" w:hAnsiTheme="minorHAnsi"/>
          <w:color w:val="000000"/>
          <w:sz w:val="20"/>
          <w:szCs w:val="20"/>
          <w:bdr w:val="none" w:sz="0" w:space="0" w:color="auto" w:frame="1"/>
        </w:rPr>
      </w:r>
      <w:r w:rsidR="007B0FB3" w:rsidRPr="007B0FB3">
        <w:rPr>
          <w:rFonts w:asciiTheme="minorHAnsi" w:hAnsiTheme="minorHAnsi"/>
          <w:color w:val="000000"/>
          <w:sz w:val="20"/>
          <w:szCs w:val="20"/>
          <w:bdr w:val="none" w:sz="0" w:space="0" w:color="auto" w:frame="1"/>
        </w:rPr>
        <w:fldChar w:fldCharType="separate"/>
      </w:r>
      <w:r w:rsidR="007B0FB3" w:rsidRPr="007B0FB3">
        <w:rPr>
          <w:rFonts w:asciiTheme="minorHAnsi" w:hAnsiTheme="minorHAnsi"/>
          <w:noProof/>
          <w:color w:val="000000"/>
          <w:sz w:val="20"/>
          <w:szCs w:val="20"/>
          <w:bdr w:val="none" w:sz="0" w:space="0" w:color="auto" w:frame="1"/>
          <w:vertAlign w:val="superscript"/>
        </w:rPr>
        <w:t>6</w:t>
      </w:r>
      <w:r w:rsidR="007B0FB3" w:rsidRPr="007B0FB3">
        <w:rPr>
          <w:rFonts w:asciiTheme="minorHAnsi" w:hAnsiTheme="minorHAnsi"/>
          <w:color w:val="000000"/>
          <w:sz w:val="20"/>
          <w:szCs w:val="20"/>
          <w:bdr w:val="none" w:sz="0" w:space="0" w:color="auto" w:frame="1"/>
        </w:rPr>
        <w:fldChar w:fldCharType="end"/>
      </w:r>
      <w:r w:rsidR="007B0FB3" w:rsidRPr="007B0FB3">
        <w:rPr>
          <w:rFonts w:asciiTheme="minorHAnsi" w:hAnsiTheme="minorHAnsi"/>
          <w:sz w:val="20"/>
          <w:szCs w:val="20"/>
        </w:rPr>
        <w:t xml:space="preserve"> However, to date there has not been a meta-analysis that synthesises metabolic and symptom-change data. Thus, it is unclear if there is </w:t>
      </w:r>
      <w:r w:rsidR="007B0FB3" w:rsidRPr="007B0FB3">
        <w:rPr>
          <w:rFonts w:asciiTheme="minorHAnsi" w:hAnsiTheme="minorHAnsi"/>
          <w:color w:val="000000"/>
          <w:sz w:val="20"/>
          <w:szCs w:val="20"/>
        </w:rPr>
        <w:t>an association between antipsychotic-induced metabolic dysregulation and symptom-change in patients, as suggested by some, but not all</w:t>
      </w:r>
      <w:r w:rsidR="007B0FB3" w:rsidRPr="007B0FB3">
        <w:rPr>
          <w:rFonts w:asciiTheme="minorHAnsi" w:hAnsiTheme="minorHAnsi"/>
          <w:sz w:val="20"/>
          <w:szCs w:val="20"/>
        </w:rPr>
        <w:t xml:space="preserve"> previous longitudinal studies.</w:t>
      </w:r>
      <w:r w:rsidR="007B0FB3" w:rsidRPr="007B0FB3">
        <w:rPr>
          <w:rFonts w:asciiTheme="minorHAnsi" w:hAnsiTheme="minorHAnsi"/>
          <w:sz w:val="20"/>
          <w:szCs w:val="20"/>
        </w:rPr>
        <w:fldChar w:fldCharType="begin">
          <w:fldData xml:space="preserve">PEVuZE5vdGU+PENpdGU+PEF1dGhvcj5IZXJtZXM8L0F1dGhvcj48WWVhcj4yMDExPC9ZZWFyPjxS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gmYW1wO0FOPTIwMTEtMDkyMzEtMDI5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=
</w:fldData>
        </w:fldChar>
      </w:r>
      <w:r w:rsidR="007B0FB3" w:rsidRPr="007B0FB3">
        <w:rPr>
          <w:rFonts w:asciiTheme="minorHAnsi" w:hAnsiTheme="minorHAnsi"/>
          <w:sz w:val="20"/>
          <w:szCs w:val="20"/>
        </w:rPr>
        <w:instrText xml:space="preserve"> ADDIN EN.CITE </w:instrText>
      </w:r>
      <w:r w:rsidR="007B0FB3" w:rsidRPr="007B0FB3">
        <w:rPr>
          <w:rFonts w:asciiTheme="minorHAnsi" w:hAnsiTheme="minorHAnsi"/>
          <w:sz w:val="20"/>
          <w:szCs w:val="20"/>
        </w:rPr>
        <w:fldChar w:fldCharType="begin">
          <w:fldData xml:space="preserve">PEVuZE5vdGU+PENpdGU+PEF1dGhvcj5IZXJtZXM8L0F1dGhvcj48WWVhcj4yMDExPC9ZZWFyPjxS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gmYW1wO0FOPTIwMTEtMDkyMzEtMDI5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=
</w:fldData>
        </w:fldChar>
      </w:r>
      <w:r w:rsidR="007B0FB3" w:rsidRPr="007B0FB3">
        <w:rPr>
          <w:rFonts w:asciiTheme="minorHAnsi" w:hAnsiTheme="minorHAnsi"/>
          <w:sz w:val="20"/>
          <w:szCs w:val="20"/>
        </w:rPr>
        <w:instrText xml:space="preserve"> ADDIN EN.CITE.DATA </w:instrText>
      </w:r>
      <w:r w:rsidR="007B0FB3" w:rsidRPr="007B0FB3">
        <w:rPr>
          <w:rFonts w:asciiTheme="minorHAnsi" w:hAnsiTheme="minorHAnsi"/>
          <w:sz w:val="20"/>
          <w:szCs w:val="20"/>
        </w:rPr>
      </w:r>
      <w:r w:rsidR="007B0FB3" w:rsidRPr="007B0FB3">
        <w:rPr>
          <w:rFonts w:asciiTheme="minorHAnsi" w:hAnsiTheme="minorHAnsi"/>
          <w:sz w:val="20"/>
          <w:szCs w:val="20"/>
        </w:rPr>
        <w:fldChar w:fldCharType="end"/>
      </w:r>
      <w:r w:rsidR="007B0FB3" w:rsidRPr="007B0FB3">
        <w:rPr>
          <w:rFonts w:asciiTheme="minorHAnsi" w:hAnsiTheme="minorHAnsi"/>
          <w:sz w:val="20"/>
          <w:szCs w:val="20"/>
        </w:rPr>
      </w:r>
      <w:r w:rsidR="007B0FB3" w:rsidRPr="007B0FB3">
        <w:rPr>
          <w:rFonts w:asciiTheme="minorHAnsi" w:hAnsiTheme="minorHAnsi"/>
          <w:sz w:val="20"/>
          <w:szCs w:val="20"/>
        </w:rPr>
        <w:fldChar w:fldCharType="separate"/>
      </w:r>
      <w:r w:rsidR="007B0FB3" w:rsidRPr="007B0FB3">
        <w:rPr>
          <w:rFonts w:asciiTheme="minorHAnsi" w:hAnsiTheme="minorHAnsi"/>
          <w:noProof/>
          <w:sz w:val="20"/>
          <w:szCs w:val="20"/>
          <w:vertAlign w:val="superscript"/>
        </w:rPr>
        <w:t>7-9</w:t>
      </w:r>
      <w:r w:rsidR="007B0FB3" w:rsidRPr="007B0FB3">
        <w:rPr>
          <w:rFonts w:asciiTheme="minorHAnsi" w:hAnsiTheme="minorHAnsi"/>
          <w:sz w:val="20"/>
          <w:szCs w:val="20"/>
        </w:rPr>
        <w:fldChar w:fldCharType="end"/>
      </w:r>
      <w:r w:rsidR="009D69B4" w:rsidRPr="007B0FB3">
        <w:rPr>
          <w:rFonts w:asciiTheme="minorHAnsi" w:hAnsiTheme="minorHAnsi"/>
          <w:sz w:val="20"/>
          <w:szCs w:val="20"/>
        </w:rPr>
        <w:t xml:space="preserve"> </w:t>
      </w:r>
      <w:r w:rsidR="00624049" w:rsidRPr="007B0FB3">
        <w:rPr>
          <w:rFonts w:asciiTheme="minorHAnsi" w:hAnsiTheme="minorHAnsi"/>
          <w:sz w:val="20"/>
          <w:szCs w:val="20"/>
        </w:rPr>
        <w:t xml:space="preserve"> </w:t>
      </w:r>
      <w:bookmarkEnd w:id="9"/>
      <w:r w:rsidR="00F24E99" w:rsidRPr="007B0FB3">
        <w:rPr>
          <w:rFonts w:asciiTheme="minorHAnsi" w:hAnsiTheme="minorHAnsi"/>
          <w:sz w:val="20"/>
          <w:szCs w:val="20"/>
        </w:rPr>
        <w:t xml:space="preserve">As such, </w:t>
      </w:r>
      <w:bookmarkStart w:id="12" w:name="_Hlk19902909"/>
      <w:r w:rsidR="00D43E76" w:rsidRPr="007B0FB3">
        <w:rPr>
          <w:rFonts w:asciiTheme="minorHAnsi" w:hAnsiTheme="minorHAnsi"/>
          <w:sz w:val="20"/>
          <w:szCs w:val="20"/>
        </w:rPr>
        <w:t xml:space="preserve">we </w:t>
      </w:r>
      <w:r w:rsidR="00B31ADF" w:rsidRPr="007B0FB3">
        <w:rPr>
          <w:rFonts w:asciiTheme="minorHAnsi" w:hAnsiTheme="minorHAnsi"/>
          <w:sz w:val="20"/>
          <w:szCs w:val="20"/>
        </w:rPr>
        <w:t>have</w:t>
      </w:r>
      <w:r w:rsidR="00D43E76" w:rsidRPr="007B0FB3">
        <w:rPr>
          <w:rFonts w:asciiTheme="minorHAnsi" w:hAnsiTheme="minorHAnsi"/>
          <w:sz w:val="20"/>
          <w:szCs w:val="20"/>
        </w:rPr>
        <w:t xml:space="preserve"> perform</w:t>
      </w:r>
      <w:r w:rsidR="00B31ADF" w:rsidRPr="007B0FB3">
        <w:rPr>
          <w:rFonts w:asciiTheme="minorHAnsi" w:hAnsiTheme="minorHAnsi"/>
          <w:sz w:val="20"/>
          <w:szCs w:val="20"/>
        </w:rPr>
        <w:t>ed</w:t>
      </w:r>
      <w:r w:rsidR="00D43E76" w:rsidRPr="007B0FB3">
        <w:rPr>
          <w:rFonts w:asciiTheme="minorHAnsi" w:hAnsiTheme="minorHAnsi"/>
          <w:sz w:val="20"/>
          <w:szCs w:val="20"/>
        </w:rPr>
        <w:t xml:space="preserve"> </w:t>
      </w:r>
      <w:r w:rsidR="00772347" w:rsidRPr="007B0FB3">
        <w:rPr>
          <w:rFonts w:asciiTheme="minorHAnsi" w:hAnsiTheme="minorHAnsi"/>
          <w:sz w:val="20"/>
          <w:szCs w:val="20"/>
        </w:rPr>
        <w:t>a</w:t>
      </w:r>
      <w:r w:rsidR="00B1368B" w:rsidRPr="007B0FB3">
        <w:rPr>
          <w:rFonts w:asciiTheme="minorHAnsi" w:hAnsiTheme="minorHAnsi"/>
          <w:sz w:val="20"/>
          <w:szCs w:val="20"/>
        </w:rPr>
        <w:t xml:space="preserve"> NMA</w:t>
      </w:r>
      <w:r w:rsidR="00D43E76" w:rsidRPr="007B0FB3">
        <w:rPr>
          <w:rFonts w:asciiTheme="minorHAnsi" w:hAnsiTheme="minorHAnsi"/>
          <w:sz w:val="20"/>
          <w:szCs w:val="20"/>
        </w:rPr>
        <w:t xml:space="preserve"> of trials comparing antipsychotics in treatment of schizophrenia</w:t>
      </w:r>
      <w:r w:rsidR="00B31ADF" w:rsidRPr="00301869">
        <w:rPr>
          <w:rFonts w:asciiTheme="minorHAnsi" w:hAnsiTheme="minorHAnsi"/>
          <w:sz w:val="20"/>
          <w:szCs w:val="20"/>
        </w:rPr>
        <w:t>, aiming</w:t>
      </w:r>
      <w:r w:rsidR="00D43E76" w:rsidRPr="00301869">
        <w:rPr>
          <w:rFonts w:asciiTheme="minorHAnsi" w:hAnsiTheme="minorHAnsi"/>
          <w:sz w:val="20"/>
          <w:szCs w:val="20"/>
        </w:rPr>
        <w:t xml:space="preserve"> to determine the </w:t>
      </w:r>
      <w:r w:rsidR="00A75637" w:rsidRPr="00301869">
        <w:rPr>
          <w:rFonts w:asciiTheme="minorHAnsi" w:hAnsiTheme="minorHAnsi"/>
          <w:sz w:val="20"/>
          <w:szCs w:val="20"/>
        </w:rPr>
        <w:t xml:space="preserve">relative </w:t>
      </w:r>
      <w:r w:rsidR="00D43E76" w:rsidRPr="00301869">
        <w:rPr>
          <w:rFonts w:asciiTheme="minorHAnsi" w:hAnsiTheme="minorHAnsi"/>
          <w:sz w:val="20"/>
          <w:szCs w:val="20"/>
        </w:rPr>
        <w:t>effect</w:t>
      </w:r>
      <w:r w:rsidR="00B31ADF" w:rsidRPr="00301869">
        <w:rPr>
          <w:rFonts w:asciiTheme="minorHAnsi" w:hAnsiTheme="minorHAnsi"/>
          <w:sz w:val="20"/>
          <w:szCs w:val="20"/>
        </w:rPr>
        <w:t>s</w:t>
      </w:r>
      <w:r w:rsidR="00D43E76" w:rsidRPr="00301869">
        <w:rPr>
          <w:rFonts w:asciiTheme="minorHAnsi" w:hAnsiTheme="minorHAnsi"/>
          <w:sz w:val="20"/>
          <w:szCs w:val="20"/>
        </w:rPr>
        <w:t xml:space="preserve"> of </w:t>
      </w:r>
      <w:r w:rsidR="00A75637" w:rsidRPr="00301869">
        <w:rPr>
          <w:rFonts w:asciiTheme="minorHAnsi" w:hAnsiTheme="minorHAnsi"/>
          <w:sz w:val="20"/>
          <w:szCs w:val="20"/>
        </w:rPr>
        <w:t xml:space="preserve">different </w:t>
      </w:r>
      <w:r w:rsidR="002B104B" w:rsidRPr="00301869">
        <w:rPr>
          <w:rFonts w:asciiTheme="minorHAnsi" w:hAnsiTheme="minorHAnsi"/>
          <w:sz w:val="20"/>
          <w:szCs w:val="20"/>
        </w:rPr>
        <w:t>agents</w:t>
      </w:r>
      <w:r w:rsidR="00A75637" w:rsidRPr="00301869">
        <w:rPr>
          <w:rFonts w:asciiTheme="minorHAnsi" w:hAnsiTheme="minorHAnsi"/>
          <w:sz w:val="20"/>
          <w:szCs w:val="20"/>
        </w:rPr>
        <w:t xml:space="preserve"> </w:t>
      </w:r>
      <w:r w:rsidR="00D43E76" w:rsidRPr="00301869">
        <w:rPr>
          <w:rFonts w:asciiTheme="minorHAnsi" w:hAnsiTheme="minorHAnsi"/>
          <w:sz w:val="20"/>
          <w:szCs w:val="20"/>
        </w:rPr>
        <w:t>on</w:t>
      </w:r>
      <w:r w:rsidR="005C5B51" w:rsidRPr="00301869">
        <w:rPr>
          <w:rFonts w:asciiTheme="minorHAnsi" w:hAnsiTheme="minorHAnsi"/>
          <w:sz w:val="20"/>
          <w:szCs w:val="20"/>
        </w:rPr>
        <w:t xml:space="preserve"> </w:t>
      </w:r>
      <w:r w:rsidR="000B434D" w:rsidRPr="00301869">
        <w:rPr>
          <w:rFonts w:asciiTheme="minorHAnsi" w:hAnsiTheme="minorHAnsi"/>
          <w:sz w:val="20"/>
          <w:szCs w:val="20"/>
        </w:rPr>
        <w:t>body</w:t>
      </w:r>
      <w:r w:rsidR="00973749" w:rsidRPr="00301869">
        <w:rPr>
          <w:rFonts w:asciiTheme="minorHAnsi" w:hAnsiTheme="minorHAnsi"/>
          <w:sz w:val="20"/>
          <w:szCs w:val="20"/>
        </w:rPr>
        <w:t>-</w:t>
      </w:r>
      <w:r w:rsidR="005C5B51" w:rsidRPr="00301869">
        <w:rPr>
          <w:rFonts w:asciiTheme="minorHAnsi" w:hAnsiTheme="minorHAnsi"/>
          <w:sz w:val="20"/>
          <w:szCs w:val="20"/>
        </w:rPr>
        <w:t xml:space="preserve">weight, </w:t>
      </w:r>
      <w:r w:rsidR="003D40E2" w:rsidRPr="00301869">
        <w:rPr>
          <w:rFonts w:asciiTheme="minorHAnsi" w:hAnsiTheme="minorHAnsi"/>
          <w:sz w:val="20"/>
          <w:szCs w:val="20"/>
        </w:rPr>
        <w:t>body mass index (</w:t>
      </w:r>
      <w:r w:rsidR="005C5B51" w:rsidRPr="00301869">
        <w:rPr>
          <w:rFonts w:asciiTheme="minorHAnsi" w:hAnsiTheme="minorHAnsi"/>
          <w:sz w:val="20"/>
          <w:szCs w:val="20"/>
        </w:rPr>
        <w:t>BMI</w:t>
      </w:r>
      <w:r w:rsidR="003D40E2" w:rsidRPr="00301869">
        <w:rPr>
          <w:rFonts w:asciiTheme="minorHAnsi" w:hAnsiTheme="minorHAnsi"/>
          <w:sz w:val="20"/>
          <w:szCs w:val="20"/>
        </w:rPr>
        <w:t>)</w:t>
      </w:r>
      <w:r w:rsidR="005C5B51" w:rsidRPr="00301869">
        <w:rPr>
          <w:rFonts w:asciiTheme="minorHAnsi" w:hAnsiTheme="minorHAnsi"/>
          <w:sz w:val="20"/>
          <w:szCs w:val="20"/>
        </w:rPr>
        <w:t>, and</w:t>
      </w:r>
      <w:r w:rsidR="00D43E76" w:rsidRPr="00301869">
        <w:rPr>
          <w:rFonts w:asciiTheme="minorHAnsi" w:hAnsiTheme="minorHAnsi"/>
          <w:sz w:val="20"/>
          <w:szCs w:val="20"/>
        </w:rPr>
        <w:t xml:space="preserve"> metabolic measures</w:t>
      </w:r>
      <w:r w:rsidR="00AF74F1" w:rsidRPr="00301869">
        <w:rPr>
          <w:rFonts w:asciiTheme="minorHAnsi" w:hAnsiTheme="minorHAnsi"/>
          <w:sz w:val="20"/>
          <w:szCs w:val="20"/>
        </w:rPr>
        <w:t xml:space="preserve"> (</w:t>
      </w:r>
      <w:r w:rsidR="0018681C" w:rsidRPr="00301869">
        <w:rPr>
          <w:rFonts w:asciiTheme="minorHAnsi" w:hAnsiTheme="minorHAnsi"/>
          <w:sz w:val="20"/>
          <w:szCs w:val="20"/>
        </w:rPr>
        <w:t>fasting-</w:t>
      </w:r>
      <w:r w:rsidR="00AF74F1" w:rsidRPr="00301869">
        <w:rPr>
          <w:rFonts w:asciiTheme="minorHAnsi" w:hAnsiTheme="minorHAnsi"/>
          <w:sz w:val="20"/>
          <w:szCs w:val="20"/>
        </w:rPr>
        <w:t>glucose, total-cholesterol, low density lipoprotein (LDL)</w:t>
      </w:r>
      <w:r w:rsidR="00772347" w:rsidRPr="00301869">
        <w:rPr>
          <w:rFonts w:asciiTheme="minorHAnsi" w:hAnsiTheme="minorHAnsi"/>
          <w:sz w:val="20"/>
          <w:szCs w:val="20"/>
        </w:rPr>
        <w:t>-</w:t>
      </w:r>
      <w:r w:rsidR="00AF74F1" w:rsidRPr="00301869">
        <w:rPr>
          <w:rFonts w:asciiTheme="minorHAnsi" w:hAnsiTheme="minorHAnsi"/>
          <w:sz w:val="20"/>
          <w:szCs w:val="20"/>
        </w:rPr>
        <w:t>cholesterol, high density lipoprotein (HDL)</w:t>
      </w:r>
      <w:r w:rsidR="00772347" w:rsidRPr="00301869">
        <w:rPr>
          <w:rFonts w:asciiTheme="minorHAnsi" w:hAnsiTheme="minorHAnsi"/>
          <w:sz w:val="20"/>
          <w:szCs w:val="20"/>
        </w:rPr>
        <w:t>-</w:t>
      </w:r>
      <w:r w:rsidR="00AF74F1" w:rsidRPr="00301869">
        <w:rPr>
          <w:rFonts w:asciiTheme="minorHAnsi" w:hAnsiTheme="minorHAnsi"/>
          <w:sz w:val="20"/>
          <w:szCs w:val="20"/>
        </w:rPr>
        <w:t>cholesterol, and triglycerides)</w:t>
      </w:r>
      <w:r w:rsidR="00D43E76" w:rsidRPr="00301869">
        <w:rPr>
          <w:rFonts w:asciiTheme="minorHAnsi" w:hAnsiTheme="minorHAnsi"/>
          <w:sz w:val="20"/>
          <w:szCs w:val="20"/>
        </w:rPr>
        <w:t xml:space="preserve">. </w:t>
      </w:r>
      <w:r w:rsidR="007B0FB3" w:rsidRPr="007B0FB3">
        <w:rPr>
          <w:rFonts w:asciiTheme="minorHAnsi" w:hAnsiTheme="minorHAnsi"/>
          <w:sz w:val="20"/>
          <w:szCs w:val="20"/>
        </w:rPr>
        <w:t>We have also performed bivariate meta-analyses and meta-regression analyses of placebo-controlled data to determine if baseline demographic and physiological factors predict magnitude of antipsychotic-induced metabolic change, and if there is a relationship between metabolic change and change in psychotic symptom severity during antipsychotic treatment.</w:t>
      </w:r>
    </w:p>
    <w:bookmarkEnd w:id="10"/>
    <w:bookmarkEnd w:id="12"/>
    <w:p w14:paraId="3F596D7C" w14:textId="324F8AB5" w:rsidR="00A16D11" w:rsidRPr="00996BB3" w:rsidRDefault="000C60BF" w:rsidP="00865024">
      <w:pPr>
        <w:spacing w:line="480" w:lineRule="auto"/>
        <w:jc w:val="both"/>
        <w:rPr>
          <w:b/>
          <w:sz w:val="28"/>
          <w:szCs w:val="28"/>
        </w:rPr>
      </w:pPr>
      <w:r w:rsidRPr="00996BB3">
        <w:rPr>
          <w:b/>
          <w:sz w:val="28"/>
          <w:szCs w:val="28"/>
        </w:rPr>
        <w:lastRenderedPageBreak/>
        <w:t>METHODS</w:t>
      </w:r>
    </w:p>
    <w:p w14:paraId="5CAB4EE6" w14:textId="04467788" w:rsidR="0090706A" w:rsidRPr="002C7BD1" w:rsidRDefault="00D15529" w:rsidP="00865024">
      <w:pPr>
        <w:spacing w:line="480" w:lineRule="auto"/>
        <w:jc w:val="both"/>
        <w:rPr>
          <w:b/>
          <w:sz w:val="20"/>
          <w:szCs w:val="20"/>
        </w:rPr>
      </w:pPr>
      <w:r w:rsidRPr="002C7BD1">
        <w:rPr>
          <w:b/>
          <w:sz w:val="20"/>
          <w:szCs w:val="20"/>
        </w:rPr>
        <w:t>Selection Procedures</w:t>
      </w:r>
    </w:p>
    <w:p w14:paraId="122D77E7" w14:textId="48420ED5" w:rsidR="00CB695D" w:rsidRPr="008F02A8" w:rsidRDefault="008E2479" w:rsidP="009F6B15">
      <w:pPr>
        <w:spacing w:line="480" w:lineRule="auto"/>
        <w:jc w:val="both"/>
        <w:rPr>
          <w:strike/>
          <w:sz w:val="20"/>
          <w:szCs w:val="20"/>
        </w:rPr>
      </w:pPr>
      <w:r>
        <w:rPr>
          <w:sz w:val="20"/>
          <w:szCs w:val="20"/>
        </w:rPr>
        <w:t>We followed</w:t>
      </w:r>
      <w:r w:rsidR="00A16D11" w:rsidRPr="00C07A12">
        <w:rPr>
          <w:sz w:val="20"/>
          <w:szCs w:val="20"/>
        </w:rPr>
        <w:t xml:space="preserve"> </w:t>
      </w:r>
      <w:r w:rsidR="00FC06E2">
        <w:rPr>
          <w:sz w:val="20"/>
          <w:szCs w:val="20"/>
        </w:rPr>
        <w:t xml:space="preserve">the </w:t>
      </w:r>
      <w:r w:rsidR="00A16D11" w:rsidRPr="00C07A12">
        <w:rPr>
          <w:sz w:val="20"/>
          <w:szCs w:val="20"/>
        </w:rPr>
        <w:t>Preferred Reporting Items for Systematic Reviews a</w:t>
      </w:r>
      <w:r w:rsidR="003E011C" w:rsidRPr="00C07A12">
        <w:rPr>
          <w:sz w:val="20"/>
          <w:szCs w:val="20"/>
        </w:rPr>
        <w:t>nd Meta-Analyses (PRISMA)</w:t>
      </w:r>
      <w:bookmarkStart w:id="13" w:name="_Hlk12708155"/>
      <w:r w:rsidR="00A16D11" w:rsidRPr="00C07A12">
        <w:rPr>
          <w:sz w:val="20"/>
          <w:szCs w:val="20"/>
        </w:rPr>
        <w:fldChar w:fldCharType="begin"/>
      </w:r>
      <w:r w:rsidR="001520A4">
        <w:rPr>
          <w:sz w:val="20"/>
          <w:szCs w:val="20"/>
        </w:rPr>
        <w:instrText xml:space="preserve"> ADDIN EN.CITE &lt;EndNote&gt;&lt;Cite&gt;&lt;Author&gt;Moher&lt;/Author&gt;&lt;Year&gt;2009&lt;/Year&gt;&lt;RecNum&gt;3261&lt;/RecNum&gt;&lt;DisplayText&gt;&lt;style face="superscript"&gt;10&lt;/style&gt;&lt;/DisplayText&gt;&lt;record&gt;&lt;rec-number&gt;3261&lt;/rec-number&gt;&lt;foreign-keys&gt;&lt;key app="EN" db-id="fwzp02ptpv0a5ueewdtvas0qavsw9zs55xt9" timestamp="1461766623"&gt;3261&lt;/key&gt;&lt;/foreign-keys&gt;&lt;ref-type name="Journal Article"&gt;17&lt;/ref-type&gt;&lt;contributors&gt;&lt;authors&gt;&lt;author&gt;Moher, D.&lt;/author&gt;&lt;author&gt;Liberati, A.&lt;/author&gt;&lt;author&gt;Tetzlaff, J.&lt;/author&gt;&lt;author&gt;Altman, D. G.&lt;/author&gt;&lt;author&gt;PRISMA Grp&lt;/author&gt;&lt;/authors&gt;&lt;/contributors&gt;&lt;auth-address&gt;Ottawa Hosp, Res Inst, Ottawa Methods Ctr, Ottawa, ON, Canada&amp;#xD;Univ Ottawa, Fac Med, Dept Epidemiol &amp;amp; Community Med, Ottawa, ON K1H 8L6, Canada&amp;#xD;Ist Ric Farmacol Mario Negri, Ctr Cochrane Italiano, Milan, Italy&amp;#xD;Univ Modena &amp;amp; Reggio Emilia, Modena, Italy&amp;#xD;Univ Oxford, Ctr Stat Med, Oxford, England&lt;/auth-address&gt;&lt;titles&gt;&lt;title&gt;Preferred Reporting Items for Systematic Reviews and Meta-Analyses: The PRISMA Statement&lt;/title&gt;&lt;secondary-title&gt;Journal of Clinical Epidemiology&lt;/secondary-title&gt;&lt;alt-title&gt;J Clin Epidemiol&lt;/alt-title&gt;&lt;/titles&gt;&lt;alt-periodical&gt;&lt;full-title&gt;J Clin Epidemiol&lt;/full-title&gt;&lt;/alt-periodical&gt;&lt;pages&gt;1006-1012&lt;/pages&gt;&lt;volume&gt;62&lt;/volume&gt;&lt;number&gt;10&lt;/number&gt;&lt;keywords&gt;&lt;keyword&gt;randomized controlled-trials&lt;/keyword&gt;&lt;keyword&gt;health-care&lt;/keyword&gt;&lt;keyword&gt;quality&lt;/keyword&gt;&lt;keyword&gt;prevention&lt;/keyword&gt;&lt;keyword&gt;recommendations&lt;/keyword&gt;&lt;keyword&gt;acetylcysteine&lt;/keyword&gt;&lt;keyword&gt;epidemiology&lt;/keyword&gt;&lt;keyword&gt;nephropathy&lt;/keyword&gt;&lt;keyword&gt;elaboration&lt;/keyword&gt;&lt;keyword&gt;explanation&lt;/keyword&gt;&lt;/keywords&gt;&lt;dates&gt;&lt;year&gt;2009&lt;/year&gt;&lt;pub-dates&gt;&lt;date&gt;Oct&lt;/date&gt;&lt;/pub-dates&gt;&lt;/dates&gt;&lt;isbn&gt;0895-4356&lt;/isbn&gt;&lt;accession-num&gt;WOS:000270250500003&lt;/accession-num&gt;&lt;urls&gt;&lt;related-urls&gt;&lt;url&gt;&amp;lt;Go to ISI&amp;gt;://WOS:000270250500003&lt;/url&gt;&lt;/related-urls&gt;&lt;/urls&gt;&lt;electronic-resource-num&gt;10.1016/j.jclinepi.2009.06.005&lt;/electronic-resource-num&gt;&lt;language&gt;English&lt;/language&gt;&lt;/record&gt;&lt;/Cite&gt;&lt;/EndNote&gt;</w:instrText>
      </w:r>
      <w:r w:rsidR="00A16D11" w:rsidRPr="00C07A12">
        <w:rPr>
          <w:sz w:val="20"/>
          <w:szCs w:val="20"/>
        </w:rPr>
        <w:fldChar w:fldCharType="separate"/>
      </w:r>
      <w:r w:rsidR="001520A4" w:rsidRPr="001520A4">
        <w:rPr>
          <w:noProof/>
          <w:sz w:val="20"/>
          <w:szCs w:val="20"/>
          <w:vertAlign w:val="superscript"/>
        </w:rPr>
        <w:t>10</w:t>
      </w:r>
      <w:r w:rsidR="00A16D11" w:rsidRPr="00C07A12">
        <w:rPr>
          <w:sz w:val="20"/>
          <w:szCs w:val="20"/>
        </w:rPr>
        <w:fldChar w:fldCharType="end"/>
      </w:r>
      <w:bookmarkEnd w:id="13"/>
      <w:r w:rsidR="003E011C" w:rsidRPr="00C07A12">
        <w:rPr>
          <w:color w:val="FF0000"/>
          <w:sz w:val="20"/>
          <w:szCs w:val="20"/>
        </w:rPr>
        <w:t xml:space="preserve"> </w:t>
      </w:r>
      <w:r w:rsidR="00E31ED1" w:rsidRPr="00C07A12">
        <w:rPr>
          <w:sz w:val="20"/>
          <w:szCs w:val="20"/>
        </w:rPr>
        <w:t>e</w:t>
      </w:r>
      <w:bookmarkStart w:id="14" w:name="_Hlk12700026"/>
      <w:r w:rsidR="00E31ED1" w:rsidRPr="00C07A12">
        <w:rPr>
          <w:sz w:val="20"/>
          <w:szCs w:val="20"/>
        </w:rPr>
        <w:t>xtension</w:t>
      </w:r>
      <w:r w:rsidR="00331054" w:rsidRPr="00C07A12">
        <w:rPr>
          <w:sz w:val="20"/>
          <w:szCs w:val="20"/>
        </w:rPr>
        <w:t xml:space="preserve"> statement for </w:t>
      </w:r>
      <w:bookmarkEnd w:id="14"/>
      <w:r w:rsidR="003535F9" w:rsidRPr="00C07A12">
        <w:rPr>
          <w:sz w:val="20"/>
          <w:szCs w:val="20"/>
        </w:rPr>
        <w:t>NMA</w:t>
      </w:r>
      <w:r w:rsidR="00E31ED1" w:rsidRPr="00C07A12">
        <w:rPr>
          <w:sz w:val="20"/>
          <w:szCs w:val="20"/>
        </w:rPr>
        <w:t xml:space="preserve"> </w:t>
      </w:r>
      <w:r w:rsidR="00DC7D89" w:rsidRPr="00C07A12">
        <w:rPr>
          <w:sz w:val="20"/>
          <w:szCs w:val="20"/>
        </w:rPr>
        <w:t>(</w:t>
      </w:r>
      <w:r w:rsidR="000F1707">
        <w:rPr>
          <w:sz w:val="20"/>
          <w:szCs w:val="20"/>
        </w:rPr>
        <w:t>a</w:t>
      </w:r>
      <w:r w:rsidR="0087199A">
        <w:rPr>
          <w:sz w:val="20"/>
          <w:szCs w:val="20"/>
        </w:rPr>
        <w:t>ppendix, p</w:t>
      </w:r>
      <w:r w:rsidR="00C87CF8">
        <w:rPr>
          <w:sz w:val="20"/>
          <w:szCs w:val="20"/>
        </w:rPr>
        <w:t>2</w:t>
      </w:r>
      <w:r w:rsidR="00DC7D89" w:rsidRPr="00C07A12">
        <w:rPr>
          <w:sz w:val="20"/>
          <w:szCs w:val="20"/>
        </w:rPr>
        <w:t>)</w:t>
      </w:r>
      <w:r w:rsidR="008F51AD" w:rsidRPr="00C07A12">
        <w:rPr>
          <w:sz w:val="20"/>
          <w:szCs w:val="20"/>
        </w:rPr>
        <w:t>, and th</w:t>
      </w:r>
      <w:r w:rsidR="005F354B">
        <w:rPr>
          <w:sz w:val="20"/>
          <w:szCs w:val="20"/>
        </w:rPr>
        <w:t>e</w:t>
      </w:r>
      <w:r w:rsidR="008F51AD" w:rsidRPr="00C07A12">
        <w:rPr>
          <w:sz w:val="20"/>
          <w:szCs w:val="20"/>
        </w:rPr>
        <w:t xml:space="preserve"> study</w:t>
      </w:r>
      <w:r>
        <w:rPr>
          <w:sz w:val="20"/>
          <w:szCs w:val="20"/>
        </w:rPr>
        <w:t xml:space="preserve"> </w:t>
      </w:r>
      <w:r w:rsidR="008F51AD" w:rsidRPr="00C07A12">
        <w:rPr>
          <w:sz w:val="20"/>
          <w:szCs w:val="20"/>
        </w:rPr>
        <w:t xml:space="preserve">registered on </w:t>
      </w:r>
      <w:r w:rsidR="008F51AD" w:rsidRPr="00C07A12">
        <w:rPr>
          <w:color w:val="000000" w:themeColor="text1"/>
          <w:sz w:val="20"/>
          <w:szCs w:val="20"/>
        </w:rPr>
        <w:t>PROSPERO</w:t>
      </w:r>
      <w:r w:rsidR="00D06151" w:rsidRPr="00C07A12">
        <w:rPr>
          <w:color w:val="000000" w:themeColor="text1"/>
          <w:sz w:val="20"/>
          <w:szCs w:val="20"/>
        </w:rPr>
        <w:t xml:space="preserve"> (</w:t>
      </w:r>
      <w:bookmarkStart w:id="15" w:name="_Hlk181006"/>
      <w:r w:rsidR="00D06151" w:rsidRPr="00C07A12">
        <w:rPr>
          <w:rFonts w:cs="Segoe UI"/>
          <w:color w:val="000000" w:themeColor="text1"/>
          <w:sz w:val="20"/>
          <w:szCs w:val="20"/>
          <w:shd w:val="clear" w:color="auto" w:fill="FFFFFF"/>
        </w:rPr>
        <w:t>CRD</w:t>
      </w:r>
      <w:bookmarkEnd w:id="15"/>
      <w:r w:rsidR="00E36B20" w:rsidRPr="00C07A12">
        <w:rPr>
          <w:rFonts w:cs="Arial"/>
          <w:color w:val="000000" w:themeColor="text1"/>
          <w:sz w:val="20"/>
          <w:szCs w:val="20"/>
          <w:shd w:val="clear" w:color="auto" w:fill="FFFFFF"/>
        </w:rPr>
        <w:t>42019125322</w:t>
      </w:r>
      <w:r w:rsidR="00452D4B" w:rsidRPr="00C07A12">
        <w:rPr>
          <w:rFonts w:cs="Segoe UI"/>
          <w:color w:val="000000" w:themeColor="text1"/>
          <w:sz w:val="20"/>
          <w:szCs w:val="20"/>
          <w:shd w:val="clear" w:color="auto" w:fill="FFFFFF"/>
        </w:rPr>
        <w:t xml:space="preserve">, </w:t>
      </w:r>
      <w:r w:rsidR="000F1707">
        <w:rPr>
          <w:rFonts w:cs="Segoe UI"/>
          <w:color w:val="000000" w:themeColor="text1"/>
          <w:sz w:val="20"/>
          <w:szCs w:val="20"/>
          <w:shd w:val="clear" w:color="auto" w:fill="FFFFFF"/>
        </w:rPr>
        <w:t>a</w:t>
      </w:r>
      <w:r w:rsidR="00C87CF8">
        <w:rPr>
          <w:sz w:val="20"/>
          <w:szCs w:val="20"/>
        </w:rPr>
        <w:t>ppendix p5</w:t>
      </w:r>
      <w:r w:rsidR="00D06151" w:rsidRPr="00C07A12">
        <w:rPr>
          <w:rFonts w:cs="Segoe UI"/>
          <w:color w:val="212121"/>
          <w:sz w:val="20"/>
          <w:szCs w:val="20"/>
          <w:shd w:val="clear" w:color="auto" w:fill="FFFFFF"/>
        </w:rPr>
        <w:t>)</w:t>
      </w:r>
      <w:r w:rsidR="00A16D11" w:rsidRPr="00C07A12">
        <w:rPr>
          <w:sz w:val="20"/>
          <w:szCs w:val="20"/>
        </w:rPr>
        <w:t xml:space="preserve">. </w:t>
      </w:r>
      <w:r w:rsidR="000A64A1" w:rsidRPr="00C07A12">
        <w:rPr>
          <w:sz w:val="20"/>
          <w:szCs w:val="20"/>
        </w:rPr>
        <w:t xml:space="preserve">We </w:t>
      </w:r>
      <w:r w:rsidR="00EE0340" w:rsidRPr="00C07A12">
        <w:rPr>
          <w:sz w:val="20"/>
          <w:szCs w:val="20"/>
        </w:rPr>
        <w:t xml:space="preserve">searched </w:t>
      </w:r>
      <w:r w:rsidR="005145D6" w:rsidRPr="00C07A12">
        <w:rPr>
          <w:sz w:val="20"/>
          <w:szCs w:val="20"/>
        </w:rPr>
        <w:t xml:space="preserve">Medline, EMBASE and </w:t>
      </w:r>
      <w:proofErr w:type="spellStart"/>
      <w:r w:rsidR="005145D6" w:rsidRPr="00C07A12">
        <w:rPr>
          <w:sz w:val="20"/>
          <w:szCs w:val="20"/>
        </w:rPr>
        <w:t>PsychINFO</w:t>
      </w:r>
      <w:proofErr w:type="spellEnd"/>
      <w:r w:rsidR="005145D6" w:rsidRPr="00C07A12">
        <w:rPr>
          <w:sz w:val="20"/>
          <w:szCs w:val="20"/>
        </w:rPr>
        <w:t xml:space="preserve"> from inception until </w:t>
      </w:r>
      <w:r w:rsidR="00BB1E0B">
        <w:rPr>
          <w:sz w:val="20"/>
          <w:szCs w:val="20"/>
        </w:rPr>
        <w:t>June 30</w:t>
      </w:r>
      <w:r w:rsidR="005145D6" w:rsidRPr="00C07A12">
        <w:rPr>
          <w:sz w:val="20"/>
          <w:szCs w:val="20"/>
        </w:rPr>
        <w:t>, 2019.</w:t>
      </w:r>
      <w:r w:rsidR="00EE0340" w:rsidRPr="00C07A12">
        <w:rPr>
          <w:sz w:val="20"/>
          <w:szCs w:val="20"/>
        </w:rPr>
        <w:t xml:space="preserve"> </w:t>
      </w:r>
      <w:r w:rsidR="000F29A3" w:rsidRPr="00C07A12">
        <w:rPr>
          <w:sz w:val="20"/>
          <w:szCs w:val="20"/>
        </w:rPr>
        <w:t xml:space="preserve">Our search strategy is described fully in </w:t>
      </w:r>
      <w:r w:rsidR="00C87CF8">
        <w:rPr>
          <w:sz w:val="20"/>
          <w:szCs w:val="20"/>
        </w:rPr>
        <w:t xml:space="preserve">the </w:t>
      </w:r>
      <w:r w:rsidR="000F1707">
        <w:rPr>
          <w:sz w:val="20"/>
          <w:szCs w:val="20"/>
        </w:rPr>
        <w:t>a</w:t>
      </w:r>
      <w:r w:rsidR="00C87CF8">
        <w:rPr>
          <w:sz w:val="20"/>
          <w:szCs w:val="20"/>
        </w:rPr>
        <w:t>ppendix (p5)</w:t>
      </w:r>
      <w:r w:rsidR="000F29A3" w:rsidRPr="00C07A12">
        <w:rPr>
          <w:sz w:val="20"/>
          <w:szCs w:val="20"/>
        </w:rPr>
        <w:t xml:space="preserve">, but </w:t>
      </w:r>
      <w:r w:rsidR="005145D6" w:rsidRPr="00C07A12">
        <w:rPr>
          <w:sz w:val="20"/>
          <w:szCs w:val="20"/>
        </w:rPr>
        <w:t>in brief we searched for</w:t>
      </w:r>
      <w:r w:rsidR="00DC7D89" w:rsidRPr="00C07A12">
        <w:rPr>
          <w:sz w:val="20"/>
          <w:szCs w:val="20"/>
        </w:rPr>
        <w:t>: (antipsychotic OR [generic/branded antipsychotic names]) AND (</w:t>
      </w:r>
      <w:proofErr w:type="spellStart"/>
      <w:r w:rsidR="00DC7D89" w:rsidRPr="00C07A12">
        <w:rPr>
          <w:sz w:val="20"/>
          <w:szCs w:val="20"/>
        </w:rPr>
        <w:t>schizo</w:t>
      </w:r>
      <w:proofErr w:type="spellEnd"/>
      <w:r w:rsidR="00DC7D89" w:rsidRPr="00C07A12">
        <w:rPr>
          <w:sz w:val="20"/>
          <w:szCs w:val="20"/>
        </w:rPr>
        <w:t xml:space="preserve">* OR psychos*) AND </w:t>
      </w:r>
      <w:r w:rsidR="00E87EB8" w:rsidRPr="00C07A12">
        <w:rPr>
          <w:sz w:val="20"/>
          <w:szCs w:val="20"/>
        </w:rPr>
        <w:t>(</w:t>
      </w:r>
      <w:r w:rsidR="00DC7D89" w:rsidRPr="00C07A12">
        <w:rPr>
          <w:sz w:val="20"/>
          <w:szCs w:val="20"/>
        </w:rPr>
        <w:t>random* or</w:t>
      </w:r>
      <w:r w:rsidR="00337609" w:rsidRPr="00C07A12">
        <w:rPr>
          <w:sz w:val="20"/>
          <w:szCs w:val="20"/>
        </w:rPr>
        <w:t xml:space="preserve"> ‘double blind’</w:t>
      </w:r>
      <w:r w:rsidR="005F354B">
        <w:rPr>
          <w:sz w:val="20"/>
          <w:szCs w:val="20"/>
        </w:rPr>
        <w:t>)</w:t>
      </w:r>
      <w:r w:rsidR="00520BE0" w:rsidRPr="00C07A12">
        <w:rPr>
          <w:sz w:val="20"/>
          <w:szCs w:val="20"/>
        </w:rPr>
        <w:t>.</w:t>
      </w:r>
      <w:r w:rsidR="000A64A1" w:rsidRPr="00C07A12">
        <w:rPr>
          <w:sz w:val="20"/>
          <w:szCs w:val="20"/>
        </w:rPr>
        <w:t xml:space="preserve"> </w:t>
      </w:r>
      <w:r>
        <w:rPr>
          <w:sz w:val="20"/>
          <w:szCs w:val="20"/>
        </w:rPr>
        <w:t>We included</w:t>
      </w:r>
      <w:r w:rsidR="00CB695D" w:rsidRPr="00C07A12">
        <w:rPr>
          <w:sz w:val="20"/>
          <w:szCs w:val="20"/>
        </w:rPr>
        <w:t xml:space="preserve"> randomised</w:t>
      </w:r>
      <w:r w:rsidR="00E91BB7" w:rsidRPr="00C07A12">
        <w:rPr>
          <w:sz w:val="20"/>
          <w:szCs w:val="20"/>
        </w:rPr>
        <w:t xml:space="preserve"> </w:t>
      </w:r>
      <w:r w:rsidR="00FD2C40" w:rsidRPr="00C07A12">
        <w:rPr>
          <w:sz w:val="20"/>
          <w:szCs w:val="20"/>
        </w:rPr>
        <w:t>double</w:t>
      </w:r>
      <w:r w:rsidR="00717E55">
        <w:rPr>
          <w:sz w:val="20"/>
          <w:szCs w:val="20"/>
        </w:rPr>
        <w:t>-</w:t>
      </w:r>
      <w:r w:rsidR="00CB695D" w:rsidRPr="00C07A12">
        <w:rPr>
          <w:sz w:val="20"/>
          <w:szCs w:val="20"/>
        </w:rPr>
        <w:t>blind</w:t>
      </w:r>
      <w:r w:rsidR="00E91BB7" w:rsidRPr="00C07A12">
        <w:rPr>
          <w:sz w:val="20"/>
          <w:szCs w:val="20"/>
        </w:rPr>
        <w:t xml:space="preserve"> </w:t>
      </w:r>
      <w:r w:rsidR="00CB695D" w:rsidRPr="00C07A12">
        <w:rPr>
          <w:sz w:val="20"/>
          <w:szCs w:val="20"/>
        </w:rPr>
        <w:t>trials</w:t>
      </w:r>
      <w:r>
        <w:rPr>
          <w:sz w:val="20"/>
          <w:szCs w:val="20"/>
        </w:rPr>
        <w:t xml:space="preserve"> comparing </w:t>
      </w:r>
      <w:r w:rsidR="00AB4B22" w:rsidRPr="00C07A12">
        <w:rPr>
          <w:sz w:val="20"/>
          <w:szCs w:val="20"/>
        </w:rPr>
        <w:t>a</w:t>
      </w:r>
      <w:r w:rsidR="00CB695D" w:rsidRPr="00C07A12">
        <w:rPr>
          <w:sz w:val="20"/>
          <w:szCs w:val="20"/>
        </w:rPr>
        <w:t>ntipsychotic</w:t>
      </w:r>
      <w:r w:rsidR="00EF7B7A">
        <w:rPr>
          <w:sz w:val="20"/>
          <w:szCs w:val="20"/>
        </w:rPr>
        <w:t>s</w:t>
      </w:r>
      <w:r w:rsidR="00CB695D" w:rsidRPr="00C07A12">
        <w:rPr>
          <w:sz w:val="20"/>
          <w:szCs w:val="20"/>
        </w:rPr>
        <w:t xml:space="preserve"> licensed for </w:t>
      </w:r>
      <w:r w:rsidR="00717E55">
        <w:rPr>
          <w:sz w:val="20"/>
          <w:szCs w:val="20"/>
        </w:rPr>
        <w:t>schizophrenia-</w:t>
      </w:r>
      <w:r w:rsidR="00CB695D" w:rsidRPr="00C07A12">
        <w:rPr>
          <w:sz w:val="20"/>
          <w:szCs w:val="20"/>
        </w:rPr>
        <w:t>treatment</w:t>
      </w:r>
      <w:r>
        <w:rPr>
          <w:sz w:val="20"/>
          <w:szCs w:val="20"/>
        </w:rPr>
        <w:t xml:space="preserve"> in</w:t>
      </w:r>
      <w:r w:rsidR="00CB695D" w:rsidRPr="00C07A12">
        <w:rPr>
          <w:sz w:val="20"/>
          <w:szCs w:val="20"/>
        </w:rPr>
        <w:t xml:space="preserve"> </w:t>
      </w:r>
      <w:r>
        <w:rPr>
          <w:sz w:val="20"/>
          <w:szCs w:val="20"/>
        </w:rPr>
        <w:t>adult</w:t>
      </w:r>
      <w:r w:rsidR="00BC7195">
        <w:rPr>
          <w:sz w:val="20"/>
          <w:szCs w:val="20"/>
        </w:rPr>
        <w:t>s</w:t>
      </w:r>
      <w:r>
        <w:rPr>
          <w:sz w:val="20"/>
          <w:szCs w:val="20"/>
        </w:rPr>
        <w:t xml:space="preserve"> with</w:t>
      </w:r>
      <w:r w:rsidR="00CB695D" w:rsidRPr="00C07A12">
        <w:rPr>
          <w:sz w:val="20"/>
          <w:szCs w:val="20"/>
        </w:rPr>
        <w:t xml:space="preserve"> acute exacerbation of schizophrenia</w:t>
      </w:r>
      <w:r w:rsidR="00717E55">
        <w:rPr>
          <w:sz w:val="20"/>
          <w:szCs w:val="20"/>
        </w:rPr>
        <w:t>/</w:t>
      </w:r>
      <w:r w:rsidR="00CB695D" w:rsidRPr="00C07A12">
        <w:rPr>
          <w:sz w:val="20"/>
          <w:szCs w:val="20"/>
        </w:rPr>
        <w:t>related disorder (schizoaffective</w:t>
      </w:r>
      <w:r w:rsidR="00EB6273">
        <w:rPr>
          <w:sz w:val="20"/>
          <w:szCs w:val="20"/>
        </w:rPr>
        <w:t>/</w:t>
      </w:r>
      <w:r w:rsidR="00CB695D" w:rsidRPr="00C07A12">
        <w:rPr>
          <w:sz w:val="20"/>
          <w:szCs w:val="20"/>
        </w:rPr>
        <w:t>schizophreniform</w:t>
      </w:r>
      <w:r w:rsidR="00EB6273">
        <w:rPr>
          <w:sz w:val="20"/>
          <w:szCs w:val="20"/>
        </w:rPr>
        <w:t>/</w:t>
      </w:r>
      <w:r w:rsidR="00CB695D" w:rsidRPr="00C07A12">
        <w:rPr>
          <w:sz w:val="20"/>
          <w:szCs w:val="20"/>
        </w:rPr>
        <w:t>delusional</w:t>
      </w:r>
      <w:r w:rsidR="006D7A34">
        <w:rPr>
          <w:sz w:val="20"/>
          <w:szCs w:val="20"/>
        </w:rPr>
        <w:t>-</w:t>
      </w:r>
      <w:r w:rsidR="00CB695D" w:rsidRPr="00C07A12">
        <w:rPr>
          <w:sz w:val="20"/>
          <w:szCs w:val="20"/>
        </w:rPr>
        <w:t>disorders</w:t>
      </w:r>
      <w:r w:rsidR="00E0300B" w:rsidRPr="00C07A12">
        <w:rPr>
          <w:sz w:val="20"/>
          <w:szCs w:val="20"/>
        </w:rPr>
        <w:t>).</w:t>
      </w:r>
      <w:r w:rsidR="005A5917" w:rsidRPr="00C07A12">
        <w:rPr>
          <w:sz w:val="20"/>
          <w:szCs w:val="20"/>
        </w:rPr>
        <w:t xml:space="preserve"> </w:t>
      </w:r>
      <w:bookmarkStart w:id="16" w:name="_Hlk12700258"/>
      <w:r w:rsidR="0018755E">
        <w:rPr>
          <w:rFonts w:cs="Arial"/>
          <w:sz w:val="20"/>
          <w:szCs w:val="20"/>
        </w:rPr>
        <w:t>We defined acute treatment as 6-weeks</w:t>
      </w:r>
      <w:r w:rsidR="00526D9B">
        <w:rPr>
          <w:rFonts w:cs="Arial"/>
          <w:sz w:val="20"/>
          <w:szCs w:val="20"/>
        </w:rPr>
        <w:t>’</w:t>
      </w:r>
      <w:r w:rsidR="0018755E">
        <w:rPr>
          <w:rFonts w:cs="Arial"/>
          <w:sz w:val="20"/>
          <w:szCs w:val="20"/>
        </w:rPr>
        <w:t xml:space="preserve"> duration.</w:t>
      </w:r>
      <w:r w:rsidR="0024316F" w:rsidRPr="007B45F9">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24316F">
        <w:rPr>
          <w:color w:val="000000"/>
          <w:sz w:val="20"/>
          <w:szCs w:val="20"/>
          <w:bdr w:val="none" w:sz="0" w:space="0" w:color="auto" w:frame="1"/>
        </w:rPr>
        <w:instrText xml:space="preserve"> ADDIN EN.CITE </w:instrText>
      </w:r>
      <w:r w:rsidR="0024316F">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24316F">
        <w:rPr>
          <w:color w:val="000000"/>
          <w:sz w:val="20"/>
          <w:szCs w:val="20"/>
          <w:bdr w:val="none" w:sz="0" w:space="0" w:color="auto" w:frame="1"/>
        </w:rPr>
        <w:instrText xml:space="preserve"> ADDIN EN.CITE.DATA </w:instrText>
      </w:r>
      <w:r w:rsidR="0024316F">
        <w:rPr>
          <w:color w:val="000000"/>
          <w:sz w:val="20"/>
          <w:szCs w:val="20"/>
          <w:bdr w:val="none" w:sz="0" w:space="0" w:color="auto" w:frame="1"/>
        </w:rPr>
      </w:r>
      <w:r w:rsidR="0024316F">
        <w:rPr>
          <w:color w:val="000000"/>
          <w:sz w:val="20"/>
          <w:szCs w:val="20"/>
          <w:bdr w:val="none" w:sz="0" w:space="0" w:color="auto" w:frame="1"/>
        </w:rPr>
        <w:fldChar w:fldCharType="end"/>
      </w:r>
      <w:r w:rsidR="0024316F" w:rsidRPr="007B45F9">
        <w:rPr>
          <w:color w:val="000000"/>
          <w:sz w:val="20"/>
          <w:szCs w:val="20"/>
          <w:bdr w:val="none" w:sz="0" w:space="0" w:color="auto" w:frame="1"/>
        </w:rPr>
      </w:r>
      <w:r w:rsidR="0024316F" w:rsidRPr="007B45F9">
        <w:rPr>
          <w:color w:val="000000"/>
          <w:sz w:val="20"/>
          <w:szCs w:val="20"/>
          <w:bdr w:val="none" w:sz="0" w:space="0" w:color="auto" w:frame="1"/>
        </w:rPr>
        <w:fldChar w:fldCharType="separate"/>
      </w:r>
      <w:r w:rsidR="0024316F" w:rsidRPr="009E341B">
        <w:rPr>
          <w:noProof/>
          <w:color w:val="000000"/>
          <w:sz w:val="20"/>
          <w:szCs w:val="20"/>
          <w:bdr w:val="none" w:sz="0" w:space="0" w:color="auto" w:frame="1"/>
          <w:vertAlign w:val="superscript"/>
        </w:rPr>
        <w:t>6</w:t>
      </w:r>
      <w:r w:rsidR="0024316F" w:rsidRPr="007B45F9">
        <w:rPr>
          <w:color w:val="000000"/>
          <w:sz w:val="20"/>
          <w:szCs w:val="20"/>
          <w:bdr w:val="none" w:sz="0" w:space="0" w:color="auto" w:frame="1"/>
        </w:rPr>
        <w:fldChar w:fldCharType="end"/>
      </w:r>
      <w:r w:rsidR="0024316F" w:rsidRPr="0024316F">
        <w:rPr>
          <w:noProof/>
        </w:rPr>
        <w:t xml:space="preserve"> </w:t>
      </w:r>
      <w:r w:rsidR="000B5792" w:rsidRPr="00C07A12">
        <w:rPr>
          <w:sz w:val="20"/>
          <w:szCs w:val="20"/>
        </w:rPr>
        <w:t xml:space="preserve">If 6-week data were not available, </w:t>
      </w:r>
      <w:r w:rsidR="00BD5D33" w:rsidRPr="00C07A12">
        <w:rPr>
          <w:sz w:val="20"/>
          <w:szCs w:val="20"/>
        </w:rPr>
        <w:t>data closes</w:t>
      </w:r>
      <w:r w:rsidR="00AE4CD5" w:rsidRPr="00C07A12">
        <w:rPr>
          <w:sz w:val="20"/>
          <w:szCs w:val="20"/>
        </w:rPr>
        <w:t>t</w:t>
      </w:r>
      <w:r w:rsidR="00BD5D33" w:rsidRPr="00C07A12">
        <w:rPr>
          <w:sz w:val="20"/>
          <w:szCs w:val="20"/>
        </w:rPr>
        <w:t xml:space="preserve"> to 6-weeks w</w:t>
      </w:r>
      <w:r w:rsidR="00D87DA1">
        <w:rPr>
          <w:sz w:val="20"/>
          <w:szCs w:val="20"/>
        </w:rPr>
        <w:t>ere selected</w:t>
      </w:r>
      <w:r w:rsidR="00BD5D33" w:rsidRPr="00C07A12">
        <w:rPr>
          <w:sz w:val="20"/>
          <w:szCs w:val="20"/>
        </w:rPr>
        <w:t>.</w:t>
      </w:r>
      <w:r w:rsidR="00580043" w:rsidRPr="00C07A12">
        <w:rPr>
          <w:sz w:val="20"/>
          <w:szCs w:val="20"/>
        </w:rPr>
        <w:t xml:space="preserve"> </w:t>
      </w:r>
      <w:bookmarkStart w:id="17" w:name="_Hlk12700315"/>
      <w:bookmarkEnd w:id="16"/>
      <w:r w:rsidR="004C75A7" w:rsidRPr="008F02A8">
        <w:rPr>
          <w:sz w:val="20"/>
          <w:szCs w:val="20"/>
        </w:rPr>
        <w:t>C</w:t>
      </w:r>
      <w:r w:rsidR="00396480" w:rsidRPr="008F02A8">
        <w:rPr>
          <w:sz w:val="20"/>
          <w:szCs w:val="20"/>
        </w:rPr>
        <w:t>linical trials registry data</w:t>
      </w:r>
      <w:r w:rsidR="005D2148" w:rsidRPr="008F02A8">
        <w:rPr>
          <w:sz w:val="20"/>
          <w:szCs w:val="20"/>
        </w:rPr>
        <w:t xml:space="preserve"> relating to papers identified in the </w:t>
      </w:r>
      <w:r w:rsidR="000349CD" w:rsidRPr="008F02A8">
        <w:rPr>
          <w:sz w:val="20"/>
          <w:szCs w:val="20"/>
        </w:rPr>
        <w:t>literature review</w:t>
      </w:r>
      <w:r w:rsidR="004C75A7" w:rsidRPr="008F02A8">
        <w:rPr>
          <w:sz w:val="20"/>
          <w:szCs w:val="20"/>
        </w:rPr>
        <w:t xml:space="preserve"> were included</w:t>
      </w:r>
      <w:r w:rsidR="00A04F8D" w:rsidRPr="008F02A8">
        <w:rPr>
          <w:sz w:val="20"/>
          <w:szCs w:val="20"/>
        </w:rPr>
        <w:t>.</w:t>
      </w:r>
      <w:bookmarkEnd w:id="17"/>
    </w:p>
    <w:p w14:paraId="4B84BAD0" w14:textId="0006B8F9" w:rsidR="003D1C68" w:rsidRPr="002C7BD1" w:rsidRDefault="003D1C68" w:rsidP="00E447D6">
      <w:pPr>
        <w:spacing w:line="480" w:lineRule="auto"/>
        <w:jc w:val="both"/>
        <w:outlineLvl w:val="0"/>
        <w:rPr>
          <w:b/>
          <w:sz w:val="20"/>
          <w:szCs w:val="20"/>
        </w:rPr>
      </w:pPr>
      <w:r w:rsidRPr="002C7BD1">
        <w:rPr>
          <w:b/>
          <w:sz w:val="20"/>
          <w:szCs w:val="20"/>
        </w:rPr>
        <w:t>Data Extraction and Processing</w:t>
      </w:r>
    </w:p>
    <w:p w14:paraId="47C114D1" w14:textId="04CA09B3" w:rsidR="00D77634" w:rsidRPr="00A707D4" w:rsidRDefault="00741E97" w:rsidP="00D77634">
      <w:pPr>
        <w:shd w:val="clear" w:color="auto" w:fill="FFFFFF"/>
        <w:spacing w:line="480" w:lineRule="auto"/>
        <w:jc w:val="both"/>
        <w:rPr>
          <w:sz w:val="20"/>
          <w:szCs w:val="20"/>
        </w:rPr>
      </w:pPr>
      <w:r>
        <w:rPr>
          <w:rFonts w:cs="Arial"/>
          <w:color w:val="000000"/>
          <w:sz w:val="20"/>
          <w:szCs w:val="20"/>
          <w:shd w:val="clear" w:color="auto" w:fill="FFFFFF"/>
        </w:rPr>
        <w:t xml:space="preserve">Pairs of independent </w:t>
      </w:r>
      <w:r w:rsidR="00F74294" w:rsidRPr="008F02A8">
        <w:rPr>
          <w:rFonts w:cs="Arial"/>
          <w:color w:val="000000"/>
          <w:sz w:val="20"/>
          <w:szCs w:val="20"/>
          <w:shd w:val="clear" w:color="auto" w:fill="FFFFFF"/>
        </w:rPr>
        <w:t xml:space="preserve">investigators </w:t>
      </w:r>
      <w:r w:rsidR="00C9010F" w:rsidRPr="008F02A8">
        <w:rPr>
          <w:sz w:val="20"/>
          <w:szCs w:val="20"/>
        </w:rPr>
        <w:t>(LV</w:t>
      </w:r>
      <w:r w:rsidR="00C9010F">
        <w:rPr>
          <w:sz w:val="20"/>
          <w:szCs w:val="20"/>
        </w:rPr>
        <w:t>/</w:t>
      </w:r>
      <w:r w:rsidR="00C9010F" w:rsidRPr="008F02A8">
        <w:rPr>
          <w:sz w:val="20"/>
          <w:szCs w:val="20"/>
        </w:rPr>
        <w:t>KB</w:t>
      </w:r>
      <w:r w:rsidR="00C9010F">
        <w:rPr>
          <w:sz w:val="20"/>
          <w:szCs w:val="20"/>
        </w:rPr>
        <w:t>/</w:t>
      </w:r>
      <w:r w:rsidR="00C9010F" w:rsidRPr="008F02A8">
        <w:rPr>
          <w:sz w:val="20"/>
          <w:szCs w:val="20"/>
        </w:rPr>
        <w:t>AA</w:t>
      </w:r>
      <w:r w:rsidR="00C9010F">
        <w:rPr>
          <w:sz w:val="20"/>
          <w:szCs w:val="20"/>
        </w:rPr>
        <w:t>/</w:t>
      </w:r>
      <w:r w:rsidR="00C9010F" w:rsidRPr="008F02A8">
        <w:rPr>
          <w:sz w:val="20"/>
          <w:szCs w:val="20"/>
        </w:rPr>
        <w:t>GH</w:t>
      </w:r>
      <w:r w:rsidR="00C9010F">
        <w:rPr>
          <w:sz w:val="20"/>
          <w:szCs w:val="20"/>
        </w:rPr>
        <w:t>/</w:t>
      </w:r>
      <w:r w:rsidR="00C9010F" w:rsidRPr="008F02A8">
        <w:rPr>
          <w:sz w:val="20"/>
          <w:szCs w:val="20"/>
        </w:rPr>
        <w:t>YM</w:t>
      </w:r>
      <w:r w:rsidR="00C9010F">
        <w:rPr>
          <w:sz w:val="20"/>
          <w:szCs w:val="20"/>
        </w:rPr>
        <w:t>/</w:t>
      </w:r>
      <w:r w:rsidR="00C9010F" w:rsidRPr="008F02A8">
        <w:rPr>
          <w:sz w:val="20"/>
          <w:szCs w:val="20"/>
        </w:rPr>
        <w:t>TP)</w:t>
      </w:r>
      <w:r w:rsidR="00C9010F">
        <w:rPr>
          <w:sz w:val="20"/>
          <w:szCs w:val="20"/>
        </w:rPr>
        <w:t xml:space="preserve"> </w:t>
      </w:r>
      <w:r>
        <w:rPr>
          <w:rFonts w:cs="Arial"/>
          <w:color w:val="000000"/>
          <w:sz w:val="20"/>
          <w:szCs w:val="20"/>
          <w:shd w:val="clear" w:color="auto" w:fill="FFFFFF"/>
        </w:rPr>
        <w:t xml:space="preserve">screened references and </w:t>
      </w:r>
      <w:r w:rsidR="00F74294" w:rsidRPr="008F02A8">
        <w:rPr>
          <w:rFonts w:cs="Arial"/>
          <w:color w:val="000000"/>
          <w:sz w:val="20"/>
          <w:szCs w:val="20"/>
          <w:shd w:val="clear" w:color="auto" w:fill="FFFFFF"/>
        </w:rPr>
        <w:t>extracted study-level data</w:t>
      </w:r>
      <w:r w:rsidR="003A300F">
        <w:rPr>
          <w:sz w:val="20"/>
          <w:szCs w:val="20"/>
        </w:rPr>
        <w:t>, with d</w:t>
      </w:r>
      <w:r w:rsidR="005F0ADB" w:rsidRPr="00F325DB">
        <w:rPr>
          <w:sz w:val="20"/>
          <w:szCs w:val="20"/>
        </w:rPr>
        <w:t>iscrepancies</w:t>
      </w:r>
      <w:r w:rsidR="005F0ADB">
        <w:rPr>
          <w:sz w:val="20"/>
          <w:szCs w:val="20"/>
        </w:rPr>
        <w:t xml:space="preserve"> </w:t>
      </w:r>
      <w:r w:rsidR="00EB325D">
        <w:rPr>
          <w:sz w:val="20"/>
          <w:szCs w:val="20"/>
        </w:rPr>
        <w:t xml:space="preserve">adjudicated </w:t>
      </w:r>
      <w:r w:rsidR="005F0ADB">
        <w:rPr>
          <w:sz w:val="20"/>
          <w:szCs w:val="20"/>
        </w:rPr>
        <w:t>by TP.</w:t>
      </w:r>
      <w:r w:rsidR="000D493E" w:rsidRPr="00C07A12">
        <w:rPr>
          <w:sz w:val="20"/>
          <w:szCs w:val="20"/>
        </w:rPr>
        <w:t xml:space="preserve"> </w:t>
      </w:r>
      <w:r w:rsidR="003D1C68" w:rsidRPr="00C07A12">
        <w:rPr>
          <w:sz w:val="20"/>
          <w:szCs w:val="20"/>
        </w:rPr>
        <w:t xml:space="preserve">We extracted </w:t>
      </w:r>
      <w:r w:rsidR="00243983">
        <w:rPr>
          <w:sz w:val="20"/>
          <w:szCs w:val="20"/>
        </w:rPr>
        <w:t>outcome data</w:t>
      </w:r>
      <w:r w:rsidR="00DB7E2B">
        <w:rPr>
          <w:sz w:val="20"/>
          <w:szCs w:val="20"/>
        </w:rPr>
        <w:t xml:space="preserve"> </w:t>
      </w:r>
      <w:r w:rsidR="003D1C68" w:rsidRPr="00C07A12">
        <w:rPr>
          <w:sz w:val="20"/>
          <w:szCs w:val="20"/>
        </w:rPr>
        <w:t>(</w:t>
      </w:r>
      <w:r w:rsidR="00DC73BB">
        <w:rPr>
          <w:sz w:val="20"/>
          <w:szCs w:val="20"/>
        </w:rPr>
        <w:t xml:space="preserve">expressed as </w:t>
      </w:r>
      <w:r w:rsidR="009109FA">
        <w:rPr>
          <w:sz w:val="20"/>
          <w:szCs w:val="20"/>
        </w:rPr>
        <w:t xml:space="preserve">mean and </w:t>
      </w:r>
      <w:r w:rsidR="003D1C68" w:rsidRPr="00C07A12">
        <w:rPr>
          <w:sz w:val="20"/>
          <w:szCs w:val="20"/>
        </w:rPr>
        <w:t>standard deviation</w:t>
      </w:r>
      <w:r w:rsidR="00526D9B">
        <w:rPr>
          <w:sz w:val="20"/>
          <w:szCs w:val="20"/>
        </w:rPr>
        <w:t>/</w:t>
      </w:r>
      <w:r w:rsidR="003D1C68" w:rsidRPr="00C07A12">
        <w:rPr>
          <w:sz w:val="20"/>
          <w:szCs w:val="20"/>
        </w:rPr>
        <w:t>standard error</w:t>
      </w:r>
      <w:r w:rsidR="00526D9B">
        <w:rPr>
          <w:sz w:val="20"/>
          <w:szCs w:val="20"/>
        </w:rPr>
        <w:t>/</w:t>
      </w:r>
      <w:r w:rsidR="003D1C68" w:rsidRPr="00C07A12">
        <w:rPr>
          <w:sz w:val="20"/>
          <w:szCs w:val="20"/>
        </w:rPr>
        <w:t xml:space="preserve">confidence intervals) </w:t>
      </w:r>
      <w:r w:rsidR="00243983">
        <w:rPr>
          <w:sz w:val="20"/>
          <w:szCs w:val="20"/>
        </w:rPr>
        <w:t>for</w:t>
      </w:r>
      <w:r w:rsidR="003D1C68" w:rsidRPr="00C07A12">
        <w:rPr>
          <w:sz w:val="20"/>
          <w:szCs w:val="20"/>
        </w:rPr>
        <w:t xml:space="preserve"> </w:t>
      </w:r>
      <w:r w:rsidR="00E447D6" w:rsidRPr="00C07A12">
        <w:rPr>
          <w:sz w:val="20"/>
          <w:szCs w:val="20"/>
        </w:rPr>
        <w:t xml:space="preserve">change in </w:t>
      </w:r>
      <w:r w:rsidR="00B65BDC" w:rsidRPr="00C07A12">
        <w:rPr>
          <w:sz w:val="20"/>
          <w:szCs w:val="20"/>
        </w:rPr>
        <w:t>body</w:t>
      </w:r>
      <w:r w:rsidR="00776F34">
        <w:rPr>
          <w:sz w:val="20"/>
          <w:szCs w:val="20"/>
        </w:rPr>
        <w:t>-</w:t>
      </w:r>
      <w:r w:rsidR="00B65BDC" w:rsidRPr="00C07A12">
        <w:rPr>
          <w:sz w:val="20"/>
          <w:szCs w:val="20"/>
        </w:rPr>
        <w:t>weight</w:t>
      </w:r>
      <w:r w:rsidR="005B6CCA">
        <w:rPr>
          <w:sz w:val="20"/>
          <w:szCs w:val="20"/>
        </w:rPr>
        <w:t xml:space="preserve"> (kilograms)</w:t>
      </w:r>
      <w:r w:rsidR="00B65BDC" w:rsidRPr="00C07A12">
        <w:rPr>
          <w:sz w:val="20"/>
          <w:szCs w:val="20"/>
        </w:rPr>
        <w:t>, BMI</w:t>
      </w:r>
      <w:r w:rsidR="005B6CCA">
        <w:rPr>
          <w:sz w:val="20"/>
          <w:szCs w:val="20"/>
        </w:rPr>
        <w:t xml:space="preserve"> (kg/m</w:t>
      </w:r>
      <w:r w:rsidR="005B6CCA">
        <w:rPr>
          <w:sz w:val="20"/>
          <w:szCs w:val="20"/>
          <w:vertAlign w:val="superscript"/>
        </w:rPr>
        <w:t>2</w:t>
      </w:r>
      <w:r w:rsidR="005B6CCA">
        <w:rPr>
          <w:sz w:val="20"/>
          <w:szCs w:val="20"/>
        </w:rPr>
        <w:t>)</w:t>
      </w:r>
      <w:r w:rsidR="00B65BDC" w:rsidRPr="00C07A12">
        <w:rPr>
          <w:sz w:val="20"/>
          <w:szCs w:val="20"/>
        </w:rPr>
        <w:t xml:space="preserve">, </w:t>
      </w:r>
      <w:r w:rsidR="002C43C4" w:rsidRPr="00C07A12">
        <w:rPr>
          <w:sz w:val="20"/>
          <w:szCs w:val="20"/>
        </w:rPr>
        <w:t>fasting</w:t>
      </w:r>
      <w:r w:rsidR="00AC47C2">
        <w:rPr>
          <w:sz w:val="20"/>
          <w:szCs w:val="20"/>
        </w:rPr>
        <w:t>-</w:t>
      </w:r>
      <w:r w:rsidR="002C43C4" w:rsidRPr="00C07A12">
        <w:rPr>
          <w:sz w:val="20"/>
          <w:szCs w:val="20"/>
        </w:rPr>
        <w:t>glucose, total</w:t>
      </w:r>
      <w:r w:rsidR="00071686">
        <w:rPr>
          <w:sz w:val="20"/>
          <w:szCs w:val="20"/>
        </w:rPr>
        <w:t xml:space="preserve">-cholesterol, </w:t>
      </w:r>
      <w:r w:rsidR="002C43C4" w:rsidRPr="00C07A12">
        <w:rPr>
          <w:sz w:val="20"/>
          <w:szCs w:val="20"/>
        </w:rPr>
        <w:t>LDL</w:t>
      </w:r>
      <w:r w:rsidR="00071686">
        <w:rPr>
          <w:sz w:val="20"/>
          <w:szCs w:val="20"/>
        </w:rPr>
        <w:t xml:space="preserve">-cholesterol, </w:t>
      </w:r>
      <w:r w:rsidR="002C43C4" w:rsidRPr="00C07A12">
        <w:rPr>
          <w:sz w:val="20"/>
          <w:szCs w:val="20"/>
        </w:rPr>
        <w:t>HDL</w:t>
      </w:r>
      <w:r w:rsidR="00A26A38">
        <w:rPr>
          <w:sz w:val="20"/>
          <w:szCs w:val="20"/>
        </w:rPr>
        <w:t>-</w:t>
      </w:r>
      <w:r w:rsidR="002C43C4" w:rsidRPr="00C07A12">
        <w:rPr>
          <w:sz w:val="20"/>
          <w:szCs w:val="20"/>
        </w:rPr>
        <w:t>cholesterol, and triglycerides</w:t>
      </w:r>
      <w:r w:rsidR="00064164">
        <w:rPr>
          <w:sz w:val="20"/>
          <w:szCs w:val="20"/>
        </w:rPr>
        <w:t xml:space="preserve"> </w:t>
      </w:r>
      <w:r w:rsidR="005B6CCA">
        <w:rPr>
          <w:sz w:val="20"/>
          <w:szCs w:val="20"/>
        </w:rPr>
        <w:t xml:space="preserve">(all </w:t>
      </w:r>
      <w:r w:rsidR="005B6CCA" w:rsidRPr="00BF55B7">
        <w:rPr>
          <w:sz w:val="20"/>
          <w:szCs w:val="20"/>
        </w:rPr>
        <w:t>mmo</w:t>
      </w:r>
      <w:r w:rsidR="005B6CCA">
        <w:rPr>
          <w:sz w:val="20"/>
          <w:szCs w:val="20"/>
        </w:rPr>
        <w:t>l</w:t>
      </w:r>
      <w:r w:rsidR="005B6CCA" w:rsidRPr="00BF55B7">
        <w:rPr>
          <w:sz w:val="20"/>
          <w:szCs w:val="20"/>
        </w:rPr>
        <w:t>/L</w:t>
      </w:r>
      <w:r w:rsidR="005B6CCA">
        <w:rPr>
          <w:sz w:val="20"/>
          <w:szCs w:val="20"/>
        </w:rPr>
        <w:t xml:space="preserve">) </w:t>
      </w:r>
      <w:r w:rsidR="00064164">
        <w:rPr>
          <w:sz w:val="20"/>
          <w:szCs w:val="20"/>
        </w:rPr>
        <w:t>from initiation to end of treatment</w:t>
      </w:r>
      <w:r w:rsidR="00973159">
        <w:rPr>
          <w:sz w:val="20"/>
          <w:szCs w:val="20"/>
        </w:rPr>
        <w:t>-</w:t>
      </w:r>
      <w:r w:rsidR="00064164">
        <w:rPr>
          <w:sz w:val="20"/>
          <w:szCs w:val="20"/>
        </w:rPr>
        <w:t xml:space="preserve">trial for </w:t>
      </w:r>
      <w:r w:rsidR="00B33FA7">
        <w:rPr>
          <w:sz w:val="20"/>
          <w:szCs w:val="20"/>
        </w:rPr>
        <w:t>drug</w:t>
      </w:r>
      <w:r w:rsidR="00236109">
        <w:rPr>
          <w:sz w:val="20"/>
          <w:szCs w:val="20"/>
        </w:rPr>
        <w:t>-</w:t>
      </w:r>
      <w:r w:rsidR="00B33FA7">
        <w:rPr>
          <w:sz w:val="20"/>
          <w:szCs w:val="20"/>
        </w:rPr>
        <w:t xml:space="preserve"> and placebo</w:t>
      </w:r>
      <w:r w:rsidR="00236109">
        <w:rPr>
          <w:sz w:val="20"/>
          <w:szCs w:val="20"/>
        </w:rPr>
        <w:t>-</w:t>
      </w:r>
      <w:r w:rsidR="00B33FA7">
        <w:rPr>
          <w:sz w:val="20"/>
          <w:szCs w:val="20"/>
        </w:rPr>
        <w:t>groups separately</w:t>
      </w:r>
      <w:r w:rsidR="00C81021" w:rsidRPr="00AA0BF5">
        <w:rPr>
          <w:sz w:val="20"/>
          <w:szCs w:val="20"/>
        </w:rPr>
        <w:t>.</w:t>
      </w:r>
      <w:bookmarkStart w:id="18" w:name="_Hlk12700523"/>
      <w:r w:rsidR="008635C6" w:rsidRPr="00422DB1">
        <w:rPr>
          <w:rFonts w:cs="Arial"/>
          <w:sz w:val="20"/>
          <w:szCs w:val="20"/>
        </w:rPr>
        <w:t xml:space="preserve"> </w:t>
      </w:r>
      <w:r w:rsidR="008F3D35">
        <w:rPr>
          <w:rFonts w:cs="Arial"/>
          <w:sz w:val="20"/>
          <w:szCs w:val="20"/>
        </w:rPr>
        <w:t>Only continuous data were collected</w:t>
      </w:r>
      <w:r w:rsidR="00821B81">
        <w:rPr>
          <w:rFonts w:cs="Arial"/>
          <w:sz w:val="20"/>
          <w:szCs w:val="20"/>
        </w:rPr>
        <w:t>, not binary outcomes</w:t>
      </w:r>
      <w:r w:rsidR="00A40D4E">
        <w:rPr>
          <w:rFonts w:cs="Arial"/>
          <w:sz w:val="20"/>
          <w:szCs w:val="20"/>
        </w:rPr>
        <w:t xml:space="preserve">. </w:t>
      </w:r>
      <w:r w:rsidR="00C103BB" w:rsidRPr="00C07A12">
        <w:rPr>
          <w:sz w:val="20"/>
          <w:szCs w:val="20"/>
        </w:rPr>
        <w:t>We did not employ dose</w:t>
      </w:r>
      <w:r w:rsidR="00C103BB">
        <w:rPr>
          <w:sz w:val="20"/>
          <w:szCs w:val="20"/>
        </w:rPr>
        <w:t>-limits</w:t>
      </w:r>
      <w:r w:rsidR="00C103BB" w:rsidRPr="00C07A12">
        <w:rPr>
          <w:sz w:val="20"/>
          <w:szCs w:val="20"/>
        </w:rPr>
        <w:t xml:space="preserve"> owing to lack of evidence that dose influences metabolic dysregulation</w:t>
      </w:r>
      <w:r w:rsidR="00C103BB" w:rsidRPr="008F02A8">
        <w:rPr>
          <w:sz w:val="20"/>
          <w:szCs w:val="20"/>
        </w:rPr>
        <w:t>.</w:t>
      </w:r>
      <w:r w:rsidR="00C103BB" w:rsidRPr="008F02A8">
        <w:rPr>
          <w:sz w:val="20"/>
          <w:szCs w:val="20"/>
        </w:rPr>
        <w:fldChar w:fldCharType="begin"/>
      </w:r>
      <w:r w:rsidR="00C103BB">
        <w:rPr>
          <w:sz w:val="20"/>
          <w:szCs w:val="20"/>
        </w:rPr>
        <w:instrText xml:space="preserve"> ADDIN EN.CITE &lt;EndNote&gt;&lt;Cite&gt;&lt;Author&gt;Simon&lt;/Author&gt;&lt;Year&gt;2009&lt;/Year&gt;&lt;RecNum&gt;29717&lt;/RecNum&gt;&lt;DisplayText&gt;&lt;style face="superscript"&gt;11&lt;/style&gt;&lt;/DisplayText&gt;&lt;record&gt;&lt;rec-number&gt;29717&lt;/rec-number&gt;&lt;foreign-keys&gt;&lt;key app="EN" db-id="9pf5wepzdstt21exx92pvp0uerff9e5aafds" timestamp="1551454003"&gt;29717&lt;/key&gt;&lt;/foreign-keys&gt;&lt;ref-type name="Journal Article"&gt;17&lt;/ref-type&gt;&lt;contributors&gt;&lt;authors&gt;&lt;author&gt;Simon, V.&lt;/author&gt;&lt;author&gt;van Winkel, R.&lt;/author&gt;&lt;author&gt;De Hert, M.&lt;/author&gt;&lt;/authors&gt;&lt;/contributors&gt;&lt;auth-address&gt;Department of Psychiatry and Psychotherapy, Semmelweis University Budapest, Hungary.&lt;/auth-address&gt;&lt;titles&gt;&lt;title&gt;Are weight gain and metabolic side effects of atypical antipsychotics dose dependent? A literature review&lt;/title&gt;&lt;secondary-title&gt;J Clin Psychiatry&lt;/secondary-title&gt;&lt;/titles&gt;&lt;periodical&gt;&lt;full-title&gt;J Clin Psychiatry&lt;/full-title&gt;&lt;/periodical&gt;&lt;pages&gt;1041-50&lt;/pages&gt;&lt;volume&gt;70&lt;/volume&gt;&lt;number&gt;7&lt;/number&gt;&lt;keywords&gt;&lt;keyword&gt;Adolescent&lt;/keyword&gt;&lt;keyword&gt;Adult&lt;/keyword&gt;&lt;keyword&gt;Antipsychotic Agents/*adverse effects/blood/therapeutic use&lt;/keyword&gt;&lt;keyword&gt;Child&lt;/keyword&gt;&lt;keyword&gt;Clozapine/adverse effects/blood/therapeutic use&lt;/keyword&gt;&lt;keyword&gt;Controlled Clinical Trials as Topic/statistics &amp;amp; numerical data&lt;/keyword&gt;&lt;keyword&gt;Dose-Response Relationship, Drug&lt;/keyword&gt;&lt;keyword&gt;Drug-Related Side Effects and Adverse Reactions/*chemically induced&lt;/keyword&gt;&lt;keyword&gt;Female&lt;/keyword&gt;&lt;keyword&gt;Humans&lt;/keyword&gt;&lt;keyword&gt;Insulin/blood&lt;/keyword&gt;&lt;keyword&gt;Male&lt;/keyword&gt;&lt;keyword&gt;Metabolic Syndrome/*chemically induced&lt;/keyword&gt;&lt;keyword&gt;Risperidone/adverse effects/blood/therapeutic use&lt;/keyword&gt;&lt;keyword&gt;Treatment Outcome&lt;/keyword&gt;&lt;keyword&gt;Triglycerides/blood&lt;/keyword&gt;&lt;keyword&gt;Weight Gain/*drug effects&lt;/keyword&gt;&lt;/keywords&gt;&lt;dates&gt;&lt;year&gt;2009&lt;/year&gt;&lt;pub-dates&gt;&lt;date&gt;Jul&lt;/date&gt;&lt;/pub-dates&gt;&lt;/dates&gt;&lt;isbn&gt;1555-2101 (Electronic)&amp;#xD;0160-6689 (Linking)&lt;/isbn&gt;&lt;accession-num&gt;19653979&lt;/accession-num&gt;&lt;urls&gt;&lt;related-urls&gt;&lt;url&gt;https://www.ncbi.nlm.nih.gov/pubmed/19653979&lt;/url&gt;&lt;/related-urls&gt;&lt;/urls&gt;&lt;/record&gt;&lt;/Cite&gt;&lt;/EndNote&gt;</w:instrText>
      </w:r>
      <w:r w:rsidR="00C103BB" w:rsidRPr="008F02A8">
        <w:rPr>
          <w:sz w:val="20"/>
          <w:szCs w:val="20"/>
        </w:rPr>
        <w:fldChar w:fldCharType="separate"/>
      </w:r>
      <w:r w:rsidR="00C103BB" w:rsidRPr="001520A4">
        <w:rPr>
          <w:noProof/>
          <w:sz w:val="20"/>
          <w:szCs w:val="20"/>
          <w:vertAlign w:val="superscript"/>
        </w:rPr>
        <w:t>11</w:t>
      </w:r>
      <w:r w:rsidR="00C103BB" w:rsidRPr="008F02A8">
        <w:rPr>
          <w:sz w:val="20"/>
          <w:szCs w:val="20"/>
        </w:rPr>
        <w:fldChar w:fldCharType="end"/>
      </w:r>
      <w:r w:rsidR="00C103BB" w:rsidRPr="008F02A8">
        <w:rPr>
          <w:sz w:val="20"/>
          <w:szCs w:val="20"/>
        </w:rPr>
        <w:t xml:space="preserve"> </w:t>
      </w:r>
      <w:r w:rsidR="00787AB8">
        <w:rPr>
          <w:rFonts w:cs="Arial"/>
          <w:sz w:val="20"/>
          <w:szCs w:val="20"/>
        </w:rPr>
        <w:t xml:space="preserve">For multi-arm studies </w:t>
      </w:r>
      <w:r w:rsidR="007847D0">
        <w:rPr>
          <w:rFonts w:cs="Arial"/>
          <w:sz w:val="20"/>
          <w:szCs w:val="20"/>
        </w:rPr>
        <w:t xml:space="preserve">reporting </w:t>
      </w:r>
      <w:r w:rsidR="00961580">
        <w:rPr>
          <w:rFonts w:cs="Arial"/>
          <w:sz w:val="20"/>
          <w:szCs w:val="20"/>
        </w:rPr>
        <w:t>several</w:t>
      </w:r>
      <w:r w:rsidR="008635C6" w:rsidRPr="00422DB1">
        <w:rPr>
          <w:rFonts w:cs="Arial"/>
          <w:sz w:val="20"/>
          <w:szCs w:val="20"/>
        </w:rPr>
        <w:t xml:space="preserve"> doses </w:t>
      </w:r>
      <w:r w:rsidR="00787AB8">
        <w:rPr>
          <w:rFonts w:cs="Arial"/>
          <w:sz w:val="20"/>
          <w:szCs w:val="20"/>
        </w:rPr>
        <w:t>of</w:t>
      </w:r>
      <w:r w:rsidR="00776F34">
        <w:rPr>
          <w:rFonts w:cs="Arial"/>
          <w:sz w:val="20"/>
          <w:szCs w:val="20"/>
        </w:rPr>
        <w:t xml:space="preserve"> an</w:t>
      </w:r>
      <w:r w:rsidR="008635C6" w:rsidRPr="00422DB1">
        <w:rPr>
          <w:rFonts w:cs="Arial"/>
          <w:sz w:val="20"/>
          <w:szCs w:val="20"/>
        </w:rPr>
        <w:t xml:space="preserve"> antipsychotic, a</w:t>
      </w:r>
      <w:r w:rsidR="00B00FEC">
        <w:rPr>
          <w:rFonts w:cs="Arial"/>
          <w:sz w:val="20"/>
          <w:szCs w:val="20"/>
        </w:rPr>
        <w:t xml:space="preserve"> summary</w:t>
      </w:r>
      <w:r w:rsidR="00D73184">
        <w:rPr>
          <w:rFonts w:cs="Arial"/>
          <w:sz w:val="20"/>
          <w:szCs w:val="20"/>
        </w:rPr>
        <w:t xml:space="preserve"> value</w:t>
      </w:r>
      <w:r w:rsidR="005B4DCE">
        <w:rPr>
          <w:rFonts w:cs="Arial"/>
          <w:sz w:val="20"/>
          <w:szCs w:val="20"/>
        </w:rPr>
        <w:t xml:space="preserve"> for a given metabolic parameter</w:t>
      </w:r>
      <w:r w:rsidR="00D73184">
        <w:rPr>
          <w:rFonts w:cs="Arial"/>
          <w:sz w:val="20"/>
          <w:szCs w:val="20"/>
        </w:rPr>
        <w:t xml:space="preserve"> for</w:t>
      </w:r>
      <w:r w:rsidR="00B00FEC">
        <w:rPr>
          <w:rFonts w:cs="Arial"/>
          <w:sz w:val="20"/>
          <w:szCs w:val="20"/>
        </w:rPr>
        <w:t xml:space="preserve"> </w:t>
      </w:r>
      <w:r w:rsidR="00801A29">
        <w:rPr>
          <w:rFonts w:cs="Arial"/>
          <w:sz w:val="20"/>
          <w:szCs w:val="20"/>
        </w:rPr>
        <w:t xml:space="preserve">all </w:t>
      </w:r>
      <w:r w:rsidR="00B00FEC">
        <w:rPr>
          <w:rFonts w:cs="Arial"/>
          <w:sz w:val="20"/>
          <w:szCs w:val="20"/>
        </w:rPr>
        <w:t xml:space="preserve">doses was </w:t>
      </w:r>
      <w:r w:rsidR="00ED4925">
        <w:rPr>
          <w:rFonts w:cs="Arial"/>
          <w:sz w:val="20"/>
          <w:szCs w:val="20"/>
        </w:rPr>
        <w:t xml:space="preserve">calculated </w:t>
      </w:r>
      <w:r w:rsidR="00243983">
        <w:rPr>
          <w:rFonts w:cs="Arial"/>
          <w:sz w:val="20"/>
          <w:szCs w:val="20"/>
        </w:rPr>
        <w:t xml:space="preserve">using </w:t>
      </w:r>
      <w:r w:rsidR="008650DF">
        <w:rPr>
          <w:rFonts w:cs="Arial"/>
          <w:sz w:val="20"/>
          <w:szCs w:val="20"/>
        </w:rPr>
        <w:t xml:space="preserve">formulae from </w:t>
      </w:r>
      <w:r w:rsidR="008635C6" w:rsidRPr="00422DB1">
        <w:rPr>
          <w:rFonts w:cs="Arial"/>
          <w:sz w:val="20"/>
          <w:szCs w:val="20"/>
        </w:rPr>
        <w:t xml:space="preserve">the Cochrane </w:t>
      </w:r>
      <w:r w:rsidR="00243983">
        <w:rPr>
          <w:rFonts w:cs="Arial"/>
          <w:sz w:val="20"/>
          <w:szCs w:val="20"/>
        </w:rPr>
        <w:t>Handbook</w:t>
      </w:r>
      <w:r w:rsidR="00243983" w:rsidRPr="00422DB1">
        <w:rPr>
          <w:rFonts w:cs="Arial"/>
          <w:sz w:val="20"/>
          <w:szCs w:val="20"/>
        </w:rPr>
        <w:t xml:space="preserve"> </w:t>
      </w:r>
      <w:r w:rsidR="008635C6" w:rsidRPr="00422DB1">
        <w:rPr>
          <w:rFonts w:cs="Arial"/>
          <w:sz w:val="20"/>
          <w:szCs w:val="20"/>
        </w:rPr>
        <w:t>(</w:t>
      </w:r>
      <w:hyperlink r:id="rId8" w:history="1">
        <w:r w:rsidR="00243983" w:rsidRPr="001708E8">
          <w:rPr>
            <w:rStyle w:val="Hyperlink"/>
            <w:rFonts w:cs="Arial"/>
            <w:sz w:val="20"/>
            <w:szCs w:val="20"/>
          </w:rPr>
          <w:t>http://handbook-5-1.cochrane.org/</w:t>
        </w:r>
      </w:hyperlink>
      <w:r w:rsidR="00243983">
        <w:rPr>
          <w:rFonts w:cs="Arial"/>
          <w:sz w:val="20"/>
          <w:szCs w:val="20"/>
        </w:rPr>
        <w:t xml:space="preserve"> and </w:t>
      </w:r>
      <w:r w:rsidR="000F1707">
        <w:rPr>
          <w:rFonts w:cs="Arial"/>
          <w:sz w:val="20"/>
          <w:szCs w:val="20"/>
        </w:rPr>
        <w:t>a</w:t>
      </w:r>
      <w:r w:rsidR="00C87CF8">
        <w:rPr>
          <w:sz w:val="20"/>
          <w:szCs w:val="20"/>
        </w:rPr>
        <w:t>ppendix</w:t>
      </w:r>
      <w:r w:rsidR="000F1707">
        <w:rPr>
          <w:sz w:val="20"/>
          <w:szCs w:val="20"/>
        </w:rPr>
        <w:t xml:space="preserve"> p</w:t>
      </w:r>
      <w:r w:rsidR="005C14B1">
        <w:rPr>
          <w:sz w:val="20"/>
          <w:szCs w:val="20"/>
        </w:rPr>
        <w:t>5</w:t>
      </w:r>
      <w:r w:rsidR="00214208">
        <w:rPr>
          <w:rFonts w:cs="Arial"/>
          <w:sz w:val="20"/>
          <w:szCs w:val="20"/>
        </w:rPr>
        <w:t>)</w:t>
      </w:r>
      <w:r w:rsidR="008635C6" w:rsidRPr="00422DB1">
        <w:rPr>
          <w:rFonts w:cs="Arial"/>
          <w:sz w:val="20"/>
          <w:szCs w:val="20"/>
        </w:rPr>
        <w:t>.</w:t>
      </w:r>
      <w:r w:rsidR="008635C6" w:rsidRPr="00422DB1">
        <w:rPr>
          <w:rFonts w:cs="Arial"/>
          <w:sz w:val="20"/>
          <w:szCs w:val="20"/>
        </w:rPr>
        <w:fldChar w:fldCharType="begin"/>
      </w:r>
      <w:r w:rsidR="001520A4">
        <w:rPr>
          <w:rFonts w:cs="Arial"/>
          <w:sz w:val="20"/>
          <w:szCs w:val="20"/>
        </w:rPr>
        <w:instrText xml:space="preserve"> ADDIN EN.CITE &lt;EndNote&gt;&lt;Cite&gt;&lt;Author&gt;Higgins&lt;/Author&gt;&lt;Year&gt;2011&lt;/Year&gt;&lt;RecNum&gt;10915&lt;/RecNum&gt;&lt;DisplayText&gt;&lt;style face="superscript"&gt;12&lt;/style&gt;&lt;/DisplayText&gt;&lt;record&gt;&lt;rec-number&gt;10915&lt;/rec-number&gt;&lt;foreign-keys&gt;&lt;key app="EN" db-id="edzp25s9wp029befe06xpwdbatarp2w2dw20" timestamp="1561825766"&gt;10915&lt;/key&gt;&lt;/foreign-keys&gt;&lt;ref-type name="Journal Article"&gt;17&lt;/ref-type&gt;&lt;contributors&gt;&lt;authors&gt;&lt;author&gt;Higgins, P.T.&lt;/author&gt;&lt;author&gt;Green, S.&lt;/author&gt;&lt;/authors&gt;&lt;/contributors&gt;&lt;titles&gt;&lt;title&gt;Cochrane Handbook for Systematic Reviews of Interventions Version 5.1.0 (updated March 2011)&lt;/title&gt;&lt;/titles&gt;&lt;dates&gt;&lt;year&gt;2011&lt;/year&gt;&lt;/dates&gt;&lt;urls&gt;&lt;/urls&gt;&lt;/record&gt;&lt;/Cite&gt;&lt;/EndNote&gt;</w:instrText>
      </w:r>
      <w:r w:rsidR="008635C6" w:rsidRPr="00422DB1">
        <w:rPr>
          <w:rFonts w:cs="Arial"/>
          <w:sz w:val="20"/>
          <w:szCs w:val="20"/>
        </w:rPr>
        <w:fldChar w:fldCharType="separate"/>
      </w:r>
      <w:r w:rsidR="001520A4" w:rsidRPr="001520A4">
        <w:rPr>
          <w:rFonts w:cs="Arial"/>
          <w:noProof/>
          <w:sz w:val="20"/>
          <w:szCs w:val="20"/>
          <w:vertAlign w:val="superscript"/>
        </w:rPr>
        <w:t>12</w:t>
      </w:r>
      <w:r w:rsidR="008635C6" w:rsidRPr="00422DB1">
        <w:rPr>
          <w:rFonts w:cs="Arial"/>
          <w:sz w:val="20"/>
          <w:szCs w:val="20"/>
        </w:rPr>
        <w:fldChar w:fldCharType="end"/>
      </w:r>
      <w:r w:rsidR="00AA0BF5">
        <w:rPr>
          <w:rFonts w:cs="Arial"/>
          <w:sz w:val="20"/>
          <w:szCs w:val="20"/>
        </w:rPr>
        <w:t xml:space="preserve"> </w:t>
      </w:r>
      <w:r w:rsidR="007652C7" w:rsidRPr="00C07A12">
        <w:rPr>
          <w:sz w:val="20"/>
          <w:szCs w:val="20"/>
        </w:rPr>
        <w:t xml:space="preserve">Since paliperidone </w:t>
      </w:r>
      <w:r w:rsidR="00EC43B1">
        <w:rPr>
          <w:sz w:val="20"/>
          <w:szCs w:val="20"/>
        </w:rPr>
        <w:t>is</w:t>
      </w:r>
      <w:r w:rsidR="00F63C2A" w:rsidRPr="00C07A12">
        <w:rPr>
          <w:sz w:val="20"/>
          <w:szCs w:val="20"/>
        </w:rPr>
        <w:t xml:space="preserve"> the active metabolite of risperidone</w:t>
      </w:r>
      <w:r w:rsidR="008254A1">
        <w:rPr>
          <w:sz w:val="20"/>
          <w:szCs w:val="20"/>
        </w:rPr>
        <w:t>,</w:t>
      </w:r>
      <w:r w:rsidR="008254A1">
        <w:rPr>
          <w:sz w:val="20"/>
          <w:szCs w:val="20"/>
        </w:rPr>
        <w:fldChar w:fldCharType="begin">
          <w:fldData xml:space="preserve">PEVuZE5vdGU+PENpdGU+PEF1dGhvcj5LYWFyPC9BdXRob3I+PFllYXI+MjAxOTwvWWVhcj48UmVj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</w:fldData>
        </w:fldChar>
      </w:r>
      <w:r w:rsidR="001520A4">
        <w:rPr>
          <w:sz w:val="20"/>
          <w:szCs w:val="20"/>
        </w:rPr>
        <w:instrText xml:space="preserve"> ADDIN EN.CITE </w:instrText>
      </w:r>
      <w:r w:rsidR="001520A4">
        <w:rPr>
          <w:sz w:val="20"/>
          <w:szCs w:val="20"/>
        </w:rPr>
        <w:fldChar w:fldCharType="begin">
          <w:fldData xml:space="preserve">PEVuZE5vdGU+PENpdGU+PEF1dGhvcj5LYWFyPC9BdXRob3I+PFllYXI+MjAxOTwvWWVhcj48UmVj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</w:fldData>
        </w:fldChar>
      </w:r>
      <w:r w:rsidR="001520A4">
        <w:rPr>
          <w:sz w:val="20"/>
          <w:szCs w:val="20"/>
        </w:rPr>
        <w:instrText xml:space="preserve"> ADDIN EN.CITE.DATA </w:instrText>
      </w:r>
      <w:r w:rsidR="001520A4">
        <w:rPr>
          <w:sz w:val="20"/>
          <w:szCs w:val="20"/>
        </w:rPr>
      </w:r>
      <w:r w:rsidR="001520A4">
        <w:rPr>
          <w:sz w:val="20"/>
          <w:szCs w:val="20"/>
        </w:rPr>
        <w:fldChar w:fldCharType="end"/>
      </w:r>
      <w:r w:rsidR="008254A1">
        <w:rPr>
          <w:sz w:val="20"/>
          <w:szCs w:val="20"/>
        </w:rPr>
      </w:r>
      <w:r w:rsidR="008254A1">
        <w:rPr>
          <w:sz w:val="20"/>
          <w:szCs w:val="20"/>
        </w:rPr>
        <w:fldChar w:fldCharType="separate"/>
      </w:r>
      <w:r w:rsidR="001520A4" w:rsidRPr="001520A4">
        <w:rPr>
          <w:noProof/>
          <w:sz w:val="20"/>
          <w:szCs w:val="20"/>
          <w:vertAlign w:val="superscript"/>
        </w:rPr>
        <w:t>13</w:t>
      </w:r>
      <w:r w:rsidR="008254A1">
        <w:rPr>
          <w:sz w:val="20"/>
          <w:szCs w:val="20"/>
        </w:rPr>
        <w:fldChar w:fldCharType="end"/>
      </w:r>
      <w:r w:rsidR="00F63C2A" w:rsidRPr="00C07A12">
        <w:rPr>
          <w:sz w:val="20"/>
          <w:szCs w:val="20"/>
        </w:rPr>
        <w:t xml:space="preserve"> data </w:t>
      </w:r>
      <w:r w:rsidR="00071686">
        <w:rPr>
          <w:sz w:val="20"/>
          <w:szCs w:val="20"/>
        </w:rPr>
        <w:t>for</w:t>
      </w:r>
      <w:r w:rsidR="00F63C2A" w:rsidRPr="00C07A12">
        <w:rPr>
          <w:sz w:val="20"/>
          <w:szCs w:val="20"/>
        </w:rPr>
        <w:t xml:space="preserve"> </w:t>
      </w:r>
      <w:r w:rsidR="00072D02">
        <w:rPr>
          <w:sz w:val="20"/>
          <w:szCs w:val="20"/>
        </w:rPr>
        <w:t xml:space="preserve">these drugs </w:t>
      </w:r>
      <w:r w:rsidR="00F63C2A" w:rsidRPr="00C07A12">
        <w:rPr>
          <w:sz w:val="20"/>
          <w:szCs w:val="20"/>
        </w:rPr>
        <w:t xml:space="preserve">were </w:t>
      </w:r>
      <w:r w:rsidR="00DC73BB">
        <w:rPr>
          <w:sz w:val="20"/>
          <w:szCs w:val="20"/>
        </w:rPr>
        <w:t>combined</w:t>
      </w:r>
      <w:r w:rsidR="00987C17">
        <w:rPr>
          <w:sz w:val="20"/>
          <w:szCs w:val="20"/>
        </w:rPr>
        <w:t xml:space="preserve"> as </w:t>
      </w:r>
      <w:r w:rsidR="00C21BA7">
        <w:rPr>
          <w:sz w:val="20"/>
          <w:szCs w:val="20"/>
        </w:rPr>
        <w:t xml:space="preserve">previously </w:t>
      </w:r>
      <w:r w:rsidR="0012685B">
        <w:rPr>
          <w:sz w:val="20"/>
          <w:szCs w:val="20"/>
        </w:rPr>
        <w:t>described</w:t>
      </w:r>
      <w:r w:rsidR="00F63C2A" w:rsidRPr="00C07A12">
        <w:rPr>
          <w:sz w:val="20"/>
          <w:szCs w:val="20"/>
        </w:rPr>
        <w:t>.</w:t>
      </w:r>
      <w:r w:rsidR="00AB1384">
        <w:rPr>
          <w:sz w:val="20"/>
          <w:szCs w:val="20"/>
        </w:rPr>
        <w:fldChar w:fldCharType="begin"/>
      </w:r>
      <w:r w:rsidR="001520A4">
        <w:rPr>
          <w:sz w:val="20"/>
          <w:szCs w:val="20"/>
        </w:rPr>
        <w:instrText xml:space="preserve"> ADDIN EN.CITE &lt;EndNote&gt;&lt;Cite&gt;&lt;Author&gt;Cipriani&lt;/Author&gt;&lt;Year&gt;2011&lt;/Year&gt;&lt;RecNum&gt;11652&lt;/RecNum&gt;&lt;DisplayText&gt;&lt;style face="superscript"&gt;14&lt;/style&gt;&lt;/DisplayText&gt;&lt;record&gt;&lt;rec-number&gt;11652&lt;/rec-number&gt;&lt;foreign-keys&gt;&lt;key app="EN" db-id="edzp25s9wp029befe06xpwdbatarp2w2dw20" timestamp="1566737921"&gt;11652&lt;/key&gt;&lt;/foreign-keys&gt;&lt;ref-type name="Journal Article"&gt;17&lt;/ref-type&gt;&lt;contributors&gt;&lt;authors&gt;&lt;author&gt;Cipriani, A.&lt;/author&gt;&lt;author&gt;Barbui, C.&lt;/author&gt;&lt;author&gt;Salanti, G.&lt;/author&gt;&lt;author&gt;Rendell, J.&lt;/author&gt;&lt;author&gt;Brown, R.&lt;/author&gt;&lt;author&gt;Stockton, S.&lt;/author&gt;&lt;author&gt;Purgato, M.&lt;/author&gt;&lt;author&gt;Spineli, L. M.&lt;/author&gt;&lt;author&gt;Goodwin, G. M.&lt;/author&gt;&lt;author&gt;Geddes, J. R.&lt;/author&gt;&lt;/authors&gt;&lt;/contributors&gt;&lt;auth-address&gt;Department of Public Health and Community Medicine, Section of Psychiatry and Clinical Psychology, University of Verona, Italy. andrea.cipriani@univr.it&lt;/auth-address&gt;&lt;titles&gt;&lt;title&gt;Comparative efficacy and acceptability of antimanic drugs in acute mania: a multiple-treatments meta-analysis&lt;/title&gt;&lt;secondary-title&gt;Lancet&lt;/secondary-title&gt;&lt;/titles&gt;&lt;periodical&gt;&lt;full-title&gt;Lancet&lt;/full-title&gt;&lt;/periodical&gt;&lt;pages&gt;1306-15&lt;/pages&gt;&lt;volume&gt;378&lt;/volume&gt;&lt;number&gt;9799&lt;/number&gt;&lt;keywords&gt;&lt;keyword&gt;Antimanic Agents/*therapeutic use&lt;/keyword&gt;&lt;keyword&gt;Antipsychotic Agents/*therapeutic use&lt;/keyword&gt;&lt;keyword&gt;Bipolar Disorder/*drug therapy&lt;/keyword&gt;&lt;keyword&gt;Humans&lt;/keyword&gt;&lt;keyword&gt;Patient Dropouts&lt;/keyword&gt;&lt;keyword&gt;Randomized Controlled Trials as Topic&lt;/keyword&gt;&lt;keyword&gt;Research Design&lt;/keyword&gt;&lt;/keywords&gt;&lt;dates&gt;&lt;year&gt;2011&lt;/year&gt;&lt;pub-dates&gt;&lt;date&gt;Oct 8&lt;/date&gt;&lt;/pub-dates&gt;&lt;/dates&gt;&lt;isbn&gt;1474-547X (Electronic)&amp;#xD;0140-6736 (Linking)&lt;/isbn&gt;&lt;accession-num&gt;21851976&lt;/accession-num&gt;&lt;urls&gt;&lt;related-urls&gt;&lt;url&gt;https://www.ncbi.nlm.nih.gov/pubmed/21851976&lt;/url&gt;&lt;/related-urls&gt;&lt;/urls&gt;&lt;electronic-resource-num&gt;10.1016/S0140-6736(11)60873-8&lt;/electronic-resource-num&gt;&lt;/record&gt;&lt;/Cite&gt;&lt;/EndNote&gt;</w:instrText>
      </w:r>
      <w:r w:rsidR="00AB1384">
        <w:rPr>
          <w:sz w:val="20"/>
          <w:szCs w:val="20"/>
        </w:rPr>
        <w:fldChar w:fldCharType="separate"/>
      </w:r>
      <w:r w:rsidR="001520A4" w:rsidRPr="001520A4">
        <w:rPr>
          <w:noProof/>
          <w:sz w:val="20"/>
          <w:szCs w:val="20"/>
          <w:vertAlign w:val="superscript"/>
        </w:rPr>
        <w:t>14</w:t>
      </w:r>
      <w:r w:rsidR="00AB1384">
        <w:rPr>
          <w:sz w:val="20"/>
          <w:szCs w:val="20"/>
        </w:rPr>
        <w:fldChar w:fldCharType="end"/>
      </w:r>
      <w:r w:rsidR="00D868C7" w:rsidRPr="00C07A12">
        <w:rPr>
          <w:sz w:val="20"/>
          <w:szCs w:val="20"/>
        </w:rPr>
        <w:t xml:space="preserve"> </w:t>
      </w:r>
      <w:bookmarkEnd w:id="18"/>
      <w:r w:rsidR="00C81021" w:rsidRPr="00C07A12">
        <w:rPr>
          <w:sz w:val="20"/>
          <w:szCs w:val="20"/>
        </w:rPr>
        <w:t>We also extracted publication</w:t>
      </w:r>
      <w:r w:rsidR="00F14543">
        <w:rPr>
          <w:sz w:val="20"/>
          <w:szCs w:val="20"/>
        </w:rPr>
        <w:t>-</w:t>
      </w:r>
      <w:r w:rsidR="00F34A92">
        <w:rPr>
          <w:sz w:val="20"/>
          <w:szCs w:val="20"/>
        </w:rPr>
        <w:t>year</w:t>
      </w:r>
      <w:r w:rsidR="00F41090">
        <w:rPr>
          <w:sz w:val="20"/>
          <w:szCs w:val="20"/>
        </w:rPr>
        <w:t>;</w:t>
      </w:r>
      <w:r w:rsidR="0047384C" w:rsidRPr="00C07A12">
        <w:rPr>
          <w:sz w:val="20"/>
          <w:szCs w:val="20"/>
        </w:rPr>
        <w:t xml:space="preserve"> </w:t>
      </w:r>
      <w:r w:rsidR="00C15554" w:rsidRPr="00C07A12">
        <w:rPr>
          <w:sz w:val="20"/>
          <w:szCs w:val="20"/>
        </w:rPr>
        <w:t>total</w:t>
      </w:r>
      <w:r w:rsidR="000357CE">
        <w:rPr>
          <w:sz w:val="20"/>
          <w:szCs w:val="20"/>
        </w:rPr>
        <w:t>-</w:t>
      </w:r>
      <w:r w:rsidR="0047384C" w:rsidRPr="00C07A12">
        <w:rPr>
          <w:sz w:val="20"/>
          <w:szCs w:val="20"/>
        </w:rPr>
        <w:t>symptom</w:t>
      </w:r>
      <w:r w:rsidR="00387ECE">
        <w:rPr>
          <w:sz w:val="20"/>
          <w:szCs w:val="20"/>
        </w:rPr>
        <w:t>-</w:t>
      </w:r>
      <w:r w:rsidR="0047384C" w:rsidRPr="00C07A12">
        <w:rPr>
          <w:sz w:val="20"/>
          <w:szCs w:val="20"/>
        </w:rPr>
        <w:t>change</w:t>
      </w:r>
      <w:r w:rsidR="0013516D">
        <w:rPr>
          <w:sz w:val="20"/>
          <w:szCs w:val="20"/>
        </w:rPr>
        <w:t xml:space="preserve"> (mean</w:t>
      </w:r>
      <w:r w:rsidR="005B39F1">
        <w:rPr>
          <w:sz w:val="20"/>
          <w:szCs w:val="20"/>
        </w:rPr>
        <w:t>/</w:t>
      </w:r>
      <w:r w:rsidR="0013516D">
        <w:rPr>
          <w:sz w:val="20"/>
          <w:szCs w:val="20"/>
        </w:rPr>
        <w:t>variance</w:t>
      </w:r>
      <w:r w:rsidR="00F34A92">
        <w:rPr>
          <w:sz w:val="20"/>
          <w:szCs w:val="20"/>
        </w:rPr>
        <w:t xml:space="preserve">, </w:t>
      </w:r>
      <w:r w:rsidR="0047384C" w:rsidRPr="00C07A12">
        <w:rPr>
          <w:sz w:val="20"/>
          <w:szCs w:val="20"/>
        </w:rPr>
        <w:t xml:space="preserve">measured using </w:t>
      </w:r>
      <w:bookmarkStart w:id="19" w:name="_Hlk12699978"/>
      <w:r w:rsidR="0047384C" w:rsidRPr="00C07A12">
        <w:rPr>
          <w:sz w:val="20"/>
          <w:szCs w:val="20"/>
        </w:rPr>
        <w:t>Positive and Negative Syndrome Scale</w:t>
      </w:r>
      <w:bookmarkStart w:id="20" w:name="_Hlk12708770"/>
      <w:bookmarkEnd w:id="19"/>
      <w:r w:rsidR="008E08A8">
        <w:rPr>
          <w:sz w:val="20"/>
          <w:szCs w:val="20"/>
        </w:rPr>
        <w:t xml:space="preserve"> </w:t>
      </w:r>
      <w:r w:rsidR="00EE3BE8">
        <w:rPr>
          <w:sz w:val="20"/>
          <w:szCs w:val="20"/>
        </w:rPr>
        <w:t>(</w:t>
      </w:r>
      <w:r w:rsidR="008E08A8">
        <w:rPr>
          <w:sz w:val="20"/>
          <w:szCs w:val="20"/>
        </w:rPr>
        <w:t>PANSS</w:t>
      </w:r>
      <w:r w:rsidR="00EE3BE8">
        <w:rPr>
          <w:sz w:val="20"/>
          <w:szCs w:val="20"/>
        </w:rPr>
        <w:t>)</w:t>
      </w:r>
      <w:bookmarkEnd w:id="20"/>
      <w:r w:rsidR="0047384C" w:rsidRPr="00C07A12">
        <w:rPr>
          <w:sz w:val="20"/>
          <w:szCs w:val="20"/>
        </w:rPr>
        <w:t xml:space="preserve"> </w:t>
      </w:r>
      <w:r w:rsidR="00CD4C02" w:rsidRPr="00C07A12">
        <w:rPr>
          <w:sz w:val="20"/>
          <w:szCs w:val="20"/>
        </w:rPr>
        <w:t xml:space="preserve">or </w:t>
      </w:r>
      <w:bookmarkStart w:id="21" w:name="_Hlk12699990"/>
      <w:r w:rsidR="0047384C" w:rsidRPr="00C07A12">
        <w:rPr>
          <w:sz w:val="20"/>
          <w:szCs w:val="20"/>
        </w:rPr>
        <w:t>Brief Psychiatric Rating Scale</w:t>
      </w:r>
      <w:bookmarkEnd w:id="21"/>
      <w:r w:rsidR="008E08A8">
        <w:rPr>
          <w:sz w:val="20"/>
          <w:szCs w:val="20"/>
        </w:rPr>
        <w:t xml:space="preserve"> </w:t>
      </w:r>
      <w:r w:rsidR="00EE3BE8">
        <w:rPr>
          <w:sz w:val="20"/>
          <w:szCs w:val="20"/>
        </w:rPr>
        <w:t>(</w:t>
      </w:r>
      <w:r w:rsidR="008E08A8">
        <w:rPr>
          <w:sz w:val="20"/>
          <w:szCs w:val="20"/>
        </w:rPr>
        <w:t>BPRS</w:t>
      </w:r>
      <w:r w:rsidR="002636EE">
        <w:rPr>
          <w:sz w:val="20"/>
          <w:szCs w:val="20"/>
        </w:rPr>
        <w:t>)</w:t>
      </w:r>
      <w:r w:rsidR="00484D23">
        <w:rPr>
          <w:sz w:val="20"/>
          <w:szCs w:val="20"/>
        </w:rPr>
        <w:t>)</w:t>
      </w:r>
      <w:r w:rsidR="00F41090">
        <w:rPr>
          <w:sz w:val="20"/>
          <w:szCs w:val="20"/>
        </w:rPr>
        <w:t>;</w:t>
      </w:r>
      <w:r w:rsidR="0047384C" w:rsidRPr="00C07A12">
        <w:rPr>
          <w:sz w:val="20"/>
          <w:szCs w:val="20"/>
        </w:rPr>
        <w:t xml:space="preserve"> </w:t>
      </w:r>
      <w:r w:rsidR="00C81021" w:rsidRPr="00C07A12">
        <w:rPr>
          <w:sz w:val="20"/>
          <w:szCs w:val="20"/>
        </w:rPr>
        <w:t>baseline</w:t>
      </w:r>
      <w:r w:rsidR="00F41090">
        <w:rPr>
          <w:sz w:val="20"/>
          <w:szCs w:val="20"/>
        </w:rPr>
        <w:t>-</w:t>
      </w:r>
      <w:r w:rsidR="00DC3AA1" w:rsidRPr="00C07A12">
        <w:rPr>
          <w:sz w:val="20"/>
          <w:szCs w:val="20"/>
        </w:rPr>
        <w:t>weight</w:t>
      </w:r>
      <w:r w:rsidR="00125D11">
        <w:rPr>
          <w:sz w:val="20"/>
          <w:szCs w:val="20"/>
        </w:rPr>
        <w:t>/</w:t>
      </w:r>
      <w:r w:rsidR="00F41090">
        <w:rPr>
          <w:sz w:val="20"/>
          <w:szCs w:val="20"/>
        </w:rPr>
        <w:t>baseline-</w:t>
      </w:r>
      <w:r w:rsidR="0019440B" w:rsidRPr="00C07A12">
        <w:rPr>
          <w:sz w:val="20"/>
          <w:szCs w:val="20"/>
        </w:rPr>
        <w:t>metabolic parameter level</w:t>
      </w:r>
      <w:r w:rsidR="00F41090">
        <w:rPr>
          <w:sz w:val="20"/>
          <w:szCs w:val="20"/>
        </w:rPr>
        <w:t>;</w:t>
      </w:r>
      <w:r w:rsidR="0019440B" w:rsidRPr="00C07A12">
        <w:rPr>
          <w:sz w:val="20"/>
          <w:szCs w:val="20"/>
        </w:rPr>
        <w:t xml:space="preserve"> </w:t>
      </w:r>
      <w:r w:rsidR="00C81021" w:rsidRPr="00C07A12">
        <w:rPr>
          <w:sz w:val="20"/>
          <w:szCs w:val="20"/>
        </w:rPr>
        <w:t>study</w:t>
      </w:r>
      <w:r w:rsidR="00F41090">
        <w:rPr>
          <w:sz w:val="20"/>
          <w:szCs w:val="20"/>
        </w:rPr>
        <w:t>-</w:t>
      </w:r>
      <w:r w:rsidR="00C81021" w:rsidRPr="00C07A12">
        <w:rPr>
          <w:sz w:val="20"/>
          <w:szCs w:val="20"/>
        </w:rPr>
        <w:t>duration</w:t>
      </w:r>
      <w:r w:rsidR="00125D11">
        <w:rPr>
          <w:sz w:val="20"/>
          <w:szCs w:val="20"/>
        </w:rPr>
        <w:t>;</w:t>
      </w:r>
      <w:r w:rsidR="00C81021" w:rsidRPr="00C07A12">
        <w:rPr>
          <w:sz w:val="20"/>
          <w:szCs w:val="20"/>
        </w:rPr>
        <w:t xml:space="preserve"> antipsychotic</w:t>
      </w:r>
      <w:r w:rsidR="00125D11">
        <w:rPr>
          <w:sz w:val="20"/>
          <w:szCs w:val="20"/>
        </w:rPr>
        <w:t>;</w:t>
      </w:r>
      <w:r w:rsidR="00C81021" w:rsidRPr="00C07A12">
        <w:rPr>
          <w:sz w:val="20"/>
          <w:szCs w:val="20"/>
        </w:rPr>
        <w:t xml:space="preserve"> </w:t>
      </w:r>
      <w:r w:rsidR="0013516D">
        <w:rPr>
          <w:sz w:val="20"/>
          <w:szCs w:val="20"/>
        </w:rPr>
        <w:t>study population (first episode psychosis</w:t>
      </w:r>
      <w:r w:rsidR="002D2F3B">
        <w:rPr>
          <w:sz w:val="20"/>
          <w:szCs w:val="20"/>
        </w:rPr>
        <w:t xml:space="preserve"> (FEP)</w:t>
      </w:r>
      <w:r w:rsidR="0013516D">
        <w:rPr>
          <w:sz w:val="20"/>
          <w:szCs w:val="20"/>
        </w:rPr>
        <w:t>, multi-episode schizophrenia, treatment</w:t>
      </w:r>
      <w:r w:rsidR="00C30243">
        <w:rPr>
          <w:sz w:val="20"/>
          <w:szCs w:val="20"/>
        </w:rPr>
        <w:t>-</w:t>
      </w:r>
      <w:r w:rsidR="0013516D">
        <w:rPr>
          <w:sz w:val="20"/>
          <w:szCs w:val="20"/>
        </w:rPr>
        <w:t>resistant schizophrenia,</w:t>
      </w:r>
      <w:r w:rsidR="00870188">
        <w:rPr>
          <w:sz w:val="20"/>
          <w:szCs w:val="20"/>
        </w:rPr>
        <w:t xml:space="preserve"> older adults)</w:t>
      </w:r>
      <w:r w:rsidR="00F41090">
        <w:rPr>
          <w:sz w:val="20"/>
          <w:szCs w:val="20"/>
        </w:rPr>
        <w:t>;</w:t>
      </w:r>
      <w:r w:rsidR="00870188">
        <w:rPr>
          <w:sz w:val="20"/>
          <w:szCs w:val="20"/>
        </w:rPr>
        <w:t xml:space="preserve"> </w:t>
      </w:r>
      <w:r w:rsidR="00C81021" w:rsidRPr="00C07A12">
        <w:rPr>
          <w:sz w:val="20"/>
          <w:szCs w:val="20"/>
        </w:rPr>
        <w:t>age</w:t>
      </w:r>
      <w:r w:rsidR="00F41090">
        <w:rPr>
          <w:sz w:val="20"/>
          <w:szCs w:val="20"/>
        </w:rPr>
        <w:t>;</w:t>
      </w:r>
      <w:r w:rsidR="00C81021" w:rsidRPr="00C07A12">
        <w:rPr>
          <w:sz w:val="20"/>
          <w:szCs w:val="20"/>
        </w:rPr>
        <w:t xml:space="preserve"> </w:t>
      </w:r>
      <w:r w:rsidR="00C81021" w:rsidRPr="008F02A8">
        <w:rPr>
          <w:sz w:val="20"/>
          <w:szCs w:val="20"/>
        </w:rPr>
        <w:t>gender</w:t>
      </w:r>
      <w:r w:rsidR="00FE5EAE" w:rsidRPr="008F02A8">
        <w:rPr>
          <w:sz w:val="20"/>
          <w:szCs w:val="20"/>
        </w:rPr>
        <w:t xml:space="preserve"> (%male)</w:t>
      </w:r>
      <w:r w:rsidR="00F41090" w:rsidRPr="008F02A8">
        <w:rPr>
          <w:sz w:val="20"/>
          <w:szCs w:val="20"/>
        </w:rPr>
        <w:t>;</w:t>
      </w:r>
      <w:r w:rsidR="0047384C" w:rsidRPr="008F02A8">
        <w:rPr>
          <w:sz w:val="20"/>
          <w:szCs w:val="20"/>
        </w:rPr>
        <w:t xml:space="preserve"> and ethnicity</w:t>
      </w:r>
      <w:r w:rsidR="003219EF" w:rsidRPr="008F02A8">
        <w:rPr>
          <w:sz w:val="20"/>
          <w:szCs w:val="20"/>
        </w:rPr>
        <w:t xml:space="preserve"> (%non-Caucasian)</w:t>
      </w:r>
      <w:r w:rsidR="00C81021" w:rsidRPr="008F02A8">
        <w:rPr>
          <w:sz w:val="20"/>
          <w:szCs w:val="20"/>
        </w:rPr>
        <w:t>.</w:t>
      </w:r>
      <w:r w:rsidR="001E1244" w:rsidRPr="008F02A8">
        <w:rPr>
          <w:sz w:val="20"/>
          <w:szCs w:val="20"/>
        </w:rPr>
        <w:t xml:space="preserve"> </w:t>
      </w:r>
      <w:r w:rsidR="00865792" w:rsidRPr="008F02A8">
        <w:rPr>
          <w:sz w:val="20"/>
          <w:szCs w:val="20"/>
        </w:rPr>
        <w:t xml:space="preserve">Authors were contacted </w:t>
      </w:r>
      <w:r w:rsidR="00DC73BB">
        <w:rPr>
          <w:sz w:val="20"/>
          <w:szCs w:val="20"/>
        </w:rPr>
        <w:t>to request</w:t>
      </w:r>
      <w:r w:rsidR="003A300F">
        <w:rPr>
          <w:sz w:val="20"/>
          <w:szCs w:val="20"/>
        </w:rPr>
        <w:t xml:space="preserve"> unreported</w:t>
      </w:r>
      <w:r w:rsidR="00DC73BB">
        <w:rPr>
          <w:sz w:val="20"/>
          <w:szCs w:val="20"/>
        </w:rPr>
        <w:t xml:space="preserve"> data</w:t>
      </w:r>
      <w:r w:rsidR="003A300F">
        <w:rPr>
          <w:sz w:val="20"/>
          <w:szCs w:val="20"/>
        </w:rPr>
        <w:t>.</w:t>
      </w:r>
      <w:r w:rsidR="00DC73BB">
        <w:rPr>
          <w:sz w:val="20"/>
          <w:szCs w:val="20"/>
        </w:rPr>
        <w:t xml:space="preserve"> </w:t>
      </w:r>
    </w:p>
    <w:p w14:paraId="41D036E2" w14:textId="1328FFBD" w:rsidR="00465DA9" w:rsidRPr="002C7BD1" w:rsidRDefault="00C663FB" w:rsidP="004F098E">
      <w:pPr>
        <w:spacing w:line="480" w:lineRule="auto"/>
        <w:jc w:val="both"/>
        <w:rPr>
          <w:b/>
          <w:sz w:val="24"/>
          <w:szCs w:val="24"/>
        </w:rPr>
      </w:pPr>
      <w:r w:rsidRPr="002C7BD1">
        <w:rPr>
          <w:b/>
          <w:sz w:val="24"/>
          <w:szCs w:val="24"/>
        </w:rPr>
        <w:lastRenderedPageBreak/>
        <w:t>A</w:t>
      </w:r>
      <w:r w:rsidR="00465DA9" w:rsidRPr="002C7BD1">
        <w:rPr>
          <w:b/>
          <w:sz w:val="24"/>
          <w:szCs w:val="24"/>
        </w:rPr>
        <w:t>nalys</w:t>
      </w:r>
      <w:r w:rsidR="00750B71" w:rsidRPr="002C7BD1">
        <w:rPr>
          <w:b/>
          <w:sz w:val="24"/>
          <w:szCs w:val="24"/>
        </w:rPr>
        <w:t>i</w:t>
      </w:r>
      <w:r w:rsidR="00465DA9" w:rsidRPr="002C7BD1">
        <w:rPr>
          <w:b/>
          <w:sz w:val="24"/>
          <w:szCs w:val="24"/>
        </w:rPr>
        <w:t>s</w:t>
      </w:r>
    </w:p>
    <w:p w14:paraId="0713F239" w14:textId="6E1B0967" w:rsidR="001A1D73" w:rsidRPr="002C7BD1" w:rsidRDefault="001A1D73" w:rsidP="00660198">
      <w:pPr>
        <w:spacing w:line="480" w:lineRule="auto"/>
        <w:jc w:val="both"/>
        <w:rPr>
          <w:b/>
          <w:sz w:val="20"/>
          <w:szCs w:val="20"/>
        </w:rPr>
      </w:pPr>
      <w:bookmarkStart w:id="22" w:name="_Hlk12701206"/>
      <w:r w:rsidRPr="002C7BD1">
        <w:rPr>
          <w:b/>
          <w:sz w:val="20"/>
          <w:szCs w:val="20"/>
        </w:rPr>
        <w:t>Pairwise meta-analys</w:t>
      </w:r>
      <w:r w:rsidR="00750B71" w:rsidRPr="002C7BD1">
        <w:rPr>
          <w:b/>
          <w:sz w:val="20"/>
          <w:szCs w:val="20"/>
        </w:rPr>
        <w:t>i</w:t>
      </w:r>
      <w:r w:rsidRPr="002C7BD1">
        <w:rPr>
          <w:b/>
          <w:sz w:val="20"/>
          <w:szCs w:val="20"/>
        </w:rPr>
        <w:t>s</w:t>
      </w:r>
    </w:p>
    <w:p w14:paraId="576BE0F6" w14:textId="0388518E" w:rsidR="00C35B15" w:rsidRPr="008F02A8" w:rsidRDefault="00FA7D99" w:rsidP="00C35B15">
      <w:pPr>
        <w:spacing w:line="480" w:lineRule="auto"/>
        <w:jc w:val="both"/>
        <w:rPr>
          <w:rFonts w:cs="Arial"/>
          <w:color w:val="000000"/>
          <w:sz w:val="20"/>
          <w:szCs w:val="20"/>
          <w:lang w:val="en-US"/>
        </w:rPr>
      </w:pPr>
      <w:r w:rsidRPr="008F02A8">
        <w:rPr>
          <w:rFonts w:cs="Arial"/>
          <w:sz w:val="20"/>
          <w:szCs w:val="20"/>
        </w:rPr>
        <w:t>All analyses were carried out in R (</w:t>
      </w:r>
      <w:r w:rsidR="00236789">
        <w:rPr>
          <w:rFonts w:cs="Arial"/>
          <w:sz w:val="20"/>
          <w:szCs w:val="20"/>
        </w:rPr>
        <w:t>v</w:t>
      </w:r>
      <w:r w:rsidRPr="008F02A8">
        <w:rPr>
          <w:rFonts w:cs="Arial"/>
          <w:sz w:val="20"/>
          <w:szCs w:val="20"/>
        </w:rPr>
        <w:t>3.5.1).</w:t>
      </w:r>
      <w:r w:rsidRPr="008F02A8">
        <w:rPr>
          <w:rFonts w:cs="Arial"/>
          <w:sz w:val="20"/>
          <w:szCs w:val="20"/>
        </w:rPr>
        <w:fldChar w:fldCharType="begin"/>
      </w:r>
      <w:r w:rsidR="001520A4">
        <w:rPr>
          <w:rFonts w:cs="Arial"/>
          <w:sz w:val="20"/>
          <w:szCs w:val="20"/>
        </w:rPr>
        <w:instrText xml:space="preserve"> ADDIN EN.CITE &lt;EndNote&gt;&lt;Cite&gt;&lt;Author&gt;R Core Team&lt;/Author&gt;&lt;Year&gt;2017&lt;/Year&gt;&lt;RecNum&gt;35&lt;/RecNum&gt;&lt;DisplayText&gt;&lt;style face="superscript"&gt;15&lt;/style&gt;&lt;/DisplayText&gt;&lt;record&gt;&lt;rec-number&gt;35&lt;/rec-number&gt;&lt;foreign-keys&gt;&lt;key app="EN" db-id="0srd9ztfixd9z2e2r5bxpzv2dt5awdxttzxw" timestamp="1519052740"&gt;35&lt;/key&gt;&lt;/foreign-keys&gt;&lt;ref-type name="Web Page"&gt;12&lt;/ref-type&gt;&lt;contributors&gt;&lt;authors&gt;&lt;author&gt;R Core Team,&lt;/author&gt;&lt;/authors&gt;&lt;/contributors&gt;&lt;titles&gt;&lt;title&gt;R: A language and environment for statistical computing&lt;/title&gt;&lt;/titles&gt;&lt;number&gt;February 19, 2018&lt;/number&gt;&lt;dates&gt;&lt;year&gt;2017&lt;/year&gt;&lt;/dates&gt;&lt;pub-location&gt;Vienna, Austria&lt;/pub-location&gt;&lt;publisher&gt;R Foundation for Statistical Computing&lt;/publisher&gt;&lt;urls&gt;&lt;related-urls&gt;&lt;url&gt;https://www.R-project.org/&lt;/url&gt;&lt;/related-urls&gt;&lt;/urls&gt;&lt;/record&gt;&lt;/Cite&gt;&lt;/EndNote&gt;</w:instrText>
      </w:r>
      <w:r w:rsidRPr="008F02A8">
        <w:rPr>
          <w:rFonts w:cs="Arial"/>
          <w:sz w:val="20"/>
          <w:szCs w:val="20"/>
        </w:rPr>
        <w:fldChar w:fldCharType="separate"/>
      </w:r>
      <w:r w:rsidR="001520A4" w:rsidRPr="001520A4">
        <w:rPr>
          <w:rFonts w:cs="Arial"/>
          <w:noProof/>
          <w:sz w:val="20"/>
          <w:szCs w:val="20"/>
          <w:vertAlign w:val="superscript"/>
        </w:rPr>
        <w:t>15</w:t>
      </w:r>
      <w:r w:rsidRPr="008F02A8">
        <w:rPr>
          <w:rFonts w:cs="Arial"/>
          <w:sz w:val="20"/>
          <w:szCs w:val="20"/>
        </w:rPr>
        <w:fldChar w:fldCharType="end"/>
      </w:r>
      <w:r w:rsidRPr="008F02A8">
        <w:rPr>
          <w:rFonts w:cs="Arial"/>
          <w:sz w:val="20"/>
          <w:szCs w:val="20"/>
        </w:rPr>
        <w:t xml:space="preserve"> </w:t>
      </w:r>
      <w:r w:rsidR="00C35B15" w:rsidRPr="008F02A8">
        <w:rPr>
          <w:rFonts w:cs="Arial"/>
          <w:sz w:val="20"/>
          <w:szCs w:val="20"/>
        </w:rPr>
        <w:t>For pairwise comparison</w:t>
      </w:r>
      <w:r w:rsidR="00EE473E" w:rsidRPr="00A707D4">
        <w:rPr>
          <w:rFonts w:cs="Arial"/>
          <w:sz w:val="20"/>
          <w:szCs w:val="20"/>
        </w:rPr>
        <w:t>s</w:t>
      </w:r>
      <w:r w:rsidR="00C35B15" w:rsidRPr="00A707D4">
        <w:rPr>
          <w:rFonts w:cs="Arial"/>
          <w:sz w:val="20"/>
          <w:szCs w:val="20"/>
        </w:rPr>
        <w:t xml:space="preserve"> </w:t>
      </w:r>
      <w:r w:rsidR="008B5C43">
        <w:rPr>
          <w:rFonts w:cs="Arial"/>
          <w:sz w:val="20"/>
          <w:szCs w:val="20"/>
        </w:rPr>
        <w:t>informed by</w:t>
      </w:r>
      <w:r w:rsidR="008B5C43" w:rsidRPr="00A707D4">
        <w:rPr>
          <w:rFonts w:cs="Arial"/>
          <w:sz w:val="20"/>
          <w:szCs w:val="20"/>
        </w:rPr>
        <w:t xml:space="preserve"> </w:t>
      </w:r>
      <w:r w:rsidR="00AC47C2" w:rsidRPr="001C34CC">
        <w:rPr>
          <w:rFonts w:cs="Arial"/>
          <w:sz w:val="20"/>
          <w:szCs w:val="20"/>
        </w:rPr>
        <w:t>≥</w:t>
      </w:r>
      <w:r w:rsidR="00C35B15" w:rsidRPr="00A707D4">
        <w:rPr>
          <w:rFonts w:cs="Arial"/>
          <w:sz w:val="20"/>
          <w:szCs w:val="20"/>
        </w:rPr>
        <w:t xml:space="preserve">10 studies we synthesised data </w:t>
      </w:r>
      <w:r w:rsidR="008B5C43">
        <w:rPr>
          <w:rFonts w:cs="Arial"/>
          <w:sz w:val="20"/>
          <w:szCs w:val="20"/>
        </w:rPr>
        <w:t xml:space="preserve">in a meta-analysis </w:t>
      </w:r>
      <w:r w:rsidR="00C35B15" w:rsidRPr="00F325DB">
        <w:rPr>
          <w:rFonts w:cs="Arial"/>
          <w:sz w:val="20"/>
          <w:szCs w:val="20"/>
        </w:rPr>
        <w:t>using a random</w:t>
      </w:r>
      <w:r w:rsidR="00186877">
        <w:rPr>
          <w:rFonts w:cs="Arial"/>
          <w:sz w:val="20"/>
          <w:szCs w:val="20"/>
        </w:rPr>
        <w:t>-</w:t>
      </w:r>
      <w:r w:rsidR="00C35B15" w:rsidRPr="00F325DB">
        <w:rPr>
          <w:rFonts w:cs="Arial"/>
          <w:sz w:val="20"/>
          <w:szCs w:val="20"/>
        </w:rPr>
        <w:t>effects model</w:t>
      </w:r>
      <w:r w:rsidR="004568B7" w:rsidRPr="00F325DB">
        <w:rPr>
          <w:rFonts w:cs="Arial"/>
          <w:sz w:val="20"/>
          <w:szCs w:val="20"/>
        </w:rPr>
        <w:t xml:space="preserve"> in</w:t>
      </w:r>
      <w:r w:rsidR="00C35B15" w:rsidRPr="007A57A9">
        <w:rPr>
          <w:rFonts w:cs="Arial"/>
          <w:sz w:val="20"/>
          <w:szCs w:val="20"/>
        </w:rPr>
        <w:t xml:space="preserve"> ‘</w:t>
      </w:r>
      <w:proofErr w:type="spellStart"/>
      <w:r w:rsidR="00C35B15" w:rsidRPr="007A57A9">
        <w:rPr>
          <w:rFonts w:cs="Arial"/>
          <w:sz w:val="20"/>
          <w:szCs w:val="20"/>
        </w:rPr>
        <w:t>metafor</w:t>
      </w:r>
      <w:proofErr w:type="spellEnd"/>
      <w:r w:rsidR="00C35B15" w:rsidRPr="007A57A9">
        <w:rPr>
          <w:rFonts w:cs="Arial"/>
          <w:sz w:val="20"/>
          <w:szCs w:val="20"/>
        </w:rPr>
        <w:t>’ (</w:t>
      </w:r>
      <w:r w:rsidR="00236789">
        <w:rPr>
          <w:rFonts w:cs="Arial"/>
          <w:sz w:val="20"/>
          <w:szCs w:val="20"/>
        </w:rPr>
        <w:t>v</w:t>
      </w:r>
      <w:r w:rsidR="00C35B15" w:rsidRPr="007A57A9">
        <w:rPr>
          <w:rFonts w:cs="Arial"/>
          <w:sz w:val="20"/>
          <w:szCs w:val="20"/>
        </w:rPr>
        <w:t xml:space="preserve">2.1-0). </w:t>
      </w:r>
      <w:r w:rsidR="008B5C43">
        <w:rPr>
          <w:rFonts w:cs="Arial"/>
          <w:sz w:val="20"/>
          <w:szCs w:val="20"/>
        </w:rPr>
        <w:t>We investigated heterogeneity of treatment</w:t>
      </w:r>
      <w:r w:rsidR="0018681C">
        <w:rPr>
          <w:rFonts w:cs="Arial"/>
          <w:sz w:val="20"/>
          <w:szCs w:val="20"/>
        </w:rPr>
        <w:t>-</w:t>
      </w:r>
      <w:r w:rsidR="008B5C43">
        <w:rPr>
          <w:rFonts w:cs="Arial"/>
          <w:sz w:val="20"/>
          <w:szCs w:val="20"/>
        </w:rPr>
        <w:t>effects visually by</w:t>
      </w:r>
      <w:r w:rsidR="00C35B15" w:rsidRPr="007A57A9">
        <w:rPr>
          <w:rFonts w:cs="Arial"/>
          <w:sz w:val="20"/>
          <w:szCs w:val="20"/>
        </w:rPr>
        <w:t xml:space="preserve"> inspecti</w:t>
      </w:r>
      <w:r w:rsidR="008B5C43">
        <w:rPr>
          <w:rFonts w:cs="Arial"/>
          <w:sz w:val="20"/>
          <w:szCs w:val="20"/>
        </w:rPr>
        <w:t>ng</w:t>
      </w:r>
      <w:r w:rsidR="00C35B15" w:rsidRPr="007A57A9">
        <w:rPr>
          <w:rFonts w:cs="Arial"/>
          <w:sz w:val="20"/>
          <w:szCs w:val="20"/>
        </w:rPr>
        <w:t xml:space="preserve"> forest</w:t>
      </w:r>
      <w:r w:rsidR="007A6E97">
        <w:rPr>
          <w:rFonts w:cs="Arial"/>
          <w:sz w:val="20"/>
          <w:szCs w:val="20"/>
        </w:rPr>
        <w:t>-</w:t>
      </w:r>
      <w:r w:rsidR="00C35B15" w:rsidRPr="007A57A9">
        <w:rPr>
          <w:rFonts w:cs="Arial"/>
          <w:sz w:val="20"/>
          <w:szCs w:val="20"/>
        </w:rPr>
        <w:t>plots</w:t>
      </w:r>
      <w:r w:rsidR="00C35B15" w:rsidRPr="00930E55">
        <w:rPr>
          <w:rFonts w:cs="Arial"/>
          <w:sz w:val="20"/>
          <w:szCs w:val="20"/>
        </w:rPr>
        <w:t>, alongside mo</w:t>
      </w:r>
      <w:r w:rsidR="00C35B15" w:rsidRPr="00E21DCC">
        <w:rPr>
          <w:rFonts w:cs="Arial"/>
          <w:sz w:val="20"/>
          <w:szCs w:val="20"/>
        </w:rPr>
        <w:t xml:space="preserve">nitoring of </w:t>
      </w:r>
      <w:r w:rsidR="00C35B15" w:rsidRPr="00E21DCC">
        <w:rPr>
          <w:rFonts w:ascii="Symbol" w:hAnsi="Symbol" w:cs="Arial"/>
          <w:sz w:val="20"/>
          <w:szCs w:val="20"/>
        </w:rPr>
        <w:t></w:t>
      </w:r>
      <w:r w:rsidR="00C35B15" w:rsidRPr="00E21DCC">
        <w:rPr>
          <w:rFonts w:ascii="Symbol" w:hAnsi="Symbol" w:cs="Arial"/>
          <w:sz w:val="20"/>
          <w:szCs w:val="20"/>
          <w:vertAlign w:val="superscript"/>
        </w:rPr>
        <w:t></w:t>
      </w:r>
      <w:r w:rsidR="00C35B15" w:rsidRPr="00E21DCC">
        <w:rPr>
          <w:rFonts w:cs="Arial"/>
          <w:sz w:val="20"/>
          <w:szCs w:val="20"/>
        </w:rPr>
        <w:t>(standard deviation of random effects) and</w:t>
      </w:r>
      <w:r w:rsidR="00DB7E2B">
        <w:rPr>
          <w:rFonts w:cs="Arial"/>
          <w:sz w:val="20"/>
          <w:szCs w:val="20"/>
        </w:rPr>
        <w:t xml:space="preserve"> the</w:t>
      </w:r>
      <w:r w:rsidR="00C35B15" w:rsidRPr="00E21DCC">
        <w:rPr>
          <w:rFonts w:cs="Arial"/>
          <w:sz w:val="20"/>
          <w:szCs w:val="20"/>
        </w:rPr>
        <w:t xml:space="preserve"> I</w:t>
      </w:r>
      <w:r w:rsidR="00C35B15" w:rsidRPr="00E21DCC">
        <w:rPr>
          <w:rFonts w:cs="Arial"/>
          <w:sz w:val="20"/>
          <w:szCs w:val="20"/>
          <w:vertAlign w:val="superscript"/>
        </w:rPr>
        <w:t>2</w:t>
      </w:r>
      <w:r w:rsidR="00C35B15" w:rsidRPr="00E21DCC">
        <w:rPr>
          <w:rFonts w:cs="Arial"/>
          <w:sz w:val="20"/>
          <w:szCs w:val="20"/>
        </w:rPr>
        <w:t xml:space="preserve"> statistic. </w:t>
      </w:r>
      <w:r w:rsidR="00C35B15" w:rsidRPr="002C142C">
        <w:rPr>
          <w:rFonts w:cs="Arial"/>
          <w:color w:val="000000"/>
          <w:sz w:val="20"/>
          <w:szCs w:val="20"/>
          <w:lang w:val="en-US"/>
        </w:rPr>
        <w:t>To visualize heterogeneity</w:t>
      </w:r>
      <w:r w:rsidR="004568B7" w:rsidRPr="002C142C">
        <w:rPr>
          <w:rFonts w:cs="Arial"/>
          <w:color w:val="000000"/>
          <w:sz w:val="20"/>
          <w:szCs w:val="20"/>
          <w:lang w:val="en-US"/>
        </w:rPr>
        <w:t>,</w:t>
      </w:r>
      <w:r w:rsidR="00C35B15" w:rsidRPr="000124B4">
        <w:rPr>
          <w:rFonts w:cs="Arial"/>
          <w:color w:val="000000"/>
          <w:sz w:val="20"/>
          <w:szCs w:val="20"/>
          <w:lang w:val="en-US"/>
        </w:rPr>
        <w:t xml:space="preserve"> prediction intervals </w:t>
      </w:r>
      <w:r w:rsidR="004568B7" w:rsidRPr="000124B4">
        <w:rPr>
          <w:rFonts w:cs="Arial"/>
          <w:color w:val="000000"/>
          <w:sz w:val="20"/>
          <w:szCs w:val="20"/>
          <w:lang w:val="en-US"/>
        </w:rPr>
        <w:t xml:space="preserve">were included </w:t>
      </w:r>
      <w:r w:rsidR="00C35B15" w:rsidRPr="000124B4">
        <w:rPr>
          <w:rFonts w:cs="Arial"/>
          <w:color w:val="000000"/>
          <w:sz w:val="20"/>
          <w:szCs w:val="20"/>
          <w:lang w:val="en-US"/>
        </w:rPr>
        <w:t>in forest-plots.</w:t>
      </w:r>
      <w:r w:rsidR="00F87D33" w:rsidRPr="000124B4">
        <w:rPr>
          <w:rFonts w:cs="Arial"/>
          <w:color w:val="000000"/>
          <w:sz w:val="20"/>
          <w:szCs w:val="20"/>
          <w:lang w:val="en-US"/>
        </w:rPr>
        <w:t xml:space="preserve"> </w:t>
      </w:r>
      <w:r w:rsidR="00C35B15" w:rsidRPr="000124B4">
        <w:rPr>
          <w:rFonts w:cs="Arial"/>
          <w:color w:val="000000"/>
          <w:sz w:val="20"/>
          <w:szCs w:val="20"/>
          <w:lang w:val="en-US"/>
        </w:rPr>
        <w:t xml:space="preserve">Small study effects and publication bias </w:t>
      </w:r>
      <w:r w:rsidR="007D680E">
        <w:rPr>
          <w:rFonts w:cs="Arial"/>
          <w:color w:val="000000"/>
          <w:sz w:val="20"/>
          <w:szCs w:val="20"/>
          <w:lang w:val="en-US"/>
        </w:rPr>
        <w:t>(SSE</w:t>
      </w:r>
      <w:r w:rsidR="007D680E" w:rsidRPr="005E479E">
        <w:rPr>
          <w:rFonts w:cs="Arial"/>
          <w:color w:val="000000"/>
          <w:sz w:val="20"/>
          <w:szCs w:val="20"/>
        </w:rPr>
        <w:t>-</w:t>
      </w:r>
      <w:r w:rsidR="007D680E">
        <w:rPr>
          <w:rFonts w:cs="Arial"/>
          <w:color w:val="000000"/>
          <w:sz w:val="20"/>
          <w:szCs w:val="20"/>
          <w:lang w:val="en-US"/>
        </w:rPr>
        <w:t xml:space="preserve">PB) </w:t>
      </w:r>
      <w:r w:rsidR="00F87D33" w:rsidRPr="000124B4">
        <w:rPr>
          <w:rFonts w:cs="Arial"/>
          <w:color w:val="000000"/>
          <w:sz w:val="20"/>
          <w:szCs w:val="20"/>
          <w:lang w:val="en-US"/>
        </w:rPr>
        <w:t>were</w:t>
      </w:r>
      <w:r w:rsidR="00C35B15" w:rsidRPr="004A306D">
        <w:rPr>
          <w:rFonts w:cs="Arial"/>
          <w:color w:val="000000"/>
          <w:sz w:val="20"/>
          <w:szCs w:val="20"/>
          <w:lang w:val="en-US"/>
        </w:rPr>
        <w:t xml:space="preserve"> assessed by visual inspection of contou</w:t>
      </w:r>
      <w:r w:rsidR="00C35B15" w:rsidRPr="0088203A">
        <w:rPr>
          <w:rFonts w:cs="Arial"/>
          <w:color w:val="000000"/>
          <w:sz w:val="20"/>
          <w:szCs w:val="20"/>
          <w:lang w:val="en-US"/>
        </w:rPr>
        <w:t>r-enhanced funnel</w:t>
      </w:r>
      <w:r w:rsidR="007A6E97">
        <w:rPr>
          <w:rFonts w:cs="Arial"/>
          <w:color w:val="000000"/>
          <w:sz w:val="20"/>
          <w:szCs w:val="20"/>
          <w:lang w:val="en-US"/>
        </w:rPr>
        <w:t>-</w:t>
      </w:r>
      <w:r w:rsidR="00C35B15" w:rsidRPr="0088203A">
        <w:rPr>
          <w:rFonts w:cs="Arial"/>
          <w:color w:val="000000"/>
          <w:sz w:val="20"/>
          <w:szCs w:val="20"/>
          <w:lang w:val="en-US"/>
        </w:rPr>
        <w:t>plot</w:t>
      </w:r>
      <w:r w:rsidR="00F87D33" w:rsidRPr="001C4E3E">
        <w:rPr>
          <w:rFonts w:cs="Arial"/>
          <w:color w:val="000000"/>
          <w:sz w:val="20"/>
          <w:szCs w:val="20"/>
          <w:lang w:val="en-US"/>
        </w:rPr>
        <w:t>s</w:t>
      </w:r>
      <w:r w:rsidR="00C35B15" w:rsidRPr="001C4E3E">
        <w:rPr>
          <w:rFonts w:cs="Arial"/>
          <w:color w:val="000000"/>
          <w:sz w:val="20"/>
          <w:szCs w:val="20"/>
          <w:lang w:val="en-US"/>
        </w:rPr>
        <w:t xml:space="preserve"> and </w:t>
      </w:r>
      <w:r w:rsidR="008B5C43">
        <w:rPr>
          <w:rFonts w:cs="Arial"/>
          <w:color w:val="000000"/>
          <w:sz w:val="20"/>
          <w:szCs w:val="20"/>
          <w:lang w:val="en-US"/>
        </w:rPr>
        <w:t xml:space="preserve">via </w:t>
      </w:r>
      <w:r w:rsidR="00C35B15" w:rsidRPr="001C4E3E">
        <w:rPr>
          <w:rFonts w:cs="Arial"/>
          <w:color w:val="000000"/>
          <w:sz w:val="20"/>
          <w:szCs w:val="20"/>
          <w:lang w:val="en-US"/>
        </w:rPr>
        <w:t>Egger’s test</w:t>
      </w:r>
      <w:r w:rsidR="00156777">
        <w:rPr>
          <w:rFonts w:cs="Arial"/>
          <w:color w:val="000000"/>
          <w:sz w:val="20"/>
          <w:szCs w:val="20"/>
          <w:lang w:val="en-US"/>
        </w:rPr>
        <w:t>.</w:t>
      </w:r>
      <w:r w:rsidR="00C35B15" w:rsidRPr="008F02A8">
        <w:rPr>
          <w:rFonts w:cs="Arial"/>
          <w:color w:val="000000"/>
          <w:sz w:val="20"/>
          <w:szCs w:val="20"/>
          <w:lang w:val="en-US"/>
        </w:rPr>
        <w:t xml:space="preserve">  </w:t>
      </w:r>
    </w:p>
    <w:p w14:paraId="7156BF98" w14:textId="57ED3BC6" w:rsidR="00380537" w:rsidRPr="00D074B8" w:rsidRDefault="00380537" w:rsidP="00380537">
      <w:pPr>
        <w:spacing w:line="480" w:lineRule="auto"/>
        <w:jc w:val="both"/>
        <w:rPr>
          <w:rFonts w:cs="Arial"/>
          <w:b/>
          <w:color w:val="000000"/>
          <w:sz w:val="20"/>
          <w:szCs w:val="20"/>
          <w:lang w:val="en-US"/>
        </w:rPr>
      </w:pPr>
      <w:r w:rsidRPr="00D074B8">
        <w:rPr>
          <w:rFonts w:cs="Arial"/>
          <w:b/>
          <w:color w:val="000000"/>
          <w:sz w:val="20"/>
          <w:szCs w:val="20"/>
          <w:lang w:val="en-US"/>
        </w:rPr>
        <w:t>Assessment of the transitivity assumption</w:t>
      </w:r>
    </w:p>
    <w:p w14:paraId="4E583354" w14:textId="75D95C86" w:rsidR="00380537" w:rsidRPr="008F02A8" w:rsidRDefault="000B2BDA" w:rsidP="00380537">
      <w:pPr>
        <w:spacing w:line="480" w:lineRule="auto"/>
        <w:jc w:val="both"/>
        <w:rPr>
          <w:rFonts w:cs="Arial"/>
          <w:sz w:val="20"/>
          <w:szCs w:val="20"/>
        </w:rPr>
      </w:pPr>
      <w:r>
        <w:rPr>
          <w:rFonts w:cs="Arial"/>
          <w:sz w:val="20"/>
          <w:szCs w:val="20"/>
        </w:rPr>
        <w:t>Transitivity is the key underlying assumption of NMA.</w:t>
      </w:r>
      <w:r>
        <w:rPr>
          <w:rFonts w:cs="Arial"/>
          <w:sz w:val="20"/>
          <w:szCs w:val="20"/>
        </w:rPr>
        <w:fldChar w:fldCharType="begin">
          <w:fldData xml:space="preserve">PEVuZE5vdGU+PENpdGU+PEF1dGhvcj5FZnRoaW1pb3U8L0F1dGhvcj48WWVhcj4yMDE2PC9ZZWFy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</w:fldData>
        </w:fldChar>
      </w:r>
      <w:r>
        <w:rPr>
          <w:rFonts w:cs="Arial"/>
          <w:sz w:val="20"/>
          <w:szCs w:val="20"/>
        </w:rPr>
        <w:instrText xml:space="preserve"> ADDIN EN.CITE </w:instrText>
      </w:r>
      <w:r>
        <w:rPr>
          <w:rFonts w:cs="Arial"/>
          <w:sz w:val="20"/>
          <w:szCs w:val="20"/>
        </w:rPr>
        <w:fldChar w:fldCharType="begin">
          <w:fldData xml:space="preserve">PEVuZE5vdGU+PENpdGU+PEF1dGhvcj5FZnRoaW1pb3U8L0F1dGhvcj48WWVhcj4yMDE2PC9ZZWFy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sidRPr="000B2BDA">
        <w:rPr>
          <w:rFonts w:cs="Arial"/>
          <w:noProof/>
          <w:sz w:val="20"/>
          <w:szCs w:val="20"/>
          <w:vertAlign w:val="superscript"/>
        </w:rPr>
        <w:t>16</w:t>
      </w:r>
      <w:r>
        <w:rPr>
          <w:rFonts w:cs="Arial"/>
          <w:sz w:val="20"/>
          <w:szCs w:val="20"/>
        </w:rPr>
        <w:fldChar w:fldCharType="end"/>
      </w:r>
      <w:r w:rsidRPr="00DB7E2B">
        <w:rPr>
          <w:rFonts w:cs="Arial"/>
          <w:sz w:val="20"/>
          <w:szCs w:val="20"/>
        </w:rPr>
        <w:t xml:space="preserve"> </w:t>
      </w:r>
      <w:r>
        <w:rPr>
          <w:rFonts w:cs="Arial"/>
          <w:sz w:val="20"/>
          <w:szCs w:val="20"/>
        </w:rPr>
        <w:t>In order to assess this assumption, we e</w:t>
      </w:r>
      <w:r w:rsidRPr="008F02A8">
        <w:rPr>
          <w:rFonts w:cs="Arial"/>
          <w:sz w:val="20"/>
          <w:szCs w:val="20"/>
        </w:rPr>
        <w:t xml:space="preserve">xamined </w:t>
      </w:r>
      <w:r>
        <w:rPr>
          <w:rFonts w:cs="Arial"/>
          <w:sz w:val="20"/>
          <w:szCs w:val="20"/>
        </w:rPr>
        <w:t>distribution of possible effect</w:t>
      </w:r>
      <w:r w:rsidR="005B39F1">
        <w:rPr>
          <w:rFonts w:cs="Arial"/>
          <w:sz w:val="20"/>
          <w:szCs w:val="20"/>
        </w:rPr>
        <w:t>-</w:t>
      </w:r>
      <w:r>
        <w:rPr>
          <w:rFonts w:cs="Arial"/>
          <w:sz w:val="20"/>
          <w:szCs w:val="20"/>
        </w:rPr>
        <w:t xml:space="preserve">modifiers </w:t>
      </w:r>
      <w:r w:rsidRPr="008F02A8">
        <w:rPr>
          <w:rFonts w:cs="Arial"/>
          <w:sz w:val="20"/>
          <w:szCs w:val="20"/>
        </w:rPr>
        <w:t>across treatment comparisons.</w:t>
      </w:r>
      <w:r>
        <w:rPr>
          <w:rFonts w:cs="Arial"/>
          <w:sz w:val="20"/>
          <w:szCs w:val="20"/>
        </w:rPr>
        <w:t xml:space="preserve"> </w:t>
      </w:r>
      <w:r w:rsidR="00DC73BB">
        <w:rPr>
          <w:rFonts w:cs="Arial"/>
          <w:sz w:val="20"/>
          <w:szCs w:val="20"/>
        </w:rPr>
        <w:t>P</w:t>
      </w:r>
      <w:r w:rsidR="00380537" w:rsidRPr="002C7BD1">
        <w:rPr>
          <w:rFonts w:cs="Arial"/>
          <w:sz w:val="20"/>
          <w:szCs w:val="20"/>
        </w:rPr>
        <w:t>otential effect</w:t>
      </w:r>
      <w:r w:rsidR="005B39F1">
        <w:rPr>
          <w:rFonts w:cs="Arial"/>
          <w:sz w:val="20"/>
          <w:szCs w:val="20"/>
        </w:rPr>
        <w:t>-</w:t>
      </w:r>
      <w:r w:rsidR="00380537" w:rsidRPr="002C7BD1">
        <w:rPr>
          <w:rFonts w:cs="Arial"/>
          <w:sz w:val="20"/>
          <w:szCs w:val="20"/>
        </w:rPr>
        <w:t>modifiers include</w:t>
      </w:r>
      <w:r>
        <w:rPr>
          <w:rFonts w:cs="Arial"/>
          <w:sz w:val="20"/>
          <w:szCs w:val="20"/>
        </w:rPr>
        <w:t>d</w:t>
      </w:r>
      <w:r w:rsidR="00380537" w:rsidRPr="002C7BD1">
        <w:rPr>
          <w:rFonts w:cs="Arial"/>
          <w:sz w:val="20"/>
          <w:szCs w:val="20"/>
        </w:rPr>
        <w:t xml:space="preserve"> age, gender, ethnicity</w:t>
      </w:r>
      <w:r w:rsidR="00586FC0">
        <w:rPr>
          <w:rFonts w:cs="Arial"/>
          <w:sz w:val="20"/>
          <w:szCs w:val="20"/>
        </w:rPr>
        <w:t>, and body</w:t>
      </w:r>
      <w:r w:rsidR="00973749">
        <w:rPr>
          <w:rFonts w:cs="Arial"/>
          <w:sz w:val="20"/>
          <w:szCs w:val="20"/>
        </w:rPr>
        <w:t>-</w:t>
      </w:r>
      <w:r w:rsidR="00586FC0">
        <w:rPr>
          <w:rFonts w:cs="Arial"/>
          <w:sz w:val="20"/>
          <w:szCs w:val="20"/>
        </w:rPr>
        <w:t>weight</w:t>
      </w:r>
      <w:r w:rsidR="00DC73BB">
        <w:rPr>
          <w:rFonts w:cs="Arial"/>
          <w:sz w:val="20"/>
          <w:szCs w:val="20"/>
        </w:rPr>
        <w:t>.</w:t>
      </w:r>
      <w:r w:rsidR="00380537" w:rsidRPr="008F02A8">
        <w:rPr>
          <w:sz w:val="20"/>
          <w:szCs w:val="20"/>
        </w:rPr>
        <w:fldChar w:fldCharType="begin">
          <w:fldData xml:space="preserve">PEVuZE5vdGU+PENpdGU+PEF1dGhvcj5IaWxkcnVtPC9BdXRob3I+PFllYXI+MjAwNzwvWWVhcj48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</w:fldData>
        </w:fldChar>
      </w:r>
      <w:r>
        <w:rPr>
          <w:sz w:val="20"/>
          <w:szCs w:val="20"/>
        </w:rPr>
        <w:instrText xml:space="preserve"> ADDIN EN.CITE </w:instrText>
      </w:r>
      <w:r>
        <w:rPr>
          <w:sz w:val="20"/>
          <w:szCs w:val="20"/>
        </w:rPr>
        <w:fldChar w:fldCharType="begin">
          <w:fldData xml:space="preserve">PEVuZE5vdGU+PENpdGU+PEF1dGhvcj5IaWxkcnVtPC9BdXRob3I+PFllYXI+MjAwNzwvWWVhcj48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</w:fldData>
        </w:fldChar>
      </w:r>
      <w:r>
        <w:rPr>
          <w:sz w:val="20"/>
          <w:szCs w:val="20"/>
        </w:rPr>
        <w:instrText xml:space="preserve"> ADDIN EN.CITE.DATA </w:instrText>
      </w:r>
      <w:r>
        <w:rPr>
          <w:sz w:val="20"/>
          <w:szCs w:val="20"/>
        </w:rPr>
      </w:r>
      <w:r>
        <w:rPr>
          <w:sz w:val="20"/>
          <w:szCs w:val="20"/>
        </w:rPr>
        <w:fldChar w:fldCharType="end"/>
      </w:r>
      <w:r w:rsidR="00380537" w:rsidRPr="008F02A8">
        <w:rPr>
          <w:sz w:val="20"/>
          <w:szCs w:val="20"/>
        </w:rPr>
      </w:r>
      <w:r w:rsidR="00380537" w:rsidRPr="008F02A8">
        <w:rPr>
          <w:sz w:val="20"/>
          <w:szCs w:val="20"/>
        </w:rPr>
        <w:fldChar w:fldCharType="separate"/>
      </w:r>
      <w:r w:rsidRPr="000B2BDA">
        <w:rPr>
          <w:noProof/>
          <w:sz w:val="20"/>
          <w:szCs w:val="20"/>
          <w:vertAlign w:val="superscript"/>
        </w:rPr>
        <w:t>17-19</w:t>
      </w:r>
      <w:r w:rsidR="00380537" w:rsidRPr="008F02A8">
        <w:rPr>
          <w:sz w:val="20"/>
          <w:szCs w:val="20"/>
        </w:rPr>
        <w:fldChar w:fldCharType="end"/>
      </w:r>
      <w:r w:rsidR="00380537" w:rsidRPr="008F02A8">
        <w:rPr>
          <w:rFonts w:cs="Arial"/>
          <w:sz w:val="20"/>
          <w:szCs w:val="20"/>
        </w:rPr>
        <w:t xml:space="preserve"> </w:t>
      </w:r>
    </w:p>
    <w:p w14:paraId="28B60F8F" w14:textId="54A42B87" w:rsidR="00380537" w:rsidRPr="00D074B8" w:rsidRDefault="00380537" w:rsidP="00380537">
      <w:pPr>
        <w:spacing w:line="480" w:lineRule="auto"/>
        <w:jc w:val="both"/>
        <w:rPr>
          <w:rFonts w:cs="Arial"/>
          <w:b/>
          <w:sz w:val="20"/>
          <w:szCs w:val="20"/>
        </w:rPr>
      </w:pPr>
      <w:r w:rsidRPr="00D074B8">
        <w:rPr>
          <w:rFonts w:cs="Arial"/>
          <w:b/>
          <w:sz w:val="20"/>
          <w:szCs w:val="20"/>
        </w:rPr>
        <w:t>Network</w:t>
      </w:r>
      <w:r w:rsidR="00300645" w:rsidRPr="00D074B8">
        <w:rPr>
          <w:rFonts w:cs="Arial"/>
          <w:b/>
          <w:sz w:val="20"/>
          <w:szCs w:val="20"/>
        </w:rPr>
        <w:t xml:space="preserve"> meta-a</w:t>
      </w:r>
      <w:r w:rsidRPr="00D074B8">
        <w:rPr>
          <w:rFonts w:cs="Arial"/>
          <w:b/>
          <w:sz w:val="20"/>
          <w:szCs w:val="20"/>
        </w:rPr>
        <w:t>naly</w:t>
      </w:r>
      <w:r w:rsidR="00750B71" w:rsidRPr="00D074B8">
        <w:rPr>
          <w:rFonts w:cs="Arial"/>
          <w:b/>
          <w:sz w:val="20"/>
          <w:szCs w:val="20"/>
        </w:rPr>
        <w:t>si</w:t>
      </w:r>
      <w:r w:rsidRPr="00D074B8">
        <w:rPr>
          <w:rFonts w:cs="Arial"/>
          <w:b/>
          <w:sz w:val="20"/>
          <w:szCs w:val="20"/>
        </w:rPr>
        <w:t>s</w:t>
      </w:r>
    </w:p>
    <w:p w14:paraId="5335D7F2" w14:textId="1FA8E6D8" w:rsidR="00871C47" w:rsidRPr="008F02A8" w:rsidRDefault="00380537" w:rsidP="00871C47">
      <w:pPr>
        <w:pStyle w:val="NormalWeb"/>
        <w:spacing w:line="480" w:lineRule="auto"/>
        <w:jc w:val="both"/>
        <w:rPr>
          <w:rFonts w:asciiTheme="minorHAnsi" w:hAnsiTheme="minorHAnsi"/>
          <w:color w:val="000000"/>
          <w:sz w:val="20"/>
          <w:szCs w:val="20"/>
        </w:rPr>
      </w:pPr>
      <w:r w:rsidRPr="008F02A8">
        <w:rPr>
          <w:rFonts w:asciiTheme="minorHAnsi" w:hAnsiTheme="minorHAnsi" w:cs="Arial"/>
          <w:sz w:val="20"/>
          <w:szCs w:val="20"/>
        </w:rPr>
        <w:t xml:space="preserve">We </w:t>
      </w:r>
      <w:r w:rsidR="00DB7E2B">
        <w:rPr>
          <w:rFonts w:asciiTheme="minorHAnsi" w:hAnsiTheme="minorHAnsi" w:cs="Arial"/>
          <w:sz w:val="20"/>
          <w:szCs w:val="20"/>
        </w:rPr>
        <w:t xml:space="preserve">fitted </w:t>
      </w:r>
      <w:r w:rsidR="005B6CCA">
        <w:rPr>
          <w:rFonts w:asciiTheme="minorHAnsi" w:hAnsiTheme="minorHAnsi" w:cs="Arial"/>
          <w:sz w:val="20"/>
          <w:szCs w:val="20"/>
        </w:rPr>
        <w:t xml:space="preserve">random effects </w:t>
      </w:r>
      <w:r w:rsidRPr="00A707D4">
        <w:rPr>
          <w:rFonts w:asciiTheme="minorHAnsi" w:hAnsiTheme="minorHAnsi" w:cs="Arial"/>
          <w:sz w:val="20"/>
          <w:szCs w:val="20"/>
        </w:rPr>
        <w:t>frequentist</w:t>
      </w:r>
      <w:r w:rsidR="00DB7E2B">
        <w:rPr>
          <w:rFonts w:asciiTheme="minorHAnsi" w:hAnsiTheme="minorHAnsi" w:cs="Arial"/>
          <w:sz w:val="20"/>
          <w:szCs w:val="20"/>
        </w:rPr>
        <w:t xml:space="preserve"> NMAs</w:t>
      </w:r>
      <w:r w:rsidR="005B6CCA">
        <w:rPr>
          <w:rFonts w:asciiTheme="minorHAnsi" w:hAnsiTheme="minorHAnsi" w:cs="Arial"/>
          <w:sz w:val="20"/>
          <w:szCs w:val="20"/>
        </w:rPr>
        <w:t>, where we assumed a common random</w:t>
      </w:r>
      <w:r w:rsidR="00186877">
        <w:rPr>
          <w:rFonts w:asciiTheme="minorHAnsi" w:hAnsiTheme="minorHAnsi" w:cs="Arial"/>
          <w:sz w:val="20"/>
          <w:szCs w:val="20"/>
        </w:rPr>
        <w:t>-</w:t>
      </w:r>
      <w:r w:rsidR="005B6CCA">
        <w:rPr>
          <w:rFonts w:asciiTheme="minorHAnsi" w:hAnsiTheme="minorHAnsi" w:cs="Arial"/>
          <w:sz w:val="20"/>
          <w:szCs w:val="20"/>
        </w:rPr>
        <w:t>effects standard deviation (</w:t>
      </w:r>
      <w:r w:rsidR="005B6CCA" w:rsidRPr="008F02A8">
        <w:rPr>
          <w:rFonts w:ascii="Symbol" w:hAnsi="Symbol" w:cs="Arial"/>
          <w:sz w:val="20"/>
          <w:szCs w:val="20"/>
        </w:rPr>
        <w:t></w:t>
      </w:r>
      <w:r w:rsidR="005B6CCA">
        <w:rPr>
          <w:rFonts w:ascii="Symbol" w:hAnsi="Symbol" w:cs="Arial"/>
          <w:sz w:val="20"/>
          <w:szCs w:val="20"/>
        </w:rPr>
        <w:t></w:t>
      </w:r>
      <w:r w:rsidRPr="00A707D4">
        <w:rPr>
          <w:rFonts w:asciiTheme="minorHAnsi" w:hAnsiTheme="minorHAnsi" w:cs="Arial"/>
          <w:sz w:val="20"/>
          <w:szCs w:val="20"/>
        </w:rPr>
        <w:t xml:space="preserve"> </w:t>
      </w:r>
      <w:r w:rsidR="005B6CCA">
        <w:rPr>
          <w:rFonts w:asciiTheme="minorHAnsi" w:hAnsiTheme="minorHAnsi" w:cs="Arial"/>
          <w:sz w:val="20"/>
          <w:szCs w:val="20"/>
        </w:rPr>
        <w:t xml:space="preserve">for all comparisons in the network. We fitted our models in R </w:t>
      </w:r>
      <w:r w:rsidRPr="00A707D4">
        <w:rPr>
          <w:rFonts w:asciiTheme="minorHAnsi" w:hAnsiTheme="minorHAnsi" w:cs="Arial"/>
          <w:sz w:val="20"/>
          <w:szCs w:val="20"/>
        </w:rPr>
        <w:t>using ‘</w:t>
      </w:r>
      <w:proofErr w:type="spellStart"/>
      <w:r w:rsidRPr="00A707D4">
        <w:rPr>
          <w:rFonts w:asciiTheme="minorHAnsi" w:hAnsiTheme="minorHAnsi" w:cs="Arial"/>
          <w:sz w:val="20"/>
          <w:szCs w:val="20"/>
        </w:rPr>
        <w:t>netmeta</w:t>
      </w:r>
      <w:proofErr w:type="spellEnd"/>
      <w:r w:rsidRPr="00A707D4">
        <w:rPr>
          <w:rFonts w:asciiTheme="minorHAnsi" w:hAnsiTheme="minorHAnsi" w:cs="Arial"/>
          <w:sz w:val="20"/>
          <w:szCs w:val="20"/>
        </w:rPr>
        <w:t>’ (</w:t>
      </w:r>
      <w:r w:rsidR="00236789">
        <w:rPr>
          <w:rFonts w:asciiTheme="minorHAnsi" w:hAnsiTheme="minorHAnsi" w:cs="Arial"/>
          <w:sz w:val="20"/>
          <w:szCs w:val="20"/>
        </w:rPr>
        <w:t>v</w:t>
      </w:r>
      <w:r w:rsidRPr="00A707D4">
        <w:rPr>
          <w:rFonts w:asciiTheme="minorHAnsi" w:hAnsiTheme="minorHAnsi" w:cs="Arial"/>
          <w:sz w:val="20"/>
          <w:szCs w:val="20"/>
        </w:rPr>
        <w:t>1.0-1).</w:t>
      </w:r>
      <w:r w:rsidRPr="008F02A8">
        <w:rPr>
          <w:rFonts w:asciiTheme="minorHAnsi" w:hAnsiTheme="minorHAnsi"/>
          <w:sz w:val="20"/>
          <w:szCs w:val="20"/>
        </w:rPr>
        <w:fldChar w:fldCharType="begin">
          <w:fldData xml:space="preserve">PEVuZE5vdGU+PENpdGU+PEF1dGhvcj5SdWNrZXI8L0F1dGhvcj48WWVhcj4yMDEyPC9ZZWFyPjxS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</w:fldData>
        </w:fldChar>
      </w:r>
      <w:r w:rsidR="001520A4">
        <w:rPr>
          <w:rFonts w:asciiTheme="minorHAnsi" w:hAnsiTheme="minorHAnsi"/>
          <w:sz w:val="20"/>
          <w:szCs w:val="20"/>
        </w:rPr>
        <w:instrText xml:space="preserve"> ADDIN EN.CITE </w:instrText>
      </w:r>
      <w:r w:rsidR="001520A4">
        <w:rPr>
          <w:rFonts w:asciiTheme="minorHAnsi" w:hAnsiTheme="minorHAnsi"/>
          <w:sz w:val="20"/>
          <w:szCs w:val="20"/>
        </w:rPr>
        <w:fldChar w:fldCharType="begin">
          <w:fldData xml:space="preserve">PEVuZE5vdGU+PENpdGU+PEF1dGhvcj5SdWNrZXI8L0F1dGhvcj48WWVhcj4yMDEyPC9ZZWFyPjxS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</w:fldData>
        </w:fldChar>
      </w:r>
      <w:r w:rsidR="001520A4">
        <w:rPr>
          <w:rFonts w:asciiTheme="minorHAnsi" w:hAnsiTheme="minorHAnsi"/>
          <w:sz w:val="20"/>
          <w:szCs w:val="20"/>
        </w:rPr>
        <w:instrText xml:space="preserve"> ADDIN EN.CITE.DATA </w:instrText>
      </w:r>
      <w:r w:rsidR="001520A4">
        <w:rPr>
          <w:rFonts w:asciiTheme="minorHAnsi" w:hAnsiTheme="minorHAnsi"/>
          <w:sz w:val="20"/>
          <w:szCs w:val="20"/>
        </w:rPr>
      </w:r>
      <w:r w:rsidR="001520A4">
        <w:rPr>
          <w:rFonts w:asciiTheme="minorHAnsi" w:hAnsiTheme="minorHAnsi"/>
          <w:sz w:val="20"/>
          <w:szCs w:val="20"/>
        </w:rPr>
        <w:fldChar w:fldCharType="end"/>
      </w:r>
      <w:r w:rsidRPr="008F02A8">
        <w:rPr>
          <w:rFonts w:asciiTheme="minorHAnsi" w:hAnsiTheme="minorHAnsi"/>
          <w:sz w:val="20"/>
          <w:szCs w:val="20"/>
        </w:rPr>
      </w:r>
      <w:r w:rsidRPr="008F02A8">
        <w:rPr>
          <w:rFonts w:asciiTheme="minorHAnsi" w:hAnsiTheme="minorHAnsi"/>
          <w:sz w:val="20"/>
          <w:szCs w:val="20"/>
        </w:rPr>
        <w:fldChar w:fldCharType="separate"/>
      </w:r>
      <w:r w:rsidR="001520A4" w:rsidRPr="001520A4">
        <w:rPr>
          <w:rFonts w:asciiTheme="minorHAnsi" w:hAnsiTheme="minorHAnsi"/>
          <w:noProof/>
          <w:sz w:val="20"/>
          <w:szCs w:val="20"/>
          <w:vertAlign w:val="superscript"/>
        </w:rPr>
        <w:t>20,21</w:t>
      </w:r>
      <w:r w:rsidRPr="008F02A8">
        <w:rPr>
          <w:rFonts w:asciiTheme="minorHAnsi" w:hAnsiTheme="minorHAnsi"/>
          <w:sz w:val="20"/>
          <w:szCs w:val="20"/>
        </w:rPr>
        <w:fldChar w:fldCharType="end"/>
      </w:r>
      <w:r w:rsidRPr="008F02A8">
        <w:rPr>
          <w:rFonts w:asciiTheme="minorHAnsi" w:hAnsiTheme="minorHAnsi" w:cs="Arial"/>
          <w:sz w:val="20"/>
          <w:szCs w:val="20"/>
        </w:rPr>
        <w:t xml:space="preserve"> </w:t>
      </w:r>
      <w:bookmarkStart w:id="23" w:name="_Hlk19957728"/>
      <w:r w:rsidR="0018681C">
        <w:rPr>
          <w:rFonts w:asciiTheme="minorHAnsi" w:hAnsiTheme="minorHAnsi" w:cs="Arial"/>
          <w:sz w:val="20"/>
          <w:szCs w:val="20"/>
        </w:rPr>
        <w:t>M</w:t>
      </w:r>
      <w:r w:rsidRPr="008F02A8">
        <w:rPr>
          <w:rFonts w:asciiTheme="minorHAnsi" w:hAnsiTheme="minorHAnsi" w:cs="Arial"/>
          <w:sz w:val="20"/>
          <w:szCs w:val="20"/>
        </w:rPr>
        <w:t xml:space="preserve">etabolic change for each parameter </w:t>
      </w:r>
      <w:r w:rsidR="005B6CCA">
        <w:rPr>
          <w:rFonts w:asciiTheme="minorHAnsi" w:hAnsiTheme="minorHAnsi" w:cs="Arial"/>
          <w:sz w:val="20"/>
          <w:szCs w:val="20"/>
        </w:rPr>
        <w:t xml:space="preserve">and each treatment comparison </w:t>
      </w:r>
      <w:r w:rsidR="00FF430E" w:rsidRPr="00A707D4">
        <w:rPr>
          <w:rFonts w:asciiTheme="minorHAnsi" w:hAnsiTheme="minorHAnsi" w:cs="Arial"/>
          <w:sz w:val="20"/>
          <w:szCs w:val="20"/>
        </w:rPr>
        <w:t xml:space="preserve">was </w:t>
      </w:r>
      <w:r w:rsidR="005B6CCA">
        <w:rPr>
          <w:rFonts w:asciiTheme="minorHAnsi" w:hAnsiTheme="minorHAnsi" w:cs="Arial"/>
          <w:sz w:val="20"/>
          <w:szCs w:val="20"/>
        </w:rPr>
        <w:t>estimated</w:t>
      </w:r>
      <w:r w:rsidR="005B6CCA" w:rsidRPr="00A707D4">
        <w:rPr>
          <w:rFonts w:asciiTheme="minorHAnsi" w:hAnsiTheme="minorHAnsi" w:cs="Arial"/>
          <w:sz w:val="20"/>
          <w:szCs w:val="20"/>
        </w:rPr>
        <w:t xml:space="preserve"> </w:t>
      </w:r>
      <w:r w:rsidRPr="00A707D4">
        <w:rPr>
          <w:rFonts w:asciiTheme="minorHAnsi" w:hAnsiTheme="minorHAnsi" w:cs="Arial"/>
          <w:sz w:val="20"/>
          <w:szCs w:val="20"/>
        </w:rPr>
        <w:t>as mean difference (MD) with 95% confidence intervals</w:t>
      </w:r>
      <w:r w:rsidR="0018681C">
        <w:rPr>
          <w:rFonts w:asciiTheme="minorHAnsi" w:hAnsiTheme="minorHAnsi" w:cs="Arial"/>
          <w:sz w:val="20"/>
          <w:szCs w:val="20"/>
        </w:rPr>
        <w:t xml:space="preserve"> (CI)</w:t>
      </w:r>
      <w:r w:rsidRPr="00A707D4">
        <w:rPr>
          <w:rFonts w:asciiTheme="minorHAnsi" w:hAnsiTheme="minorHAnsi" w:cs="Arial"/>
          <w:sz w:val="20"/>
          <w:szCs w:val="20"/>
        </w:rPr>
        <w:t xml:space="preserve">. </w:t>
      </w:r>
      <w:r w:rsidR="00CD4511" w:rsidRPr="0095042F">
        <w:rPr>
          <w:rFonts w:asciiTheme="minorHAnsi" w:hAnsiTheme="minorHAnsi" w:cs="Arial"/>
          <w:sz w:val="20"/>
          <w:szCs w:val="20"/>
        </w:rPr>
        <w:t>Following recent recommendations,</w:t>
      </w:r>
      <w:r w:rsidR="00CD4511" w:rsidRPr="0095042F">
        <w:rPr>
          <w:rFonts w:asciiTheme="minorHAnsi" w:hAnsiTheme="minorHAnsi" w:cs="Segoe UI"/>
          <w:color w:val="323130"/>
          <w:sz w:val="20"/>
          <w:szCs w:val="20"/>
        </w:rPr>
        <w:t xml:space="preserve"> we avoided dichotomising results as statistically significant or not, </w:t>
      </w:r>
      <w:r w:rsidR="0078328B" w:rsidRPr="0095042F">
        <w:rPr>
          <w:rFonts w:asciiTheme="minorHAnsi" w:hAnsiTheme="minorHAnsi" w:cs="Segoe UI"/>
          <w:color w:val="323130"/>
          <w:sz w:val="20"/>
          <w:szCs w:val="20"/>
        </w:rPr>
        <w:t xml:space="preserve"> and, instead presented results with confidence intervals </w:t>
      </w:r>
      <w:r w:rsidR="00145D0A">
        <w:rPr>
          <w:rFonts w:asciiTheme="minorHAnsi" w:hAnsiTheme="minorHAnsi" w:cs="Segoe UI"/>
          <w:color w:val="323130"/>
          <w:sz w:val="20"/>
          <w:szCs w:val="20"/>
        </w:rPr>
        <w:t>to allow</w:t>
      </w:r>
      <w:r w:rsidR="0078328B" w:rsidRPr="0095042F">
        <w:rPr>
          <w:rFonts w:asciiTheme="minorHAnsi" w:hAnsiTheme="minorHAnsi" w:cs="Segoe UI"/>
          <w:color w:val="323130"/>
          <w:sz w:val="20"/>
          <w:szCs w:val="20"/>
        </w:rPr>
        <w:t xml:space="preserve"> clinicians </w:t>
      </w:r>
      <w:r w:rsidR="00145D0A">
        <w:rPr>
          <w:rFonts w:asciiTheme="minorHAnsi" w:hAnsiTheme="minorHAnsi" w:cs="Segoe UI"/>
          <w:color w:val="323130"/>
          <w:sz w:val="20"/>
          <w:szCs w:val="20"/>
        </w:rPr>
        <w:t>to</w:t>
      </w:r>
      <w:r w:rsidR="0078328B" w:rsidRPr="0095042F">
        <w:rPr>
          <w:rFonts w:asciiTheme="minorHAnsi" w:hAnsiTheme="minorHAnsi" w:cs="Segoe UI"/>
          <w:color w:val="323130"/>
          <w:sz w:val="20"/>
          <w:szCs w:val="20"/>
        </w:rPr>
        <w:t xml:space="preserve"> gauge the range of likely effects</w:t>
      </w:r>
      <w:r w:rsidR="0048315D" w:rsidRPr="0095042F">
        <w:rPr>
          <w:rFonts w:asciiTheme="minorHAnsi" w:hAnsiTheme="minorHAnsi" w:cs="Segoe UI"/>
          <w:color w:val="323130"/>
          <w:sz w:val="20"/>
          <w:szCs w:val="20"/>
        </w:rPr>
        <w:t>.</w:t>
      </w:r>
      <w:r w:rsidR="009D14F9" w:rsidRPr="0095042F">
        <w:rPr>
          <w:rFonts w:asciiTheme="minorHAnsi" w:hAnsiTheme="minorHAnsi" w:cs="Segoe UI"/>
          <w:color w:val="323130"/>
          <w:sz w:val="20"/>
          <w:szCs w:val="20"/>
        </w:rPr>
        <w:fldChar w:fldCharType="begin">
          <w:fldData xml:space="preserve">PEVuZE5vdGU+PENpdGU+PEF1dGhvcj5BbXJoZWluPC9BdXRob3I+PFllYXI+MjAxOTwvWWVhcj48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</w:fldData>
        </w:fldChar>
      </w:r>
      <w:r w:rsidR="009D14F9" w:rsidRPr="0095042F">
        <w:rPr>
          <w:rFonts w:asciiTheme="minorHAnsi" w:hAnsiTheme="minorHAnsi" w:cs="Segoe UI"/>
          <w:color w:val="323130"/>
          <w:sz w:val="20"/>
          <w:szCs w:val="20"/>
        </w:rPr>
        <w:instrText xml:space="preserve"> ADDIN EN.CITE </w:instrText>
      </w:r>
      <w:r w:rsidR="009D14F9" w:rsidRPr="0095042F">
        <w:rPr>
          <w:rFonts w:asciiTheme="minorHAnsi" w:hAnsiTheme="minorHAnsi" w:cs="Segoe UI"/>
          <w:color w:val="323130"/>
          <w:sz w:val="20"/>
          <w:szCs w:val="20"/>
        </w:rPr>
        <w:fldChar w:fldCharType="begin">
          <w:fldData xml:space="preserve">PEVuZE5vdGU+PENpdGU+PEF1dGhvcj5BbXJoZWluPC9BdXRob3I+PFllYXI+MjAxOTwvWWVhcj48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</w:fldData>
        </w:fldChar>
      </w:r>
      <w:r w:rsidR="009D14F9" w:rsidRPr="0095042F">
        <w:rPr>
          <w:rFonts w:asciiTheme="minorHAnsi" w:hAnsiTheme="minorHAnsi" w:cs="Segoe UI"/>
          <w:color w:val="323130"/>
          <w:sz w:val="20"/>
          <w:szCs w:val="20"/>
        </w:rPr>
        <w:instrText xml:space="preserve"> ADDIN EN.CITE.DATA </w:instrText>
      </w:r>
      <w:r w:rsidR="009D14F9" w:rsidRPr="0095042F">
        <w:rPr>
          <w:rFonts w:asciiTheme="minorHAnsi" w:hAnsiTheme="minorHAnsi" w:cs="Segoe UI"/>
          <w:color w:val="323130"/>
          <w:sz w:val="20"/>
          <w:szCs w:val="20"/>
        </w:rPr>
      </w:r>
      <w:r w:rsidR="009D14F9" w:rsidRPr="0095042F">
        <w:rPr>
          <w:rFonts w:asciiTheme="minorHAnsi" w:hAnsiTheme="minorHAnsi" w:cs="Segoe UI"/>
          <w:color w:val="323130"/>
          <w:sz w:val="20"/>
          <w:szCs w:val="20"/>
        </w:rPr>
        <w:fldChar w:fldCharType="end"/>
      </w:r>
      <w:r w:rsidR="009D14F9" w:rsidRPr="0095042F">
        <w:rPr>
          <w:rFonts w:asciiTheme="minorHAnsi" w:hAnsiTheme="minorHAnsi" w:cs="Segoe UI"/>
          <w:color w:val="323130"/>
          <w:sz w:val="20"/>
          <w:szCs w:val="20"/>
        </w:rPr>
      </w:r>
      <w:r w:rsidR="009D14F9" w:rsidRPr="0095042F">
        <w:rPr>
          <w:rFonts w:asciiTheme="minorHAnsi" w:hAnsiTheme="minorHAnsi" w:cs="Segoe UI"/>
          <w:color w:val="323130"/>
          <w:sz w:val="20"/>
          <w:szCs w:val="20"/>
        </w:rPr>
        <w:fldChar w:fldCharType="separate"/>
      </w:r>
      <w:r w:rsidR="009D14F9" w:rsidRPr="0095042F">
        <w:rPr>
          <w:rFonts w:asciiTheme="minorHAnsi" w:hAnsiTheme="minorHAnsi" w:cs="Segoe UI"/>
          <w:noProof/>
          <w:color w:val="323130"/>
          <w:sz w:val="20"/>
          <w:szCs w:val="20"/>
          <w:vertAlign w:val="superscript"/>
        </w:rPr>
        <w:t>22,23</w:t>
      </w:r>
      <w:r w:rsidR="009D14F9" w:rsidRPr="0095042F">
        <w:rPr>
          <w:rFonts w:asciiTheme="minorHAnsi" w:hAnsiTheme="minorHAnsi" w:cs="Segoe UI"/>
          <w:color w:val="323130"/>
          <w:sz w:val="20"/>
          <w:szCs w:val="20"/>
        </w:rPr>
        <w:fldChar w:fldCharType="end"/>
      </w:r>
      <w:r w:rsidR="0048315D">
        <w:rPr>
          <w:rFonts w:asciiTheme="minorHAnsi" w:hAnsiTheme="minorHAnsi" w:cs="Segoe UI"/>
          <w:color w:val="323130"/>
          <w:sz w:val="20"/>
          <w:szCs w:val="20"/>
        </w:rPr>
        <w:t xml:space="preserve"> </w:t>
      </w:r>
      <w:bookmarkEnd w:id="23"/>
      <w:r w:rsidRPr="002635AE">
        <w:rPr>
          <w:rFonts w:asciiTheme="minorHAnsi" w:hAnsiTheme="minorHAnsi" w:cs="Arial"/>
          <w:sz w:val="20"/>
          <w:szCs w:val="20"/>
        </w:rPr>
        <w:t xml:space="preserve">Placebo </w:t>
      </w:r>
      <w:r w:rsidR="00FF430E" w:rsidRPr="003D72BE">
        <w:rPr>
          <w:rFonts w:asciiTheme="minorHAnsi" w:hAnsiTheme="minorHAnsi" w:cs="Arial"/>
          <w:sz w:val="20"/>
          <w:szCs w:val="20"/>
        </w:rPr>
        <w:t>was</w:t>
      </w:r>
      <w:r w:rsidRPr="003D72BE">
        <w:rPr>
          <w:rFonts w:asciiTheme="minorHAnsi" w:hAnsiTheme="minorHAnsi" w:cs="Arial"/>
          <w:sz w:val="20"/>
          <w:szCs w:val="20"/>
        </w:rPr>
        <w:t xml:space="preserve"> </w:t>
      </w:r>
      <w:r w:rsidR="005B6CCA">
        <w:rPr>
          <w:rFonts w:asciiTheme="minorHAnsi" w:hAnsiTheme="minorHAnsi" w:cs="Arial"/>
          <w:sz w:val="20"/>
          <w:szCs w:val="20"/>
        </w:rPr>
        <w:t>used</w:t>
      </w:r>
      <w:r w:rsidR="005B6CCA" w:rsidRPr="003D72BE">
        <w:rPr>
          <w:rFonts w:asciiTheme="minorHAnsi" w:hAnsiTheme="minorHAnsi" w:cs="Arial"/>
          <w:sz w:val="20"/>
          <w:szCs w:val="20"/>
        </w:rPr>
        <w:t xml:space="preserve"> </w:t>
      </w:r>
      <w:r w:rsidRPr="003D72BE">
        <w:rPr>
          <w:rFonts w:asciiTheme="minorHAnsi" w:hAnsiTheme="minorHAnsi" w:cs="Arial"/>
          <w:sz w:val="20"/>
          <w:szCs w:val="20"/>
        </w:rPr>
        <w:t xml:space="preserve">as </w:t>
      </w:r>
      <w:r w:rsidR="00DC73BB">
        <w:rPr>
          <w:rFonts w:asciiTheme="minorHAnsi" w:hAnsiTheme="minorHAnsi" w:cs="Arial"/>
          <w:sz w:val="20"/>
          <w:szCs w:val="20"/>
        </w:rPr>
        <w:t xml:space="preserve">the </w:t>
      </w:r>
      <w:r w:rsidRPr="003D72BE">
        <w:rPr>
          <w:rFonts w:asciiTheme="minorHAnsi" w:hAnsiTheme="minorHAnsi" w:cs="Arial"/>
          <w:sz w:val="20"/>
          <w:szCs w:val="20"/>
        </w:rPr>
        <w:t xml:space="preserve">reference treatment </w:t>
      </w:r>
      <w:r w:rsidR="000C5BF7">
        <w:rPr>
          <w:rFonts w:asciiTheme="minorHAnsi" w:hAnsiTheme="minorHAnsi" w:cs="Arial"/>
          <w:sz w:val="20"/>
          <w:szCs w:val="20"/>
        </w:rPr>
        <w:t>in all</w:t>
      </w:r>
      <w:r w:rsidR="000C5BF7" w:rsidRPr="003D72BE">
        <w:rPr>
          <w:rFonts w:asciiTheme="minorHAnsi" w:hAnsiTheme="minorHAnsi" w:cs="Arial"/>
          <w:sz w:val="20"/>
          <w:szCs w:val="20"/>
        </w:rPr>
        <w:t xml:space="preserve"> </w:t>
      </w:r>
      <w:r w:rsidRPr="003D72BE">
        <w:rPr>
          <w:rFonts w:asciiTheme="minorHAnsi" w:hAnsiTheme="minorHAnsi" w:cs="Arial"/>
          <w:sz w:val="20"/>
          <w:szCs w:val="20"/>
        </w:rPr>
        <w:t>forest</w:t>
      </w:r>
      <w:r w:rsidR="007A6E97">
        <w:rPr>
          <w:rFonts w:asciiTheme="minorHAnsi" w:hAnsiTheme="minorHAnsi" w:cs="Arial"/>
          <w:sz w:val="20"/>
          <w:szCs w:val="20"/>
        </w:rPr>
        <w:t>-</w:t>
      </w:r>
      <w:r w:rsidRPr="003D72BE">
        <w:rPr>
          <w:rFonts w:asciiTheme="minorHAnsi" w:hAnsiTheme="minorHAnsi" w:cs="Arial"/>
          <w:sz w:val="20"/>
          <w:szCs w:val="20"/>
        </w:rPr>
        <w:t xml:space="preserve">plots. </w:t>
      </w:r>
      <w:r w:rsidR="005B6CCA">
        <w:rPr>
          <w:rFonts w:asciiTheme="minorHAnsi" w:hAnsiTheme="minorHAnsi" w:cs="Arial"/>
          <w:sz w:val="20"/>
          <w:szCs w:val="20"/>
        </w:rPr>
        <w:t>We created l</w:t>
      </w:r>
      <w:r w:rsidRPr="003D72BE">
        <w:rPr>
          <w:rFonts w:asciiTheme="minorHAnsi" w:hAnsiTheme="minorHAnsi" w:cs="Arial"/>
          <w:sz w:val="20"/>
          <w:szCs w:val="20"/>
        </w:rPr>
        <w:t xml:space="preserve">eague tables </w:t>
      </w:r>
      <w:r w:rsidRPr="00930E55">
        <w:rPr>
          <w:rFonts w:asciiTheme="minorHAnsi" w:hAnsiTheme="minorHAnsi" w:cs="Arial"/>
          <w:sz w:val="20"/>
          <w:szCs w:val="20"/>
        </w:rPr>
        <w:t xml:space="preserve">to display relative degree of metabolic disturbance for </w:t>
      </w:r>
      <w:r w:rsidR="005B6CCA">
        <w:rPr>
          <w:rFonts w:asciiTheme="minorHAnsi" w:hAnsiTheme="minorHAnsi" w:cs="Arial"/>
          <w:sz w:val="20"/>
          <w:szCs w:val="20"/>
        </w:rPr>
        <w:t xml:space="preserve">all comparisons among </w:t>
      </w:r>
      <w:r w:rsidRPr="00930E55">
        <w:rPr>
          <w:rFonts w:asciiTheme="minorHAnsi" w:hAnsiTheme="minorHAnsi" w:cs="Arial"/>
          <w:sz w:val="20"/>
          <w:szCs w:val="20"/>
        </w:rPr>
        <w:t xml:space="preserve">antipsychotics. </w:t>
      </w:r>
      <w:r w:rsidR="000C5BF7">
        <w:rPr>
          <w:rFonts w:asciiTheme="minorHAnsi" w:hAnsiTheme="minorHAnsi" w:cs="Arial"/>
          <w:sz w:val="20"/>
          <w:szCs w:val="20"/>
        </w:rPr>
        <w:t xml:space="preserve">We used </w:t>
      </w:r>
      <w:r w:rsidR="00332F76">
        <w:rPr>
          <w:rFonts w:asciiTheme="minorHAnsi" w:hAnsiTheme="minorHAnsi" w:cs="Arial"/>
          <w:sz w:val="20"/>
          <w:szCs w:val="20"/>
        </w:rPr>
        <w:t xml:space="preserve">P-scores </w:t>
      </w:r>
      <w:r w:rsidR="00DC73BB">
        <w:rPr>
          <w:rFonts w:asciiTheme="minorHAnsi" w:hAnsiTheme="minorHAnsi" w:cs="Arial"/>
          <w:color w:val="000000"/>
          <w:sz w:val="20"/>
          <w:szCs w:val="20"/>
          <w:shd w:val="clear" w:color="auto" w:fill="FFFFFF"/>
        </w:rPr>
        <w:t>to</w:t>
      </w:r>
      <w:r w:rsidRPr="00E21DCC">
        <w:rPr>
          <w:rFonts w:asciiTheme="minorHAnsi" w:hAnsiTheme="minorHAnsi" w:cs="Arial"/>
          <w:sz w:val="20"/>
          <w:szCs w:val="20"/>
        </w:rPr>
        <w:t xml:space="preserve"> rank</w:t>
      </w:r>
      <w:r w:rsidRPr="002C142C">
        <w:rPr>
          <w:rFonts w:asciiTheme="minorHAnsi" w:hAnsiTheme="minorHAnsi" w:cs="Arial"/>
          <w:sz w:val="20"/>
          <w:szCs w:val="20"/>
        </w:rPr>
        <w:t xml:space="preserve"> antipsychotics based on degree of metabolic dysregulatio</w:t>
      </w:r>
      <w:r w:rsidR="00332F76">
        <w:rPr>
          <w:rFonts w:asciiTheme="minorHAnsi" w:hAnsiTheme="minorHAnsi" w:cs="Arial"/>
          <w:sz w:val="20"/>
          <w:szCs w:val="20"/>
        </w:rPr>
        <w:t>n</w:t>
      </w:r>
      <w:r w:rsidRPr="002C142C">
        <w:rPr>
          <w:rFonts w:asciiTheme="minorHAnsi" w:hAnsiTheme="minorHAnsi" w:cs="Arial"/>
          <w:sz w:val="20"/>
          <w:szCs w:val="20"/>
        </w:rPr>
        <w:t>.</w:t>
      </w:r>
      <w:r w:rsidR="00F15B1B">
        <w:rPr>
          <w:rFonts w:asciiTheme="minorHAnsi" w:hAnsiTheme="minorHAnsi" w:cs="Arial"/>
          <w:sz w:val="20"/>
          <w:szCs w:val="20"/>
        </w:rPr>
        <w:fldChar w:fldCharType="begin"/>
      </w:r>
      <w:r w:rsidR="003414E1">
        <w:rPr>
          <w:rFonts w:asciiTheme="minorHAnsi" w:hAnsiTheme="minorHAnsi" w:cs="Arial"/>
          <w:sz w:val="20"/>
          <w:szCs w:val="20"/>
        </w:rPr>
        <w:instrText xml:space="preserve"> ADDIN EN.CITE &lt;EndNote&gt;&lt;Cite&gt;&lt;Author&gt;Rucker&lt;/Author&gt;&lt;Year&gt;2015&lt;/Year&gt;&lt;RecNum&gt;11648&lt;/RecNum&gt;&lt;DisplayText&gt;&lt;style face="superscript"&gt;24&lt;/style&gt;&lt;/DisplayText&gt;&lt;record&gt;&lt;rec-number&gt;11648&lt;/rec-number&gt;&lt;foreign-keys&gt;&lt;key app="EN" db-id="edzp25s9wp029befe06xpwdbatarp2w2dw20" timestamp="1566119736"&gt;11648&lt;/key&gt;&lt;/foreign-keys&gt;&lt;ref-type name="Journal Article"&gt;17&lt;/ref-type&gt;&lt;contributors&gt;&lt;authors&gt;&lt;author&gt;Rucker, G.&lt;/author&gt;&lt;author&gt;Schwarzer, G.&lt;/author&gt;&lt;/authors&gt;&lt;/contributors&gt;&lt;auth-address&gt;Univ Freiburg, Med Ctr, Inst Med Biometry &amp;amp; Stat, D-79104 Freiburg, Germany&lt;/auth-address&gt;&lt;titles&gt;&lt;title&gt;Ranking treatments in frequentist network meta-analysis works without resampling methods&lt;/title&gt;&lt;secondary-title&gt;Bmc Medical Research Methodology&lt;/secondary-title&gt;&lt;alt-title&gt;Bmc Med Res Methodol&lt;/alt-title&gt;&lt;/titles&gt;&lt;periodical&gt;&lt;full-title&gt;BMC Medical Research Methodology&lt;/full-title&gt;&lt;/periodical&gt;&lt;alt-periodical&gt;&lt;full-title&gt;BMC Med Res Methodol&lt;/full-title&gt;&lt;/alt-periodical&gt;&lt;volume&gt;15&lt;/volume&gt;&lt;keywords&gt;&lt;keyword&gt;network meta-analysis&lt;/keyword&gt;&lt;keyword&gt;ranking&lt;/keyword&gt;&lt;keyword&gt;&amp;apos;probability of being best&amp;apos;-statistic&lt;/keyword&gt;&lt;keyword&gt;surface under the cumulative ranking&lt;/keyword&gt;&lt;keyword&gt;sucra&lt;/keyword&gt;&lt;keyword&gt;p-value&lt;/keyword&gt;&lt;keyword&gt;auc&lt;/keyword&gt;&lt;keyword&gt;care decision-making&lt;/keyword&gt;&lt;keyword&gt;ispor task-force&lt;/keyword&gt;&lt;keyword&gt;multiple&lt;/keyword&gt;&lt;keyword&gt;acceptability&lt;/keyword&gt;&lt;keyword&gt;efficacy&lt;/keyword&gt;&lt;keyword&gt;model&lt;/keyword&gt;&lt;keyword&gt;bias&lt;/keyword&gt;&lt;/keywords&gt;&lt;dates&gt;&lt;year&gt;2015&lt;/year&gt;&lt;pub-dates&gt;&lt;date&gt;Jul 31&lt;/date&gt;&lt;/pub-dates&gt;&lt;/dates&gt;&lt;isbn&gt;1471-2288&lt;/isbn&gt;&lt;accession-num&gt;WOS:000358715400002&lt;/accession-num&gt;&lt;urls&gt;&lt;related-urls&gt;&lt;url&gt;&amp;lt;Go to ISI&amp;gt;://WOS:000358715400002&lt;/url&gt;&lt;/related-urls&gt;&lt;/urls&gt;&lt;electronic-resource-num&gt;ARTN 58&amp;#xD;10.1186/s12874-015-0060-8&lt;/electronic-resource-num&gt;&lt;language&gt;English&lt;/language&gt;&lt;/record&gt;&lt;/Cite&gt;&lt;/EndNote&gt;</w:instrText>
      </w:r>
      <w:r w:rsidR="00F15B1B">
        <w:rPr>
          <w:rFonts w:asciiTheme="minorHAnsi" w:hAnsiTheme="minorHAnsi" w:cs="Arial"/>
          <w:sz w:val="20"/>
          <w:szCs w:val="20"/>
        </w:rPr>
        <w:fldChar w:fldCharType="separate"/>
      </w:r>
      <w:r w:rsidR="003414E1" w:rsidRPr="003414E1">
        <w:rPr>
          <w:rFonts w:asciiTheme="minorHAnsi" w:hAnsiTheme="minorHAnsi" w:cs="Arial"/>
          <w:noProof/>
          <w:sz w:val="20"/>
          <w:szCs w:val="20"/>
          <w:vertAlign w:val="superscript"/>
        </w:rPr>
        <w:t>24</w:t>
      </w:r>
      <w:r w:rsidR="00F15B1B">
        <w:rPr>
          <w:rFonts w:asciiTheme="minorHAnsi" w:hAnsiTheme="minorHAnsi" w:cs="Arial"/>
          <w:sz w:val="20"/>
          <w:szCs w:val="20"/>
        </w:rPr>
        <w:fldChar w:fldCharType="end"/>
      </w:r>
      <w:r w:rsidRPr="002C142C">
        <w:rPr>
          <w:rFonts w:asciiTheme="minorHAnsi" w:hAnsiTheme="minorHAnsi" w:cs="Arial"/>
          <w:sz w:val="20"/>
          <w:szCs w:val="20"/>
        </w:rPr>
        <w:t xml:space="preserve"> P-scores </w:t>
      </w:r>
      <w:r w:rsidR="00332F76">
        <w:rPr>
          <w:rFonts w:asciiTheme="minorHAnsi" w:hAnsiTheme="minorHAnsi" w:cs="Arial"/>
          <w:sz w:val="20"/>
          <w:szCs w:val="20"/>
        </w:rPr>
        <w:t>range from</w:t>
      </w:r>
      <w:r w:rsidRPr="002C142C">
        <w:rPr>
          <w:rFonts w:asciiTheme="minorHAnsi" w:hAnsiTheme="minorHAnsi" w:cs="Arial"/>
          <w:sz w:val="20"/>
          <w:szCs w:val="20"/>
        </w:rPr>
        <w:t xml:space="preserve"> 0 to 1</w:t>
      </w:r>
      <w:r w:rsidR="00D03639" w:rsidRPr="000124B4">
        <w:rPr>
          <w:rFonts w:asciiTheme="minorHAnsi" w:hAnsiTheme="minorHAnsi" w:cs="Arial"/>
          <w:sz w:val="20"/>
          <w:szCs w:val="20"/>
        </w:rPr>
        <w:t>,</w:t>
      </w:r>
      <w:r w:rsidRPr="000124B4">
        <w:rPr>
          <w:rFonts w:asciiTheme="minorHAnsi" w:hAnsiTheme="minorHAnsi" w:cs="Arial"/>
          <w:sz w:val="20"/>
          <w:szCs w:val="20"/>
        </w:rPr>
        <w:t xml:space="preserve"> a higher P-score indicat</w:t>
      </w:r>
      <w:r w:rsidR="00442C07" w:rsidRPr="000124B4">
        <w:rPr>
          <w:rFonts w:asciiTheme="minorHAnsi" w:hAnsiTheme="minorHAnsi" w:cs="Arial"/>
          <w:sz w:val="20"/>
          <w:szCs w:val="20"/>
        </w:rPr>
        <w:t>ing</w:t>
      </w:r>
      <w:r w:rsidRPr="000124B4">
        <w:rPr>
          <w:rFonts w:asciiTheme="minorHAnsi" w:hAnsiTheme="minorHAnsi" w:cs="Arial"/>
          <w:sz w:val="20"/>
          <w:szCs w:val="20"/>
        </w:rPr>
        <w:t xml:space="preserve"> greater degree of metabolic disturbance. </w:t>
      </w:r>
      <w:r w:rsidR="00332F76">
        <w:rPr>
          <w:rFonts w:asciiTheme="minorHAnsi" w:hAnsiTheme="minorHAnsi" w:cs="Arial"/>
          <w:sz w:val="20"/>
          <w:szCs w:val="20"/>
        </w:rPr>
        <w:t>To provide a</w:t>
      </w:r>
      <w:r w:rsidR="00DB7E2B">
        <w:rPr>
          <w:rFonts w:asciiTheme="minorHAnsi" w:hAnsiTheme="minorHAnsi" w:cs="Arial"/>
          <w:sz w:val="20"/>
          <w:szCs w:val="20"/>
        </w:rPr>
        <w:t>n</w:t>
      </w:r>
      <w:r w:rsidR="00332F76">
        <w:rPr>
          <w:rFonts w:asciiTheme="minorHAnsi" w:hAnsiTheme="minorHAnsi" w:cs="Arial"/>
          <w:sz w:val="20"/>
          <w:szCs w:val="20"/>
        </w:rPr>
        <w:t xml:space="preserve"> </w:t>
      </w:r>
      <w:bookmarkStart w:id="24" w:name="_Hlk19953356"/>
      <w:r w:rsidR="00332F76">
        <w:rPr>
          <w:rFonts w:asciiTheme="minorHAnsi" w:hAnsiTheme="minorHAnsi" w:cs="Arial"/>
          <w:sz w:val="20"/>
          <w:szCs w:val="20"/>
        </w:rPr>
        <w:t>overview of results</w:t>
      </w:r>
      <w:r w:rsidR="002249C7">
        <w:rPr>
          <w:rFonts w:asciiTheme="minorHAnsi" w:hAnsiTheme="minorHAnsi" w:cs="Arial"/>
          <w:sz w:val="20"/>
          <w:szCs w:val="20"/>
        </w:rPr>
        <w:t>,</w:t>
      </w:r>
      <w:r w:rsidR="00332F76">
        <w:rPr>
          <w:rFonts w:asciiTheme="minorHAnsi" w:hAnsiTheme="minorHAnsi" w:cs="Arial"/>
          <w:sz w:val="20"/>
          <w:szCs w:val="20"/>
        </w:rPr>
        <w:t xml:space="preserve"> we generated </w:t>
      </w:r>
      <w:r w:rsidR="00332F76">
        <w:rPr>
          <w:rFonts w:asciiTheme="minorHAnsi" w:hAnsiTheme="minorHAnsi"/>
          <w:color w:val="000000"/>
          <w:sz w:val="20"/>
          <w:szCs w:val="20"/>
        </w:rPr>
        <w:t>a</w:t>
      </w:r>
      <w:r w:rsidR="00871C47" w:rsidRPr="000124B4">
        <w:rPr>
          <w:rFonts w:asciiTheme="minorHAnsi" w:hAnsiTheme="minorHAnsi"/>
          <w:color w:val="000000"/>
          <w:sz w:val="20"/>
          <w:szCs w:val="20"/>
        </w:rPr>
        <w:t xml:space="preserve"> heat</w:t>
      </w:r>
      <w:r w:rsidR="009734C3">
        <w:rPr>
          <w:rFonts w:asciiTheme="minorHAnsi" w:hAnsiTheme="minorHAnsi"/>
          <w:color w:val="000000"/>
          <w:sz w:val="20"/>
          <w:szCs w:val="20"/>
        </w:rPr>
        <w:t>-</w:t>
      </w:r>
      <w:r w:rsidR="00DB7E2B">
        <w:rPr>
          <w:rFonts w:asciiTheme="minorHAnsi" w:hAnsiTheme="minorHAnsi"/>
          <w:color w:val="000000"/>
          <w:sz w:val="20"/>
          <w:szCs w:val="20"/>
        </w:rPr>
        <w:t>map</w:t>
      </w:r>
      <w:r w:rsidR="00FD61B0">
        <w:rPr>
          <w:rFonts w:asciiTheme="minorHAnsi" w:hAnsiTheme="minorHAnsi"/>
          <w:color w:val="000000"/>
          <w:sz w:val="20"/>
          <w:szCs w:val="20"/>
        </w:rPr>
        <w:t xml:space="preserve"> summarising </w:t>
      </w:r>
      <w:r w:rsidR="00332F76">
        <w:rPr>
          <w:rFonts w:asciiTheme="minorHAnsi" w:hAnsiTheme="minorHAnsi"/>
          <w:color w:val="000000"/>
          <w:sz w:val="20"/>
          <w:szCs w:val="20"/>
        </w:rPr>
        <w:t>ranking</w:t>
      </w:r>
      <w:r w:rsidR="00332F76" w:rsidRPr="000124B4">
        <w:rPr>
          <w:rFonts w:asciiTheme="minorHAnsi" w:hAnsiTheme="minorHAnsi"/>
          <w:color w:val="000000"/>
          <w:sz w:val="20"/>
          <w:szCs w:val="20"/>
        </w:rPr>
        <w:t xml:space="preserve"> </w:t>
      </w:r>
      <w:r w:rsidR="00871C47" w:rsidRPr="000124B4">
        <w:rPr>
          <w:rFonts w:asciiTheme="minorHAnsi" w:hAnsiTheme="minorHAnsi"/>
          <w:color w:val="000000"/>
          <w:sz w:val="20"/>
          <w:szCs w:val="20"/>
        </w:rPr>
        <w:t xml:space="preserve">of disturbance across </w:t>
      </w:r>
      <w:r w:rsidR="009734C3">
        <w:rPr>
          <w:rFonts w:asciiTheme="minorHAnsi" w:hAnsiTheme="minorHAnsi"/>
          <w:color w:val="000000"/>
          <w:sz w:val="20"/>
          <w:szCs w:val="20"/>
        </w:rPr>
        <w:t xml:space="preserve">all </w:t>
      </w:r>
      <w:r w:rsidR="00871C47" w:rsidRPr="000124B4">
        <w:rPr>
          <w:rFonts w:asciiTheme="minorHAnsi" w:hAnsiTheme="minorHAnsi"/>
          <w:color w:val="000000"/>
          <w:sz w:val="20"/>
          <w:szCs w:val="20"/>
        </w:rPr>
        <w:t>metabolic parameters for all antipsychotics</w:t>
      </w:r>
      <w:bookmarkEnd w:id="24"/>
      <w:r w:rsidR="00871C47" w:rsidRPr="000124B4">
        <w:rPr>
          <w:rFonts w:asciiTheme="minorHAnsi" w:hAnsiTheme="minorHAnsi"/>
          <w:color w:val="000000"/>
          <w:sz w:val="20"/>
          <w:szCs w:val="20"/>
        </w:rPr>
        <w:t>. Since increased HDL-cholesterol</w:t>
      </w:r>
      <w:r w:rsidR="00FD61B0">
        <w:rPr>
          <w:rFonts w:asciiTheme="minorHAnsi" w:hAnsiTheme="minorHAnsi"/>
          <w:color w:val="000000"/>
          <w:sz w:val="20"/>
          <w:szCs w:val="20"/>
        </w:rPr>
        <w:t xml:space="preserve"> reduces CVD-risk</w:t>
      </w:r>
      <w:r w:rsidR="00871C47" w:rsidRPr="000124B4">
        <w:rPr>
          <w:rFonts w:asciiTheme="minorHAnsi" w:hAnsiTheme="minorHAnsi"/>
          <w:color w:val="000000"/>
          <w:sz w:val="20"/>
          <w:szCs w:val="20"/>
        </w:rPr>
        <w:t>,</w:t>
      </w:r>
      <w:r w:rsidR="00724C72" w:rsidRPr="008F02A8">
        <w:rPr>
          <w:rFonts w:asciiTheme="minorHAnsi" w:hAnsiTheme="minorHAnsi"/>
          <w:color w:val="000000"/>
          <w:sz w:val="20"/>
          <w:szCs w:val="20"/>
        </w:rPr>
        <w:fldChar w:fldCharType="begin"/>
      </w:r>
      <w:r w:rsidR="003414E1">
        <w:rPr>
          <w:rFonts w:asciiTheme="minorHAnsi" w:hAnsiTheme="minorHAnsi"/>
          <w:color w:val="000000"/>
          <w:sz w:val="20"/>
          <w:szCs w:val="20"/>
        </w:rPr>
        <w:instrText xml:space="preserve"> ADDIN EN.CITE &lt;EndNote&gt;&lt;Cite&gt;&lt;Author&gt;Stone&lt;/Author&gt;&lt;Year&gt;2014&lt;/Year&gt;&lt;RecNum&gt;10826&lt;/RecNum&gt;&lt;DisplayText&gt;&lt;style face="superscript"&gt;25&lt;/style&gt;&lt;/DisplayText&gt;&lt;record&gt;&lt;rec-number&gt;10826&lt;/rec-number&gt;&lt;foreign-keys&gt;&lt;key app="EN" db-id="edzp25s9wp029befe06xpwdbatarp2w2dw20" timestamp="1559116655"&gt;10826&lt;/key&gt;&lt;/foreign-keys&gt;&lt;ref-type name="Journal Article"&gt;17&lt;/ref-type&gt;&lt;contributors&gt;&lt;authors&gt;&lt;author&gt;Stone&lt;/author&gt;&lt;/authors&gt;&lt;/contributors&gt;&lt;titles&gt;&lt;title&gt;2013 ACC/AHA Guideline on the Treatment of Blood Cholesterol to Reduce Atherosclerotic Cardiovascular Risk in Adults: A Report of the American College of Cardiology/American Heart Association Task Force on Practice Guidelines (vol 129, pg S1, 2014)&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S46-S48&lt;/pages&gt;&lt;volume&gt;129&lt;/volume&gt;&lt;number&gt;25&lt;/number&gt;&lt;keywords&gt;&lt;keyword&gt;aha scientific statements&lt;/keyword&gt;&lt;keyword&gt;cardiovascular disease&lt;/keyword&gt;&lt;keyword&gt;cholesterol&lt;/keyword&gt;&lt;keyword&gt;hydroxymethylglutaryl-coa reductase inhibitors/statins&lt;/keyword&gt;&lt;keyword&gt;primary prevention&lt;/keyword&gt;&lt;keyword&gt;secondary prevention&lt;/keyword&gt;&lt;keyword&gt;diabetes mellitus&lt;/keyword&gt;&lt;keyword&gt;drug therapy&lt;/keyword&gt;&lt;keyword&gt;risk assessment&lt;/keyword&gt;&lt;keyword&gt;risk reduction behavior&lt;/keyword&gt;&lt;keyword&gt;patient compliance&lt;/keyword&gt;&lt;keyword&gt;hypercholesterolemia&lt;/keyword&gt;&lt;keyword&gt;lipids&lt;/keyword&gt;&lt;keyword&gt;bio-markers&lt;/keyword&gt;&lt;keyword&gt;pharmacological&lt;/keyword&gt;&lt;/keywords&gt;&lt;dates&gt;&lt;year&gt;2014&lt;/year&gt;&lt;pub-dates&gt;&lt;date&gt;Jun 24&lt;/date&gt;&lt;/pub-dates&gt;&lt;/dates&gt;&lt;isbn&gt;0009-7322&lt;/isbn&gt;&lt;accession-num&gt;WOS:000353396400002&lt;/accession-num&gt;&lt;urls&gt;&lt;related-urls&gt;&lt;url&gt;&amp;lt;Go to ISI&amp;gt;://WOS:000353396400002&lt;/url&gt;&lt;/related-urls&gt;&lt;/urls&gt;&lt;electronic-resource-num&gt;10.1161/Cir.0000000000000066&lt;/electronic-resource-num&gt;&lt;language&gt;English&lt;/language&gt;&lt;/record&gt;&lt;/Cite&gt;&lt;/EndNote&gt;</w:instrText>
      </w:r>
      <w:r w:rsidR="00724C72" w:rsidRPr="008F02A8">
        <w:rPr>
          <w:rFonts w:asciiTheme="minorHAnsi" w:hAnsiTheme="minorHAnsi"/>
          <w:color w:val="000000"/>
          <w:sz w:val="20"/>
          <w:szCs w:val="20"/>
        </w:rPr>
        <w:fldChar w:fldCharType="separate"/>
      </w:r>
      <w:r w:rsidR="003414E1" w:rsidRPr="003414E1">
        <w:rPr>
          <w:rFonts w:asciiTheme="minorHAnsi" w:hAnsiTheme="minorHAnsi"/>
          <w:noProof/>
          <w:color w:val="000000"/>
          <w:sz w:val="20"/>
          <w:szCs w:val="20"/>
          <w:vertAlign w:val="superscript"/>
        </w:rPr>
        <w:t>25</w:t>
      </w:r>
      <w:r w:rsidR="00724C72" w:rsidRPr="008F02A8">
        <w:rPr>
          <w:rFonts w:asciiTheme="minorHAnsi" w:hAnsiTheme="minorHAnsi"/>
          <w:color w:val="000000"/>
          <w:sz w:val="20"/>
          <w:szCs w:val="20"/>
        </w:rPr>
        <w:fldChar w:fldCharType="end"/>
      </w:r>
      <w:r w:rsidR="00871C47" w:rsidRPr="008F02A8">
        <w:rPr>
          <w:rFonts w:asciiTheme="minorHAnsi" w:hAnsiTheme="minorHAnsi"/>
          <w:color w:val="000000"/>
          <w:sz w:val="20"/>
          <w:szCs w:val="20"/>
        </w:rPr>
        <w:t xml:space="preserve"> P-scores for this parameter were reversed </w:t>
      </w:r>
      <w:r w:rsidR="00136433" w:rsidRPr="008F02A8">
        <w:rPr>
          <w:rFonts w:asciiTheme="minorHAnsi" w:hAnsiTheme="minorHAnsi"/>
          <w:color w:val="000000"/>
          <w:sz w:val="20"/>
          <w:szCs w:val="20"/>
        </w:rPr>
        <w:t>to aid</w:t>
      </w:r>
      <w:r w:rsidR="00871C47" w:rsidRPr="008F02A8">
        <w:rPr>
          <w:rFonts w:asciiTheme="minorHAnsi" w:hAnsiTheme="minorHAnsi"/>
          <w:color w:val="000000"/>
          <w:sz w:val="20"/>
          <w:szCs w:val="20"/>
        </w:rPr>
        <w:t xml:space="preserve"> interpretation.</w:t>
      </w:r>
    </w:p>
    <w:p w14:paraId="084901D6" w14:textId="77777777" w:rsidR="00FE3F23" w:rsidRDefault="00FE3F23" w:rsidP="00380537">
      <w:pPr>
        <w:pStyle w:val="NormalWeb"/>
        <w:shd w:val="clear" w:color="auto" w:fill="FFFFFF"/>
        <w:spacing w:before="0" w:beforeAutospacing="0" w:after="0" w:afterAutospacing="0" w:line="480" w:lineRule="auto"/>
        <w:jc w:val="both"/>
        <w:rPr>
          <w:rFonts w:asciiTheme="minorHAnsi" w:hAnsiTheme="minorHAnsi" w:cs="Arial"/>
          <w:b/>
          <w:color w:val="333333"/>
          <w:sz w:val="20"/>
          <w:szCs w:val="20"/>
        </w:rPr>
      </w:pPr>
    </w:p>
    <w:p w14:paraId="466EC6F6" w14:textId="77777777" w:rsidR="00FE3F23" w:rsidRDefault="00FE3F23" w:rsidP="00380537">
      <w:pPr>
        <w:pStyle w:val="NormalWeb"/>
        <w:shd w:val="clear" w:color="auto" w:fill="FFFFFF"/>
        <w:spacing w:before="0" w:beforeAutospacing="0" w:after="0" w:afterAutospacing="0" w:line="480" w:lineRule="auto"/>
        <w:jc w:val="both"/>
        <w:rPr>
          <w:rFonts w:asciiTheme="minorHAnsi" w:hAnsiTheme="minorHAnsi" w:cs="Arial"/>
          <w:b/>
          <w:color w:val="333333"/>
          <w:sz w:val="20"/>
          <w:szCs w:val="20"/>
        </w:rPr>
      </w:pPr>
    </w:p>
    <w:p w14:paraId="1B0E8D03" w14:textId="73D82776" w:rsidR="00380537" w:rsidRPr="00D074B8" w:rsidRDefault="00380537" w:rsidP="00380537">
      <w:pPr>
        <w:pStyle w:val="NormalWeb"/>
        <w:shd w:val="clear" w:color="auto" w:fill="FFFFFF"/>
        <w:spacing w:before="0" w:beforeAutospacing="0" w:after="0" w:afterAutospacing="0" w:line="480" w:lineRule="auto"/>
        <w:jc w:val="both"/>
        <w:rPr>
          <w:rFonts w:asciiTheme="minorHAnsi" w:hAnsiTheme="minorHAnsi" w:cs="Arial"/>
          <w:b/>
          <w:color w:val="333333"/>
          <w:sz w:val="20"/>
          <w:szCs w:val="20"/>
        </w:rPr>
      </w:pPr>
      <w:r w:rsidRPr="00D074B8">
        <w:rPr>
          <w:rFonts w:asciiTheme="minorHAnsi" w:hAnsiTheme="minorHAnsi" w:cs="Arial"/>
          <w:b/>
          <w:color w:val="333333"/>
          <w:sz w:val="20"/>
          <w:szCs w:val="20"/>
        </w:rPr>
        <w:lastRenderedPageBreak/>
        <w:t xml:space="preserve">Assessment of heterogeneity and inconsistency </w:t>
      </w:r>
      <w:r w:rsidR="003157EC" w:rsidRPr="00D074B8">
        <w:rPr>
          <w:rFonts w:asciiTheme="minorHAnsi" w:hAnsiTheme="minorHAnsi" w:cs="Arial"/>
          <w:b/>
          <w:color w:val="333333"/>
          <w:sz w:val="20"/>
          <w:szCs w:val="20"/>
        </w:rPr>
        <w:t xml:space="preserve">in </w:t>
      </w:r>
      <w:r w:rsidR="00CE2D4A" w:rsidRPr="00D074B8">
        <w:rPr>
          <w:rFonts w:asciiTheme="minorHAnsi" w:hAnsiTheme="minorHAnsi" w:cs="Arial"/>
          <w:b/>
          <w:color w:val="333333"/>
          <w:sz w:val="20"/>
          <w:szCs w:val="20"/>
        </w:rPr>
        <w:t xml:space="preserve">the </w:t>
      </w:r>
      <w:r w:rsidR="003157EC" w:rsidRPr="00D074B8">
        <w:rPr>
          <w:rFonts w:asciiTheme="minorHAnsi" w:hAnsiTheme="minorHAnsi" w:cs="Arial"/>
          <w:b/>
          <w:color w:val="333333"/>
          <w:sz w:val="20"/>
          <w:szCs w:val="20"/>
        </w:rPr>
        <w:t>network</w:t>
      </w:r>
    </w:p>
    <w:p w14:paraId="1138992E" w14:textId="5AC1D31A" w:rsidR="00380537" w:rsidRPr="008F02A8" w:rsidRDefault="00D47E5D" w:rsidP="00380537">
      <w:pPr>
        <w:pStyle w:val="NormalWeb"/>
        <w:shd w:val="clear" w:color="auto" w:fill="FFFFFF"/>
        <w:spacing w:before="0" w:beforeAutospacing="0" w:after="0" w:afterAutospacing="0" w:line="480" w:lineRule="auto"/>
        <w:jc w:val="both"/>
        <w:rPr>
          <w:rFonts w:asciiTheme="minorHAnsi" w:hAnsiTheme="minorHAnsi" w:cs="Arial"/>
          <w:color w:val="333333"/>
          <w:sz w:val="20"/>
          <w:szCs w:val="20"/>
        </w:rPr>
      </w:pPr>
      <w:r>
        <w:rPr>
          <w:rFonts w:asciiTheme="minorHAnsi" w:hAnsiTheme="minorHAnsi" w:cs="Arial"/>
          <w:color w:val="333333"/>
          <w:sz w:val="20"/>
          <w:szCs w:val="20"/>
        </w:rPr>
        <w:t>We assessed n</w:t>
      </w:r>
      <w:r w:rsidR="00D03639" w:rsidRPr="008F02A8">
        <w:rPr>
          <w:rFonts w:asciiTheme="minorHAnsi" w:hAnsiTheme="minorHAnsi" w:cs="Arial"/>
          <w:color w:val="333333"/>
          <w:sz w:val="20"/>
          <w:szCs w:val="20"/>
        </w:rPr>
        <w:t>etwork h</w:t>
      </w:r>
      <w:r w:rsidR="00380537" w:rsidRPr="008F02A8">
        <w:rPr>
          <w:rFonts w:asciiTheme="minorHAnsi" w:hAnsiTheme="minorHAnsi" w:cs="Arial"/>
          <w:color w:val="333333"/>
          <w:sz w:val="20"/>
          <w:szCs w:val="20"/>
        </w:rPr>
        <w:t xml:space="preserve">eterogeneity </w:t>
      </w:r>
      <w:r w:rsidR="00F71731">
        <w:rPr>
          <w:rFonts w:asciiTheme="minorHAnsi" w:hAnsiTheme="minorHAnsi" w:cs="Arial"/>
          <w:color w:val="333333"/>
          <w:sz w:val="20"/>
          <w:szCs w:val="20"/>
        </w:rPr>
        <w:t xml:space="preserve">using </w:t>
      </w:r>
      <w:r w:rsidR="00380537" w:rsidRPr="008F02A8">
        <w:rPr>
          <w:rFonts w:ascii="Symbol" w:hAnsi="Symbol" w:cs="Arial"/>
          <w:sz w:val="20"/>
          <w:szCs w:val="20"/>
        </w:rPr>
        <w:t></w:t>
      </w:r>
      <w:r w:rsidR="00380537" w:rsidRPr="008F02A8">
        <w:rPr>
          <w:rFonts w:asciiTheme="minorHAnsi" w:hAnsiTheme="minorHAnsi" w:cs="Arial"/>
          <w:sz w:val="20"/>
          <w:szCs w:val="20"/>
        </w:rPr>
        <w:t xml:space="preserve"> and</w:t>
      </w:r>
      <w:r w:rsidR="00DB3DF3" w:rsidRPr="008F02A8">
        <w:rPr>
          <w:rFonts w:asciiTheme="minorHAnsi" w:hAnsiTheme="minorHAnsi" w:cs="Arial"/>
          <w:sz w:val="20"/>
          <w:szCs w:val="20"/>
        </w:rPr>
        <w:t xml:space="preserve"> </w:t>
      </w:r>
      <w:r w:rsidR="00380537" w:rsidRPr="008F02A8">
        <w:rPr>
          <w:rFonts w:asciiTheme="minorHAnsi" w:hAnsiTheme="minorHAnsi" w:cs="Arial"/>
          <w:sz w:val="20"/>
          <w:szCs w:val="20"/>
        </w:rPr>
        <w:t>I</w:t>
      </w:r>
      <w:r w:rsidR="00380537" w:rsidRPr="008F02A8">
        <w:rPr>
          <w:rFonts w:asciiTheme="minorHAnsi" w:hAnsiTheme="minorHAnsi" w:cs="Arial"/>
          <w:sz w:val="20"/>
          <w:szCs w:val="20"/>
          <w:vertAlign w:val="superscript"/>
        </w:rPr>
        <w:t>2</w:t>
      </w:r>
      <w:r w:rsidR="00380537" w:rsidRPr="008F02A8">
        <w:rPr>
          <w:rFonts w:asciiTheme="minorHAnsi" w:hAnsiTheme="minorHAnsi" w:cs="Arial"/>
          <w:sz w:val="20"/>
          <w:szCs w:val="20"/>
        </w:rPr>
        <w:t xml:space="preserve"> statistic.</w:t>
      </w:r>
      <w:r w:rsidR="00300645" w:rsidRPr="008F02A8">
        <w:rPr>
          <w:rFonts w:asciiTheme="minorHAnsi" w:hAnsiTheme="minorHAnsi" w:cs="Arial"/>
          <w:sz w:val="20"/>
          <w:szCs w:val="20"/>
        </w:rPr>
        <w:t xml:space="preserve"> </w:t>
      </w:r>
      <w:r w:rsidR="005B6CCA">
        <w:rPr>
          <w:rFonts w:asciiTheme="minorHAnsi" w:hAnsiTheme="minorHAnsi" w:cs="Arial"/>
          <w:sz w:val="20"/>
          <w:szCs w:val="20"/>
        </w:rPr>
        <w:t>To visualize heterogeneity</w:t>
      </w:r>
      <w:r w:rsidR="00BA030D">
        <w:rPr>
          <w:rFonts w:asciiTheme="minorHAnsi" w:hAnsiTheme="minorHAnsi" w:cs="Arial"/>
          <w:sz w:val="20"/>
          <w:szCs w:val="20"/>
        </w:rPr>
        <w:t>,</w:t>
      </w:r>
      <w:r w:rsidR="005B6CCA">
        <w:rPr>
          <w:rFonts w:asciiTheme="minorHAnsi" w:hAnsiTheme="minorHAnsi" w:cs="Arial"/>
          <w:sz w:val="20"/>
          <w:szCs w:val="20"/>
        </w:rPr>
        <w:t xml:space="preserve"> we </w:t>
      </w:r>
      <w:r w:rsidR="00DE0272">
        <w:rPr>
          <w:rFonts w:asciiTheme="minorHAnsi" w:hAnsiTheme="minorHAnsi" w:cs="Arial"/>
          <w:sz w:val="20"/>
          <w:szCs w:val="20"/>
        </w:rPr>
        <w:t>used prediction intervals in all forest</w:t>
      </w:r>
      <w:r w:rsidR="00794EC6">
        <w:rPr>
          <w:rFonts w:asciiTheme="minorHAnsi" w:hAnsiTheme="minorHAnsi" w:cs="Arial"/>
          <w:sz w:val="20"/>
          <w:szCs w:val="20"/>
        </w:rPr>
        <w:t>-</w:t>
      </w:r>
      <w:r w:rsidR="00DE0272">
        <w:rPr>
          <w:rFonts w:asciiTheme="minorHAnsi" w:hAnsiTheme="minorHAnsi" w:cs="Arial"/>
          <w:sz w:val="20"/>
          <w:szCs w:val="20"/>
        </w:rPr>
        <w:t xml:space="preserve">plots. </w:t>
      </w:r>
      <w:r>
        <w:rPr>
          <w:rFonts w:asciiTheme="minorHAnsi" w:hAnsiTheme="minorHAnsi" w:cs="Arial"/>
          <w:sz w:val="20"/>
          <w:szCs w:val="20"/>
        </w:rPr>
        <w:t xml:space="preserve">We evaluated presence of </w:t>
      </w:r>
      <w:r w:rsidR="007060A3">
        <w:rPr>
          <w:rFonts w:asciiTheme="minorHAnsi" w:hAnsiTheme="minorHAnsi" w:cs="Arial"/>
          <w:sz w:val="20"/>
          <w:szCs w:val="20"/>
        </w:rPr>
        <w:t>n</w:t>
      </w:r>
      <w:r w:rsidR="00D03639" w:rsidRPr="008F02A8">
        <w:rPr>
          <w:rFonts w:asciiTheme="minorHAnsi" w:hAnsiTheme="minorHAnsi" w:cs="Arial"/>
          <w:sz w:val="20"/>
          <w:szCs w:val="20"/>
        </w:rPr>
        <w:t>etwork c</w:t>
      </w:r>
      <w:r w:rsidR="00380537" w:rsidRPr="008F02A8">
        <w:rPr>
          <w:rFonts w:asciiTheme="minorHAnsi" w:hAnsiTheme="minorHAnsi" w:cs="Arial"/>
          <w:color w:val="333333"/>
          <w:sz w:val="20"/>
          <w:szCs w:val="20"/>
        </w:rPr>
        <w:t xml:space="preserve">onsistency using </w:t>
      </w:r>
      <w:r w:rsidR="000B2BDA">
        <w:rPr>
          <w:rFonts w:asciiTheme="minorHAnsi" w:hAnsiTheme="minorHAnsi" w:cs="Arial"/>
          <w:color w:val="333333"/>
          <w:sz w:val="20"/>
          <w:szCs w:val="20"/>
        </w:rPr>
        <w:t xml:space="preserve">a </w:t>
      </w:r>
      <w:r>
        <w:rPr>
          <w:rFonts w:asciiTheme="minorHAnsi" w:hAnsiTheme="minorHAnsi" w:cs="Arial"/>
          <w:color w:val="333333"/>
          <w:sz w:val="20"/>
          <w:szCs w:val="20"/>
        </w:rPr>
        <w:t>‘</w:t>
      </w:r>
      <w:r w:rsidR="00380537" w:rsidRPr="008F02A8">
        <w:rPr>
          <w:rFonts w:asciiTheme="minorHAnsi" w:hAnsiTheme="minorHAnsi" w:cs="Arial"/>
          <w:color w:val="333333"/>
          <w:sz w:val="20"/>
          <w:szCs w:val="20"/>
        </w:rPr>
        <w:t>global</w:t>
      </w:r>
      <w:r>
        <w:rPr>
          <w:rFonts w:asciiTheme="minorHAnsi" w:hAnsiTheme="minorHAnsi" w:cs="Arial"/>
          <w:color w:val="333333"/>
          <w:sz w:val="20"/>
          <w:szCs w:val="20"/>
        </w:rPr>
        <w:t>’</w:t>
      </w:r>
      <w:r w:rsidR="00380537" w:rsidRPr="008F02A8">
        <w:rPr>
          <w:rFonts w:asciiTheme="minorHAnsi" w:hAnsiTheme="minorHAnsi" w:cs="Arial"/>
          <w:color w:val="333333"/>
          <w:sz w:val="20"/>
          <w:szCs w:val="20"/>
        </w:rPr>
        <w:t xml:space="preserve"> (</w:t>
      </w:r>
      <w:r w:rsidR="00332F76">
        <w:rPr>
          <w:rFonts w:asciiTheme="minorHAnsi" w:hAnsiTheme="minorHAnsi" w:cs="Arial"/>
          <w:color w:val="333333"/>
          <w:sz w:val="20"/>
          <w:szCs w:val="20"/>
        </w:rPr>
        <w:t>design-by-treatment inconsistency model</w:t>
      </w:r>
      <w:r w:rsidR="00380537" w:rsidRPr="008F02A8">
        <w:rPr>
          <w:rFonts w:asciiTheme="minorHAnsi" w:hAnsiTheme="minorHAnsi" w:cs="Arial"/>
          <w:color w:val="333333"/>
          <w:sz w:val="20"/>
          <w:szCs w:val="20"/>
        </w:rPr>
        <w:t xml:space="preserve">) and </w:t>
      </w:r>
      <w:r w:rsidR="000B2BDA">
        <w:rPr>
          <w:rFonts w:asciiTheme="minorHAnsi" w:hAnsiTheme="minorHAnsi" w:cs="Arial"/>
          <w:color w:val="333333"/>
          <w:sz w:val="20"/>
          <w:szCs w:val="20"/>
        </w:rPr>
        <w:t xml:space="preserve">a </w:t>
      </w:r>
      <w:r>
        <w:rPr>
          <w:rFonts w:asciiTheme="minorHAnsi" w:hAnsiTheme="minorHAnsi" w:cs="Arial"/>
          <w:color w:val="333333"/>
          <w:sz w:val="20"/>
          <w:szCs w:val="20"/>
        </w:rPr>
        <w:t>‘</w:t>
      </w:r>
      <w:r w:rsidR="00380537" w:rsidRPr="008F02A8">
        <w:rPr>
          <w:rFonts w:asciiTheme="minorHAnsi" w:hAnsiTheme="minorHAnsi" w:cs="Arial"/>
          <w:color w:val="333333"/>
          <w:sz w:val="20"/>
          <w:szCs w:val="20"/>
        </w:rPr>
        <w:t>local</w:t>
      </w:r>
      <w:r>
        <w:rPr>
          <w:rFonts w:asciiTheme="minorHAnsi" w:hAnsiTheme="minorHAnsi" w:cs="Arial"/>
          <w:color w:val="333333"/>
          <w:sz w:val="20"/>
          <w:szCs w:val="20"/>
        </w:rPr>
        <w:t>’</w:t>
      </w:r>
      <w:r w:rsidR="00380537" w:rsidRPr="008F02A8">
        <w:rPr>
          <w:rFonts w:asciiTheme="minorHAnsi" w:hAnsiTheme="minorHAnsi" w:cs="Arial"/>
          <w:color w:val="333333"/>
          <w:sz w:val="20"/>
          <w:szCs w:val="20"/>
        </w:rPr>
        <w:t xml:space="preserve"> method</w:t>
      </w:r>
      <w:r w:rsidR="00332F76">
        <w:rPr>
          <w:rFonts w:asciiTheme="minorHAnsi" w:hAnsiTheme="minorHAnsi" w:cs="Arial"/>
          <w:color w:val="333333"/>
          <w:sz w:val="20"/>
          <w:szCs w:val="20"/>
        </w:rPr>
        <w:t xml:space="preserve"> (back-calculation)</w:t>
      </w:r>
      <w:r w:rsidR="00380537" w:rsidRPr="008F02A8">
        <w:rPr>
          <w:rFonts w:asciiTheme="minorHAnsi" w:hAnsiTheme="minorHAnsi" w:cs="Arial"/>
          <w:color w:val="333333"/>
          <w:sz w:val="20"/>
          <w:szCs w:val="20"/>
        </w:rPr>
        <w:t>.</w:t>
      </w:r>
      <w:r w:rsidR="00DC5C31">
        <w:rPr>
          <w:rFonts w:asciiTheme="minorHAnsi" w:hAnsiTheme="minorHAnsi" w:cs="Arial"/>
          <w:color w:val="333333"/>
          <w:sz w:val="20"/>
          <w:szCs w:val="20"/>
        </w:rPr>
        <w:fldChar w:fldCharType="begin">
          <w:fldData xml:space="preserve">PEVuZE5vdGU+PENpdGU+PEF1dGhvcj5IaWdnaW5zPC9BdXRob3I+PFllYXI+MjAxMjwvWWVhcj48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</w:fldData>
        </w:fldChar>
      </w:r>
      <w:r w:rsidR="003414E1">
        <w:rPr>
          <w:rFonts w:asciiTheme="minorHAnsi" w:hAnsiTheme="minorHAnsi" w:cs="Arial"/>
          <w:color w:val="333333"/>
          <w:sz w:val="20"/>
          <w:szCs w:val="20"/>
        </w:rPr>
        <w:instrText xml:space="preserve"> ADDIN EN.CITE </w:instrText>
      </w:r>
      <w:r w:rsidR="003414E1">
        <w:rPr>
          <w:rFonts w:asciiTheme="minorHAnsi" w:hAnsiTheme="minorHAnsi" w:cs="Arial"/>
          <w:color w:val="333333"/>
          <w:sz w:val="20"/>
          <w:szCs w:val="20"/>
        </w:rPr>
        <w:fldChar w:fldCharType="begin">
          <w:fldData xml:space="preserve">PEVuZE5vdGU+PENpdGU+PEF1dGhvcj5IaWdnaW5zPC9BdXRob3I+PFllYXI+MjAxMjwvWWVhcj48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</w:fldData>
        </w:fldChar>
      </w:r>
      <w:r w:rsidR="003414E1">
        <w:rPr>
          <w:rFonts w:asciiTheme="minorHAnsi" w:hAnsiTheme="minorHAnsi" w:cs="Arial"/>
          <w:color w:val="333333"/>
          <w:sz w:val="20"/>
          <w:szCs w:val="20"/>
        </w:rPr>
        <w:instrText xml:space="preserve"> ADDIN EN.CITE.DATA </w:instrText>
      </w:r>
      <w:r w:rsidR="003414E1">
        <w:rPr>
          <w:rFonts w:asciiTheme="minorHAnsi" w:hAnsiTheme="minorHAnsi" w:cs="Arial"/>
          <w:color w:val="333333"/>
          <w:sz w:val="20"/>
          <w:szCs w:val="20"/>
        </w:rPr>
      </w:r>
      <w:r w:rsidR="003414E1">
        <w:rPr>
          <w:rFonts w:asciiTheme="minorHAnsi" w:hAnsiTheme="minorHAnsi" w:cs="Arial"/>
          <w:color w:val="333333"/>
          <w:sz w:val="20"/>
          <w:szCs w:val="20"/>
        </w:rPr>
        <w:fldChar w:fldCharType="end"/>
      </w:r>
      <w:r w:rsidR="00DC5C31">
        <w:rPr>
          <w:rFonts w:asciiTheme="minorHAnsi" w:hAnsiTheme="minorHAnsi" w:cs="Arial"/>
          <w:color w:val="333333"/>
          <w:sz w:val="20"/>
          <w:szCs w:val="20"/>
        </w:rPr>
      </w:r>
      <w:r w:rsidR="00DC5C31">
        <w:rPr>
          <w:rFonts w:asciiTheme="minorHAnsi" w:hAnsiTheme="minorHAnsi" w:cs="Arial"/>
          <w:color w:val="333333"/>
          <w:sz w:val="20"/>
          <w:szCs w:val="20"/>
        </w:rPr>
        <w:fldChar w:fldCharType="separate"/>
      </w:r>
      <w:r w:rsidR="003414E1" w:rsidRPr="003414E1">
        <w:rPr>
          <w:rFonts w:asciiTheme="minorHAnsi" w:hAnsiTheme="minorHAnsi" w:cs="Arial"/>
          <w:noProof/>
          <w:color w:val="333333"/>
          <w:sz w:val="20"/>
          <w:szCs w:val="20"/>
          <w:vertAlign w:val="superscript"/>
        </w:rPr>
        <w:t>26,27</w:t>
      </w:r>
      <w:r w:rsidR="00DC5C31">
        <w:rPr>
          <w:rFonts w:asciiTheme="minorHAnsi" w:hAnsiTheme="minorHAnsi" w:cs="Arial"/>
          <w:color w:val="333333"/>
          <w:sz w:val="20"/>
          <w:szCs w:val="20"/>
        </w:rPr>
        <w:fldChar w:fldCharType="end"/>
      </w:r>
      <w:r w:rsidR="00DC5C31" w:rsidRPr="008F02A8" w:rsidDel="00DC5C31">
        <w:rPr>
          <w:rFonts w:asciiTheme="minorHAnsi" w:hAnsiTheme="minorHAnsi" w:cs="Arial"/>
          <w:color w:val="333333"/>
          <w:sz w:val="20"/>
          <w:szCs w:val="20"/>
        </w:rPr>
        <w:t xml:space="preserve"> </w:t>
      </w:r>
    </w:p>
    <w:p w14:paraId="15DD6AF8" w14:textId="161D10C8" w:rsidR="00F56B6F" w:rsidRPr="00DC5C31" w:rsidRDefault="00F56B6F" w:rsidP="0018755E">
      <w:pPr>
        <w:pStyle w:val="NormalWeb"/>
        <w:shd w:val="clear" w:color="auto" w:fill="FFFFFF"/>
        <w:spacing w:before="0" w:beforeAutospacing="0" w:after="0" w:afterAutospacing="0" w:line="480" w:lineRule="auto"/>
        <w:jc w:val="both"/>
        <w:rPr>
          <w:rFonts w:asciiTheme="minorHAnsi" w:hAnsiTheme="minorHAnsi" w:cs="Arial"/>
          <w:b/>
          <w:color w:val="333333"/>
          <w:sz w:val="20"/>
          <w:szCs w:val="20"/>
        </w:rPr>
      </w:pPr>
      <w:r w:rsidRPr="00DC5C31">
        <w:rPr>
          <w:rFonts w:asciiTheme="minorHAnsi" w:hAnsiTheme="minorHAnsi" w:cs="Arial"/>
          <w:b/>
          <w:color w:val="333333"/>
          <w:sz w:val="20"/>
          <w:szCs w:val="20"/>
        </w:rPr>
        <w:t>Risk of bias in network analysis</w:t>
      </w:r>
    </w:p>
    <w:p w14:paraId="6A5D6FAD" w14:textId="53103867" w:rsidR="00F56B6F" w:rsidRPr="00D074B8" w:rsidRDefault="00BD4AF9" w:rsidP="00F56B6F">
      <w:pPr>
        <w:pStyle w:val="NormalWeb"/>
        <w:shd w:val="clear" w:color="auto" w:fill="FFFFFF"/>
        <w:spacing w:before="0" w:beforeAutospacing="0" w:after="0" w:afterAutospacing="0" w:line="480" w:lineRule="auto"/>
        <w:jc w:val="both"/>
        <w:rPr>
          <w:rFonts w:asciiTheme="minorHAnsi" w:hAnsiTheme="minorHAnsi"/>
          <w:sz w:val="20"/>
          <w:szCs w:val="20"/>
        </w:rPr>
      </w:pPr>
      <w:r>
        <w:rPr>
          <w:rFonts w:asciiTheme="minorHAnsi" w:hAnsiTheme="minorHAnsi" w:cs="Arial"/>
          <w:color w:val="333333"/>
          <w:sz w:val="20"/>
          <w:szCs w:val="20"/>
        </w:rPr>
        <w:t>We assessed r</w:t>
      </w:r>
      <w:r w:rsidR="00F56B6F" w:rsidRPr="008F02A8">
        <w:rPr>
          <w:rFonts w:asciiTheme="minorHAnsi" w:hAnsiTheme="minorHAnsi" w:cs="Arial"/>
          <w:color w:val="333333"/>
          <w:sz w:val="20"/>
          <w:szCs w:val="20"/>
        </w:rPr>
        <w:t>isk of bias of individual studies using the Cochrane Collaboration’s Tool for Assessing Risk of Bias,</w:t>
      </w:r>
      <w:r w:rsidR="00F56B6F" w:rsidRPr="008F02A8">
        <w:rPr>
          <w:rFonts w:asciiTheme="minorHAnsi" w:hAnsiTheme="minorHAnsi" w:cs="Arial"/>
          <w:color w:val="333333"/>
          <w:sz w:val="20"/>
          <w:szCs w:val="20"/>
        </w:rPr>
        <w:fldChar w:fldCharType="begin">
          <w:fldData xml:space="preserve">PEVuZE5vdGU+PENpdGU+PEF1dGhvcj5IaWdnaW5zPC9BdXRob3I+PFllYXI+MjAxMTwvWWVhcj48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=
</w:fldData>
        </w:fldChar>
      </w:r>
      <w:r w:rsidR="003414E1">
        <w:rPr>
          <w:rFonts w:asciiTheme="minorHAnsi" w:hAnsiTheme="minorHAnsi" w:cs="Arial"/>
          <w:color w:val="333333"/>
          <w:sz w:val="20"/>
          <w:szCs w:val="20"/>
        </w:rPr>
        <w:instrText xml:space="preserve"> ADDIN EN.CITE </w:instrText>
      </w:r>
      <w:r w:rsidR="003414E1">
        <w:rPr>
          <w:rFonts w:asciiTheme="minorHAnsi" w:hAnsiTheme="minorHAnsi" w:cs="Arial"/>
          <w:color w:val="333333"/>
          <w:sz w:val="20"/>
          <w:szCs w:val="20"/>
        </w:rPr>
        <w:fldChar w:fldCharType="begin">
          <w:fldData xml:space="preserve">PEVuZE5vdGU+PENpdGU+PEF1dGhvcj5IaWdnaW5zPC9BdXRob3I+PFllYXI+MjAxMTwvWWVhcj48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=
</w:fldData>
        </w:fldChar>
      </w:r>
      <w:r w:rsidR="003414E1">
        <w:rPr>
          <w:rFonts w:asciiTheme="minorHAnsi" w:hAnsiTheme="minorHAnsi" w:cs="Arial"/>
          <w:color w:val="333333"/>
          <w:sz w:val="20"/>
          <w:szCs w:val="20"/>
        </w:rPr>
        <w:instrText xml:space="preserve"> ADDIN EN.CITE.DATA </w:instrText>
      </w:r>
      <w:r w:rsidR="003414E1">
        <w:rPr>
          <w:rFonts w:asciiTheme="minorHAnsi" w:hAnsiTheme="minorHAnsi" w:cs="Arial"/>
          <w:color w:val="333333"/>
          <w:sz w:val="20"/>
          <w:szCs w:val="20"/>
        </w:rPr>
      </w:r>
      <w:r w:rsidR="003414E1">
        <w:rPr>
          <w:rFonts w:asciiTheme="minorHAnsi" w:hAnsiTheme="minorHAnsi" w:cs="Arial"/>
          <w:color w:val="333333"/>
          <w:sz w:val="20"/>
          <w:szCs w:val="20"/>
        </w:rPr>
        <w:fldChar w:fldCharType="end"/>
      </w:r>
      <w:r w:rsidR="00F56B6F" w:rsidRPr="008F02A8">
        <w:rPr>
          <w:rFonts w:asciiTheme="minorHAnsi" w:hAnsiTheme="minorHAnsi" w:cs="Arial"/>
          <w:color w:val="333333"/>
          <w:sz w:val="20"/>
          <w:szCs w:val="20"/>
        </w:rPr>
      </w:r>
      <w:r w:rsidR="00F56B6F" w:rsidRPr="008F02A8">
        <w:rPr>
          <w:rFonts w:asciiTheme="minorHAnsi" w:hAnsiTheme="minorHAnsi" w:cs="Arial"/>
          <w:color w:val="333333"/>
          <w:sz w:val="20"/>
          <w:szCs w:val="20"/>
        </w:rPr>
        <w:fldChar w:fldCharType="separate"/>
      </w:r>
      <w:r w:rsidR="003414E1" w:rsidRPr="003414E1">
        <w:rPr>
          <w:rFonts w:asciiTheme="minorHAnsi" w:hAnsiTheme="minorHAnsi" w:cs="Arial"/>
          <w:noProof/>
          <w:color w:val="333333"/>
          <w:sz w:val="20"/>
          <w:szCs w:val="20"/>
          <w:vertAlign w:val="superscript"/>
        </w:rPr>
        <w:t>28</w:t>
      </w:r>
      <w:r w:rsidR="00F56B6F" w:rsidRPr="008F02A8">
        <w:rPr>
          <w:rFonts w:asciiTheme="minorHAnsi" w:hAnsiTheme="minorHAnsi" w:cs="Arial"/>
          <w:color w:val="333333"/>
          <w:sz w:val="20"/>
          <w:szCs w:val="20"/>
        </w:rPr>
        <w:fldChar w:fldCharType="end"/>
      </w:r>
      <w:r w:rsidR="00F56B6F" w:rsidRPr="008F02A8">
        <w:rPr>
          <w:rFonts w:asciiTheme="minorHAnsi" w:hAnsiTheme="minorHAnsi" w:cs="Arial"/>
          <w:color w:val="333333"/>
          <w:sz w:val="20"/>
          <w:szCs w:val="20"/>
        </w:rPr>
        <w:t xml:space="preserve"> </w:t>
      </w:r>
      <w:r w:rsidR="00186877">
        <w:rPr>
          <w:rFonts w:asciiTheme="minorHAnsi" w:hAnsiTheme="minorHAnsi" w:cs="Arial"/>
          <w:color w:val="333333"/>
          <w:sz w:val="20"/>
          <w:szCs w:val="20"/>
        </w:rPr>
        <w:t xml:space="preserve">classifying </w:t>
      </w:r>
      <w:r w:rsidR="00F56B6F" w:rsidRPr="00A707D4">
        <w:rPr>
          <w:rFonts w:asciiTheme="minorHAnsi" w:hAnsiTheme="minorHAnsi" w:cs="Arial"/>
          <w:sz w:val="20"/>
          <w:szCs w:val="20"/>
        </w:rPr>
        <w:t>risk of bias as high</w:t>
      </w:r>
      <w:r w:rsidR="00186877">
        <w:rPr>
          <w:rFonts w:asciiTheme="minorHAnsi" w:hAnsiTheme="minorHAnsi" w:cs="Arial"/>
          <w:sz w:val="20"/>
          <w:szCs w:val="20"/>
        </w:rPr>
        <w:t>/</w:t>
      </w:r>
      <w:r w:rsidR="00F56B6F" w:rsidRPr="00A707D4">
        <w:rPr>
          <w:rFonts w:asciiTheme="minorHAnsi" w:hAnsiTheme="minorHAnsi" w:cs="Arial"/>
          <w:sz w:val="20"/>
          <w:szCs w:val="20"/>
        </w:rPr>
        <w:t>moderate</w:t>
      </w:r>
      <w:r w:rsidR="00186877">
        <w:rPr>
          <w:rFonts w:asciiTheme="minorHAnsi" w:hAnsiTheme="minorHAnsi" w:cs="Arial"/>
          <w:sz w:val="20"/>
          <w:szCs w:val="20"/>
        </w:rPr>
        <w:t>/</w:t>
      </w:r>
      <w:r w:rsidR="00F56B6F" w:rsidRPr="00A707D4">
        <w:rPr>
          <w:rFonts w:asciiTheme="minorHAnsi" w:hAnsiTheme="minorHAnsi" w:cs="Arial"/>
          <w:sz w:val="20"/>
          <w:szCs w:val="20"/>
        </w:rPr>
        <w:t>low (</w:t>
      </w:r>
      <w:r w:rsidR="00FD69EE">
        <w:rPr>
          <w:rFonts w:asciiTheme="minorHAnsi" w:hAnsiTheme="minorHAnsi" w:cs="Arial"/>
          <w:sz w:val="20"/>
          <w:szCs w:val="20"/>
        </w:rPr>
        <w:t>a</w:t>
      </w:r>
      <w:r w:rsidR="005C14B1" w:rsidRPr="005C14B1">
        <w:rPr>
          <w:rFonts w:asciiTheme="minorHAnsi" w:hAnsiTheme="minorHAnsi"/>
          <w:sz w:val="20"/>
          <w:szCs w:val="20"/>
        </w:rPr>
        <w:t>ppendix</w:t>
      </w:r>
      <w:r w:rsidR="00FD69EE">
        <w:rPr>
          <w:rFonts w:asciiTheme="minorHAnsi" w:hAnsiTheme="minorHAnsi"/>
          <w:sz w:val="20"/>
          <w:szCs w:val="20"/>
        </w:rPr>
        <w:t xml:space="preserve"> </w:t>
      </w:r>
      <w:r w:rsidR="005C14B1" w:rsidRPr="005C14B1">
        <w:rPr>
          <w:rFonts w:asciiTheme="minorHAnsi" w:hAnsiTheme="minorHAnsi"/>
          <w:sz w:val="20"/>
          <w:szCs w:val="20"/>
        </w:rPr>
        <w:t>p5</w:t>
      </w:r>
      <w:r w:rsidR="00F56B6F" w:rsidRPr="00A707D4">
        <w:rPr>
          <w:rFonts w:asciiTheme="minorHAnsi" w:hAnsiTheme="minorHAnsi" w:cs="Arial"/>
          <w:sz w:val="20"/>
          <w:szCs w:val="20"/>
        </w:rPr>
        <w:t>)</w:t>
      </w:r>
      <w:r>
        <w:rPr>
          <w:rFonts w:asciiTheme="minorHAnsi" w:hAnsiTheme="minorHAnsi" w:cs="Arial"/>
          <w:sz w:val="20"/>
          <w:szCs w:val="20"/>
        </w:rPr>
        <w:t>.</w:t>
      </w:r>
      <w:r w:rsidR="00F56B6F" w:rsidRPr="00A707D4">
        <w:rPr>
          <w:rFonts w:asciiTheme="minorHAnsi" w:hAnsiTheme="minorHAnsi" w:cs="Arial"/>
          <w:sz w:val="20"/>
          <w:szCs w:val="20"/>
        </w:rPr>
        <w:t xml:space="preserve"> </w:t>
      </w:r>
      <w:r>
        <w:rPr>
          <w:rFonts w:asciiTheme="minorHAnsi" w:hAnsiTheme="minorHAnsi" w:cs="Arial"/>
          <w:sz w:val="20"/>
          <w:szCs w:val="20"/>
        </w:rPr>
        <w:t>We incorporated r</w:t>
      </w:r>
      <w:r w:rsidR="00F56B6F" w:rsidRPr="00A707D4">
        <w:rPr>
          <w:rFonts w:asciiTheme="minorHAnsi" w:hAnsiTheme="minorHAnsi" w:cs="Arial"/>
          <w:sz w:val="20"/>
          <w:szCs w:val="20"/>
        </w:rPr>
        <w:t>esults into the ‘Confidence in Network Meta-Analysis’ (</w:t>
      </w:r>
      <w:proofErr w:type="spellStart"/>
      <w:r w:rsidR="00F56B6F" w:rsidRPr="00A707D4">
        <w:rPr>
          <w:rFonts w:asciiTheme="minorHAnsi" w:hAnsiTheme="minorHAnsi" w:cs="Arial"/>
          <w:sz w:val="20"/>
          <w:szCs w:val="20"/>
        </w:rPr>
        <w:t>CINeMA</w:t>
      </w:r>
      <w:proofErr w:type="spellEnd"/>
      <w:r w:rsidR="00F56B6F" w:rsidRPr="00A707D4">
        <w:rPr>
          <w:rFonts w:asciiTheme="minorHAnsi" w:hAnsiTheme="minorHAnsi" w:cs="Arial"/>
          <w:sz w:val="20"/>
          <w:szCs w:val="20"/>
        </w:rPr>
        <w:t>)</w:t>
      </w:r>
      <w:r w:rsidR="00F56B6F" w:rsidRPr="008F02A8">
        <w:rPr>
          <w:rFonts w:asciiTheme="minorHAnsi" w:hAnsiTheme="minorHAnsi" w:cs="Arial"/>
          <w:sz w:val="20"/>
          <w:szCs w:val="20"/>
        </w:rPr>
        <w:fldChar w:fldCharType="begin">
          <w:fldData xml:space="preserve">PEVuZE5vdGU+PENpdGU+PEF1dGhvcj5TYWxhbnRpPC9BdXRob3I+PFllYXI+MjAxNDwvWWVhcj48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</w:fldData>
        </w:fldChar>
      </w:r>
      <w:r w:rsidR="003414E1">
        <w:rPr>
          <w:rFonts w:asciiTheme="minorHAnsi" w:hAnsiTheme="minorHAnsi" w:cs="Arial"/>
          <w:sz w:val="20"/>
          <w:szCs w:val="20"/>
        </w:rPr>
        <w:instrText xml:space="preserve"> ADDIN EN.CITE </w:instrText>
      </w:r>
      <w:r w:rsidR="003414E1">
        <w:rPr>
          <w:rFonts w:asciiTheme="minorHAnsi" w:hAnsiTheme="minorHAnsi" w:cs="Arial"/>
          <w:sz w:val="20"/>
          <w:szCs w:val="20"/>
        </w:rPr>
        <w:fldChar w:fldCharType="begin">
          <w:fldData xml:space="preserve">PEVuZE5vdGU+PENpdGU+PEF1dGhvcj5TYWxhbnRpPC9BdXRob3I+PFllYXI+MjAxNDwvWWVhcj48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</w:fldData>
        </w:fldChar>
      </w:r>
      <w:r w:rsidR="003414E1">
        <w:rPr>
          <w:rFonts w:asciiTheme="minorHAnsi" w:hAnsiTheme="minorHAnsi" w:cs="Arial"/>
          <w:sz w:val="20"/>
          <w:szCs w:val="20"/>
        </w:rPr>
        <w:instrText xml:space="preserve"> ADDIN EN.CITE.DATA </w:instrText>
      </w:r>
      <w:r w:rsidR="003414E1">
        <w:rPr>
          <w:rFonts w:asciiTheme="minorHAnsi" w:hAnsiTheme="minorHAnsi" w:cs="Arial"/>
          <w:sz w:val="20"/>
          <w:szCs w:val="20"/>
        </w:rPr>
      </w:r>
      <w:r w:rsidR="003414E1">
        <w:rPr>
          <w:rFonts w:asciiTheme="minorHAnsi" w:hAnsiTheme="minorHAnsi" w:cs="Arial"/>
          <w:sz w:val="20"/>
          <w:szCs w:val="20"/>
        </w:rPr>
        <w:fldChar w:fldCharType="end"/>
      </w:r>
      <w:r w:rsidR="00F56B6F" w:rsidRPr="008F02A8">
        <w:rPr>
          <w:rFonts w:asciiTheme="minorHAnsi" w:hAnsiTheme="minorHAnsi" w:cs="Arial"/>
          <w:sz w:val="20"/>
          <w:szCs w:val="20"/>
        </w:rPr>
      </w:r>
      <w:r w:rsidR="00F56B6F" w:rsidRPr="008F02A8">
        <w:rPr>
          <w:rFonts w:asciiTheme="minorHAnsi" w:hAnsiTheme="minorHAnsi" w:cs="Arial"/>
          <w:sz w:val="20"/>
          <w:szCs w:val="20"/>
        </w:rPr>
        <w:fldChar w:fldCharType="separate"/>
      </w:r>
      <w:r w:rsidR="003414E1" w:rsidRPr="003414E1">
        <w:rPr>
          <w:rFonts w:asciiTheme="minorHAnsi" w:hAnsiTheme="minorHAnsi" w:cs="Arial"/>
          <w:noProof/>
          <w:sz w:val="20"/>
          <w:szCs w:val="20"/>
          <w:vertAlign w:val="superscript"/>
        </w:rPr>
        <w:t>29,30</w:t>
      </w:r>
      <w:r w:rsidR="00F56B6F" w:rsidRPr="008F02A8">
        <w:rPr>
          <w:rFonts w:asciiTheme="minorHAnsi" w:hAnsiTheme="minorHAnsi" w:cs="Arial"/>
          <w:sz w:val="20"/>
          <w:szCs w:val="20"/>
        </w:rPr>
        <w:fldChar w:fldCharType="end"/>
      </w:r>
      <w:r w:rsidR="00F56B6F" w:rsidRPr="008F02A8">
        <w:rPr>
          <w:rFonts w:asciiTheme="minorHAnsi" w:hAnsiTheme="minorHAnsi" w:cs="Arial"/>
          <w:sz w:val="20"/>
          <w:szCs w:val="20"/>
        </w:rPr>
        <w:t xml:space="preserve"> application </w:t>
      </w:r>
      <w:r>
        <w:rPr>
          <w:rFonts w:asciiTheme="minorHAnsi" w:hAnsiTheme="minorHAnsi" w:cs="Arial"/>
          <w:sz w:val="20"/>
          <w:szCs w:val="20"/>
        </w:rPr>
        <w:t>(</w:t>
      </w:r>
      <w:hyperlink r:id="rId9" w:history="1">
        <w:r w:rsidRPr="00CE0A31">
          <w:rPr>
            <w:rStyle w:val="Hyperlink"/>
            <w:rFonts w:asciiTheme="minorHAnsi" w:hAnsiTheme="minorHAnsi" w:cs="Arial"/>
            <w:sz w:val="20"/>
            <w:szCs w:val="20"/>
          </w:rPr>
          <w:t>https://cinema.ispm.unibe.ch/</w:t>
        </w:r>
      </w:hyperlink>
      <w:r>
        <w:rPr>
          <w:rFonts w:asciiTheme="minorHAnsi" w:hAnsiTheme="minorHAnsi" w:cs="Arial"/>
          <w:sz w:val="20"/>
          <w:szCs w:val="20"/>
        </w:rPr>
        <w:t xml:space="preserve">) </w:t>
      </w:r>
      <w:r w:rsidR="00F56B6F" w:rsidRPr="008F02A8">
        <w:rPr>
          <w:rFonts w:asciiTheme="minorHAnsi" w:hAnsiTheme="minorHAnsi" w:cs="Arial"/>
          <w:sz w:val="20"/>
          <w:szCs w:val="20"/>
        </w:rPr>
        <w:t xml:space="preserve">to evaluate credibility of findings from each </w:t>
      </w:r>
      <w:r w:rsidR="00F56B6F" w:rsidRPr="00A707D4">
        <w:rPr>
          <w:rFonts w:asciiTheme="minorHAnsi" w:hAnsiTheme="minorHAnsi" w:cs="Arial"/>
          <w:sz w:val="20"/>
          <w:szCs w:val="20"/>
        </w:rPr>
        <w:t xml:space="preserve">NMA. </w:t>
      </w:r>
      <w:proofErr w:type="spellStart"/>
      <w:r w:rsidR="00F56B6F" w:rsidRPr="00A707D4">
        <w:rPr>
          <w:rFonts w:asciiTheme="minorHAnsi" w:hAnsiTheme="minorHAnsi" w:cs="Arial"/>
          <w:sz w:val="20"/>
          <w:szCs w:val="20"/>
        </w:rPr>
        <w:t>CINeMA</w:t>
      </w:r>
      <w:proofErr w:type="spellEnd"/>
      <w:r w:rsidR="00F56B6F" w:rsidRPr="00A707D4">
        <w:rPr>
          <w:rFonts w:asciiTheme="minorHAnsi" w:hAnsiTheme="minorHAnsi" w:cs="Arial"/>
          <w:sz w:val="20"/>
          <w:szCs w:val="20"/>
        </w:rPr>
        <w:t xml:space="preserve"> </w:t>
      </w:r>
      <w:r>
        <w:rPr>
          <w:rFonts w:asciiTheme="minorHAnsi" w:hAnsiTheme="minorHAnsi" w:cs="Arial"/>
          <w:sz w:val="20"/>
          <w:szCs w:val="20"/>
        </w:rPr>
        <w:t>grades confidence in results of each treatment comparison</w:t>
      </w:r>
      <w:r w:rsidR="00F56B6F" w:rsidRPr="00A707D4">
        <w:rPr>
          <w:rFonts w:asciiTheme="minorHAnsi" w:hAnsiTheme="minorHAnsi" w:cs="Arial"/>
          <w:sz w:val="20"/>
          <w:szCs w:val="20"/>
        </w:rPr>
        <w:t xml:space="preserve"> as high</w:t>
      </w:r>
      <w:r w:rsidR="00DB463C">
        <w:rPr>
          <w:rFonts w:asciiTheme="minorHAnsi" w:hAnsiTheme="minorHAnsi" w:cs="Arial"/>
          <w:sz w:val="20"/>
          <w:szCs w:val="20"/>
        </w:rPr>
        <w:t>/</w:t>
      </w:r>
      <w:r w:rsidR="00F56B6F" w:rsidRPr="00A707D4">
        <w:rPr>
          <w:rFonts w:asciiTheme="minorHAnsi" w:hAnsiTheme="minorHAnsi" w:cs="Arial"/>
          <w:sz w:val="20"/>
          <w:szCs w:val="20"/>
        </w:rPr>
        <w:t>moderate</w:t>
      </w:r>
      <w:r w:rsidR="00DB463C">
        <w:rPr>
          <w:rFonts w:asciiTheme="minorHAnsi" w:hAnsiTheme="minorHAnsi" w:cs="Arial"/>
          <w:sz w:val="20"/>
          <w:szCs w:val="20"/>
        </w:rPr>
        <w:t>/</w:t>
      </w:r>
      <w:r w:rsidR="00F56B6F" w:rsidRPr="00A707D4">
        <w:rPr>
          <w:rFonts w:asciiTheme="minorHAnsi" w:hAnsiTheme="minorHAnsi" w:cs="Arial"/>
          <w:sz w:val="20"/>
          <w:szCs w:val="20"/>
        </w:rPr>
        <w:t>low</w:t>
      </w:r>
      <w:r w:rsidR="00DB463C">
        <w:rPr>
          <w:rFonts w:asciiTheme="minorHAnsi" w:hAnsiTheme="minorHAnsi" w:cs="Arial"/>
          <w:sz w:val="20"/>
          <w:szCs w:val="20"/>
        </w:rPr>
        <w:t>/</w:t>
      </w:r>
      <w:r w:rsidR="00F56B6F" w:rsidRPr="00A707D4">
        <w:rPr>
          <w:rFonts w:asciiTheme="minorHAnsi" w:hAnsiTheme="minorHAnsi" w:cs="Arial"/>
          <w:sz w:val="20"/>
          <w:szCs w:val="20"/>
        </w:rPr>
        <w:t>very low (</w:t>
      </w:r>
      <w:r w:rsidR="00FD69EE">
        <w:rPr>
          <w:rFonts w:asciiTheme="minorHAnsi" w:hAnsiTheme="minorHAnsi" w:cs="Arial"/>
          <w:sz w:val="20"/>
          <w:szCs w:val="20"/>
        </w:rPr>
        <w:t>a</w:t>
      </w:r>
      <w:r w:rsidR="005C14B1" w:rsidRPr="009D6F7F">
        <w:rPr>
          <w:rFonts w:asciiTheme="minorHAnsi" w:hAnsiTheme="minorHAnsi"/>
          <w:sz w:val="20"/>
          <w:szCs w:val="20"/>
        </w:rPr>
        <w:t>ppendix</w:t>
      </w:r>
      <w:r w:rsidR="00FD69EE">
        <w:rPr>
          <w:rFonts w:asciiTheme="minorHAnsi" w:hAnsiTheme="minorHAnsi"/>
          <w:sz w:val="20"/>
          <w:szCs w:val="20"/>
        </w:rPr>
        <w:t xml:space="preserve"> </w:t>
      </w:r>
      <w:r w:rsidR="005C14B1" w:rsidRPr="009D6F7F">
        <w:rPr>
          <w:rFonts w:asciiTheme="minorHAnsi" w:hAnsiTheme="minorHAnsi"/>
          <w:sz w:val="20"/>
          <w:szCs w:val="20"/>
        </w:rPr>
        <w:t>p</w:t>
      </w:r>
      <w:r w:rsidR="009D6F7F" w:rsidRPr="009D6F7F">
        <w:rPr>
          <w:rFonts w:asciiTheme="minorHAnsi" w:hAnsiTheme="minorHAnsi"/>
          <w:sz w:val="20"/>
          <w:szCs w:val="20"/>
        </w:rPr>
        <w:t>19</w:t>
      </w:r>
      <w:r w:rsidR="00F56B6F" w:rsidRPr="00A707D4">
        <w:rPr>
          <w:rFonts w:asciiTheme="minorHAnsi" w:hAnsiTheme="minorHAnsi" w:cs="Arial"/>
          <w:sz w:val="20"/>
          <w:szCs w:val="20"/>
        </w:rPr>
        <w:t xml:space="preserve">). </w:t>
      </w:r>
    </w:p>
    <w:p w14:paraId="50079205" w14:textId="14DDC66F" w:rsidR="00380537" w:rsidRPr="00D074B8" w:rsidRDefault="00380537" w:rsidP="00380537">
      <w:pPr>
        <w:spacing w:line="480" w:lineRule="auto"/>
        <w:jc w:val="both"/>
        <w:rPr>
          <w:rFonts w:cs="Arial"/>
          <w:b/>
          <w:sz w:val="20"/>
          <w:szCs w:val="20"/>
        </w:rPr>
      </w:pPr>
      <w:r w:rsidRPr="00D074B8">
        <w:rPr>
          <w:rFonts w:cs="Arial"/>
          <w:b/>
          <w:sz w:val="20"/>
          <w:szCs w:val="20"/>
        </w:rPr>
        <w:t>Sensitivity analys</w:t>
      </w:r>
      <w:r w:rsidR="00750B71" w:rsidRPr="00D074B8">
        <w:rPr>
          <w:rFonts w:cs="Arial"/>
          <w:b/>
          <w:sz w:val="20"/>
          <w:szCs w:val="20"/>
        </w:rPr>
        <w:t>i</w:t>
      </w:r>
      <w:r w:rsidRPr="00D074B8">
        <w:rPr>
          <w:rFonts w:cs="Arial"/>
          <w:b/>
          <w:sz w:val="20"/>
          <w:szCs w:val="20"/>
        </w:rPr>
        <w:t>s</w:t>
      </w:r>
    </w:p>
    <w:p w14:paraId="4D79BB08" w14:textId="6A7BA0F8" w:rsidR="00380537" w:rsidRPr="00A707D4" w:rsidRDefault="00380537" w:rsidP="00380537">
      <w:pPr>
        <w:spacing w:line="480" w:lineRule="auto"/>
        <w:jc w:val="both"/>
        <w:rPr>
          <w:rFonts w:cs="Arial"/>
          <w:sz w:val="20"/>
          <w:szCs w:val="20"/>
        </w:rPr>
      </w:pPr>
      <w:r w:rsidRPr="008F02A8">
        <w:rPr>
          <w:rFonts w:cs="Arial"/>
          <w:sz w:val="20"/>
          <w:szCs w:val="20"/>
        </w:rPr>
        <w:t>We hypothesize</w:t>
      </w:r>
      <w:r w:rsidR="00BA4292" w:rsidRPr="008F02A8">
        <w:rPr>
          <w:rFonts w:cs="Arial"/>
          <w:sz w:val="20"/>
          <w:szCs w:val="20"/>
        </w:rPr>
        <w:t>d</w:t>
      </w:r>
      <w:r w:rsidRPr="008F02A8">
        <w:rPr>
          <w:rFonts w:cs="Arial"/>
          <w:sz w:val="20"/>
          <w:szCs w:val="20"/>
        </w:rPr>
        <w:t xml:space="preserve"> that inclusion of different study populations may contribute to heterogeneity and inconsistency.</w:t>
      </w:r>
      <w:r w:rsidR="00A05C21">
        <w:rPr>
          <w:rFonts w:cs="Arial"/>
          <w:sz w:val="20"/>
          <w:szCs w:val="20"/>
        </w:rPr>
        <w:t xml:space="preserve"> </w:t>
      </w:r>
      <w:r w:rsidR="008434BC">
        <w:rPr>
          <w:rFonts w:cs="Arial"/>
          <w:sz w:val="20"/>
          <w:szCs w:val="20"/>
        </w:rPr>
        <w:t>Thus,</w:t>
      </w:r>
      <w:r w:rsidRPr="008F02A8">
        <w:rPr>
          <w:rFonts w:cs="Arial"/>
          <w:sz w:val="20"/>
          <w:szCs w:val="20"/>
        </w:rPr>
        <w:t xml:space="preserve"> </w:t>
      </w:r>
      <w:r w:rsidR="008434BC">
        <w:rPr>
          <w:rFonts w:cs="Arial"/>
          <w:sz w:val="20"/>
          <w:szCs w:val="20"/>
        </w:rPr>
        <w:t xml:space="preserve">we evaluated </w:t>
      </w:r>
      <w:r w:rsidRPr="008F02A8">
        <w:rPr>
          <w:rFonts w:cs="Arial"/>
          <w:sz w:val="20"/>
          <w:szCs w:val="20"/>
        </w:rPr>
        <w:t xml:space="preserve">sensitivity of </w:t>
      </w:r>
      <w:r w:rsidR="008434BC">
        <w:rPr>
          <w:rFonts w:cs="Arial"/>
          <w:sz w:val="20"/>
          <w:szCs w:val="20"/>
        </w:rPr>
        <w:t xml:space="preserve">our </w:t>
      </w:r>
      <w:r w:rsidRPr="008F02A8">
        <w:rPr>
          <w:rFonts w:cs="Arial"/>
          <w:sz w:val="20"/>
          <w:szCs w:val="20"/>
        </w:rPr>
        <w:t xml:space="preserve">findings by repeating each NMA </w:t>
      </w:r>
      <w:r w:rsidR="0077084D" w:rsidRPr="008F02A8">
        <w:rPr>
          <w:rFonts w:cs="Arial"/>
          <w:sz w:val="20"/>
          <w:szCs w:val="20"/>
        </w:rPr>
        <w:t>after</w:t>
      </w:r>
      <w:r w:rsidR="00D852CC" w:rsidRPr="008F02A8">
        <w:rPr>
          <w:rFonts w:cs="Arial"/>
          <w:sz w:val="20"/>
          <w:szCs w:val="20"/>
        </w:rPr>
        <w:t xml:space="preserve"> e</w:t>
      </w:r>
      <w:r w:rsidRPr="00A707D4">
        <w:rPr>
          <w:rFonts w:cs="Arial"/>
          <w:sz w:val="20"/>
          <w:szCs w:val="20"/>
        </w:rPr>
        <w:t>xclu</w:t>
      </w:r>
      <w:r w:rsidR="0077084D" w:rsidRPr="00A707D4">
        <w:rPr>
          <w:rFonts w:cs="Arial"/>
          <w:sz w:val="20"/>
          <w:szCs w:val="20"/>
        </w:rPr>
        <w:t>ding</w:t>
      </w:r>
      <w:r w:rsidRPr="00A707D4">
        <w:rPr>
          <w:rFonts w:cs="Arial"/>
          <w:sz w:val="20"/>
          <w:szCs w:val="20"/>
        </w:rPr>
        <w:t xml:space="preserve"> studies examin</w:t>
      </w:r>
      <w:r w:rsidR="00D852CC" w:rsidRPr="00A707D4">
        <w:rPr>
          <w:rFonts w:cs="Arial"/>
          <w:sz w:val="20"/>
          <w:szCs w:val="20"/>
        </w:rPr>
        <w:t>ing</w:t>
      </w:r>
      <w:r w:rsidRPr="00A707D4">
        <w:rPr>
          <w:rFonts w:cs="Arial"/>
          <w:sz w:val="20"/>
          <w:szCs w:val="20"/>
        </w:rPr>
        <w:t xml:space="preserve"> FEP, </w:t>
      </w:r>
      <w:r w:rsidR="002516E6" w:rsidRPr="00A707D4">
        <w:rPr>
          <w:rFonts w:cs="Arial"/>
          <w:sz w:val="20"/>
          <w:szCs w:val="20"/>
        </w:rPr>
        <w:t>treatment</w:t>
      </w:r>
      <w:r w:rsidR="00BF5C88">
        <w:rPr>
          <w:rFonts w:cs="Arial"/>
          <w:sz w:val="20"/>
          <w:szCs w:val="20"/>
        </w:rPr>
        <w:t>-</w:t>
      </w:r>
      <w:r w:rsidR="002516E6" w:rsidRPr="00A707D4">
        <w:rPr>
          <w:rFonts w:cs="Arial"/>
          <w:sz w:val="20"/>
          <w:szCs w:val="20"/>
        </w:rPr>
        <w:t>resistant schizophrenia, and older adults</w:t>
      </w:r>
      <w:r w:rsidRPr="00A707D4">
        <w:rPr>
          <w:rFonts w:cs="Arial"/>
          <w:sz w:val="20"/>
          <w:szCs w:val="20"/>
        </w:rPr>
        <w:t xml:space="preserve">. </w:t>
      </w:r>
    </w:p>
    <w:p w14:paraId="52090D5A" w14:textId="3501AA64" w:rsidR="00380537" w:rsidRPr="00D074B8" w:rsidRDefault="00380537" w:rsidP="00380537">
      <w:pPr>
        <w:pStyle w:val="NormalWeb"/>
        <w:shd w:val="clear" w:color="auto" w:fill="FFFFFF"/>
        <w:spacing w:line="480" w:lineRule="auto"/>
        <w:jc w:val="both"/>
        <w:rPr>
          <w:rFonts w:asciiTheme="minorHAnsi" w:hAnsiTheme="minorHAnsi" w:cs="Arial"/>
          <w:b/>
          <w:sz w:val="20"/>
          <w:szCs w:val="20"/>
        </w:rPr>
      </w:pPr>
      <w:r w:rsidRPr="00D074B8">
        <w:rPr>
          <w:rFonts w:asciiTheme="minorHAnsi" w:hAnsiTheme="minorHAnsi" w:cs="Arial"/>
          <w:b/>
          <w:sz w:val="20"/>
          <w:szCs w:val="20"/>
        </w:rPr>
        <w:t>Meta-regression</w:t>
      </w:r>
      <w:r w:rsidR="00143EEC" w:rsidRPr="00D074B8">
        <w:rPr>
          <w:rFonts w:asciiTheme="minorHAnsi" w:hAnsiTheme="minorHAnsi" w:cs="Arial"/>
          <w:b/>
          <w:sz w:val="20"/>
          <w:szCs w:val="20"/>
        </w:rPr>
        <w:t>: baseline predictors of antipsychotic-associated metabolic alterations</w:t>
      </w:r>
    </w:p>
    <w:p w14:paraId="405221AB" w14:textId="4E35B8B6" w:rsidR="00380537" w:rsidRPr="00BB0C95" w:rsidRDefault="00186877" w:rsidP="00380537">
      <w:pPr>
        <w:pStyle w:val="NormalWeb"/>
        <w:shd w:val="clear" w:color="auto" w:fill="FFFFFF"/>
        <w:spacing w:line="480" w:lineRule="auto"/>
        <w:jc w:val="both"/>
        <w:rPr>
          <w:rFonts w:asciiTheme="minorHAnsi" w:hAnsiTheme="minorHAnsi" w:cs="Arial"/>
          <w:color w:val="000000"/>
          <w:sz w:val="20"/>
          <w:szCs w:val="20"/>
          <w:shd w:val="clear" w:color="auto" w:fill="FFFFFF"/>
        </w:rPr>
      </w:pPr>
      <w:r>
        <w:rPr>
          <w:rFonts w:asciiTheme="minorHAnsi" w:hAnsiTheme="minorHAnsi" w:cs="Arial"/>
          <w:sz w:val="20"/>
          <w:szCs w:val="20"/>
        </w:rPr>
        <w:t xml:space="preserve">In the general population, </w:t>
      </w:r>
      <w:bookmarkStart w:id="25" w:name="_Hlk19971753"/>
      <w:r w:rsidR="00380537" w:rsidRPr="008F02A8">
        <w:rPr>
          <w:rFonts w:asciiTheme="minorHAnsi" w:hAnsiTheme="minorHAnsi" w:cs="Arial"/>
          <w:sz w:val="20"/>
          <w:szCs w:val="20"/>
        </w:rPr>
        <w:t>body</w:t>
      </w:r>
      <w:r w:rsidR="00D0139D" w:rsidRPr="008F02A8">
        <w:rPr>
          <w:rFonts w:asciiTheme="minorHAnsi" w:hAnsiTheme="minorHAnsi" w:cs="Arial"/>
          <w:sz w:val="20"/>
          <w:szCs w:val="20"/>
        </w:rPr>
        <w:t>-</w:t>
      </w:r>
      <w:r w:rsidR="00380537" w:rsidRPr="008F02A8">
        <w:rPr>
          <w:rFonts w:asciiTheme="minorHAnsi" w:hAnsiTheme="minorHAnsi" w:cs="Arial"/>
          <w:sz w:val="20"/>
          <w:szCs w:val="20"/>
        </w:rPr>
        <w:t>weight, age</w:t>
      </w:r>
      <w:r w:rsidR="000124B4">
        <w:rPr>
          <w:rFonts w:asciiTheme="minorHAnsi" w:hAnsiTheme="minorHAnsi" w:cs="Arial"/>
          <w:sz w:val="20"/>
          <w:szCs w:val="20"/>
        </w:rPr>
        <w:t>,</w:t>
      </w:r>
      <w:r w:rsidR="00380537" w:rsidRPr="008F02A8">
        <w:rPr>
          <w:rFonts w:asciiTheme="minorHAnsi" w:hAnsiTheme="minorHAnsi" w:cs="Arial"/>
          <w:sz w:val="20"/>
          <w:szCs w:val="20"/>
        </w:rPr>
        <w:t xml:space="preserve"> gender</w:t>
      </w:r>
      <w:r w:rsidR="000124B4">
        <w:rPr>
          <w:rFonts w:asciiTheme="minorHAnsi" w:hAnsiTheme="minorHAnsi" w:cs="Arial"/>
          <w:sz w:val="20"/>
          <w:szCs w:val="20"/>
        </w:rPr>
        <w:t>,</w:t>
      </w:r>
      <w:r w:rsidR="00380537" w:rsidRPr="00BB0C95">
        <w:rPr>
          <w:rFonts w:asciiTheme="minorHAnsi" w:hAnsiTheme="minorHAnsi" w:cs="Arial"/>
          <w:sz w:val="20"/>
          <w:szCs w:val="20"/>
        </w:rPr>
        <w:t xml:space="preserve"> and </w:t>
      </w:r>
      <w:r w:rsidR="000124B4" w:rsidRPr="00BB0C95">
        <w:rPr>
          <w:rFonts w:asciiTheme="minorHAnsi" w:hAnsiTheme="minorHAnsi" w:cs="Arial"/>
          <w:sz w:val="20"/>
          <w:szCs w:val="20"/>
        </w:rPr>
        <w:t xml:space="preserve">ethnicity </w:t>
      </w:r>
      <w:r w:rsidR="00380537" w:rsidRPr="00BB0C95">
        <w:rPr>
          <w:rFonts w:asciiTheme="minorHAnsi" w:hAnsiTheme="minorHAnsi" w:cs="Arial"/>
          <w:sz w:val="20"/>
          <w:szCs w:val="20"/>
        </w:rPr>
        <w:t>influence metabolic function.</w:t>
      </w:r>
      <w:r w:rsidR="000124B4" w:rsidRPr="008F02A8">
        <w:rPr>
          <w:rFonts w:asciiTheme="minorHAnsi" w:hAnsiTheme="minorHAnsi"/>
          <w:sz w:val="20"/>
          <w:szCs w:val="20"/>
        </w:rPr>
        <w:fldChar w:fldCharType="begin">
          <w:fldData xml:space="preserve">PEVuZE5vdGU+PENpdGU+PEF1dGhvcj5IaWxkcnVtPC9BdXRob3I+PFllYXI+MjAwNzwvWWVhcj48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</w:fldData>
        </w:fldChar>
      </w:r>
      <w:r w:rsidR="000B2BDA">
        <w:rPr>
          <w:rFonts w:asciiTheme="minorHAnsi" w:hAnsiTheme="minorHAnsi"/>
          <w:sz w:val="20"/>
          <w:szCs w:val="20"/>
        </w:rPr>
        <w:instrText xml:space="preserve"> ADDIN EN.CITE </w:instrText>
      </w:r>
      <w:r w:rsidR="000B2BDA">
        <w:rPr>
          <w:rFonts w:asciiTheme="minorHAnsi" w:hAnsiTheme="minorHAnsi"/>
          <w:sz w:val="20"/>
          <w:szCs w:val="20"/>
        </w:rPr>
        <w:fldChar w:fldCharType="begin">
          <w:fldData xml:space="preserve">PEVuZE5vdGU+PENpdGU+PEF1dGhvcj5IaWxkcnVtPC9BdXRob3I+PFllYXI+MjAwNzwvWWVhcj48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</w:fldData>
        </w:fldChar>
      </w:r>
      <w:r w:rsidR="000B2BDA">
        <w:rPr>
          <w:rFonts w:asciiTheme="minorHAnsi" w:hAnsiTheme="minorHAnsi"/>
          <w:sz w:val="20"/>
          <w:szCs w:val="20"/>
        </w:rPr>
        <w:instrText xml:space="preserve"> ADDIN EN.CITE.DATA </w:instrText>
      </w:r>
      <w:r w:rsidR="000B2BDA">
        <w:rPr>
          <w:rFonts w:asciiTheme="minorHAnsi" w:hAnsiTheme="minorHAnsi"/>
          <w:sz w:val="20"/>
          <w:szCs w:val="20"/>
        </w:rPr>
      </w:r>
      <w:r w:rsidR="000B2BDA">
        <w:rPr>
          <w:rFonts w:asciiTheme="minorHAnsi" w:hAnsiTheme="minorHAnsi"/>
          <w:sz w:val="20"/>
          <w:szCs w:val="20"/>
        </w:rPr>
        <w:fldChar w:fldCharType="end"/>
      </w:r>
      <w:r w:rsidR="000124B4" w:rsidRPr="008F02A8">
        <w:rPr>
          <w:rFonts w:asciiTheme="minorHAnsi" w:hAnsiTheme="minorHAnsi"/>
          <w:sz w:val="20"/>
          <w:szCs w:val="20"/>
        </w:rPr>
      </w:r>
      <w:r w:rsidR="000124B4" w:rsidRPr="008F02A8">
        <w:rPr>
          <w:rFonts w:asciiTheme="minorHAnsi" w:hAnsiTheme="minorHAnsi"/>
          <w:sz w:val="20"/>
          <w:szCs w:val="20"/>
        </w:rPr>
        <w:fldChar w:fldCharType="separate"/>
      </w:r>
      <w:r w:rsidR="000B2BDA" w:rsidRPr="000B2BDA">
        <w:rPr>
          <w:rFonts w:asciiTheme="minorHAnsi" w:hAnsiTheme="minorHAnsi"/>
          <w:noProof/>
          <w:sz w:val="20"/>
          <w:szCs w:val="20"/>
          <w:vertAlign w:val="superscript"/>
        </w:rPr>
        <w:t>17-19</w:t>
      </w:r>
      <w:r w:rsidR="000124B4" w:rsidRPr="008F02A8">
        <w:rPr>
          <w:rFonts w:asciiTheme="minorHAnsi" w:hAnsiTheme="minorHAnsi"/>
          <w:sz w:val="20"/>
          <w:szCs w:val="20"/>
        </w:rPr>
        <w:fldChar w:fldCharType="end"/>
      </w:r>
      <w:bookmarkEnd w:id="25"/>
      <w:r w:rsidR="00380537" w:rsidRPr="00BB0C95">
        <w:rPr>
          <w:rFonts w:asciiTheme="minorHAnsi" w:hAnsiTheme="minorHAnsi" w:cs="Arial"/>
          <w:sz w:val="20"/>
          <w:szCs w:val="20"/>
        </w:rPr>
        <w:t xml:space="preserve"> </w:t>
      </w:r>
      <w:r w:rsidR="007136BE">
        <w:rPr>
          <w:rFonts w:asciiTheme="minorHAnsi" w:hAnsiTheme="minorHAnsi" w:cs="Arial"/>
          <w:sz w:val="20"/>
          <w:szCs w:val="20"/>
        </w:rPr>
        <w:t>Therefore, we</w:t>
      </w:r>
      <w:r w:rsidR="00F71731">
        <w:rPr>
          <w:rFonts w:asciiTheme="minorHAnsi" w:hAnsiTheme="minorHAnsi" w:cs="Arial"/>
          <w:sz w:val="20"/>
          <w:szCs w:val="20"/>
        </w:rPr>
        <w:t xml:space="preserve"> </w:t>
      </w:r>
      <w:r w:rsidR="00380537" w:rsidRPr="00BB0C95">
        <w:rPr>
          <w:rFonts w:asciiTheme="minorHAnsi" w:hAnsiTheme="minorHAnsi" w:cs="Arial"/>
          <w:sz w:val="20"/>
          <w:szCs w:val="20"/>
        </w:rPr>
        <w:t>investigate</w:t>
      </w:r>
      <w:r w:rsidR="007F501B">
        <w:rPr>
          <w:rFonts w:asciiTheme="minorHAnsi" w:hAnsiTheme="minorHAnsi" w:cs="Arial"/>
          <w:sz w:val="20"/>
          <w:szCs w:val="20"/>
        </w:rPr>
        <w:t>d</w:t>
      </w:r>
      <w:r w:rsidR="00380537" w:rsidRPr="00BB0C95">
        <w:rPr>
          <w:rFonts w:asciiTheme="minorHAnsi" w:hAnsiTheme="minorHAnsi" w:cs="Arial"/>
          <w:sz w:val="20"/>
          <w:szCs w:val="20"/>
        </w:rPr>
        <w:t xml:space="preserve"> if these covariates</w:t>
      </w:r>
      <w:r w:rsidR="007F501B">
        <w:rPr>
          <w:rFonts w:asciiTheme="minorHAnsi" w:hAnsiTheme="minorHAnsi" w:cs="Arial"/>
          <w:sz w:val="20"/>
          <w:szCs w:val="20"/>
        </w:rPr>
        <w:t>,</w:t>
      </w:r>
      <w:r w:rsidR="00380537" w:rsidRPr="00BB0C95">
        <w:rPr>
          <w:rFonts w:asciiTheme="minorHAnsi" w:hAnsiTheme="minorHAnsi" w:cs="Arial"/>
          <w:sz w:val="20"/>
          <w:szCs w:val="20"/>
        </w:rPr>
        <w:t xml:space="preserve"> as well as treatment factors</w:t>
      </w:r>
      <w:r w:rsidR="007F501B">
        <w:rPr>
          <w:rFonts w:asciiTheme="minorHAnsi" w:hAnsiTheme="minorHAnsi" w:cs="Arial"/>
          <w:sz w:val="20"/>
          <w:szCs w:val="20"/>
        </w:rPr>
        <w:t>,</w:t>
      </w:r>
      <w:r w:rsidR="00380537" w:rsidRPr="00BB0C95">
        <w:rPr>
          <w:rFonts w:asciiTheme="minorHAnsi" w:hAnsiTheme="minorHAnsi" w:cs="Arial"/>
          <w:sz w:val="20"/>
          <w:szCs w:val="20"/>
        </w:rPr>
        <w:t xml:space="preserve"> </w:t>
      </w:r>
      <w:r w:rsidR="007F501B">
        <w:rPr>
          <w:rFonts w:asciiTheme="minorHAnsi" w:hAnsiTheme="minorHAnsi" w:cs="Arial"/>
          <w:sz w:val="20"/>
          <w:szCs w:val="20"/>
        </w:rPr>
        <w:t>we</w:t>
      </w:r>
      <w:r w:rsidR="00380537" w:rsidRPr="00BB0C95">
        <w:rPr>
          <w:rFonts w:asciiTheme="minorHAnsi" w:hAnsiTheme="minorHAnsi" w:cs="Arial"/>
          <w:sz w:val="20"/>
          <w:szCs w:val="20"/>
        </w:rPr>
        <w:t xml:space="preserve">re related to change in metabolic parameters. </w:t>
      </w:r>
      <w:r w:rsidR="007713EC">
        <w:rPr>
          <w:rFonts w:asciiTheme="minorHAnsi" w:hAnsiTheme="minorHAnsi" w:cs="Arial"/>
          <w:sz w:val="20"/>
          <w:szCs w:val="20"/>
        </w:rPr>
        <w:t xml:space="preserve">Using </w:t>
      </w:r>
      <w:r w:rsidR="008434BC">
        <w:rPr>
          <w:rFonts w:asciiTheme="minorHAnsi" w:hAnsiTheme="minorHAnsi" w:cs="Arial"/>
          <w:sz w:val="20"/>
          <w:szCs w:val="20"/>
        </w:rPr>
        <w:t xml:space="preserve">the </w:t>
      </w:r>
      <w:r w:rsidR="007713EC" w:rsidRPr="00BB0C95">
        <w:rPr>
          <w:rFonts w:asciiTheme="minorHAnsi" w:hAnsiTheme="minorHAnsi" w:cs="Arial"/>
          <w:color w:val="000000"/>
          <w:sz w:val="20"/>
          <w:szCs w:val="20"/>
          <w:shd w:val="clear" w:color="auto" w:fill="FFFFFF"/>
        </w:rPr>
        <w:t>‘</w:t>
      </w:r>
      <w:proofErr w:type="spellStart"/>
      <w:r w:rsidR="007713EC" w:rsidRPr="00BB0C95">
        <w:rPr>
          <w:rFonts w:asciiTheme="minorHAnsi" w:hAnsiTheme="minorHAnsi" w:cs="Arial"/>
          <w:color w:val="000000"/>
          <w:sz w:val="20"/>
          <w:szCs w:val="20"/>
          <w:shd w:val="clear" w:color="auto" w:fill="FFFFFF"/>
        </w:rPr>
        <w:t>metafor</w:t>
      </w:r>
      <w:proofErr w:type="spellEnd"/>
      <w:r w:rsidR="007713EC" w:rsidRPr="00BB0C95">
        <w:rPr>
          <w:rFonts w:asciiTheme="minorHAnsi" w:hAnsiTheme="minorHAnsi" w:cs="Arial"/>
          <w:color w:val="000000"/>
          <w:sz w:val="20"/>
          <w:szCs w:val="20"/>
          <w:shd w:val="clear" w:color="auto" w:fill="FFFFFF"/>
        </w:rPr>
        <w:t xml:space="preserve">’ </w:t>
      </w:r>
      <w:r w:rsidR="008434BC">
        <w:rPr>
          <w:rFonts w:asciiTheme="minorHAnsi" w:hAnsiTheme="minorHAnsi" w:cs="Arial"/>
          <w:color w:val="000000"/>
          <w:sz w:val="20"/>
          <w:szCs w:val="20"/>
          <w:shd w:val="clear" w:color="auto" w:fill="FFFFFF"/>
        </w:rPr>
        <w:t>package</w:t>
      </w:r>
      <w:r w:rsidR="00055EFD">
        <w:rPr>
          <w:rFonts w:asciiTheme="minorHAnsi" w:hAnsiTheme="minorHAnsi" w:cs="Arial"/>
          <w:color w:val="000000"/>
          <w:sz w:val="20"/>
          <w:szCs w:val="20"/>
          <w:shd w:val="clear" w:color="auto" w:fill="FFFFFF"/>
        </w:rPr>
        <w:t xml:space="preserve"> </w:t>
      </w:r>
      <w:r w:rsidR="007713EC" w:rsidRPr="00BB0C95">
        <w:rPr>
          <w:rFonts w:asciiTheme="minorHAnsi" w:hAnsiTheme="minorHAnsi" w:cs="Arial"/>
          <w:color w:val="000000"/>
          <w:sz w:val="20"/>
          <w:szCs w:val="20"/>
          <w:shd w:val="clear" w:color="auto" w:fill="FFFFFF"/>
        </w:rPr>
        <w:t>(</w:t>
      </w:r>
      <w:r w:rsidR="00236789">
        <w:rPr>
          <w:rFonts w:asciiTheme="minorHAnsi" w:hAnsiTheme="minorHAnsi" w:cs="Arial"/>
          <w:color w:val="000000"/>
          <w:sz w:val="20"/>
          <w:szCs w:val="20"/>
          <w:shd w:val="clear" w:color="auto" w:fill="FFFFFF"/>
        </w:rPr>
        <w:t>v</w:t>
      </w:r>
      <w:r w:rsidR="007713EC" w:rsidRPr="00BB0C95">
        <w:rPr>
          <w:rFonts w:asciiTheme="minorHAnsi" w:hAnsiTheme="minorHAnsi" w:cs="Arial"/>
          <w:color w:val="000000"/>
          <w:sz w:val="20"/>
          <w:szCs w:val="20"/>
          <w:shd w:val="clear" w:color="auto" w:fill="FFFFFF"/>
        </w:rPr>
        <w:t>2.0.0)</w:t>
      </w:r>
      <w:r w:rsidR="007713EC">
        <w:rPr>
          <w:rFonts w:asciiTheme="minorHAnsi" w:hAnsiTheme="minorHAnsi" w:cs="Arial"/>
          <w:color w:val="000000"/>
          <w:sz w:val="20"/>
          <w:szCs w:val="20"/>
          <w:shd w:val="clear" w:color="auto" w:fill="FFFFFF"/>
        </w:rPr>
        <w:t>,</w:t>
      </w:r>
      <w:r w:rsidR="000A5F33" w:rsidRPr="00565554">
        <w:rPr>
          <w:rFonts w:ascii="Calibri" w:hAnsi="Calibri"/>
          <w:sz w:val="20"/>
          <w:szCs w:val="20"/>
        </w:rPr>
        <w:fldChar w:fldCharType="begin"/>
      </w:r>
      <w:r w:rsidR="003414E1">
        <w:rPr>
          <w:rFonts w:ascii="Calibri" w:hAnsi="Calibri"/>
          <w:sz w:val="20"/>
          <w:szCs w:val="20"/>
        </w:rPr>
        <w:instrText xml:space="preserve"> ADDIN EN.CITE &lt;EndNote&gt;&lt;Cite&gt;&lt;Author&gt;Viechtbauer&lt;/Author&gt;&lt;Year&gt;2010&lt;/Year&gt;&lt;RecNum&gt;21196&lt;/RecNum&gt;&lt;DisplayText&gt;&lt;style face="superscript"&gt;31&lt;/style&gt;&lt;/DisplayText&gt;&lt;record&gt;&lt;rec-number&gt;21196&lt;/rec-number&gt;&lt;foreign-keys&gt;&lt;key app="EN" db-id="fwzp02ptpv0a5ueewdtvas0qavsw9zs55xt9" timestamp="1510601030"&gt;21196&lt;/key&gt;&lt;/foreign-keys&gt;&lt;ref-type name="Journal Article"&gt;17&lt;/ref-type&gt;&lt;contributors&gt;&lt;authors&gt;&lt;author&gt;Viechtbauer, W.&lt;/author&gt;&lt;/authors&gt;&lt;/contributors&gt;&lt;auth-address&gt;Maastricht Univ, Sch Publ Hlth &amp;amp; Primary Care, Dept Methodol &amp;amp; Stat, NL-6200 MD Maastricht, Netherlands&lt;/auth-address&gt;&lt;titles&gt;&lt;title&gt;Conducting Meta-Analyses in R with the metafor Package&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48&lt;/pages&gt;&lt;volume&gt;36&lt;/volume&gt;&lt;number&gt;3&lt;/number&gt;&lt;keywords&gt;&lt;keyword&gt;meta-analysis&lt;/keyword&gt;&lt;keyword&gt;r&lt;/keyword&gt;&lt;keyword&gt;mixed-effects model&lt;/keyword&gt;&lt;keyword&gt;meta-regression&lt;/keyword&gt;&lt;keyword&gt;moderator analysis&lt;/keyword&gt;&lt;keyword&gt;variance component estimation&lt;/keyword&gt;&lt;keyword&gt;detect publication bias&lt;/keyword&gt;&lt;keyword&gt;clinical-trials&lt;/keyword&gt;&lt;keyword&gt;cumulative metaanalysis&lt;/keyword&gt;&lt;keyword&gt;heterogeneity&lt;/keyword&gt;&lt;keyword&gt;regression&lt;/keyword&gt;&lt;keyword&gt;models&lt;/keyword&gt;&lt;keyword&gt;tests&lt;/keyword&gt;&lt;keyword&gt;plots&lt;/keyword&gt;&lt;keyword&gt;opportunities&lt;/keyword&gt;&lt;/keywords&gt;&lt;dates&gt;&lt;year&gt;2010&lt;/year&gt;&lt;pub-dates&gt;&lt;date&gt;Aug&lt;/date&gt;&lt;/pub-dates&gt;&lt;/dates&gt;&lt;isbn&gt;1548-7660&lt;/isbn&gt;&lt;accession-num&gt;WOS:000281593200001&lt;/accession-num&gt;&lt;urls&gt;&lt;related-urls&gt;&lt;url&gt;&amp;lt;Go to ISI&amp;gt;://WOS:000281593200001&lt;/url&gt;&lt;/related-urls&gt;&lt;/urls&gt;&lt;language&gt;English&lt;/language&gt;&lt;/record&gt;&lt;/Cite&gt;&lt;/EndNote&gt;</w:instrText>
      </w:r>
      <w:r w:rsidR="000A5F33" w:rsidRPr="00565554">
        <w:rPr>
          <w:rFonts w:ascii="Calibri" w:hAnsi="Calibri"/>
          <w:sz w:val="20"/>
          <w:szCs w:val="20"/>
        </w:rPr>
        <w:fldChar w:fldCharType="separate"/>
      </w:r>
      <w:r w:rsidR="003414E1" w:rsidRPr="003414E1">
        <w:rPr>
          <w:rFonts w:ascii="Calibri" w:hAnsi="Calibri"/>
          <w:noProof/>
          <w:sz w:val="20"/>
          <w:szCs w:val="20"/>
          <w:vertAlign w:val="superscript"/>
        </w:rPr>
        <w:t>31</w:t>
      </w:r>
      <w:r w:rsidR="000A5F33" w:rsidRPr="00565554">
        <w:rPr>
          <w:rFonts w:ascii="Calibri" w:hAnsi="Calibri"/>
          <w:sz w:val="20"/>
          <w:szCs w:val="20"/>
        </w:rPr>
        <w:fldChar w:fldCharType="end"/>
      </w:r>
      <w:r w:rsidR="007713EC">
        <w:rPr>
          <w:rFonts w:asciiTheme="minorHAnsi" w:hAnsiTheme="minorHAnsi" w:cs="Arial"/>
          <w:sz w:val="20"/>
          <w:szCs w:val="20"/>
        </w:rPr>
        <w:t xml:space="preserve"> </w:t>
      </w:r>
      <w:r w:rsidR="007713EC" w:rsidRPr="0042092A">
        <w:rPr>
          <w:rFonts w:asciiTheme="minorHAnsi" w:hAnsiTheme="minorHAnsi" w:cs="Arial"/>
          <w:sz w:val="20"/>
          <w:szCs w:val="20"/>
        </w:rPr>
        <w:t>w</w:t>
      </w:r>
      <w:r w:rsidR="00380537" w:rsidRPr="0042092A">
        <w:rPr>
          <w:rFonts w:asciiTheme="minorHAnsi" w:hAnsiTheme="minorHAnsi" w:cs="Arial"/>
          <w:sz w:val="20"/>
          <w:szCs w:val="20"/>
        </w:rPr>
        <w:t>e perform</w:t>
      </w:r>
      <w:r w:rsidR="000055E2" w:rsidRPr="0042092A">
        <w:rPr>
          <w:rFonts w:asciiTheme="minorHAnsi" w:hAnsiTheme="minorHAnsi" w:cs="Arial"/>
          <w:sz w:val="20"/>
          <w:szCs w:val="20"/>
        </w:rPr>
        <w:t>ed</w:t>
      </w:r>
      <w:r w:rsidR="00380537" w:rsidRPr="0042092A">
        <w:rPr>
          <w:rFonts w:asciiTheme="minorHAnsi" w:hAnsiTheme="minorHAnsi" w:cs="Arial"/>
          <w:sz w:val="20"/>
          <w:szCs w:val="20"/>
        </w:rPr>
        <w:t xml:space="preserve"> </w:t>
      </w:r>
      <w:r w:rsidR="00380537" w:rsidRPr="0042092A">
        <w:rPr>
          <w:rFonts w:asciiTheme="minorHAnsi" w:hAnsiTheme="minorHAnsi" w:cs="Arial"/>
          <w:color w:val="000000"/>
          <w:sz w:val="20"/>
          <w:szCs w:val="20"/>
          <w:shd w:val="clear" w:color="auto" w:fill="FFFFFF"/>
        </w:rPr>
        <w:t>meta-regression</w:t>
      </w:r>
      <w:r w:rsidR="008434BC" w:rsidRPr="0042092A">
        <w:rPr>
          <w:rFonts w:asciiTheme="minorHAnsi" w:hAnsiTheme="minorHAnsi" w:cs="Arial"/>
          <w:color w:val="000000"/>
          <w:sz w:val="20"/>
          <w:szCs w:val="20"/>
          <w:shd w:val="clear" w:color="auto" w:fill="FFFFFF"/>
        </w:rPr>
        <w:t>s</w:t>
      </w:r>
      <w:r w:rsidR="00380537" w:rsidRPr="00BB0C95">
        <w:rPr>
          <w:rFonts w:asciiTheme="minorHAnsi" w:hAnsiTheme="minorHAnsi" w:cs="Arial"/>
          <w:color w:val="000000"/>
          <w:sz w:val="20"/>
          <w:szCs w:val="20"/>
          <w:shd w:val="clear" w:color="auto" w:fill="FFFFFF"/>
        </w:rPr>
        <w:t xml:space="preserve"> </w:t>
      </w:r>
      <w:r w:rsidR="008434BC">
        <w:rPr>
          <w:rFonts w:asciiTheme="minorHAnsi" w:hAnsiTheme="minorHAnsi" w:cs="Arial"/>
          <w:color w:val="000000"/>
          <w:sz w:val="20"/>
          <w:szCs w:val="20"/>
          <w:shd w:val="clear" w:color="auto" w:fill="FFFFFF"/>
        </w:rPr>
        <w:t>using</w:t>
      </w:r>
      <w:r w:rsidR="008434BC" w:rsidRPr="00BB0C95">
        <w:rPr>
          <w:rFonts w:asciiTheme="minorHAnsi" w:hAnsiTheme="minorHAnsi" w:cs="Arial"/>
          <w:color w:val="000000"/>
          <w:sz w:val="20"/>
          <w:szCs w:val="20"/>
          <w:shd w:val="clear" w:color="auto" w:fill="FFFFFF"/>
        </w:rPr>
        <w:t xml:space="preserve"> </w:t>
      </w:r>
      <w:r w:rsidR="00380537" w:rsidRPr="00BB0C95">
        <w:rPr>
          <w:rFonts w:asciiTheme="minorHAnsi" w:hAnsiTheme="minorHAnsi" w:cs="Arial"/>
          <w:color w:val="000000"/>
          <w:sz w:val="20"/>
          <w:szCs w:val="20"/>
          <w:shd w:val="clear" w:color="auto" w:fill="FFFFFF"/>
        </w:rPr>
        <w:t>placebo-controlled data</w:t>
      </w:r>
      <w:r w:rsidR="00055EFD">
        <w:rPr>
          <w:rFonts w:asciiTheme="minorHAnsi" w:hAnsiTheme="minorHAnsi" w:cs="Arial"/>
          <w:color w:val="000000"/>
          <w:sz w:val="20"/>
          <w:szCs w:val="20"/>
          <w:shd w:val="clear" w:color="auto" w:fill="FFFFFF"/>
        </w:rPr>
        <w:t xml:space="preserve"> aiming to</w:t>
      </w:r>
      <w:r w:rsidR="00380537" w:rsidRPr="00BB0C95">
        <w:rPr>
          <w:rFonts w:asciiTheme="minorHAnsi" w:hAnsiTheme="minorHAnsi" w:cs="Arial"/>
          <w:color w:val="000000"/>
          <w:sz w:val="20"/>
          <w:szCs w:val="20"/>
          <w:shd w:val="clear" w:color="auto" w:fill="FFFFFF"/>
        </w:rPr>
        <w:t xml:space="preserve"> </w:t>
      </w:r>
      <w:r w:rsidR="00844E8E">
        <w:rPr>
          <w:rFonts w:asciiTheme="minorHAnsi" w:hAnsiTheme="minorHAnsi" w:cs="Arial"/>
          <w:color w:val="000000"/>
          <w:sz w:val="20"/>
          <w:szCs w:val="20"/>
          <w:shd w:val="clear" w:color="auto" w:fill="FFFFFF"/>
        </w:rPr>
        <w:t>examin</w:t>
      </w:r>
      <w:r w:rsidR="00055EFD">
        <w:rPr>
          <w:rFonts w:asciiTheme="minorHAnsi" w:hAnsiTheme="minorHAnsi" w:cs="Arial"/>
          <w:color w:val="000000"/>
          <w:sz w:val="20"/>
          <w:szCs w:val="20"/>
          <w:shd w:val="clear" w:color="auto" w:fill="FFFFFF"/>
        </w:rPr>
        <w:t>e</w:t>
      </w:r>
      <w:r w:rsidR="00380537" w:rsidRPr="00BB0C95">
        <w:rPr>
          <w:rFonts w:asciiTheme="minorHAnsi" w:hAnsiTheme="minorHAnsi" w:cs="Arial"/>
          <w:color w:val="000000"/>
          <w:sz w:val="20"/>
          <w:szCs w:val="20"/>
          <w:shd w:val="clear" w:color="auto" w:fill="FFFFFF"/>
        </w:rPr>
        <w:t xml:space="preserve"> the relationship between antipsychotic-associated metabolic change and baseline body</w:t>
      </w:r>
      <w:r w:rsidR="00D0139D">
        <w:rPr>
          <w:rFonts w:asciiTheme="minorHAnsi" w:hAnsiTheme="minorHAnsi" w:cs="Arial"/>
          <w:color w:val="000000"/>
          <w:sz w:val="20"/>
          <w:szCs w:val="20"/>
          <w:shd w:val="clear" w:color="auto" w:fill="FFFFFF"/>
        </w:rPr>
        <w:t>-</w:t>
      </w:r>
      <w:r w:rsidR="00380537" w:rsidRPr="00BB0C95">
        <w:rPr>
          <w:rFonts w:asciiTheme="minorHAnsi" w:hAnsiTheme="minorHAnsi" w:cs="Arial"/>
          <w:color w:val="000000"/>
          <w:sz w:val="20"/>
          <w:szCs w:val="20"/>
          <w:shd w:val="clear" w:color="auto" w:fill="FFFFFF"/>
        </w:rPr>
        <w:t>weight, baseline level of a given parameter (e.g. baseline</w:t>
      </w:r>
      <w:r w:rsidR="00B26C30">
        <w:rPr>
          <w:rFonts w:asciiTheme="minorHAnsi" w:hAnsiTheme="minorHAnsi" w:cs="Arial"/>
          <w:color w:val="000000"/>
          <w:sz w:val="20"/>
          <w:szCs w:val="20"/>
          <w:shd w:val="clear" w:color="auto" w:fill="FFFFFF"/>
        </w:rPr>
        <w:t>-</w:t>
      </w:r>
      <w:r w:rsidR="00380537" w:rsidRPr="00BB0C95">
        <w:rPr>
          <w:rFonts w:asciiTheme="minorHAnsi" w:hAnsiTheme="minorHAnsi" w:cs="Arial"/>
          <w:color w:val="000000"/>
          <w:sz w:val="20"/>
          <w:szCs w:val="20"/>
          <w:shd w:val="clear" w:color="auto" w:fill="FFFFFF"/>
        </w:rPr>
        <w:t>glucose if examining glucose</w:t>
      </w:r>
      <w:r w:rsidR="00650B89">
        <w:rPr>
          <w:rFonts w:asciiTheme="minorHAnsi" w:hAnsiTheme="minorHAnsi" w:cs="Arial"/>
          <w:color w:val="000000"/>
          <w:sz w:val="20"/>
          <w:szCs w:val="20"/>
          <w:shd w:val="clear" w:color="auto" w:fill="FFFFFF"/>
        </w:rPr>
        <w:t xml:space="preserve"> change</w:t>
      </w:r>
      <w:r w:rsidR="00380537" w:rsidRPr="00BB0C95">
        <w:rPr>
          <w:rFonts w:asciiTheme="minorHAnsi" w:hAnsiTheme="minorHAnsi" w:cs="Arial"/>
          <w:color w:val="000000"/>
          <w:sz w:val="20"/>
          <w:szCs w:val="20"/>
          <w:shd w:val="clear" w:color="auto" w:fill="FFFFFF"/>
        </w:rPr>
        <w:t>), age, gender (%male),</w:t>
      </w:r>
      <w:r w:rsidR="00E046C7">
        <w:rPr>
          <w:rFonts w:asciiTheme="minorHAnsi" w:hAnsiTheme="minorHAnsi" w:cs="Arial"/>
          <w:color w:val="000000"/>
          <w:sz w:val="20"/>
          <w:szCs w:val="20"/>
          <w:shd w:val="clear" w:color="auto" w:fill="FFFFFF"/>
        </w:rPr>
        <w:t xml:space="preserve"> and</w:t>
      </w:r>
      <w:r w:rsidR="00380537" w:rsidRPr="00BB0C95">
        <w:rPr>
          <w:rFonts w:asciiTheme="minorHAnsi" w:hAnsiTheme="minorHAnsi" w:cs="Arial"/>
          <w:color w:val="000000"/>
          <w:sz w:val="20"/>
          <w:szCs w:val="20"/>
          <w:shd w:val="clear" w:color="auto" w:fill="FFFFFF"/>
        </w:rPr>
        <w:t xml:space="preserve"> ethnicity (%non-Caucasian</w:t>
      </w:r>
      <w:r w:rsidR="00E046C7">
        <w:rPr>
          <w:rFonts w:asciiTheme="minorHAnsi" w:hAnsiTheme="minorHAnsi" w:cs="Arial"/>
          <w:color w:val="000000"/>
          <w:sz w:val="20"/>
          <w:szCs w:val="20"/>
          <w:shd w:val="clear" w:color="auto" w:fill="FFFFFF"/>
        </w:rPr>
        <w:t>).</w:t>
      </w:r>
      <w:r w:rsidR="00380537" w:rsidRPr="00BB0C95">
        <w:rPr>
          <w:rFonts w:asciiTheme="minorHAnsi" w:hAnsiTheme="minorHAnsi" w:cs="Arial"/>
          <w:color w:val="000000"/>
          <w:sz w:val="20"/>
          <w:szCs w:val="20"/>
          <w:shd w:val="clear" w:color="auto" w:fill="FFFFFF"/>
        </w:rPr>
        <w:t xml:space="preserve"> </w:t>
      </w:r>
      <w:r w:rsidR="0024567E">
        <w:rPr>
          <w:rFonts w:asciiTheme="minorHAnsi" w:hAnsiTheme="minorHAnsi" w:cs="Arial"/>
          <w:color w:val="000000"/>
          <w:sz w:val="20"/>
          <w:szCs w:val="20"/>
          <w:shd w:val="clear" w:color="auto" w:fill="FFFFFF"/>
        </w:rPr>
        <w:t xml:space="preserve">In these meta-regressions, if a study had multiple active arms, </w:t>
      </w:r>
      <w:r w:rsidR="00E25304">
        <w:rPr>
          <w:rFonts w:asciiTheme="minorHAnsi" w:hAnsiTheme="minorHAnsi" w:cs="Arial"/>
          <w:color w:val="000000"/>
          <w:sz w:val="20"/>
          <w:szCs w:val="20"/>
          <w:shd w:val="clear" w:color="auto" w:fill="FFFFFF"/>
        </w:rPr>
        <w:t xml:space="preserve"> </w:t>
      </w:r>
      <w:r w:rsidR="004A0695">
        <w:rPr>
          <w:rFonts w:asciiTheme="minorHAnsi" w:hAnsiTheme="minorHAnsi" w:cs="Arial"/>
          <w:color w:val="000000"/>
          <w:sz w:val="20"/>
          <w:szCs w:val="20"/>
          <w:shd w:val="clear" w:color="auto" w:fill="FFFFFF"/>
        </w:rPr>
        <w:t xml:space="preserve">estimates for each arm were merged, as described </w:t>
      </w:r>
      <w:r w:rsidR="0018681C">
        <w:rPr>
          <w:rFonts w:asciiTheme="minorHAnsi" w:hAnsiTheme="minorHAnsi" w:cs="Arial"/>
          <w:color w:val="000000"/>
          <w:sz w:val="20"/>
          <w:szCs w:val="20"/>
          <w:shd w:val="clear" w:color="auto" w:fill="FFFFFF"/>
        </w:rPr>
        <w:t>in the ‘Data Extraction and Processing’ section</w:t>
      </w:r>
      <w:r w:rsidR="004A0695">
        <w:rPr>
          <w:rFonts w:asciiTheme="minorHAnsi" w:hAnsiTheme="minorHAnsi" w:cs="Arial"/>
          <w:color w:val="000000"/>
          <w:sz w:val="20"/>
          <w:szCs w:val="20"/>
          <w:shd w:val="clear" w:color="auto" w:fill="FFFFFF"/>
        </w:rPr>
        <w:t>.</w:t>
      </w:r>
      <w:r w:rsidR="004A0695" w:rsidRPr="004A0695">
        <w:rPr>
          <w:rFonts w:asciiTheme="minorHAnsi" w:hAnsiTheme="minorHAnsi" w:cs="Arial"/>
          <w:sz w:val="20"/>
          <w:szCs w:val="20"/>
        </w:rPr>
        <w:fldChar w:fldCharType="begin"/>
      </w:r>
      <w:r w:rsidR="004A0695" w:rsidRPr="004A0695">
        <w:rPr>
          <w:rFonts w:asciiTheme="minorHAnsi" w:hAnsiTheme="minorHAnsi" w:cs="Arial"/>
          <w:sz w:val="20"/>
          <w:szCs w:val="20"/>
        </w:rPr>
        <w:instrText xml:space="preserve"> ADDIN EN.CITE &lt;EndNote&gt;&lt;Cite&gt;&lt;Author&gt;Higgins&lt;/Author&gt;&lt;Year&gt;2011&lt;/Year&gt;&lt;RecNum&gt;10915&lt;/RecNum&gt;&lt;DisplayText&gt;&lt;style face="superscript"&gt;12&lt;/style&gt;&lt;/DisplayText&gt;&lt;record&gt;&lt;rec-number&gt;10915&lt;/rec-number&gt;&lt;foreign-keys&gt;&lt;key app="EN" db-id="edzp25s9wp029befe06xpwdbatarp2w2dw20" timestamp="1561825766"&gt;10915&lt;/key&gt;&lt;/foreign-keys&gt;&lt;ref-type name="Journal Article"&gt;17&lt;/ref-type&gt;&lt;contributors&gt;&lt;authors&gt;&lt;author&gt;Higgins, P.T.&lt;/author&gt;&lt;author&gt;Green, S.&lt;/author&gt;&lt;/authors&gt;&lt;/contributors&gt;&lt;titles&gt;&lt;title&gt;Cochrane Handbook for Systematic Reviews of Interventions Version 5.1.0 (updated March 2011)&lt;/title&gt;&lt;/titles&gt;&lt;dates&gt;&lt;year&gt;2011&lt;/year&gt;&lt;/dates&gt;&lt;urls&gt;&lt;/urls&gt;&lt;/record&gt;&lt;/Cite&gt;&lt;/EndNote&gt;</w:instrText>
      </w:r>
      <w:r w:rsidR="004A0695" w:rsidRPr="004A0695">
        <w:rPr>
          <w:rFonts w:asciiTheme="minorHAnsi" w:hAnsiTheme="minorHAnsi" w:cs="Arial"/>
          <w:sz w:val="20"/>
          <w:szCs w:val="20"/>
        </w:rPr>
        <w:fldChar w:fldCharType="separate"/>
      </w:r>
      <w:r w:rsidR="004A0695" w:rsidRPr="004A0695">
        <w:rPr>
          <w:rFonts w:asciiTheme="minorHAnsi" w:hAnsiTheme="minorHAnsi" w:cs="Arial"/>
          <w:noProof/>
          <w:sz w:val="20"/>
          <w:szCs w:val="20"/>
          <w:vertAlign w:val="superscript"/>
        </w:rPr>
        <w:t>12</w:t>
      </w:r>
      <w:r w:rsidR="004A0695" w:rsidRPr="004A0695">
        <w:rPr>
          <w:rFonts w:asciiTheme="minorHAnsi" w:hAnsiTheme="minorHAnsi" w:cs="Arial"/>
          <w:sz w:val="20"/>
          <w:szCs w:val="20"/>
        </w:rPr>
        <w:fldChar w:fldCharType="end"/>
      </w:r>
    </w:p>
    <w:p w14:paraId="0BF96259" w14:textId="38EAF293" w:rsidR="00380537" w:rsidRPr="008F02A8" w:rsidRDefault="00667B7B" w:rsidP="00380537">
      <w:pPr>
        <w:pStyle w:val="NormalWeb"/>
        <w:shd w:val="clear" w:color="auto" w:fill="FFFFFF"/>
        <w:spacing w:line="480" w:lineRule="auto"/>
        <w:jc w:val="both"/>
        <w:rPr>
          <w:rFonts w:asciiTheme="minorHAnsi" w:hAnsiTheme="minorHAnsi" w:cs="Arial"/>
          <w:b/>
          <w:sz w:val="20"/>
          <w:szCs w:val="20"/>
        </w:rPr>
      </w:pPr>
      <w:r w:rsidRPr="008F02A8">
        <w:rPr>
          <w:rFonts w:asciiTheme="minorHAnsi" w:hAnsiTheme="minorHAnsi" w:cs="Arial"/>
          <w:b/>
          <w:sz w:val="20"/>
          <w:szCs w:val="20"/>
        </w:rPr>
        <w:t>Assessing</w:t>
      </w:r>
      <w:r w:rsidR="00380537" w:rsidRPr="008F02A8">
        <w:rPr>
          <w:rFonts w:asciiTheme="minorHAnsi" w:hAnsiTheme="minorHAnsi" w:cs="Arial"/>
          <w:b/>
          <w:sz w:val="20"/>
          <w:szCs w:val="20"/>
        </w:rPr>
        <w:t xml:space="preserve"> </w:t>
      </w:r>
      <w:r w:rsidR="00D224CA" w:rsidRPr="008F02A8">
        <w:rPr>
          <w:rFonts w:asciiTheme="minorHAnsi" w:hAnsiTheme="minorHAnsi" w:cs="Arial"/>
          <w:b/>
          <w:sz w:val="20"/>
          <w:szCs w:val="20"/>
        </w:rPr>
        <w:t xml:space="preserve">the </w:t>
      </w:r>
      <w:r w:rsidR="00380537" w:rsidRPr="008F02A8">
        <w:rPr>
          <w:rFonts w:asciiTheme="minorHAnsi" w:hAnsiTheme="minorHAnsi" w:cs="Arial"/>
          <w:b/>
          <w:sz w:val="20"/>
          <w:szCs w:val="20"/>
        </w:rPr>
        <w:t>relationship between alterations in metabolic parameter</w:t>
      </w:r>
      <w:r w:rsidRPr="008F02A8">
        <w:rPr>
          <w:rFonts w:asciiTheme="minorHAnsi" w:hAnsiTheme="minorHAnsi" w:cs="Arial"/>
          <w:b/>
          <w:sz w:val="20"/>
          <w:szCs w:val="20"/>
        </w:rPr>
        <w:t>s</w:t>
      </w:r>
      <w:r w:rsidR="00380537" w:rsidRPr="008F02A8">
        <w:rPr>
          <w:rFonts w:asciiTheme="minorHAnsi" w:hAnsiTheme="minorHAnsi" w:cs="Arial"/>
          <w:b/>
          <w:sz w:val="20"/>
          <w:szCs w:val="20"/>
        </w:rPr>
        <w:t xml:space="preserve"> and psychopathology</w:t>
      </w:r>
    </w:p>
    <w:p w14:paraId="793EB3FD" w14:textId="1D7FE9DF" w:rsidR="00380537" w:rsidRPr="00BB0C95" w:rsidRDefault="00380537" w:rsidP="00380537">
      <w:pPr>
        <w:pStyle w:val="Heading1"/>
        <w:shd w:val="clear" w:color="auto" w:fill="FFFFFF"/>
        <w:spacing w:before="360" w:beforeAutospacing="0" w:after="120" w:afterAutospacing="0" w:line="480" w:lineRule="auto"/>
        <w:jc w:val="both"/>
        <w:rPr>
          <w:rFonts w:asciiTheme="minorHAnsi" w:hAnsiTheme="minorHAnsi" w:cs="Arial"/>
          <w:color w:val="333333"/>
          <w:sz w:val="20"/>
          <w:szCs w:val="20"/>
        </w:rPr>
      </w:pPr>
      <w:r w:rsidRPr="00BB0C95">
        <w:rPr>
          <w:rFonts w:asciiTheme="minorHAnsi" w:hAnsiTheme="minorHAnsi" w:cs="Arial"/>
          <w:b w:val="0"/>
          <w:color w:val="000000"/>
          <w:sz w:val="20"/>
          <w:szCs w:val="20"/>
          <w:bdr w:val="none" w:sz="0" w:space="0" w:color="auto" w:frame="1"/>
        </w:rPr>
        <w:t xml:space="preserve">The </w:t>
      </w:r>
      <w:r w:rsidR="0042092A">
        <w:rPr>
          <w:rFonts w:asciiTheme="minorHAnsi" w:hAnsiTheme="minorHAnsi" w:cs="Arial"/>
          <w:b w:val="0"/>
          <w:color w:val="000000"/>
          <w:sz w:val="20"/>
          <w:szCs w:val="20"/>
          <w:bdr w:val="none" w:sz="0" w:space="0" w:color="auto" w:frame="1"/>
        </w:rPr>
        <w:t>relationship</w:t>
      </w:r>
      <w:r w:rsidR="0042092A" w:rsidRPr="00BB0C95">
        <w:rPr>
          <w:rFonts w:asciiTheme="minorHAnsi" w:hAnsiTheme="minorHAnsi" w:cs="Arial"/>
          <w:b w:val="0"/>
          <w:color w:val="000000"/>
          <w:sz w:val="20"/>
          <w:szCs w:val="20"/>
          <w:bdr w:val="none" w:sz="0" w:space="0" w:color="auto" w:frame="1"/>
        </w:rPr>
        <w:t xml:space="preserve"> </w:t>
      </w:r>
      <w:r w:rsidRPr="00BB0C95">
        <w:rPr>
          <w:rFonts w:asciiTheme="minorHAnsi" w:hAnsiTheme="minorHAnsi" w:cs="Arial"/>
          <w:b w:val="0"/>
          <w:color w:val="000000"/>
          <w:sz w:val="20"/>
          <w:szCs w:val="20"/>
          <w:bdr w:val="none" w:sz="0" w:space="0" w:color="auto" w:frame="1"/>
        </w:rPr>
        <w:t>between metabolic change and psychopathology</w:t>
      </w:r>
      <w:r w:rsidR="00B0388C">
        <w:rPr>
          <w:rFonts w:asciiTheme="minorHAnsi" w:hAnsiTheme="minorHAnsi" w:cs="Arial"/>
          <w:b w:val="0"/>
          <w:color w:val="000000"/>
          <w:sz w:val="20"/>
          <w:szCs w:val="20"/>
          <w:bdr w:val="none" w:sz="0" w:space="0" w:color="auto" w:frame="1"/>
        </w:rPr>
        <w:t xml:space="preserve"> change</w:t>
      </w:r>
      <w:r w:rsidRPr="00BB0C95">
        <w:rPr>
          <w:rFonts w:asciiTheme="minorHAnsi" w:hAnsiTheme="minorHAnsi" w:cs="Arial"/>
          <w:b w:val="0"/>
          <w:color w:val="000000"/>
          <w:sz w:val="20"/>
          <w:szCs w:val="20"/>
          <w:bdr w:val="none" w:sz="0" w:space="0" w:color="auto" w:frame="1"/>
        </w:rPr>
        <w:t xml:space="preserve"> is uncertain. </w:t>
      </w:r>
      <w:r w:rsidR="00186877">
        <w:rPr>
          <w:rFonts w:asciiTheme="minorHAnsi" w:hAnsiTheme="minorHAnsi" w:cs="Arial"/>
          <w:b w:val="0"/>
          <w:color w:val="000000"/>
          <w:sz w:val="20"/>
          <w:szCs w:val="20"/>
          <w:bdr w:val="none" w:sz="0" w:space="0" w:color="auto" w:frame="1"/>
        </w:rPr>
        <w:t>T</w:t>
      </w:r>
      <w:r w:rsidR="0042092A">
        <w:rPr>
          <w:rFonts w:asciiTheme="minorHAnsi" w:hAnsiTheme="minorHAnsi" w:cs="Arial"/>
          <w:b w:val="0"/>
          <w:color w:val="000000"/>
          <w:sz w:val="20"/>
          <w:szCs w:val="20"/>
          <w:bdr w:val="none" w:sz="0" w:space="0" w:color="auto" w:frame="1"/>
        </w:rPr>
        <w:t>o examine whether these two outcomes are associated</w:t>
      </w:r>
      <w:r w:rsidRPr="00BB0C95">
        <w:rPr>
          <w:rFonts w:asciiTheme="minorHAnsi" w:hAnsiTheme="minorHAnsi" w:cs="Arial"/>
          <w:b w:val="0"/>
          <w:color w:val="000000"/>
          <w:sz w:val="20"/>
          <w:szCs w:val="20"/>
          <w:bdr w:val="none" w:sz="0" w:space="0" w:color="auto" w:frame="1"/>
        </w:rPr>
        <w:t>, we perform</w:t>
      </w:r>
      <w:r w:rsidR="008E08A8">
        <w:rPr>
          <w:rFonts w:asciiTheme="minorHAnsi" w:hAnsiTheme="minorHAnsi" w:cs="Arial"/>
          <w:b w:val="0"/>
          <w:color w:val="000000"/>
          <w:sz w:val="20"/>
          <w:szCs w:val="20"/>
          <w:bdr w:val="none" w:sz="0" w:space="0" w:color="auto" w:frame="1"/>
        </w:rPr>
        <w:t>ed</w:t>
      </w:r>
      <w:r w:rsidRPr="00BB0C95">
        <w:rPr>
          <w:rFonts w:asciiTheme="minorHAnsi" w:hAnsiTheme="minorHAnsi" w:cs="Arial"/>
          <w:b w:val="0"/>
          <w:color w:val="000000"/>
          <w:sz w:val="20"/>
          <w:szCs w:val="20"/>
          <w:bdr w:val="none" w:sz="0" w:space="0" w:color="auto" w:frame="1"/>
        </w:rPr>
        <w:t xml:space="preserve"> </w:t>
      </w:r>
      <w:r w:rsidR="0073270E">
        <w:rPr>
          <w:rFonts w:asciiTheme="minorHAnsi" w:hAnsiTheme="minorHAnsi" w:cs="Arial"/>
          <w:b w:val="0"/>
          <w:color w:val="000000"/>
          <w:sz w:val="20"/>
          <w:szCs w:val="20"/>
          <w:bdr w:val="none" w:sz="0" w:space="0" w:color="auto" w:frame="1"/>
        </w:rPr>
        <w:t xml:space="preserve">additional </w:t>
      </w:r>
      <w:r w:rsidR="0042092A">
        <w:rPr>
          <w:rFonts w:asciiTheme="minorHAnsi" w:hAnsiTheme="minorHAnsi" w:cs="Arial"/>
          <w:b w:val="0"/>
          <w:color w:val="000000"/>
          <w:sz w:val="20"/>
          <w:szCs w:val="20"/>
          <w:bdr w:val="none" w:sz="0" w:space="0" w:color="auto" w:frame="1"/>
        </w:rPr>
        <w:t>bivariate</w:t>
      </w:r>
      <w:r w:rsidR="0042092A" w:rsidRPr="00BB0C95">
        <w:rPr>
          <w:rFonts w:asciiTheme="minorHAnsi" w:hAnsiTheme="minorHAnsi" w:cs="Arial"/>
          <w:b w:val="0"/>
          <w:color w:val="000000"/>
          <w:sz w:val="20"/>
          <w:szCs w:val="20"/>
          <w:bdr w:val="none" w:sz="0" w:space="0" w:color="auto" w:frame="1"/>
        </w:rPr>
        <w:t xml:space="preserve"> </w:t>
      </w:r>
      <w:r w:rsidRPr="00BB0C95">
        <w:rPr>
          <w:rFonts w:asciiTheme="minorHAnsi" w:hAnsiTheme="minorHAnsi" w:cs="Arial"/>
          <w:b w:val="0"/>
          <w:color w:val="000000"/>
          <w:sz w:val="20"/>
          <w:szCs w:val="20"/>
          <w:bdr w:val="none" w:sz="0" w:space="0" w:color="auto" w:frame="1"/>
        </w:rPr>
        <w:t>meta-</w:t>
      </w:r>
      <w:r w:rsidR="00055EFD" w:rsidRPr="00BB0C95">
        <w:rPr>
          <w:rFonts w:asciiTheme="minorHAnsi" w:hAnsiTheme="minorHAnsi" w:cs="Arial"/>
          <w:b w:val="0"/>
          <w:color w:val="000000"/>
          <w:sz w:val="20"/>
          <w:szCs w:val="20"/>
          <w:bdr w:val="none" w:sz="0" w:space="0" w:color="auto" w:frame="1"/>
        </w:rPr>
        <w:t>analys</w:t>
      </w:r>
      <w:r w:rsidR="00055EFD">
        <w:rPr>
          <w:rFonts w:asciiTheme="minorHAnsi" w:hAnsiTheme="minorHAnsi" w:cs="Arial"/>
          <w:b w:val="0"/>
          <w:color w:val="000000"/>
          <w:sz w:val="20"/>
          <w:szCs w:val="20"/>
          <w:bdr w:val="none" w:sz="0" w:space="0" w:color="auto" w:frame="1"/>
        </w:rPr>
        <w:t>e</w:t>
      </w:r>
      <w:r w:rsidR="00055EFD" w:rsidRPr="00BB0C95">
        <w:rPr>
          <w:rFonts w:asciiTheme="minorHAnsi" w:hAnsiTheme="minorHAnsi" w:cs="Arial"/>
          <w:b w:val="0"/>
          <w:color w:val="000000"/>
          <w:sz w:val="20"/>
          <w:szCs w:val="20"/>
          <w:bdr w:val="none" w:sz="0" w:space="0" w:color="auto" w:frame="1"/>
        </w:rPr>
        <w:t>s</w:t>
      </w:r>
      <w:r w:rsidR="0042092A">
        <w:rPr>
          <w:rFonts w:asciiTheme="minorHAnsi" w:hAnsiTheme="minorHAnsi" w:cs="Arial"/>
          <w:b w:val="0"/>
          <w:color w:val="000000"/>
          <w:sz w:val="20"/>
          <w:szCs w:val="20"/>
          <w:bdr w:val="none" w:sz="0" w:space="0" w:color="auto" w:frame="1"/>
        </w:rPr>
        <w:t xml:space="preserve"> using</w:t>
      </w:r>
      <w:r w:rsidR="0042092A" w:rsidRPr="00BB0C95">
        <w:rPr>
          <w:rFonts w:asciiTheme="minorHAnsi" w:hAnsiTheme="minorHAnsi" w:cs="Arial"/>
          <w:b w:val="0"/>
          <w:color w:val="000000"/>
          <w:sz w:val="20"/>
          <w:szCs w:val="20"/>
          <w:bdr w:val="none" w:sz="0" w:space="0" w:color="auto" w:frame="1"/>
        </w:rPr>
        <w:t xml:space="preserve"> placebo-controlled data</w:t>
      </w:r>
      <w:r w:rsidR="0042092A">
        <w:rPr>
          <w:rFonts w:asciiTheme="minorHAnsi" w:hAnsiTheme="minorHAnsi" w:cs="Arial"/>
          <w:b w:val="0"/>
          <w:color w:val="000000"/>
          <w:sz w:val="20"/>
          <w:szCs w:val="20"/>
          <w:bdr w:val="none" w:sz="0" w:space="0" w:color="auto" w:frame="1"/>
        </w:rPr>
        <w:t>.</w:t>
      </w:r>
      <w:r w:rsidR="00055EFD" w:rsidRPr="00BB0C95">
        <w:rPr>
          <w:rFonts w:asciiTheme="minorHAnsi" w:hAnsiTheme="minorHAnsi" w:cs="Arial"/>
          <w:b w:val="0"/>
          <w:color w:val="000000"/>
          <w:sz w:val="20"/>
          <w:szCs w:val="20"/>
          <w:bdr w:val="none" w:sz="0" w:space="0" w:color="auto" w:frame="1"/>
        </w:rPr>
        <w:t xml:space="preserve"> </w:t>
      </w:r>
      <w:r w:rsidR="0042092A">
        <w:rPr>
          <w:rFonts w:asciiTheme="minorHAnsi" w:hAnsiTheme="minorHAnsi" w:cs="Arial"/>
          <w:b w:val="0"/>
          <w:color w:val="000000"/>
          <w:sz w:val="20"/>
          <w:szCs w:val="20"/>
          <w:bdr w:val="none" w:sz="0" w:space="0" w:color="auto" w:frame="1"/>
        </w:rPr>
        <w:t>We meta-analysed the</w:t>
      </w:r>
      <w:r w:rsidRPr="00BB0C95">
        <w:rPr>
          <w:rFonts w:asciiTheme="minorHAnsi" w:hAnsiTheme="minorHAnsi" w:cs="Arial"/>
          <w:b w:val="0"/>
          <w:color w:val="000000"/>
          <w:sz w:val="20"/>
          <w:szCs w:val="20"/>
          <w:bdr w:val="none" w:sz="0" w:space="0" w:color="auto" w:frame="1"/>
        </w:rPr>
        <w:t xml:space="preserve"> </w:t>
      </w:r>
      <w:r w:rsidR="00186877">
        <w:rPr>
          <w:rFonts w:asciiTheme="minorHAnsi" w:hAnsiTheme="minorHAnsi" w:cs="Arial"/>
          <w:b w:val="0"/>
          <w:color w:val="000000"/>
          <w:sz w:val="20"/>
          <w:szCs w:val="20"/>
          <w:bdr w:val="none" w:sz="0" w:space="0" w:color="auto" w:frame="1"/>
        </w:rPr>
        <w:t xml:space="preserve">MD </w:t>
      </w:r>
      <w:r w:rsidRPr="00BB0C95">
        <w:rPr>
          <w:rFonts w:asciiTheme="minorHAnsi" w:hAnsiTheme="minorHAnsi" w:cs="Arial"/>
          <w:b w:val="0"/>
          <w:color w:val="000000"/>
          <w:sz w:val="20"/>
          <w:szCs w:val="20"/>
          <w:bdr w:val="none" w:sz="0" w:space="0" w:color="auto" w:frame="1"/>
        </w:rPr>
        <w:t>for change in weight/BMI</w:t>
      </w:r>
      <w:r w:rsidR="008F3E6C">
        <w:rPr>
          <w:rFonts w:asciiTheme="minorHAnsi" w:hAnsiTheme="minorHAnsi" w:cs="Arial"/>
          <w:b w:val="0"/>
          <w:color w:val="000000"/>
          <w:sz w:val="20"/>
          <w:szCs w:val="20"/>
          <w:bdr w:val="none" w:sz="0" w:space="0" w:color="auto" w:frame="1"/>
        </w:rPr>
        <w:t>/metabolic parameter</w:t>
      </w:r>
      <w:r w:rsidRPr="00BB0C95">
        <w:rPr>
          <w:rFonts w:asciiTheme="minorHAnsi" w:hAnsiTheme="minorHAnsi" w:cs="Arial"/>
          <w:b w:val="0"/>
          <w:color w:val="000000"/>
          <w:sz w:val="20"/>
          <w:szCs w:val="20"/>
          <w:bdr w:val="none" w:sz="0" w:space="0" w:color="auto" w:frame="1"/>
        </w:rPr>
        <w:t xml:space="preserve"> and SMD for change in total</w:t>
      </w:r>
      <w:r w:rsidR="000357CE">
        <w:rPr>
          <w:rFonts w:asciiTheme="minorHAnsi" w:hAnsiTheme="minorHAnsi" w:cs="Arial"/>
          <w:b w:val="0"/>
          <w:color w:val="000000"/>
          <w:sz w:val="20"/>
          <w:szCs w:val="20"/>
          <w:bdr w:val="none" w:sz="0" w:space="0" w:color="auto" w:frame="1"/>
        </w:rPr>
        <w:t>-</w:t>
      </w:r>
      <w:r w:rsidRPr="00BB0C95">
        <w:rPr>
          <w:rFonts w:asciiTheme="minorHAnsi" w:hAnsiTheme="minorHAnsi" w:cs="Arial"/>
          <w:b w:val="0"/>
          <w:color w:val="000000"/>
          <w:sz w:val="20"/>
          <w:szCs w:val="20"/>
          <w:bdr w:val="none" w:sz="0" w:space="0" w:color="auto" w:frame="1"/>
        </w:rPr>
        <w:lastRenderedPageBreak/>
        <w:t>symptoms</w:t>
      </w:r>
      <w:r w:rsidR="00FC633A">
        <w:rPr>
          <w:rFonts w:asciiTheme="minorHAnsi" w:hAnsiTheme="minorHAnsi" w:cs="Arial"/>
          <w:b w:val="0"/>
          <w:color w:val="000000"/>
          <w:sz w:val="20"/>
          <w:szCs w:val="20"/>
          <w:bdr w:val="none" w:sz="0" w:space="0" w:color="auto" w:frame="1"/>
        </w:rPr>
        <w:t xml:space="preserve"> (assessed using PANSS or BPRS)</w:t>
      </w:r>
      <w:r w:rsidRPr="00BB0C95">
        <w:rPr>
          <w:rFonts w:asciiTheme="minorHAnsi" w:hAnsiTheme="minorHAnsi" w:cs="Arial"/>
          <w:b w:val="0"/>
          <w:color w:val="333333"/>
          <w:sz w:val="20"/>
          <w:szCs w:val="20"/>
        </w:rPr>
        <w:t>.</w:t>
      </w:r>
      <w:r w:rsidRPr="00BB0C95">
        <w:rPr>
          <w:rFonts w:asciiTheme="minorHAnsi" w:hAnsiTheme="minorHAnsi" w:cs="Arial"/>
          <w:b w:val="0"/>
          <w:sz w:val="20"/>
          <w:szCs w:val="20"/>
        </w:rPr>
        <w:t xml:space="preserve"> </w:t>
      </w:r>
      <w:r w:rsidR="008A655A">
        <w:rPr>
          <w:rFonts w:asciiTheme="minorHAnsi" w:hAnsiTheme="minorHAnsi" w:cs="Arial"/>
          <w:b w:val="0"/>
          <w:sz w:val="20"/>
          <w:szCs w:val="20"/>
        </w:rPr>
        <w:t>Given that within-study correlations between the outcomes were not reported, w</w:t>
      </w:r>
      <w:r w:rsidR="00BB1F47">
        <w:rPr>
          <w:rFonts w:asciiTheme="minorHAnsi" w:hAnsiTheme="minorHAnsi" w:cs="Arial"/>
          <w:b w:val="0"/>
          <w:sz w:val="20"/>
          <w:szCs w:val="20"/>
        </w:rPr>
        <w:t>e employed</w:t>
      </w:r>
      <w:r w:rsidRPr="00BB0C95">
        <w:rPr>
          <w:rFonts w:asciiTheme="minorHAnsi" w:hAnsiTheme="minorHAnsi" w:cs="Arial"/>
          <w:b w:val="0"/>
          <w:sz w:val="20"/>
          <w:szCs w:val="20"/>
        </w:rPr>
        <w:t xml:space="preserve"> </w:t>
      </w:r>
      <w:r w:rsidR="00DE02FE">
        <w:rPr>
          <w:rFonts w:asciiTheme="minorHAnsi" w:hAnsiTheme="minorHAnsi" w:cs="Arial"/>
          <w:b w:val="0"/>
          <w:sz w:val="20"/>
          <w:szCs w:val="20"/>
        </w:rPr>
        <w:t xml:space="preserve">a </w:t>
      </w:r>
      <w:r w:rsidRPr="00BB0C95">
        <w:rPr>
          <w:rFonts w:asciiTheme="minorHAnsi" w:hAnsiTheme="minorHAnsi" w:cs="Arial"/>
          <w:b w:val="0"/>
          <w:sz w:val="20"/>
          <w:szCs w:val="20"/>
        </w:rPr>
        <w:t>model proposed by Riley and colleagues</w:t>
      </w:r>
      <w:r w:rsidR="008A655A">
        <w:rPr>
          <w:rFonts w:asciiTheme="minorHAnsi" w:hAnsiTheme="minorHAnsi" w:cs="Arial"/>
          <w:b w:val="0"/>
          <w:sz w:val="20"/>
          <w:szCs w:val="20"/>
        </w:rPr>
        <w:t xml:space="preserve"> which overcomes this problem</w:t>
      </w:r>
      <w:r w:rsidR="00DE02FE">
        <w:rPr>
          <w:rFonts w:asciiTheme="minorHAnsi" w:hAnsiTheme="minorHAnsi" w:cs="Arial"/>
          <w:b w:val="0"/>
          <w:sz w:val="20"/>
          <w:szCs w:val="20"/>
        </w:rPr>
        <w:t>,</w:t>
      </w:r>
      <w:r w:rsidRPr="00BB0C95">
        <w:rPr>
          <w:rFonts w:asciiTheme="minorHAnsi" w:hAnsiTheme="minorHAnsi" w:cs="Arial"/>
          <w:b w:val="0"/>
          <w:sz w:val="20"/>
          <w:szCs w:val="20"/>
        </w:rPr>
        <w:t xml:space="preserve"> using </w:t>
      </w:r>
      <w:r w:rsidR="0042092A">
        <w:rPr>
          <w:rFonts w:asciiTheme="minorHAnsi" w:hAnsiTheme="minorHAnsi" w:cs="Arial"/>
          <w:b w:val="0"/>
          <w:sz w:val="20"/>
          <w:szCs w:val="20"/>
        </w:rPr>
        <w:t xml:space="preserve">the package </w:t>
      </w:r>
      <w:r w:rsidRPr="00BB0C95">
        <w:rPr>
          <w:rFonts w:asciiTheme="minorHAnsi" w:hAnsiTheme="minorHAnsi" w:cs="Arial"/>
          <w:b w:val="0"/>
          <w:sz w:val="20"/>
          <w:szCs w:val="20"/>
        </w:rPr>
        <w:t>‘</w:t>
      </w:r>
      <w:proofErr w:type="spellStart"/>
      <w:r w:rsidRPr="00BB0C95">
        <w:rPr>
          <w:rFonts w:asciiTheme="minorHAnsi" w:hAnsiTheme="minorHAnsi" w:cs="Arial"/>
          <w:b w:val="0"/>
          <w:sz w:val="20"/>
          <w:szCs w:val="20"/>
        </w:rPr>
        <w:t>metamisc</w:t>
      </w:r>
      <w:proofErr w:type="spellEnd"/>
      <w:r w:rsidRPr="00BB0C95">
        <w:rPr>
          <w:rFonts w:asciiTheme="minorHAnsi" w:hAnsiTheme="minorHAnsi" w:cs="Arial"/>
          <w:b w:val="0"/>
          <w:sz w:val="20"/>
          <w:szCs w:val="20"/>
        </w:rPr>
        <w:t>’</w:t>
      </w:r>
      <w:r w:rsidR="0042092A">
        <w:rPr>
          <w:rFonts w:asciiTheme="minorHAnsi" w:hAnsiTheme="minorHAnsi" w:cs="Arial"/>
          <w:b w:val="0"/>
          <w:sz w:val="20"/>
          <w:szCs w:val="20"/>
        </w:rPr>
        <w:t xml:space="preserve"> </w:t>
      </w:r>
      <w:r w:rsidRPr="00BB0C95">
        <w:rPr>
          <w:rFonts w:asciiTheme="minorHAnsi" w:hAnsiTheme="minorHAnsi" w:cs="Arial"/>
          <w:b w:val="0"/>
          <w:sz w:val="20"/>
          <w:szCs w:val="20"/>
        </w:rPr>
        <w:t>(</w:t>
      </w:r>
      <w:r w:rsidR="00236789">
        <w:rPr>
          <w:rFonts w:asciiTheme="minorHAnsi" w:hAnsiTheme="minorHAnsi" w:cs="Arial"/>
          <w:b w:val="0"/>
          <w:sz w:val="20"/>
          <w:szCs w:val="20"/>
        </w:rPr>
        <w:t>v</w:t>
      </w:r>
      <w:r w:rsidRPr="00BB0C95">
        <w:rPr>
          <w:rFonts w:asciiTheme="minorHAnsi" w:hAnsiTheme="minorHAnsi" w:cs="Arial"/>
          <w:b w:val="0"/>
          <w:sz w:val="20"/>
          <w:szCs w:val="20"/>
        </w:rPr>
        <w:t>0.2.0).</w:t>
      </w:r>
      <w:r w:rsidR="000A5F33" w:rsidRPr="00BB0C95">
        <w:rPr>
          <w:rFonts w:asciiTheme="minorHAnsi" w:hAnsiTheme="minorHAnsi" w:cs="Arial"/>
          <w:b w:val="0"/>
          <w:sz w:val="20"/>
          <w:szCs w:val="20"/>
        </w:rPr>
        <w:fldChar w:fldCharType="begin">
          <w:fldData xml:space="preserve">PEVuZE5vdGU+PENpdGU+PEF1dGhvcj5SaWxleTwvQXV0aG9yPjxZZWFyPjIwMDg8L1llYXI+PFJl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</w:fldData>
        </w:fldChar>
      </w:r>
      <w:r w:rsidR="003414E1">
        <w:rPr>
          <w:rFonts w:asciiTheme="minorHAnsi" w:hAnsiTheme="minorHAnsi" w:cs="Arial"/>
          <w:b w:val="0"/>
          <w:sz w:val="20"/>
          <w:szCs w:val="20"/>
        </w:rPr>
        <w:instrText xml:space="preserve"> ADDIN EN.CITE </w:instrText>
      </w:r>
      <w:r w:rsidR="003414E1">
        <w:rPr>
          <w:rFonts w:asciiTheme="minorHAnsi" w:hAnsiTheme="minorHAnsi" w:cs="Arial"/>
          <w:b w:val="0"/>
          <w:sz w:val="20"/>
          <w:szCs w:val="20"/>
        </w:rPr>
        <w:fldChar w:fldCharType="begin">
          <w:fldData xml:space="preserve">PEVuZE5vdGU+PENpdGU+PEF1dGhvcj5SaWxleTwvQXV0aG9yPjxZZWFyPjIwMDg8L1llYXI+PFJl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</w:fldData>
        </w:fldChar>
      </w:r>
      <w:r w:rsidR="003414E1">
        <w:rPr>
          <w:rFonts w:asciiTheme="minorHAnsi" w:hAnsiTheme="minorHAnsi" w:cs="Arial"/>
          <w:b w:val="0"/>
          <w:sz w:val="20"/>
          <w:szCs w:val="20"/>
        </w:rPr>
        <w:instrText xml:space="preserve"> ADDIN EN.CITE.DATA </w:instrText>
      </w:r>
      <w:r w:rsidR="003414E1">
        <w:rPr>
          <w:rFonts w:asciiTheme="minorHAnsi" w:hAnsiTheme="minorHAnsi" w:cs="Arial"/>
          <w:b w:val="0"/>
          <w:sz w:val="20"/>
          <w:szCs w:val="20"/>
        </w:rPr>
      </w:r>
      <w:r w:rsidR="003414E1">
        <w:rPr>
          <w:rFonts w:asciiTheme="minorHAnsi" w:hAnsiTheme="minorHAnsi" w:cs="Arial"/>
          <w:b w:val="0"/>
          <w:sz w:val="20"/>
          <w:szCs w:val="20"/>
        </w:rPr>
        <w:fldChar w:fldCharType="end"/>
      </w:r>
      <w:r w:rsidR="000A5F33" w:rsidRPr="00BB0C95">
        <w:rPr>
          <w:rFonts w:asciiTheme="minorHAnsi" w:hAnsiTheme="minorHAnsi" w:cs="Arial"/>
          <w:b w:val="0"/>
          <w:sz w:val="20"/>
          <w:szCs w:val="20"/>
        </w:rPr>
      </w:r>
      <w:r w:rsidR="000A5F33" w:rsidRPr="00BB0C95">
        <w:rPr>
          <w:rFonts w:asciiTheme="minorHAnsi" w:hAnsiTheme="minorHAnsi" w:cs="Arial"/>
          <w:b w:val="0"/>
          <w:sz w:val="20"/>
          <w:szCs w:val="20"/>
        </w:rPr>
        <w:fldChar w:fldCharType="separate"/>
      </w:r>
      <w:r w:rsidR="003414E1" w:rsidRPr="003414E1">
        <w:rPr>
          <w:rFonts w:asciiTheme="minorHAnsi" w:hAnsiTheme="minorHAnsi" w:cs="Arial"/>
          <w:b w:val="0"/>
          <w:noProof/>
          <w:sz w:val="20"/>
          <w:szCs w:val="20"/>
          <w:vertAlign w:val="superscript"/>
        </w:rPr>
        <w:t>32</w:t>
      </w:r>
      <w:r w:rsidR="000A5F33" w:rsidRPr="00BB0C95">
        <w:rPr>
          <w:rFonts w:asciiTheme="minorHAnsi" w:hAnsiTheme="minorHAnsi" w:cs="Arial"/>
          <w:b w:val="0"/>
          <w:sz w:val="20"/>
          <w:szCs w:val="20"/>
        </w:rPr>
        <w:fldChar w:fldCharType="end"/>
      </w:r>
      <w:r w:rsidRPr="00BB0C95">
        <w:rPr>
          <w:rFonts w:asciiTheme="minorHAnsi" w:hAnsiTheme="minorHAnsi" w:cs="Arial"/>
          <w:b w:val="0"/>
          <w:sz w:val="20"/>
          <w:szCs w:val="20"/>
        </w:rPr>
        <w:t xml:space="preserve"> </w:t>
      </w:r>
    </w:p>
    <w:p w14:paraId="4C766553" w14:textId="77777777" w:rsidR="0095042F" w:rsidRPr="0095042F" w:rsidRDefault="0095042F" w:rsidP="0095042F">
      <w:pPr>
        <w:pStyle w:val="xfollows-h4"/>
        <w:spacing w:line="480" w:lineRule="auto"/>
        <w:jc w:val="both"/>
        <w:rPr>
          <w:rFonts w:asciiTheme="minorHAnsi" w:hAnsiTheme="minorHAnsi"/>
          <w:b/>
          <w:sz w:val="20"/>
          <w:szCs w:val="20"/>
        </w:rPr>
      </w:pPr>
      <w:bookmarkStart w:id="26" w:name="_Hlk93748"/>
      <w:bookmarkEnd w:id="22"/>
      <w:r w:rsidRPr="0095042F">
        <w:rPr>
          <w:rFonts w:asciiTheme="minorHAnsi" w:hAnsiTheme="minorHAnsi"/>
          <w:b/>
          <w:sz w:val="20"/>
          <w:szCs w:val="20"/>
        </w:rPr>
        <w:t>Role of the funding source</w:t>
      </w:r>
    </w:p>
    <w:p w14:paraId="7519F359" w14:textId="77777777" w:rsidR="0095042F" w:rsidRPr="0078596A" w:rsidRDefault="0095042F" w:rsidP="0095042F">
      <w:pPr>
        <w:pStyle w:val="NormalWeb"/>
        <w:shd w:val="clear" w:color="auto" w:fill="FFFFFF"/>
        <w:spacing w:before="0" w:beforeAutospacing="0" w:after="0" w:afterAutospacing="0" w:line="480" w:lineRule="auto"/>
        <w:jc w:val="both"/>
        <w:rPr>
          <w:rFonts w:asciiTheme="minorHAnsi" w:hAnsiTheme="minorHAnsi"/>
          <w:sz w:val="20"/>
          <w:szCs w:val="20"/>
        </w:rPr>
      </w:pPr>
      <w:r w:rsidRPr="0095042F">
        <w:rPr>
          <w:rFonts w:asciiTheme="minorHAnsi" w:hAnsiTheme="minorHAnsi"/>
          <w:sz w:val="20"/>
          <w:szCs w:val="20"/>
        </w:rPr>
        <w:t>The funders had no role in study design, data collection, data analysis, data interpretation, or writing of the report. The corresponding author had full access to all the data in the study and had final responsibility for the decision to submit for publication.</w:t>
      </w:r>
    </w:p>
    <w:p w14:paraId="78AB59A3" w14:textId="3721226D" w:rsidR="004E1BE0" w:rsidRPr="003416FC" w:rsidRDefault="006E7DDF" w:rsidP="00B353F6">
      <w:pPr>
        <w:pStyle w:val="xfollows-h4"/>
        <w:spacing w:line="480" w:lineRule="auto"/>
        <w:jc w:val="both"/>
        <w:rPr>
          <w:rFonts w:asciiTheme="minorHAnsi" w:hAnsiTheme="minorHAnsi"/>
          <w:b/>
          <w:sz w:val="28"/>
          <w:szCs w:val="28"/>
        </w:rPr>
      </w:pPr>
      <w:r w:rsidRPr="003416FC">
        <w:rPr>
          <w:rFonts w:asciiTheme="minorHAnsi" w:hAnsiTheme="minorHAnsi"/>
          <w:b/>
          <w:sz w:val="28"/>
          <w:szCs w:val="28"/>
        </w:rPr>
        <w:t>R</w:t>
      </w:r>
      <w:r w:rsidR="000C60BF" w:rsidRPr="003416FC">
        <w:rPr>
          <w:rFonts w:asciiTheme="minorHAnsi" w:hAnsiTheme="minorHAnsi"/>
          <w:b/>
          <w:sz w:val="28"/>
          <w:szCs w:val="28"/>
        </w:rPr>
        <w:t>ESULTS</w:t>
      </w:r>
    </w:p>
    <w:p w14:paraId="2F4E0569" w14:textId="7BFB26F8" w:rsidR="00380371" w:rsidRDefault="00345A1D" w:rsidP="00B353F6">
      <w:pPr>
        <w:spacing w:line="480" w:lineRule="auto"/>
        <w:jc w:val="both"/>
        <w:rPr>
          <w:sz w:val="20"/>
          <w:szCs w:val="20"/>
        </w:rPr>
      </w:pPr>
      <w:r w:rsidRPr="003416FC">
        <w:rPr>
          <w:sz w:val="20"/>
          <w:szCs w:val="20"/>
        </w:rPr>
        <w:t xml:space="preserve">Of </w:t>
      </w:r>
      <w:r w:rsidR="00DE57D3" w:rsidRPr="003416FC">
        <w:rPr>
          <w:sz w:val="20"/>
          <w:szCs w:val="20"/>
        </w:rPr>
        <w:t>6512</w:t>
      </w:r>
      <w:r w:rsidRPr="003416FC">
        <w:rPr>
          <w:sz w:val="20"/>
          <w:szCs w:val="20"/>
        </w:rPr>
        <w:t xml:space="preserve"> citations retrieved, </w:t>
      </w:r>
      <w:r w:rsidR="00DE57D3" w:rsidRPr="003416FC">
        <w:rPr>
          <w:sz w:val="20"/>
          <w:szCs w:val="20"/>
        </w:rPr>
        <w:t>10</w:t>
      </w:r>
      <w:r w:rsidR="0078054F">
        <w:rPr>
          <w:sz w:val="20"/>
          <w:szCs w:val="20"/>
        </w:rPr>
        <w:t>0</w:t>
      </w:r>
      <w:r w:rsidRPr="003416FC">
        <w:rPr>
          <w:sz w:val="20"/>
          <w:szCs w:val="20"/>
        </w:rPr>
        <w:t xml:space="preserve"> </w:t>
      </w:r>
      <w:r w:rsidR="00922494">
        <w:rPr>
          <w:sz w:val="20"/>
          <w:szCs w:val="20"/>
        </w:rPr>
        <w:t>studies</w:t>
      </w:r>
      <w:r w:rsidRPr="003416FC">
        <w:rPr>
          <w:sz w:val="20"/>
          <w:szCs w:val="20"/>
        </w:rPr>
        <w:t xml:space="preserve"> met inclusion criteria, </w:t>
      </w:r>
      <w:r w:rsidR="00DC1DE1" w:rsidRPr="003416FC">
        <w:rPr>
          <w:sz w:val="20"/>
          <w:szCs w:val="20"/>
        </w:rPr>
        <w:t xml:space="preserve">examining </w:t>
      </w:r>
      <w:r w:rsidR="00F71731">
        <w:rPr>
          <w:sz w:val="20"/>
          <w:szCs w:val="20"/>
        </w:rPr>
        <w:t>the following</w:t>
      </w:r>
      <w:r w:rsidR="00B907E0">
        <w:rPr>
          <w:sz w:val="20"/>
          <w:szCs w:val="20"/>
        </w:rPr>
        <w:t>:</w:t>
      </w:r>
      <w:r w:rsidR="00F71731">
        <w:rPr>
          <w:sz w:val="20"/>
          <w:szCs w:val="20"/>
        </w:rPr>
        <w:t xml:space="preserve"> </w:t>
      </w:r>
      <w:proofErr w:type="spellStart"/>
      <w:r w:rsidR="00F7311D" w:rsidRPr="003416FC">
        <w:rPr>
          <w:sz w:val="20"/>
          <w:szCs w:val="20"/>
        </w:rPr>
        <w:t>amisulpride</w:t>
      </w:r>
      <w:proofErr w:type="spellEnd"/>
      <w:r w:rsidR="00F7311D" w:rsidRPr="003416FC">
        <w:rPr>
          <w:sz w:val="20"/>
          <w:szCs w:val="20"/>
        </w:rPr>
        <w:t xml:space="preserve">, </w:t>
      </w:r>
      <w:r w:rsidR="005D3437" w:rsidRPr="003416FC">
        <w:rPr>
          <w:sz w:val="20"/>
          <w:szCs w:val="20"/>
        </w:rPr>
        <w:t xml:space="preserve">aripiprazole, </w:t>
      </w:r>
      <w:proofErr w:type="spellStart"/>
      <w:r w:rsidR="005D3437" w:rsidRPr="003416FC">
        <w:rPr>
          <w:sz w:val="20"/>
          <w:szCs w:val="20"/>
        </w:rPr>
        <w:t>asenapine</w:t>
      </w:r>
      <w:proofErr w:type="spellEnd"/>
      <w:r w:rsidR="005D3437" w:rsidRPr="003416FC">
        <w:rPr>
          <w:sz w:val="20"/>
          <w:szCs w:val="20"/>
        </w:rPr>
        <w:t xml:space="preserve">, </w:t>
      </w:r>
      <w:proofErr w:type="spellStart"/>
      <w:r w:rsidR="005D3437" w:rsidRPr="003416FC">
        <w:rPr>
          <w:sz w:val="20"/>
          <w:szCs w:val="20"/>
        </w:rPr>
        <w:t>brexpiprazole</w:t>
      </w:r>
      <w:proofErr w:type="spellEnd"/>
      <w:r w:rsidR="005D3437" w:rsidRPr="003416FC">
        <w:rPr>
          <w:sz w:val="20"/>
          <w:szCs w:val="20"/>
        </w:rPr>
        <w:t xml:space="preserve">, </w:t>
      </w:r>
      <w:proofErr w:type="spellStart"/>
      <w:r w:rsidR="005D3437" w:rsidRPr="003416FC">
        <w:rPr>
          <w:sz w:val="20"/>
          <w:szCs w:val="20"/>
        </w:rPr>
        <w:t>cariprazine</w:t>
      </w:r>
      <w:proofErr w:type="spellEnd"/>
      <w:r w:rsidR="005D3437" w:rsidRPr="003416FC">
        <w:rPr>
          <w:sz w:val="20"/>
          <w:szCs w:val="20"/>
        </w:rPr>
        <w:t xml:space="preserve">, clozapine, </w:t>
      </w:r>
      <w:proofErr w:type="spellStart"/>
      <w:r w:rsidR="005D3437" w:rsidRPr="003416FC">
        <w:rPr>
          <w:sz w:val="20"/>
          <w:szCs w:val="20"/>
        </w:rPr>
        <w:t>flupenthixol</w:t>
      </w:r>
      <w:proofErr w:type="spellEnd"/>
      <w:r w:rsidR="005D3437" w:rsidRPr="003416FC">
        <w:rPr>
          <w:sz w:val="20"/>
          <w:szCs w:val="20"/>
        </w:rPr>
        <w:t xml:space="preserve">, fluphenazine, haloperidol, iloperidone, lurasidone, olanzapine, quetiapine, risperidone, paliperidone, </w:t>
      </w:r>
      <w:proofErr w:type="spellStart"/>
      <w:r w:rsidR="00DA5773" w:rsidRPr="003416FC">
        <w:rPr>
          <w:sz w:val="20"/>
          <w:szCs w:val="20"/>
        </w:rPr>
        <w:t>sertindole</w:t>
      </w:r>
      <w:proofErr w:type="spellEnd"/>
      <w:r w:rsidR="00DA5773" w:rsidRPr="003416FC">
        <w:rPr>
          <w:sz w:val="20"/>
          <w:szCs w:val="20"/>
        </w:rPr>
        <w:t>, ziprasidone, and zotepine</w:t>
      </w:r>
      <w:r w:rsidRPr="003416FC">
        <w:rPr>
          <w:sz w:val="20"/>
          <w:szCs w:val="20"/>
        </w:rPr>
        <w:t xml:space="preserve"> (</w:t>
      </w:r>
      <w:r w:rsidR="00A72A38">
        <w:rPr>
          <w:sz w:val="20"/>
          <w:szCs w:val="20"/>
        </w:rPr>
        <w:t>a</w:t>
      </w:r>
      <w:r w:rsidR="009D6F7F">
        <w:rPr>
          <w:sz w:val="20"/>
          <w:szCs w:val="20"/>
        </w:rPr>
        <w:t>ppendix</w:t>
      </w:r>
      <w:r w:rsidR="00A72A38">
        <w:rPr>
          <w:sz w:val="20"/>
          <w:szCs w:val="20"/>
        </w:rPr>
        <w:t xml:space="preserve"> pp20-21</w:t>
      </w:r>
      <w:r w:rsidR="00B907E0">
        <w:rPr>
          <w:sz w:val="20"/>
          <w:szCs w:val="20"/>
        </w:rPr>
        <w:t xml:space="preserve"> show search and </w:t>
      </w:r>
      <w:r w:rsidR="00F13894">
        <w:rPr>
          <w:sz w:val="20"/>
          <w:szCs w:val="20"/>
        </w:rPr>
        <w:t>study characteristics</w:t>
      </w:r>
      <w:r w:rsidRPr="003416FC">
        <w:rPr>
          <w:sz w:val="20"/>
          <w:szCs w:val="20"/>
        </w:rPr>
        <w:t>)</w:t>
      </w:r>
      <w:r w:rsidR="00DD78BF" w:rsidRPr="003416FC">
        <w:rPr>
          <w:sz w:val="20"/>
          <w:szCs w:val="20"/>
        </w:rPr>
        <w:t xml:space="preserve">. </w:t>
      </w:r>
      <w:r w:rsidR="000F5382" w:rsidRPr="003416FC">
        <w:rPr>
          <w:sz w:val="20"/>
          <w:szCs w:val="20"/>
        </w:rPr>
        <w:t>The overall sample included</w:t>
      </w:r>
      <w:r w:rsidR="00462035" w:rsidRPr="003416FC">
        <w:rPr>
          <w:sz w:val="20"/>
          <w:szCs w:val="20"/>
        </w:rPr>
        <w:t xml:space="preserve"> </w:t>
      </w:r>
      <w:r w:rsidR="00DC1DE1" w:rsidRPr="003416FC">
        <w:rPr>
          <w:sz w:val="20"/>
          <w:szCs w:val="20"/>
        </w:rPr>
        <w:t>2</w:t>
      </w:r>
      <w:r w:rsidR="003E5F5D">
        <w:rPr>
          <w:sz w:val="20"/>
          <w:szCs w:val="20"/>
        </w:rPr>
        <w:t>5,952</w:t>
      </w:r>
      <w:r w:rsidR="00DC1DE1" w:rsidRPr="003416FC">
        <w:rPr>
          <w:sz w:val="20"/>
          <w:szCs w:val="20"/>
        </w:rPr>
        <w:t xml:space="preserve"> </w:t>
      </w:r>
      <w:r w:rsidR="00462035" w:rsidRPr="003416FC">
        <w:rPr>
          <w:sz w:val="20"/>
          <w:szCs w:val="20"/>
        </w:rPr>
        <w:t>participants</w:t>
      </w:r>
      <w:r w:rsidR="00CD7BED" w:rsidRPr="003416FC">
        <w:rPr>
          <w:sz w:val="20"/>
          <w:szCs w:val="20"/>
        </w:rPr>
        <w:t xml:space="preserve"> </w:t>
      </w:r>
      <w:r w:rsidR="008C5FED" w:rsidRPr="003416FC">
        <w:rPr>
          <w:sz w:val="20"/>
          <w:szCs w:val="20"/>
        </w:rPr>
        <w:t>(</w:t>
      </w:r>
      <w:r w:rsidR="000129CE">
        <w:rPr>
          <w:sz w:val="20"/>
          <w:szCs w:val="20"/>
        </w:rPr>
        <w:t>21,</w:t>
      </w:r>
      <w:r w:rsidR="00250125">
        <w:rPr>
          <w:sz w:val="20"/>
          <w:szCs w:val="20"/>
        </w:rPr>
        <w:t>124</w:t>
      </w:r>
      <w:r w:rsidR="00CD7BED" w:rsidRPr="003416FC">
        <w:rPr>
          <w:sz w:val="20"/>
          <w:szCs w:val="20"/>
        </w:rPr>
        <w:t xml:space="preserve"> antipsychotic-treated</w:t>
      </w:r>
      <w:r w:rsidR="001F3399">
        <w:rPr>
          <w:sz w:val="20"/>
          <w:szCs w:val="20"/>
        </w:rPr>
        <w:t>,</w:t>
      </w:r>
      <w:r w:rsidR="00CD7BED" w:rsidRPr="003416FC">
        <w:rPr>
          <w:sz w:val="20"/>
          <w:szCs w:val="20"/>
        </w:rPr>
        <w:t xml:space="preserve"> </w:t>
      </w:r>
      <w:r w:rsidR="000129CE">
        <w:rPr>
          <w:sz w:val="20"/>
          <w:szCs w:val="20"/>
        </w:rPr>
        <w:t>4,8</w:t>
      </w:r>
      <w:r w:rsidR="00F22FC1">
        <w:rPr>
          <w:sz w:val="20"/>
          <w:szCs w:val="20"/>
        </w:rPr>
        <w:t>28</w:t>
      </w:r>
      <w:r w:rsidR="00CD7BED" w:rsidRPr="003416FC">
        <w:rPr>
          <w:sz w:val="20"/>
          <w:szCs w:val="20"/>
        </w:rPr>
        <w:t xml:space="preserve"> placebo-treated</w:t>
      </w:r>
      <w:r w:rsidR="008C5FED" w:rsidRPr="003416FC">
        <w:rPr>
          <w:sz w:val="20"/>
          <w:szCs w:val="20"/>
        </w:rPr>
        <w:t>)</w:t>
      </w:r>
      <w:r w:rsidR="000F5382" w:rsidRPr="003416FC">
        <w:rPr>
          <w:sz w:val="20"/>
          <w:szCs w:val="20"/>
        </w:rPr>
        <w:t xml:space="preserve">. </w:t>
      </w:r>
      <w:r w:rsidR="0024567E" w:rsidRPr="003416FC">
        <w:rPr>
          <w:sz w:val="20"/>
          <w:szCs w:val="20"/>
        </w:rPr>
        <w:t xml:space="preserve">Average age was </w:t>
      </w:r>
      <w:r w:rsidR="0024567E">
        <w:rPr>
          <w:sz w:val="20"/>
          <w:szCs w:val="20"/>
        </w:rPr>
        <w:t>35.03</w:t>
      </w:r>
      <w:r w:rsidR="0024567E" w:rsidRPr="003416FC">
        <w:rPr>
          <w:sz w:val="20"/>
          <w:szCs w:val="20"/>
        </w:rPr>
        <w:t xml:space="preserve"> years, </w:t>
      </w:r>
      <w:r w:rsidR="0024567E">
        <w:rPr>
          <w:sz w:val="20"/>
          <w:szCs w:val="20"/>
        </w:rPr>
        <w:t>57.50</w:t>
      </w:r>
      <w:r w:rsidR="0024567E" w:rsidRPr="003416FC">
        <w:rPr>
          <w:sz w:val="20"/>
          <w:szCs w:val="20"/>
        </w:rPr>
        <w:t>% of participants</w:t>
      </w:r>
      <w:r w:rsidR="0024567E">
        <w:rPr>
          <w:sz w:val="20"/>
          <w:szCs w:val="20"/>
        </w:rPr>
        <w:t xml:space="preserve"> were male</w:t>
      </w:r>
      <w:r w:rsidR="0024567E" w:rsidRPr="003416FC">
        <w:rPr>
          <w:sz w:val="20"/>
          <w:szCs w:val="20"/>
        </w:rPr>
        <w:t xml:space="preserve">, and </w:t>
      </w:r>
      <w:r w:rsidR="0024567E">
        <w:rPr>
          <w:sz w:val="20"/>
          <w:szCs w:val="20"/>
        </w:rPr>
        <w:t>36.44</w:t>
      </w:r>
      <w:r w:rsidR="0024567E" w:rsidRPr="003416FC">
        <w:rPr>
          <w:sz w:val="20"/>
          <w:szCs w:val="20"/>
        </w:rPr>
        <w:t>% non-Caucasian</w:t>
      </w:r>
      <w:r w:rsidR="0024567E" w:rsidRPr="006A5CC7">
        <w:rPr>
          <w:sz w:val="20"/>
          <w:szCs w:val="20"/>
        </w:rPr>
        <w:t xml:space="preserve">. </w:t>
      </w:r>
      <w:r w:rsidR="00F56B6F">
        <w:rPr>
          <w:sz w:val="20"/>
          <w:szCs w:val="20"/>
        </w:rPr>
        <w:t>T</w:t>
      </w:r>
      <w:r w:rsidR="003E03A2" w:rsidRPr="006A5CC7">
        <w:rPr>
          <w:sz w:val="20"/>
          <w:szCs w:val="20"/>
        </w:rPr>
        <w:t>reatment</w:t>
      </w:r>
      <w:r w:rsidR="00F56B6F">
        <w:rPr>
          <w:sz w:val="20"/>
          <w:szCs w:val="20"/>
        </w:rPr>
        <w:t>-duration</w:t>
      </w:r>
      <w:r w:rsidR="003E03A2" w:rsidRPr="006A5CC7">
        <w:rPr>
          <w:sz w:val="20"/>
          <w:szCs w:val="20"/>
        </w:rPr>
        <w:t xml:space="preserve"> ranged from </w:t>
      </w:r>
      <w:r w:rsidR="0036466F" w:rsidRPr="006A5CC7">
        <w:rPr>
          <w:sz w:val="20"/>
          <w:szCs w:val="20"/>
        </w:rPr>
        <w:t xml:space="preserve">2-13 weeks (median </w:t>
      </w:r>
      <w:r w:rsidR="00403813" w:rsidRPr="006A5CC7">
        <w:rPr>
          <w:sz w:val="20"/>
          <w:szCs w:val="20"/>
        </w:rPr>
        <w:t>6</w:t>
      </w:r>
      <w:r w:rsidR="003624C8" w:rsidRPr="006A5CC7">
        <w:rPr>
          <w:sz w:val="20"/>
          <w:szCs w:val="20"/>
        </w:rPr>
        <w:t>-</w:t>
      </w:r>
      <w:r w:rsidR="00403813" w:rsidRPr="006A5CC7">
        <w:rPr>
          <w:sz w:val="20"/>
          <w:szCs w:val="20"/>
        </w:rPr>
        <w:t>weeks).</w:t>
      </w:r>
      <w:r w:rsidR="00240E9A" w:rsidRPr="006A5CC7">
        <w:rPr>
          <w:sz w:val="20"/>
          <w:szCs w:val="20"/>
        </w:rPr>
        <w:t xml:space="preserve"> </w:t>
      </w:r>
      <w:r w:rsidR="00550BAF">
        <w:rPr>
          <w:sz w:val="20"/>
          <w:szCs w:val="20"/>
        </w:rPr>
        <w:t>R</w:t>
      </w:r>
      <w:r w:rsidR="009E08BB">
        <w:rPr>
          <w:sz w:val="20"/>
          <w:szCs w:val="20"/>
        </w:rPr>
        <w:t>isk of bias was high for 16% of data sets (</w:t>
      </w:r>
      <w:r w:rsidR="00A72A38">
        <w:rPr>
          <w:sz w:val="20"/>
          <w:szCs w:val="20"/>
        </w:rPr>
        <w:t>a</w:t>
      </w:r>
      <w:r w:rsidR="002E7B53">
        <w:rPr>
          <w:sz w:val="20"/>
          <w:szCs w:val="20"/>
        </w:rPr>
        <w:t>ppendix p34</w:t>
      </w:r>
      <w:r w:rsidR="009E08BB">
        <w:rPr>
          <w:sz w:val="20"/>
          <w:szCs w:val="20"/>
        </w:rPr>
        <w:t xml:space="preserve">). </w:t>
      </w:r>
    </w:p>
    <w:p w14:paraId="64D91444" w14:textId="6504672B" w:rsidR="001C34CC" w:rsidRPr="006C258A" w:rsidRDefault="0024567E" w:rsidP="006A5CC7">
      <w:pPr>
        <w:spacing w:line="480" w:lineRule="auto"/>
        <w:jc w:val="both"/>
        <w:rPr>
          <w:sz w:val="20"/>
          <w:szCs w:val="20"/>
        </w:rPr>
      </w:pPr>
      <w:r>
        <w:rPr>
          <w:rFonts w:cs="Arial"/>
          <w:sz w:val="20"/>
          <w:szCs w:val="20"/>
        </w:rPr>
        <w:t>A</w:t>
      </w:r>
      <w:r w:rsidRPr="00BB0C95">
        <w:rPr>
          <w:rFonts w:cs="Arial"/>
          <w:sz w:val="20"/>
          <w:szCs w:val="20"/>
        </w:rPr>
        <w:t>ge</w:t>
      </w:r>
      <w:r>
        <w:rPr>
          <w:rFonts w:cs="Arial"/>
          <w:sz w:val="20"/>
          <w:szCs w:val="20"/>
        </w:rPr>
        <w:t xml:space="preserve"> and</w:t>
      </w:r>
      <w:r w:rsidRPr="00BB0C95">
        <w:rPr>
          <w:rFonts w:cs="Arial"/>
          <w:sz w:val="20"/>
          <w:szCs w:val="20"/>
        </w:rPr>
        <w:t xml:space="preserve"> </w:t>
      </w:r>
      <w:r w:rsidRPr="00B30CCC">
        <w:rPr>
          <w:rFonts w:cs="Arial"/>
          <w:sz w:val="20"/>
          <w:szCs w:val="20"/>
        </w:rPr>
        <w:t xml:space="preserve">gender </w:t>
      </w:r>
      <w:r w:rsidRPr="005639A5">
        <w:rPr>
          <w:rFonts w:cs="Arial"/>
          <w:sz w:val="20"/>
          <w:szCs w:val="20"/>
        </w:rPr>
        <w:t xml:space="preserve">of participants were similarly distributed </w:t>
      </w:r>
      <w:r w:rsidRPr="001A062D">
        <w:rPr>
          <w:rFonts w:cs="Arial"/>
          <w:sz w:val="20"/>
          <w:szCs w:val="20"/>
        </w:rPr>
        <w:t>across treatment</w:t>
      </w:r>
      <w:r>
        <w:rPr>
          <w:rFonts w:cs="Arial"/>
          <w:sz w:val="20"/>
          <w:szCs w:val="20"/>
        </w:rPr>
        <w:t>-</w:t>
      </w:r>
      <w:r w:rsidRPr="001A062D">
        <w:rPr>
          <w:rFonts w:cs="Arial"/>
          <w:sz w:val="20"/>
          <w:szCs w:val="20"/>
        </w:rPr>
        <w:t>comparisons</w:t>
      </w:r>
      <w:r>
        <w:rPr>
          <w:rFonts w:cs="Arial"/>
          <w:sz w:val="20"/>
          <w:szCs w:val="20"/>
        </w:rPr>
        <w:t xml:space="preserve"> (</w:t>
      </w:r>
      <w:r w:rsidR="00A72A38">
        <w:rPr>
          <w:rFonts w:cs="Arial"/>
          <w:sz w:val="20"/>
          <w:szCs w:val="20"/>
        </w:rPr>
        <w:t>a</w:t>
      </w:r>
      <w:r w:rsidR="002E7B53">
        <w:rPr>
          <w:rFonts w:cs="Arial"/>
          <w:sz w:val="20"/>
          <w:szCs w:val="20"/>
        </w:rPr>
        <w:t>ppendix p36</w:t>
      </w:r>
      <w:r>
        <w:rPr>
          <w:rFonts w:cs="Arial"/>
          <w:sz w:val="20"/>
          <w:szCs w:val="20"/>
        </w:rPr>
        <w:t>).</w:t>
      </w:r>
      <w:r>
        <w:rPr>
          <w:sz w:val="20"/>
          <w:szCs w:val="20"/>
        </w:rPr>
        <w:t xml:space="preserve"> There were however some differences noted for ethnicity and baseline-weight across treatment-comparisons, but </w:t>
      </w:r>
      <w:proofErr w:type="gramStart"/>
      <w:r>
        <w:rPr>
          <w:sz w:val="20"/>
          <w:szCs w:val="20"/>
        </w:rPr>
        <w:t>overall</w:t>
      </w:r>
      <w:proofErr w:type="gramEnd"/>
      <w:r>
        <w:rPr>
          <w:sz w:val="20"/>
          <w:szCs w:val="20"/>
        </w:rPr>
        <w:t xml:space="preserve"> we deemed the sample similar enough to synthesise jointly. </w:t>
      </w:r>
      <w:r w:rsidR="007D680E">
        <w:rPr>
          <w:rFonts w:cs="Arial"/>
          <w:sz w:val="20"/>
          <w:szCs w:val="20"/>
        </w:rPr>
        <w:t xml:space="preserve">There were 3 pairwise comparisons </w:t>
      </w:r>
      <w:r w:rsidR="00456FB5" w:rsidRPr="001C34CC">
        <w:rPr>
          <w:rFonts w:cs="Arial"/>
          <w:sz w:val="20"/>
          <w:szCs w:val="20"/>
        </w:rPr>
        <w:t>with ≥10 studie</w:t>
      </w:r>
      <w:r w:rsidR="007D680E">
        <w:rPr>
          <w:rFonts w:cs="Arial"/>
          <w:sz w:val="20"/>
          <w:szCs w:val="20"/>
        </w:rPr>
        <w:t>s</w:t>
      </w:r>
      <w:r w:rsidR="008A655A">
        <w:rPr>
          <w:rFonts w:cs="Arial"/>
          <w:sz w:val="20"/>
          <w:szCs w:val="20"/>
        </w:rPr>
        <w:t>, all for weight change</w:t>
      </w:r>
      <w:r w:rsidR="007D680E">
        <w:rPr>
          <w:rFonts w:cs="Arial"/>
          <w:sz w:val="20"/>
          <w:szCs w:val="20"/>
        </w:rPr>
        <w:t>. The results of the meta-analyses a</w:t>
      </w:r>
      <w:r w:rsidR="002A64F6">
        <w:rPr>
          <w:rFonts w:cs="Arial"/>
          <w:sz w:val="20"/>
          <w:szCs w:val="20"/>
        </w:rPr>
        <w:t xml:space="preserve">nd </w:t>
      </w:r>
      <w:r w:rsidR="007D680E">
        <w:rPr>
          <w:rFonts w:cs="Arial"/>
          <w:sz w:val="20"/>
          <w:szCs w:val="20"/>
        </w:rPr>
        <w:t>assessment</w:t>
      </w:r>
      <w:r w:rsidR="002A64F6">
        <w:rPr>
          <w:rFonts w:cs="Arial"/>
          <w:sz w:val="20"/>
          <w:szCs w:val="20"/>
        </w:rPr>
        <w:t xml:space="preserve"> of</w:t>
      </w:r>
      <w:r w:rsidR="002911C2">
        <w:rPr>
          <w:rFonts w:cs="Arial"/>
          <w:sz w:val="20"/>
          <w:szCs w:val="20"/>
        </w:rPr>
        <w:t xml:space="preserve"> between-study</w:t>
      </w:r>
      <w:r w:rsidR="002A64F6">
        <w:rPr>
          <w:rFonts w:cs="Arial"/>
          <w:sz w:val="20"/>
          <w:szCs w:val="20"/>
        </w:rPr>
        <w:t xml:space="preserve"> heterogeneity and </w:t>
      </w:r>
      <w:r w:rsidR="007D680E">
        <w:rPr>
          <w:rFonts w:cs="Arial"/>
          <w:color w:val="000000"/>
          <w:sz w:val="20"/>
          <w:szCs w:val="20"/>
          <w:lang w:val="en-US"/>
        </w:rPr>
        <w:t>SSE</w:t>
      </w:r>
      <w:r w:rsidR="007D680E" w:rsidRPr="00A02CC5">
        <w:rPr>
          <w:rFonts w:cs="Arial"/>
          <w:color w:val="000000"/>
          <w:sz w:val="20"/>
          <w:szCs w:val="20"/>
        </w:rPr>
        <w:t>-</w:t>
      </w:r>
      <w:r w:rsidR="007D680E">
        <w:rPr>
          <w:rFonts w:cs="Arial"/>
          <w:color w:val="000000"/>
          <w:sz w:val="20"/>
          <w:szCs w:val="20"/>
          <w:lang w:val="en-US"/>
        </w:rPr>
        <w:t xml:space="preserve">PB </w:t>
      </w:r>
      <w:r w:rsidR="00456FB5" w:rsidRPr="001C34CC">
        <w:rPr>
          <w:rFonts w:cs="Arial"/>
          <w:sz w:val="20"/>
          <w:szCs w:val="20"/>
        </w:rPr>
        <w:t xml:space="preserve">are described in </w:t>
      </w:r>
      <w:r w:rsidR="002E7B53">
        <w:rPr>
          <w:rFonts w:cs="Arial"/>
          <w:sz w:val="20"/>
          <w:szCs w:val="20"/>
        </w:rPr>
        <w:t xml:space="preserve">the </w:t>
      </w:r>
      <w:r w:rsidR="00730FC7">
        <w:rPr>
          <w:rFonts w:cs="Arial"/>
          <w:sz w:val="20"/>
          <w:szCs w:val="20"/>
        </w:rPr>
        <w:t>a</w:t>
      </w:r>
      <w:r w:rsidR="002E7B53">
        <w:rPr>
          <w:rFonts w:cs="Arial"/>
          <w:sz w:val="20"/>
          <w:szCs w:val="20"/>
        </w:rPr>
        <w:t xml:space="preserve">ppendix </w:t>
      </w:r>
      <w:r w:rsidR="00730FC7">
        <w:rPr>
          <w:rFonts w:cs="Arial"/>
          <w:sz w:val="20"/>
          <w:szCs w:val="20"/>
        </w:rPr>
        <w:t>pp</w:t>
      </w:r>
      <w:r w:rsidR="00775FFF">
        <w:rPr>
          <w:rFonts w:cs="Arial"/>
          <w:sz w:val="20"/>
          <w:szCs w:val="20"/>
        </w:rPr>
        <w:t>37-40</w:t>
      </w:r>
      <w:bookmarkStart w:id="27" w:name="_Hlk19898523"/>
      <w:r w:rsidR="00456FB5" w:rsidRPr="00CC1A2A">
        <w:rPr>
          <w:rFonts w:cs="Arial"/>
          <w:sz w:val="20"/>
          <w:szCs w:val="20"/>
        </w:rPr>
        <w:t xml:space="preserve">. </w:t>
      </w:r>
      <w:r w:rsidR="00CC1A2A" w:rsidRPr="00CC1A2A">
        <w:rPr>
          <w:rFonts w:cs="Arial"/>
          <w:sz w:val="20"/>
          <w:szCs w:val="20"/>
        </w:rPr>
        <w:t>W</w:t>
      </w:r>
      <w:r w:rsidR="00CC1A2A" w:rsidRPr="00CC1A2A">
        <w:rPr>
          <w:sz w:val="20"/>
          <w:szCs w:val="20"/>
        </w:rPr>
        <w:t>e found evidence of SSE</w:t>
      </w:r>
      <w:r w:rsidR="00780BCA">
        <w:rPr>
          <w:sz w:val="20"/>
          <w:szCs w:val="20"/>
        </w:rPr>
        <w:t>-PB</w:t>
      </w:r>
      <w:r w:rsidR="00CC1A2A" w:rsidRPr="00CC1A2A">
        <w:rPr>
          <w:sz w:val="20"/>
          <w:szCs w:val="20"/>
        </w:rPr>
        <w:t xml:space="preserve"> for the comparison of </w:t>
      </w:r>
      <w:r w:rsidR="004D71D2">
        <w:rPr>
          <w:sz w:val="20"/>
          <w:szCs w:val="20"/>
        </w:rPr>
        <w:t xml:space="preserve">change in </w:t>
      </w:r>
      <w:r w:rsidR="004C4550">
        <w:rPr>
          <w:sz w:val="20"/>
          <w:szCs w:val="20"/>
        </w:rPr>
        <w:t>body-</w:t>
      </w:r>
      <w:r w:rsidR="004D71D2">
        <w:rPr>
          <w:sz w:val="20"/>
          <w:szCs w:val="20"/>
        </w:rPr>
        <w:t xml:space="preserve">weight with </w:t>
      </w:r>
      <w:r w:rsidR="00CC1A2A" w:rsidRPr="00CC1A2A">
        <w:rPr>
          <w:sz w:val="20"/>
          <w:szCs w:val="20"/>
        </w:rPr>
        <w:t>placebo and olanzapine</w:t>
      </w:r>
      <w:r w:rsidR="00E6772E">
        <w:rPr>
          <w:sz w:val="20"/>
          <w:szCs w:val="20"/>
        </w:rPr>
        <w:t>:</w:t>
      </w:r>
      <w:r w:rsidR="006C258A">
        <w:rPr>
          <w:sz w:val="20"/>
          <w:szCs w:val="20"/>
        </w:rPr>
        <w:t xml:space="preserve"> </w:t>
      </w:r>
      <w:r w:rsidR="006C258A" w:rsidRPr="006C258A">
        <w:rPr>
          <w:sz w:val="20"/>
          <w:szCs w:val="20"/>
        </w:rPr>
        <w:t>the corresponding contour enhanced funnel plot demonstrated absence of studies published with statistically insignificant (p&gt;0.10) outcomes, and Egger’s regression test suggested funnel plot asymmetry (z=2.50, p=0.01).</w:t>
      </w:r>
      <w:r w:rsidR="006C258A" w:rsidRPr="00AE2D32">
        <w:rPr>
          <w:sz w:val="20"/>
          <w:szCs w:val="20"/>
        </w:rPr>
        <w:t xml:space="preserve"> </w:t>
      </w:r>
      <w:r w:rsidR="00E6772E">
        <w:rPr>
          <w:sz w:val="20"/>
          <w:szCs w:val="20"/>
        </w:rPr>
        <w:t xml:space="preserve"> </w:t>
      </w:r>
      <w:bookmarkEnd w:id="27"/>
      <w:r w:rsidR="00D77563" w:rsidRPr="00AE2D32">
        <w:rPr>
          <w:sz w:val="20"/>
          <w:szCs w:val="20"/>
        </w:rPr>
        <w:t xml:space="preserve">Network </w:t>
      </w:r>
      <w:r w:rsidR="005F5212" w:rsidRPr="00AE2D32">
        <w:rPr>
          <w:sz w:val="20"/>
          <w:szCs w:val="20"/>
        </w:rPr>
        <w:t>graph</w:t>
      </w:r>
      <w:r w:rsidR="005F5212">
        <w:rPr>
          <w:sz w:val="20"/>
          <w:szCs w:val="20"/>
        </w:rPr>
        <w:t>s</w:t>
      </w:r>
      <w:r w:rsidR="005F5212" w:rsidRPr="006A5CC7">
        <w:rPr>
          <w:sz w:val="20"/>
          <w:szCs w:val="20"/>
        </w:rPr>
        <w:t xml:space="preserve"> </w:t>
      </w:r>
      <w:r w:rsidR="00D77563" w:rsidRPr="006A5CC7">
        <w:rPr>
          <w:sz w:val="20"/>
          <w:szCs w:val="20"/>
        </w:rPr>
        <w:t xml:space="preserve">are shown in </w:t>
      </w:r>
      <w:r w:rsidR="00AD572F">
        <w:rPr>
          <w:sz w:val="20"/>
          <w:szCs w:val="20"/>
        </w:rPr>
        <w:t>F</w:t>
      </w:r>
      <w:r w:rsidR="00D77563" w:rsidRPr="006A5CC7">
        <w:rPr>
          <w:sz w:val="20"/>
          <w:szCs w:val="20"/>
        </w:rPr>
        <w:t>igure 1</w:t>
      </w:r>
      <w:r w:rsidR="00B14BB6">
        <w:rPr>
          <w:sz w:val="20"/>
          <w:szCs w:val="20"/>
        </w:rPr>
        <w:t>.</w:t>
      </w:r>
      <w:r w:rsidR="00D93AE3">
        <w:rPr>
          <w:sz w:val="20"/>
          <w:szCs w:val="20"/>
        </w:rPr>
        <w:t xml:space="preserve"> Forest</w:t>
      </w:r>
      <w:r w:rsidR="00794EC6">
        <w:rPr>
          <w:sz w:val="20"/>
          <w:szCs w:val="20"/>
        </w:rPr>
        <w:t>-</w:t>
      </w:r>
      <w:r w:rsidR="00D93AE3">
        <w:rPr>
          <w:sz w:val="20"/>
          <w:szCs w:val="20"/>
        </w:rPr>
        <w:t xml:space="preserve">plots for mean </w:t>
      </w:r>
      <w:r w:rsidR="00D20B2D">
        <w:rPr>
          <w:sz w:val="20"/>
          <w:szCs w:val="20"/>
        </w:rPr>
        <w:t>change in metabolic parameter for antipsychotic</w:t>
      </w:r>
      <w:r w:rsidR="006C7ED3">
        <w:rPr>
          <w:sz w:val="20"/>
          <w:szCs w:val="20"/>
        </w:rPr>
        <w:t>s</w:t>
      </w:r>
      <w:r w:rsidR="00D20B2D">
        <w:rPr>
          <w:sz w:val="20"/>
          <w:szCs w:val="20"/>
        </w:rPr>
        <w:t xml:space="preserve"> with placebo as </w:t>
      </w:r>
      <w:r w:rsidR="00F71731">
        <w:rPr>
          <w:sz w:val="20"/>
          <w:szCs w:val="20"/>
        </w:rPr>
        <w:t xml:space="preserve">the </w:t>
      </w:r>
      <w:r w:rsidR="00D20B2D">
        <w:rPr>
          <w:sz w:val="20"/>
          <w:szCs w:val="20"/>
        </w:rPr>
        <w:t xml:space="preserve">reference treatment </w:t>
      </w:r>
      <w:r w:rsidR="00D93AE3">
        <w:rPr>
          <w:sz w:val="20"/>
          <w:szCs w:val="20"/>
        </w:rPr>
        <w:t xml:space="preserve">are shown in </w:t>
      </w:r>
      <w:r w:rsidR="00820686">
        <w:rPr>
          <w:sz w:val="20"/>
          <w:szCs w:val="20"/>
        </w:rPr>
        <w:t>F</w:t>
      </w:r>
      <w:r w:rsidR="00D93AE3">
        <w:rPr>
          <w:sz w:val="20"/>
          <w:szCs w:val="20"/>
        </w:rPr>
        <w:t>igure</w:t>
      </w:r>
      <w:r w:rsidR="001C34CC">
        <w:rPr>
          <w:sz w:val="20"/>
          <w:szCs w:val="20"/>
        </w:rPr>
        <w:t xml:space="preserve"> 2</w:t>
      </w:r>
      <w:r w:rsidR="00B05235">
        <w:rPr>
          <w:sz w:val="20"/>
          <w:szCs w:val="20"/>
        </w:rPr>
        <w:t>, and league tables comparing antipsychotics for each parameter in</w:t>
      </w:r>
      <w:r w:rsidR="00B83255">
        <w:rPr>
          <w:sz w:val="20"/>
          <w:szCs w:val="20"/>
        </w:rPr>
        <w:t xml:space="preserve"> the </w:t>
      </w:r>
      <w:r w:rsidR="00730FC7">
        <w:rPr>
          <w:sz w:val="20"/>
          <w:szCs w:val="20"/>
        </w:rPr>
        <w:t>a</w:t>
      </w:r>
      <w:r w:rsidR="00B83255">
        <w:rPr>
          <w:sz w:val="20"/>
          <w:szCs w:val="20"/>
        </w:rPr>
        <w:t xml:space="preserve">ppendix </w:t>
      </w:r>
      <w:r w:rsidR="00730FC7">
        <w:rPr>
          <w:sz w:val="20"/>
          <w:szCs w:val="20"/>
        </w:rPr>
        <w:t>p</w:t>
      </w:r>
      <w:r w:rsidR="00B83255">
        <w:rPr>
          <w:sz w:val="20"/>
          <w:szCs w:val="20"/>
        </w:rPr>
        <w:t>p41-46</w:t>
      </w:r>
      <w:r w:rsidR="00B05235">
        <w:rPr>
          <w:sz w:val="20"/>
          <w:szCs w:val="20"/>
        </w:rPr>
        <w:t>.</w:t>
      </w:r>
      <w:r w:rsidR="00B172AD">
        <w:rPr>
          <w:sz w:val="20"/>
          <w:szCs w:val="20"/>
        </w:rPr>
        <w:t xml:space="preserve"> </w:t>
      </w:r>
      <w:r w:rsidR="00633C0F">
        <w:rPr>
          <w:sz w:val="20"/>
          <w:szCs w:val="20"/>
        </w:rPr>
        <w:t xml:space="preserve">P-score ranking of antipsychotics for </w:t>
      </w:r>
      <w:r w:rsidR="00AC009C">
        <w:rPr>
          <w:sz w:val="20"/>
          <w:szCs w:val="20"/>
        </w:rPr>
        <w:t xml:space="preserve">all </w:t>
      </w:r>
      <w:r w:rsidR="00633C0F">
        <w:rPr>
          <w:sz w:val="20"/>
          <w:szCs w:val="20"/>
        </w:rPr>
        <w:t>metabolic parameter</w:t>
      </w:r>
      <w:r w:rsidR="00AC009C">
        <w:rPr>
          <w:sz w:val="20"/>
          <w:szCs w:val="20"/>
        </w:rPr>
        <w:t>s</w:t>
      </w:r>
      <w:r w:rsidR="00633C0F">
        <w:rPr>
          <w:sz w:val="20"/>
          <w:szCs w:val="20"/>
        </w:rPr>
        <w:t xml:space="preserve"> are shown </w:t>
      </w:r>
      <w:r w:rsidR="00A273E7">
        <w:rPr>
          <w:sz w:val="20"/>
          <w:szCs w:val="20"/>
        </w:rPr>
        <w:t xml:space="preserve">collectively </w:t>
      </w:r>
      <w:r w:rsidR="00AC009C">
        <w:rPr>
          <w:sz w:val="20"/>
          <w:szCs w:val="20"/>
        </w:rPr>
        <w:t xml:space="preserve">in </w:t>
      </w:r>
      <w:r w:rsidR="00C96572">
        <w:rPr>
          <w:sz w:val="20"/>
          <w:szCs w:val="20"/>
        </w:rPr>
        <w:t xml:space="preserve">a heatmap </w:t>
      </w:r>
      <w:r w:rsidR="00633C0F">
        <w:rPr>
          <w:sz w:val="20"/>
          <w:szCs w:val="20"/>
        </w:rPr>
        <w:t>in</w:t>
      </w:r>
      <w:r w:rsidR="00BD1226">
        <w:rPr>
          <w:sz w:val="20"/>
          <w:szCs w:val="20"/>
        </w:rPr>
        <w:t xml:space="preserve"> </w:t>
      </w:r>
      <w:r w:rsidR="00AD572F">
        <w:rPr>
          <w:sz w:val="20"/>
          <w:szCs w:val="20"/>
        </w:rPr>
        <w:t>Figure 3</w:t>
      </w:r>
      <w:r w:rsidR="00BD1226">
        <w:rPr>
          <w:sz w:val="20"/>
          <w:szCs w:val="20"/>
        </w:rPr>
        <w:t xml:space="preserve"> and</w:t>
      </w:r>
      <w:r w:rsidR="00A273E7">
        <w:rPr>
          <w:sz w:val="20"/>
          <w:szCs w:val="20"/>
        </w:rPr>
        <w:t xml:space="preserve"> individually in</w:t>
      </w:r>
      <w:r w:rsidR="00BD1226">
        <w:rPr>
          <w:sz w:val="20"/>
          <w:szCs w:val="20"/>
        </w:rPr>
        <w:t xml:space="preserve"> </w:t>
      </w:r>
      <w:r w:rsidR="00B83255">
        <w:rPr>
          <w:sz w:val="20"/>
          <w:szCs w:val="20"/>
        </w:rPr>
        <w:lastRenderedPageBreak/>
        <w:t xml:space="preserve">the </w:t>
      </w:r>
      <w:r w:rsidR="00730FC7">
        <w:rPr>
          <w:sz w:val="20"/>
          <w:szCs w:val="20"/>
        </w:rPr>
        <w:t>a</w:t>
      </w:r>
      <w:r w:rsidR="00B83255">
        <w:rPr>
          <w:sz w:val="20"/>
          <w:szCs w:val="20"/>
        </w:rPr>
        <w:t xml:space="preserve">ppendix </w:t>
      </w:r>
      <w:r w:rsidR="00730FC7">
        <w:rPr>
          <w:sz w:val="20"/>
          <w:szCs w:val="20"/>
        </w:rPr>
        <w:t>p</w:t>
      </w:r>
      <w:r w:rsidR="00B83255">
        <w:rPr>
          <w:sz w:val="20"/>
          <w:szCs w:val="20"/>
        </w:rPr>
        <w:t>p47-49.</w:t>
      </w:r>
      <w:r w:rsidR="00E42A78">
        <w:rPr>
          <w:sz w:val="20"/>
          <w:szCs w:val="20"/>
        </w:rPr>
        <w:t xml:space="preserve"> Local</w:t>
      </w:r>
      <w:r w:rsidR="00832195">
        <w:rPr>
          <w:sz w:val="20"/>
          <w:szCs w:val="20"/>
        </w:rPr>
        <w:t xml:space="preserve"> assessments of inconsistency are shown in</w:t>
      </w:r>
      <w:r w:rsidR="00B83255">
        <w:rPr>
          <w:sz w:val="20"/>
          <w:szCs w:val="20"/>
        </w:rPr>
        <w:t xml:space="preserve"> the </w:t>
      </w:r>
      <w:r w:rsidR="00730FC7">
        <w:rPr>
          <w:sz w:val="20"/>
          <w:szCs w:val="20"/>
        </w:rPr>
        <w:t>a</w:t>
      </w:r>
      <w:r w:rsidR="00B83255">
        <w:rPr>
          <w:sz w:val="20"/>
          <w:szCs w:val="20"/>
        </w:rPr>
        <w:t>ppendix p</w:t>
      </w:r>
      <w:r w:rsidR="00730FC7">
        <w:rPr>
          <w:sz w:val="20"/>
          <w:szCs w:val="20"/>
        </w:rPr>
        <w:t>p</w:t>
      </w:r>
      <w:r w:rsidR="00B83255">
        <w:rPr>
          <w:sz w:val="20"/>
          <w:szCs w:val="20"/>
        </w:rPr>
        <w:t>50-61</w:t>
      </w:r>
      <w:r w:rsidR="00832195">
        <w:rPr>
          <w:sz w:val="20"/>
          <w:szCs w:val="20"/>
        </w:rPr>
        <w:t>.</w:t>
      </w:r>
      <w:r w:rsidR="00E42A78">
        <w:rPr>
          <w:sz w:val="20"/>
          <w:szCs w:val="20"/>
        </w:rPr>
        <w:t xml:space="preserve"> </w:t>
      </w:r>
      <w:proofErr w:type="spellStart"/>
      <w:r w:rsidR="00E42A78">
        <w:rPr>
          <w:sz w:val="20"/>
          <w:szCs w:val="20"/>
        </w:rPr>
        <w:t>CINeMA</w:t>
      </w:r>
      <w:proofErr w:type="spellEnd"/>
      <w:r w:rsidR="00E42A78">
        <w:rPr>
          <w:sz w:val="20"/>
          <w:szCs w:val="20"/>
        </w:rPr>
        <w:t xml:space="preserve"> confidence ratings are shown in </w:t>
      </w:r>
      <w:r w:rsidR="00B83255">
        <w:rPr>
          <w:sz w:val="20"/>
          <w:szCs w:val="20"/>
        </w:rPr>
        <w:t xml:space="preserve">the </w:t>
      </w:r>
      <w:r w:rsidR="00965715">
        <w:rPr>
          <w:sz w:val="20"/>
          <w:szCs w:val="20"/>
        </w:rPr>
        <w:t>a</w:t>
      </w:r>
      <w:r w:rsidR="00B83255">
        <w:rPr>
          <w:sz w:val="20"/>
          <w:szCs w:val="20"/>
        </w:rPr>
        <w:t xml:space="preserve">ppendix </w:t>
      </w:r>
      <w:r w:rsidR="00965715">
        <w:rPr>
          <w:sz w:val="20"/>
          <w:szCs w:val="20"/>
        </w:rPr>
        <w:t>p</w:t>
      </w:r>
      <w:r w:rsidR="00B83255">
        <w:rPr>
          <w:sz w:val="20"/>
          <w:szCs w:val="20"/>
        </w:rPr>
        <w:t>p</w:t>
      </w:r>
      <w:r w:rsidR="008017FF">
        <w:rPr>
          <w:sz w:val="20"/>
          <w:szCs w:val="20"/>
        </w:rPr>
        <w:t>62-87</w:t>
      </w:r>
      <w:r w:rsidR="004D3E56">
        <w:rPr>
          <w:sz w:val="20"/>
          <w:szCs w:val="20"/>
        </w:rPr>
        <w:t xml:space="preserve"> and are used to colour-code forest</w:t>
      </w:r>
      <w:r w:rsidR="00794EC6">
        <w:rPr>
          <w:sz w:val="20"/>
          <w:szCs w:val="20"/>
        </w:rPr>
        <w:t>-</w:t>
      </w:r>
      <w:r w:rsidR="004D3E56">
        <w:rPr>
          <w:sz w:val="20"/>
          <w:szCs w:val="20"/>
        </w:rPr>
        <w:t>plots in Figure 2</w:t>
      </w:r>
      <w:r w:rsidR="00E42A78">
        <w:rPr>
          <w:sz w:val="20"/>
          <w:szCs w:val="20"/>
        </w:rPr>
        <w:t xml:space="preserve">. </w:t>
      </w:r>
    </w:p>
    <w:p w14:paraId="323F8590" w14:textId="09256D70" w:rsidR="005C0DE7" w:rsidRDefault="00254A11" w:rsidP="006A5CC7">
      <w:pPr>
        <w:spacing w:line="480" w:lineRule="auto"/>
        <w:jc w:val="both"/>
        <w:rPr>
          <w:color w:val="323232"/>
          <w:sz w:val="20"/>
          <w:szCs w:val="20"/>
        </w:rPr>
      </w:pPr>
      <w:bookmarkStart w:id="28" w:name="_Hlk20568495"/>
      <w:bookmarkStart w:id="29" w:name="_Hlk17220161"/>
      <w:bookmarkStart w:id="30" w:name="_Hlk17646352"/>
      <w:r>
        <w:rPr>
          <w:sz w:val="20"/>
          <w:szCs w:val="20"/>
        </w:rPr>
        <w:t>For change in weight, 83</w:t>
      </w:r>
      <w:bookmarkEnd w:id="28"/>
      <w:r w:rsidR="00766A7C" w:rsidRPr="004C224D">
        <w:rPr>
          <w:sz w:val="20"/>
          <w:szCs w:val="20"/>
        </w:rPr>
        <w:t xml:space="preserve"> studies </w:t>
      </w:r>
      <w:r w:rsidR="00C30B10">
        <w:rPr>
          <w:sz w:val="20"/>
          <w:szCs w:val="20"/>
        </w:rPr>
        <w:t xml:space="preserve">compared </w:t>
      </w:r>
      <w:r w:rsidR="008E1213" w:rsidRPr="004C224D">
        <w:rPr>
          <w:sz w:val="20"/>
          <w:szCs w:val="20"/>
        </w:rPr>
        <w:t>18</w:t>
      </w:r>
      <w:r w:rsidR="00766A7C" w:rsidRPr="004C224D">
        <w:rPr>
          <w:sz w:val="20"/>
          <w:szCs w:val="20"/>
        </w:rPr>
        <w:t xml:space="preserve"> different antipsychotics </w:t>
      </w:r>
      <w:r w:rsidR="00C30B10">
        <w:rPr>
          <w:sz w:val="20"/>
          <w:szCs w:val="20"/>
        </w:rPr>
        <w:t>with</w:t>
      </w:r>
      <w:r w:rsidR="00766A7C" w:rsidRPr="004C224D">
        <w:rPr>
          <w:sz w:val="20"/>
          <w:szCs w:val="20"/>
        </w:rPr>
        <w:t xml:space="preserve"> placebo</w:t>
      </w:r>
      <w:r w:rsidR="00C30B10">
        <w:rPr>
          <w:sz w:val="20"/>
          <w:szCs w:val="20"/>
        </w:rPr>
        <w:t xml:space="preserve"> (</w:t>
      </w:r>
      <w:r w:rsidR="006A5CC7" w:rsidRPr="004C224D">
        <w:rPr>
          <w:sz w:val="20"/>
          <w:szCs w:val="20"/>
        </w:rPr>
        <w:t>1</w:t>
      </w:r>
      <w:r w:rsidR="00AD453A" w:rsidRPr="004C224D">
        <w:rPr>
          <w:sz w:val="20"/>
          <w:szCs w:val="20"/>
        </w:rPr>
        <w:t>8</w:t>
      </w:r>
      <w:r w:rsidR="006A5CC7" w:rsidRPr="004C224D">
        <w:rPr>
          <w:sz w:val="20"/>
          <w:szCs w:val="20"/>
        </w:rPr>
        <w:t>,</w:t>
      </w:r>
      <w:r w:rsidR="00AD453A" w:rsidRPr="004C224D">
        <w:rPr>
          <w:sz w:val="20"/>
          <w:szCs w:val="20"/>
        </w:rPr>
        <w:t>7</w:t>
      </w:r>
      <w:r w:rsidR="00585F01" w:rsidRPr="004C224D">
        <w:rPr>
          <w:sz w:val="20"/>
          <w:szCs w:val="20"/>
        </w:rPr>
        <w:t>50</w:t>
      </w:r>
      <w:r w:rsidR="006A5CC7" w:rsidRPr="004C224D">
        <w:rPr>
          <w:sz w:val="20"/>
          <w:szCs w:val="20"/>
        </w:rPr>
        <w:t xml:space="preserve"> and </w:t>
      </w:r>
      <w:r w:rsidR="00585F01" w:rsidRPr="004C224D">
        <w:rPr>
          <w:sz w:val="20"/>
          <w:szCs w:val="20"/>
        </w:rPr>
        <w:t xml:space="preserve">4,210 </w:t>
      </w:r>
      <w:r w:rsidR="006A5CC7" w:rsidRPr="004C224D">
        <w:rPr>
          <w:sz w:val="20"/>
          <w:szCs w:val="20"/>
        </w:rPr>
        <w:t>patients</w:t>
      </w:r>
      <w:r w:rsidR="00C30B10">
        <w:rPr>
          <w:sz w:val="20"/>
          <w:szCs w:val="20"/>
        </w:rPr>
        <w:t>, respectively)</w:t>
      </w:r>
      <w:r w:rsidR="006A5CC7" w:rsidRPr="004C224D">
        <w:rPr>
          <w:sz w:val="20"/>
          <w:szCs w:val="20"/>
        </w:rPr>
        <w:t>.</w:t>
      </w:r>
      <w:r w:rsidR="002C7BF1">
        <w:rPr>
          <w:color w:val="323232"/>
          <w:sz w:val="20"/>
          <w:szCs w:val="20"/>
        </w:rPr>
        <w:t xml:space="preserve"> </w:t>
      </w:r>
      <w:bookmarkEnd w:id="29"/>
      <w:r w:rsidR="00C160F9">
        <w:rPr>
          <w:color w:val="323232"/>
          <w:sz w:val="20"/>
          <w:szCs w:val="20"/>
        </w:rPr>
        <w:t>W</w:t>
      </w:r>
      <w:r w:rsidR="00977D24">
        <w:rPr>
          <w:color w:val="323232"/>
          <w:sz w:val="20"/>
          <w:szCs w:val="20"/>
        </w:rPr>
        <w:t>e did not find</w:t>
      </w:r>
      <w:r w:rsidR="00C160F9">
        <w:rPr>
          <w:color w:val="323232"/>
          <w:sz w:val="20"/>
          <w:szCs w:val="20"/>
        </w:rPr>
        <w:t xml:space="preserve"> </w:t>
      </w:r>
      <w:r w:rsidR="000727CE">
        <w:rPr>
          <w:color w:val="323232"/>
          <w:sz w:val="20"/>
          <w:szCs w:val="20"/>
        </w:rPr>
        <w:t xml:space="preserve">evidence of </w:t>
      </w:r>
      <w:r w:rsidR="00727AB4">
        <w:rPr>
          <w:color w:val="323232"/>
          <w:sz w:val="20"/>
          <w:szCs w:val="20"/>
        </w:rPr>
        <w:t>weight gain with ziprasidone, haloperidol, fluphenazine,</w:t>
      </w:r>
      <w:r w:rsidR="003452D5">
        <w:rPr>
          <w:color w:val="323232"/>
          <w:sz w:val="20"/>
          <w:szCs w:val="20"/>
        </w:rPr>
        <w:t xml:space="preserve"> aripiprazole, </w:t>
      </w:r>
      <w:r w:rsidR="00727AB4">
        <w:rPr>
          <w:color w:val="323232"/>
          <w:sz w:val="20"/>
          <w:szCs w:val="20"/>
        </w:rPr>
        <w:t xml:space="preserve">lurasidone, </w:t>
      </w:r>
      <w:proofErr w:type="spellStart"/>
      <w:r w:rsidR="00FA5204">
        <w:rPr>
          <w:color w:val="323232"/>
          <w:sz w:val="20"/>
          <w:szCs w:val="20"/>
        </w:rPr>
        <w:t>cariprazine</w:t>
      </w:r>
      <w:proofErr w:type="spellEnd"/>
      <w:r w:rsidR="00FA5204">
        <w:rPr>
          <w:color w:val="323232"/>
          <w:sz w:val="20"/>
          <w:szCs w:val="20"/>
        </w:rPr>
        <w:t xml:space="preserve">, </w:t>
      </w:r>
      <w:proofErr w:type="spellStart"/>
      <w:r w:rsidR="00FA5204">
        <w:rPr>
          <w:color w:val="323232"/>
          <w:sz w:val="20"/>
          <w:szCs w:val="20"/>
        </w:rPr>
        <w:t>amisulpride</w:t>
      </w:r>
      <w:proofErr w:type="spellEnd"/>
      <w:r w:rsidR="00FA5204">
        <w:rPr>
          <w:color w:val="323232"/>
          <w:sz w:val="20"/>
          <w:szCs w:val="20"/>
        </w:rPr>
        <w:t xml:space="preserve">, or </w:t>
      </w:r>
      <w:proofErr w:type="spellStart"/>
      <w:r w:rsidR="00FA5204">
        <w:rPr>
          <w:color w:val="323232"/>
          <w:sz w:val="20"/>
          <w:szCs w:val="20"/>
        </w:rPr>
        <w:t>flupenthixol</w:t>
      </w:r>
      <w:proofErr w:type="spellEnd"/>
      <w:r w:rsidR="00C160F9">
        <w:rPr>
          <w:color w:val="323232"/>
          <w:sz w:val="20"/>
          <w:szCs w:val="20"/>
        </w:rPr>
        <w:t xml:space="preserve"> when compared with placebo</w:t>
      </w:r>
      <w:r w:rsidR="00FA5204">
        <w:rPr>
          <w:color w:val="323232"/>
          <w:sz w:val="20"/>
          <w:szCs w:val="20"/>
        </w:rPr>
        <w:t xml:space="preserve">. There </w:t>
      </w:r>
      <w:r w:rsidR="000727CE">
        <w:rPr>
          <w:color w:val="323232"/>
          <w:sz w:val="20"/>
          <w:szCs w:val="20"/>
        </w:rPr>
        <w:t xml:space="preserve">was however evidence </w:t>
      </w:r>
      <w:r w:rsidR="004F488C">
        <w:rPr>
          <w:color w:val="323232"/>
          <w:sz w:val="20"/>
          <w:szCs w:val="20"/>
        </w:rPr>
        <w:t>of</w:t>
      </w:r>
      <w:r w:rsidR="00FA5204">
        <w:rPr>
          <w:color w:val="323232"/>
          <w:sz w:val="20"/>
          <w:szCs w:val="20"/>
        </w:rPr>
        <w:t xml:space="preserve"> </w:t>
      </w:r>
      <w:r w:rsidR="00876904">
        <w:rPr>
          <w:color w:val="323232"/>
          <w:sz w:val="20"/>
          <w:szCs w:val="20"/>
        </w:rPr>
        <w:t>weight</w:t>
      </w:r>
      <w:r w:rsidR="004F488C">
        <w:rPr>
          <w:color w:val="323232"/>
          <w:sz w:val="20"/>
          <w:szCs w:val="20"/>
        </w:rPr>
        <w:t xml:space="preserve"> gain</w:t>
      </w:r>
      <w:r w:rsidR="002C3663">
        <w:rPr>
          <w:color w:val="323232"/>
          <w:sz w:val="20"/>
          <w:szCs w:val="20"/>
        </w:rPr>
        <w:t xml:space="preserve"> (</w:t>
      </w:r>
      <w:r w:rsidR="004A0695">
        <w:rPr>
          <w:color w:val="323232"/>
          <w:sz w:val="20"/>
          <w:szCs w:val="20"/>
        </w:rPr>
        <w:t>MD</w:t>
      </w:r>
      <w:r w:rsidR="002C3663">
        <w:rPr>
          <w:color w:val="323232"/>
          <w:sz w:val="20"/>
          <w:szCs w:val="20"/>
        </w:rPr>
        <w:t xml:space="preserve"> relative to placebo/kg, 95%CI)</w:t>
      </w:r>
      <w:r w:rsidR="00876904">
        <w:rPr>
          <w:color w:val="323232"/>
          <w:sz w:val="20"/>
          <w:szCs w:val="20"/>
        </w:rPr>
        <w:t xml:space="preserve"> with </w:t>
      </w:r>
      <w:proofErr w:type="spellStart"/>
      <w:r w:rsidR="00876904">
        <w:rPr>
          <w:color w:val="323232"/>
          <w:sz w:val="20"/>
          <w:szCs w:val="20"/>
        </w:rPr>
        <w:t>brexpiprazole</w:t>
      </w:r>
      <w:proofErr w:type="spellEnd"/>
      <w:r w:rsidR="00876904">
        <w:rPr>
          <w:color w:val="323232"/>
          <w:sz w:val="20"/>
          <w:szCs w:val="20"/>
        </w:rPr>
        <w:t xml:space="preserve"> (0.</w:t>
      </w:r>
      <w:r w:rsidR="00137074">
        <w:rPr>
          <w:color w:val="323232"/>
          <w:sz w:val="20"/>
          <w:szCs w:val="20"/>
        </w:rPr>
        <w:t>88</w:t>
      </w:r>
      <w:r w:rsidR="00876904">
        <w:rPr>
          <w:color w:val="323232"/>
          <w:sz w:val="20"/>
          <w:szCs w:val="20"/>
        </w:rPr>
        <w:t>, 0.0</w:t>
      </w:r>
      <w:r w:rsidR="00137074">
        <w:rPr>
          <w:color w:val="323232"/>
          <w:sz w:val="20"/>
          <w:szCs w:val="20"/>
        </w:rPr>
        <w:t>6</w:t>
      </w:r>
      <w:r w:rsidR="00876904">
        <w:rPr>
          <w:color w:val="323232"/>
          <w:sz w:val="20"/>
          <w:szCs w:val="20"/>
        </w:rPr>
        <w:t>-</w:t>
      </w:r>
      <w:r w:rsidR="00137074">
        <w:rPr>
          <w:color w:val="323232"/>
          <w:sz w:val="20"/>
          <w:szCs w:val="20"/>
        </w:rPr>
        <w:t>1.69</w:t>
      </w:r>
      <w:r w:rsidR="00876904">
        <w:rPr>
          <w:color w:val="323232"/>
          <w:sz w:val="20"/>
          <w:szCs w:val="20"/>
        </w:rPr>
        <w:t>)</w:t>
      </w:r>
      <w:r w:rsidR="000727CE">
        <w:rPr>
          <w:color w:val="323232"/>
          <w:sz w:val="20"/>
          <w:szCs w:val="20"/>
        </w:rPr>
        <w:t>;</w:t>
      </w:r>
      <w:r w:rsidR="00876904">
        <w:rPr>
          <w:color w:val="323232"/>
          <w:sz w:val="20"/>
          <w:szCs w:val="20"/>
        </w:rPr>
        <w:t xml:space="preserve"> </w:t>
      </w:r>
      <w:proofErr w:type="spellStart"/>
      <w:r w:rsidR="00074FDB">
        <w:rPr>
          <w:color w:val="323232"/>
          <w:sz w:val="20"/>
          <w:szCs w:val="20"/>
        </w:rPr>
        <w:t>asenapine</w:t>
      </w:r>
      <w:proofErr w:type="spellEnd"/>
      <w:r w:rsidR="00074FDB">
        <w:rPr>
          <w:color w:val="323232"/>
          <w:sz w:val="20"/>
          <w:szCs w:val="20"/>
        </w:rPr>
        <w:t xml:space="preserve"> (1.</w:t>
      </w:r>
      <w:r w:rsidR="00137074">
        <w:rPr>
          <w:color w:val="323232"/>
          <w:sz w:val="20"/>
          <w:szCs w:val="20"/>
        </w:rPr>
        <w:t>17</w:t>
      </w:r>
      <w:r w:rsidR="00074FDB">
        <w:rPr>
          <w:color w:val="323232"/>
          <w:sz w:val="20"/>
          <w:szCs w:val="20"/>
        </w:rPr>
        <w:t>, 0.</w:t>
      </w:r>
      <w:r w:rsidR="00137074">
        <w:rPr>
          <w:color w:val="323232"/>
          <w:sz w:val="20"/>
          <w:szCs w:val="20"/>
        </w:rPr>
        <w:t>47</w:t>
      </w:r>
      <w:r w:rsidR="00074FDB">
        <w:rPr>
          <w:color w:val="323232"/>
          <w:sz w:val="20"/>
          <w:szCs w:val="20"/>
        </w:rPr>
        <w:t>-1.</w:t>
      </w:r>
      <w:r w:rsidR="00137074">
        <w:rPr>
          <w:color w:val="323232"/>
          <w:sz w:val="20"/>
          <w:szCs w:val="20"/>
        </w:rPr>
        <w:t>86</w:t>
      </w:r>
      <w:r w:rsidR="00074FDB">
        <w:rPr>
          <w:color w:val="323232"/>
          <w:sz w:val="20"/>
          <w:szCs w:val="20"/>
        </w:rPr>
        <w:t>)</w:t>
      </w:r>
      <w:r w:rsidR="000727CE">
        <w:rPr>
          <w:color w:val="323232"/>
          <w:sz w:val="20"/>
          <w:szCs w:val="20"/>
        </w:rPr>
        <w:t>;</w:t>
      </w:r>
      <w:r w:rsidR="00074FDB">
        <w:rPr>
          <w:color w:val="323232"/>
          <w:sz w:val="20"/>
          <w:szCs w:val="20"/>
        </w:rPr>
        <w:t xml:space="preserve"> risperidone</w:t>
      </w:r>
      <w:r w:rsidR="00C160F9">
        <w:rPr>
          <w:color w:val="323232"/>
          <w:sz w:val="20"/>
          <w:szCs w:val="20"/>
        </w:rPr>
        <w:t>/</w:t>
      </w:r>
      <w:r w:rsidR="00074FDB">
        <w:rPr>
          <w:color w:val="323232"/>
          <w:sz w:val="20"/>
          <w:szCs w:val="20"/>
        </w:rPr>
        <w:t xml:space="preserve">paliperidone </w:t>
      </w:r>
      <w:r w:rsidR="00C160F9">
        <w:rPr>
          <w:color w:val="323232"/>
          <w:sz w:val="20"/>
          <w:szCs w:val="20"/>
        </w:rPr>
        <w:t>(</w:t>
      </w:r>
      <w:r w:rsidR="00E907C4">
        <w:rPr>
          <w:color w:val="323232"/>
          <w:sz w:val="20"/>
          <w:szCs w:val="20"/>
        </w:rPr>
        <w:t>1.</w:t>
      </w:r>
      <w:r w:rsidR="00137074">
        <w:rPr>
          <w:color w:val="323232"/>
          <w:sz w:val="20"/>
          <w:szCs w:val="20"/>
        </w:rPr>
        <w:t>28</w:t>
      </w:r>
      <w:r w:rsidR="00E907C4">
        <w:rPr>
          <w:color w:val="323232"/>
          <w:sz w:val="20"/>
          <w:szCs w:val="20"/>
        </w:rPr>
        <w:t xml:space="preserve">, </w:t>
      </w:r>
      <w:r w:rsidR="00495949">
        <w:rPr>
          <w:color w:val="323232"/>
          <w:sz w:val="20"/>
          <w:szCs w:val="20"/>
        </w:rPr>
        <w:t>0.9</w:t>
      </w:r>
      <w:r w:rsidR="00137074">
        <w:rPr>
          <w:color w:val="323232"/>
          <w:sz w:val="20"/>
          <w:szCs w:val="20"/>
        </w:rPr>
        <w:t>8</w:t>
      </w:r>
      <w:r w:rsidR="00495949">
        <w:rPr>
          <w:color w:val="323232"/>
          <w:sz w:val="20"/>
          <w:szCs w:val="20"/>
        </w:rPr>
        <w:t>-1.</w:t>
      </w:r>
      <w:r w:rsidR="00137074">
        <w:rPr>
          <w:color w:val="323232"/>
          <w:sz w:val="20"/>
          <w:szCs w:val="20"/>
        </w:rPr>
        <w:t>59</w:t>
      </w:r>
      <w:r w:rsidR="00495949">
        <w:rPr>
          <w:color w:val="323232"/>
          <w:sz w:val="20"/>
          <w:szCs w:val="20"/>
        </w:rPr>
        <w:t>)</w:t>
      </w:r>
      <w:r w:rsidR="000727CE">
        <w:rPr>
          <w:color w:val="323232"/>
          <w:sz w:val="20"/>
          <w:szCs w:val="20"/>
        </w:rPr>
        <w:t>;</w:t>
      </w:r>
      <w:r w:rsidR="00495949">
        <w:rPr>
          <w:color w:val="323232"/>
          <w:sz w:val="20"/>
          <w:szCs w:val="20"/>
        </w:rPr>
        <w:t xml:space="preserve"> quetiapine </w:t>
      </w:r>
      <w:r w:rsidR="00C160F9">
        <w:rPr>
          <w:color w:val="323232"/>
          <w:sz w:val="20"/>
          <w:szCs w:val="20"/>
        </w:rPr>
        <w:t>(</w:t>
      </w:r>
      <w:r w:rsidR="00495949">
        <w:rPr>
          <w:color w:val="323232"/>
          <w:sz w:val="20"/>
          <w:szCs w:val="20"/>
        </w:rPr>
        <w:t>1.5</w:t>
      </w:r>
      <w:r w:rsidR="00137074">
        <w:rPr>
          <w:color w:val="323232"/>
          <w:sz w:val="20"/>
          <w:szCs w:val="20"/>
        </w:rPr>
        <w:t>6</w:t>
      </w:r>
      <w:r w:rsidR="00495949">
        <w:rPr>
          <w:color w:val="323232"/>
          <w:sz w:val="20"/>
          <w:szCs w:val="20"/>
        </w:rPr>
        <w:t xml:space="preserve">, </w:t>
      </w:r>
      <w:r w:rsidR="006B0999">
        <w:rPr>
          <w:color w:val="323232"/>
          <w:sz w:val="20"/>
          <w:szCs w:val="20"/>
        </w:rPr>
        <w:t>1.0</w:t>
      </w:r>
      <w:r w:rsidR="00137074">
        <w:rPr>
          <w:color w:val="323232"/>
          <w:sz w:val="20"/>
          <w:szCs w:val="20"/>
        </w:rPr>
        <w:t>9</w:t>
      </w:r>
      <w:r w:rsidR="006B0999">
        <w:rPr>
          <w:color w:val="323232"/>
          <w:sz w:val="20"/>
          <w:szCs w:val="20"/>
        </w:rPr>
        <w:t>-2.0</w:t>
      </w:r>
      <w:r w:rsidR="00137074">
        <w:rPr>
          <w:color w:val="323232"/>
          <w:sz w:val="20"/>
          <w:szCs w:val="20"/>
        </w:rPr>
        <w:t>4</w:t>
      </w:r>
      <w:r w:rsidR="006B0999">
        <w:rPr>
          <w:color w:val="323232"/>
          <w:sz w:val="20"/>
          <w:szCs w:val="20"/>
        </w:rPr>
        <w:t>)</w:t>
      </w:r>
      <w:r w:rsidR="004C0775">
        <w:rPr>
          <w:color w:val="323232"/>
          <w:sz w:val="20"/>
          <w:szCs w:val="20"/>
        </w:rPr>
        <w:t>;</w:t>
      </w:r>
      <w:r w:rsidR="006B0999">
        <w:rPr>
          <w:color w:val="323232"/>
          <w:sz w:val="20"/>
          <w:szCs w:val="20"/>
        </w:rPr>
        <w:t xml:space="preserve"> iloperidone (1.</w:t>
      </w:r>
      <w:r w:rsidR="00137074">
        <w:rPr>
          <w:color w:val="323232"/>
          <w:sz w:val="20"/>
          <w:szCs w:val="20"/>
        </w:rPr>
        <w:t>77</w:t>
      </w:r>
      <w:r w:rsidR="006B0999">
        <w:rPr>
          <w:color w:val="323232"/>
          <w:sz w:val="20"/>
          <w:szCs w:val="20"/>
        </w:rPr>
        <w:t xml:space="preserve">, </w:t>
      </w:r>
      <w:r w:rsidR="001E545D">
        <w:rPr>
          <w:color w:val="323232"/>
          <w:sz w:val="20"/>
          <w:szCs w:val="20"/>
        </w:rPr>
        <w:t>0.</w:t>
      </w:r>
      <w:r w:rsidR="00137074">
        <w:rPr>
          <w:color w:val="323232"/>
          <w:sz w:val="20"/>
          <w:szCs w:val="20"/>
        </w:rPr>
        <w:t>41</w:t>
      </w:r>
      <w:r w:rsidR="001E545D">
        <w:rPr>
          <w:color w:val="323232"/>
          <w:sz w:val="20"/>
          <w:szCs w:val="20"/>
        </w:rPr>
        <w:t>-</w:t>
      </w:r>
      <w:r w:rsidR="00137074">
        <w:rPr>
          <w:color w:val="323232"/>
          <w:sz w:val="20"/>
          <w:szCs w:val="20"/>
        </w:rPr>
        <w:t>3.13</w:t>
      </w:r>
      <w:r w:rsidR="001E545D">
        <w:rPr>
          <w:color w:val="323232"/>
          <w:sz w:val="20"/>
          <w:szCs w:val="20"/>
        </w:rPr>
        <w:t>)</w:t>
      </w:r>
      <w:r w:rsidR="004C0775">
        <w:rPr>
          <w:color w:val="323232"/>
          <w:sz w:val="20"/>
          <w:szCs w:val="20"/>
        </w:rPr>
        <w:t>;</w:t>
      </w:r>
      <w:r w:rsidR="001E545D">
        <w:rPr>
          <w:color w:val="323232"/>
          <w:sz w:val="20"/>
          <w:szCs w:val="20"/>
        </w:rPr>
        <w:t xml:space="preserve"> </w:t>
      </w:r>
      <w:proofErr w:type="spellStart"/>
      <w:r w:rsidR="001E545D">
        <w:rPr>
          <w:color w:val="323232"/>
          <w:sz w:val="20"/>
          <w:szCs w:val="20"/>
        </w:rPr>
        <w:t>sertindole</w:t>
      </w:r>
      <w:proofErr w:type="spellEnd"/>
      <w:r w:rsidR="001E545D">
        <w:rPr>
          <w:color w:val="323232"/>
          <w:sz w:val="20"/>
          <w:szCs w:val="20"/>
        </w:rPr>
        <w:t xml:space="preserve"> (2.3</w:t>
      </w:r>
      <w:r w:rsidR="00137074">
        <w:rPr>
          <w:color w:val="323232"/>
          <w:sz w:val="20"/>
          <w:szCs w:val="20"/>
        </w:rPr>
        <w:t>7</w:t>
      </w:r>
      <w:r w:rsidR="009E5484">
        <w:rPr>
          <w:color w:val="323232"/>
          <w:sz w:val="20"/>
          <w:szCs w:val="20"/>
        </w:rPr>
        <w:t>, 1.1</w:t>
      </w:r>
      <w:r w:rsidR="00137074">
        <w:rPr>
          <w:color w:val="323232"/>
          <w:sz w:val="20"/>
          <w:szCs w:val="20"/>
        </w:rPr>
        <w:t>2</w:t>
      </w:r>
      <w:r w:rsidR="009E5484">
        <w:rPr>
          <w:color w:val="323232"/>
          <w:sz w:val="20"/>
          <w:szCs w:val="20"/>
        </w:rPr>
        <w:t>-3.6</w:t>
      </w:r>
      <w:r w:rsidR="00137074">
        <w:rPr>
          <w:color w:val="323232"/>
          <w:sz w:val="20"/>
          <w:szCs w:val="20"/>
        </w:rPr>
        <w:t>2</w:t>
      </w:r>
      <w:r w:rsidR="009E5484">
        <w:rPr>
          <w:color w:val="323232"/>
          <w:sz w:val="20"/>
          <w:szCs w:val="20"/>
        </w:rPr>
        <w:t>)</w:t>
      </w:r>
      <w:r w:rsidR="004C0775">
        <w:rPr>
          <w:color w:val="323232"/>
          <w:sz w:val="20"/>
          <w:szCs w:val="20"/>
        </w:rPr>
        <w:t>;</w:t>
      </w:r>
      <w:r w:rsidR="009E5484">
        <w:rPr>
          <w:color w:val="323232"/>
          <w:sz w:val="20"/>
          <w:szCs w:val="20"/>
        </w:rPr>
        <w:t xml:space="preserve"> </w:t>
      </w:r>
      <w:r w:rsidR="00137074">
        <w:rPr>
          <w:color w:val="323232"/>
          <w:sz w:val="20"/>
          <w:szCs w:val="20"/>
        </w:rPr>
        <w:t>olanzapine (2.73, 2.38-3.07)</w:t>
      </w:r>
      <w:r w:rsidR="004C0775">
        <w:rPr>
          <w:color w:val="323232"/>
          <w:sz w:val="20"/>
          <w:szCs w:val="20"/>
        </w:rPr>
        <w:t>;</w:t>
      </w:r>
      <w:r w:rsidR="00137074">
        <w:rPr>
          <w:color w:val="323232"/>
          <w:sz w:val="20"/>
          <w:szCs w:val="20"/>
        </w:rPr>
        <w:t xml:space="preserve"> </w:t>
      </w:r>
      <w:r w:rsidR="009E5484">
        <w:rPr>
          <w:color w:val="323232"/>
          <w:sz w:val="20"/>
          <w:szCs w:val="20"/>
        </w:rPr>
        <w:t>zotepine (2.8</w:t>
      </w:r>
      <w:r w:rsidR="00137074">
        <w:rPr>
          <w:color w:val="323232"/>
          <w:sz w:val="20"/>
          <w:szCs w:val="20"/>
        </w:rPr>
        <w:t>0</w:t>
      </w:r>
      <w:r w:rsidR="009E5484">
        <w:rPr>
          <w:color w:val="323232"/>
          <w:sz w:val="20"/>
          <w:szCs w:val="20"/>
        </w:rPr>
        <w:t>, 1.09-4.53)</w:t>
      </w:r>
      <w:r w:rsidR="004C0775">
        <w:rPr>
          <w:color w:val="323232"/>
          <w:sz w:val="20"/>
          <w:szCs w:val="20"/>
        </w:rPr>
        <w:t>;</w:t>
      </w:r>
      <w:r w:rsidR="00AF2410">
        <w:rPr>
          <w:color w:val="323232"/>
          <w:sz w:val="20"/>
          <w:szCs w:val="20"/>
        </w:rPr>
        <w:t xml:space="preserve"> and clozapine (</w:t>
      </w:r>
      <w:r w:rsidR="00137074">
        <w:rPr>
          <w:color w:val="323232"/>
          <w:sz w:val="20"/>
          <w:szCs w:val="20"/>
        </w:rPr>
        <w:t>3.01</w:t>
      </w:r>
      <w:r w:rsidR="00AF2410">
        <w:rPr>
          <w:color w:val="323232"/>
          <w:sz w:val="20"/>
          <w:szCs w:val="20"/>
        </w:rPr>
        <w:t>, 1.</w:t>
      </w:r>
      <w:r w:rsidR="00137074">
        <w:rPr>
          <w:color w:val="323232"/>
          <w:sz w:val="20"/>
          <w:szCs w:val="20"/>
        </w:rPr>
        <w:t>78</w:t>
      </w:r>
      <w:r w:rsidR="00AF2410">
        <w:rPr>
          <w:color w:val="323232"/>
          <w:sz w:val="20"/>
          <w:szCs w:val="20"/>
        </w:rPr>
        <w:t>-4.</w:t>
      </w:r>
      <w:r w:rsidR="00137074">
        <w:rPr>
          <w:color w:val="323232"/>
          <w:sz w:val="20"/>
          <w:szCs w:val="20"/>
        </w:rPr>
        <w:t>24</w:t>
      </w:r>
      <w:r w:rsidR="00AF2410">
        <w:rPr>
          <w:color w:val="323232"/>
          <w:sz w:val="20"/>
          <w:szCs w:val="20"/>
        </w:rPr>
        <w:t>)</w:t>
      </w:r>
      <w:r w:rsidR="00B05235">
        <w:rPr>
          <w:color w:val="323232"/>
          <w:sz w:val="20"/>
          <w:szCs w:val="20"/>
        </w:rPr>
        <w:t xml:space="preserve"> (Figure 2 and </w:t>
      </w:r>
      <w:r w:rsidR="0000542A">
        <w:rPr>
          <w:color w:val="323232"/>
          <w:sz w:val="20"/>
          <w:szCs w:val="20"/>
        </w:rPr>
        <w:t>a</w:t>
      </w:r>
      <w:r w:rsidR="00146C44">
        <w:rPr>
          <w:color w:val="323232"/>
          <w:sz w:val="20"/>
          <w:szCs w:val="20"/>
        </w:rPr>
        <w:t>ppendix p41</w:t>
      </w:r>
      <w:r w:rsidR="00B05235" w:rsidRPr="00011CE0">
        <w:rPr>
          <w:color w:val="323232"/>
          <w:sz w:val="20"/>
          <w:szCs w:val="20"/>
        </w:rPr>
        <w:t>)</w:t>
      </w:r>
      <w:r w:rsidR="00AF2410" w:rsidRPr="00011CE0">
        <w:rPr>
          <w:color w:val="323232"/>
          <w:sz w:val="20"/>
          <w:szCs w:val="20"/>
        </w:rPr>
        <w:t xml:space="preserve">. </w:t>
      </w:r>
      <w:r w:rsidR="00C13F9D" w:rsidRPr="00011CE0">
        <w:rPr>
          <w:color w:val="323232"/>
          <w:sz w:val="20"/>
          <w:szCs w:val="20"/>
        </w:rPr>
        <w:t>Ranking</w:t>
      </w:r>
      <w:r w:rsidR="00C13F9D">
        <w:rPr>
          <w:color w:val="323232"/>
          <w:sz w:val="20"/>
          <w:szCs w:val="20"/>
        </w:rPr>
        <w:t xml:space="preserve"> </w:t>
      </w:r>
      <w:r w:rsidR="00106E09">
        <w:rPr>
          <w:color w:val="323232"/>
          <w:sz w:val="20"/>
          <w:szCs w:val="20"/>
        </w:rPr>
        <w:t xml:space="preserve">based on degree of weight gain </w:t>
      </w:r>
      <w:r w:rsidR="000727CE">
        <w:rPr>
          <w:color w:val="323232"/>
          <w:sz w:val="20"/>
          <w:szCs w:val="20"/>
        </w:rPr>
        <w:t xml:space="preserve">identified </w:t>
      </w:r>
      <w:r w:rsidR="0091365E">
        <w:rPr>
          <w:color w:val="323232"/>
          <w:sz w:val="20"/>
          <w:szCs w:val="20"/>
        </w:rPr>
        <w:t>haloperidol</w:t>
      </w:r>
      <w:r w:rsidR="00106E09">
        <w:rPr>
          <w:color w:val="323232"/>
          <w:sz w:val="20"/>
          <w:szCs w:val="20"/>
        </w:rPr>
        <w:t xml:space="preserve"> as the best and </w:t>
      </w:r>
      <w:r w:rsidR="009147D0">
        <w:rPr>
          <w:color w:val="323232"/>
          <w:sz w:val="20"/>
          <w:szCs w:val="20"/>
        </w:rPr>
        <w:t xml:space="preserve">clozapine </w:t>
      </w:r>
      <w:r w:rsidR="006E403B">
        <w:rPr>
          <w:color w:val="323232"/>
          <w:sz w:val="20"/>
          <w:szCs w:val="20"/>
        </w:rPr>
        <w:t>the worst (</w:t>
      </w:r>
      <w:r w:rsidR="00BD6E65">
        <w:rPr>
          <w:color w:val="323232"/>
          <w:sz w:val="20"/>
          <w:szCs w:val="20"/>
        </w:rPr>
        <w:t xml:space="preserve">Figure 3 and </w:t>
      </w:r>
      <w:r w:rsidR="00DB7660">
        <w:rPr>
          <w:color w:val="323232"/>
          <w:sz w:val="20"/>
          <w:szCs w:val="20"/>
        </w:rPr>
        <w:t>Appendix p</w:t>
      </w:r>
      <w:r w:rsidR="001E2A52">
        <w:rPr>
          <w:color w:val="323232"/>
          <w:sz w:val="20"/>
          <w:szCs w:val="20"/>
        </w:rPr>
        <w:t>47</w:t>
      </w:r>
      <w:r w:rsidR="006E403B">
        <w:rPr>
          <w:color w:val="323232"/>
          <w:sz w:val="20"/>
          <w:szCs w:val="20"/>
        </w:rPr>
        <w:t xml:space="preserve">). </w:t>
      </w:r>
      <w:bookmarkStart w:id="31" w:name="_Hlk17041648"/>
      <w:r w:rsidR="00B45200" w:rsidRPr="00C663FB">
        <w:rPr>
          <w:rFonts w:ascii="Symbol" w:hAnsi="Symbol" w:cs="Arial"/>
          <w:sz w:val="20"/>
          <w:szCs w:val="20"/>
        </w:rPr>
        <w:t></w:t>
      </w:r>
      <w:r w:rsidR="00B45200">
        <w:rPr>
          <w:color w:val="323232"/>
          <w:sz w:val="20"/>
          <w:szCs w:val="20"/>
        </w:rPr>
        <w:t xml:space="preserve"> was 0.59kg,</w:t>
      </w:r>
      <w:r w:rsidR="00AB3CBB">
        <w:rPr>
          <w:color w:val="323232"/>
          <w:sz w:val="20"/>
          <w:szCs w:val="20"/>
        </w:rPr>
        <w:t xml:space="preserve"> considered small in the context of the observed antipsychotic-associated changes,</w:t>
      </w:r>
      <w:r w:rsidR="00B45200">
        <w:rPr>
          <w:color w:val="323232"/>
          <w:sz w:val="20"/>
          <w:szCs w:val="20"/>
        </w:rPr>
        <w:t xml:space="preserve"> and I</w:t>
      </w:r>
      <w:r w:rsidR="00B45200" w:rsidRPr="00113EA1">
        <w:rPr>
          <w:color w:val="323232"/>
          <w:sz w:val="20"/>
          <w:szCs w:val="20"/>
          <w:vertAlign w:val="superscript"/>
        </w:rPr>
        <w:t>2</w:t>
      </w:r>
      <w:r w:rsidR="00B45200">
        <w:rPr>
          <w:color w:val="323232"/>
          <w:sz w:val="20"/>
          <w:szCs w:val="20"/>
        </w:rPr>
        <w:t xml:space="preserve"> 71.3%</w:t>
      </w:r>
      <w:r w:rsidR="00E64ECA">
        <w:rPr>
          <w:color w:val="323232"/>
          <w:sz w:val="20"/>
          <w:szCs w:val="20"/>
        </w:rPr>
        <w:t xml:space="preserve"> (moderate-</w:t>
      </w:r>
      <w:r w:rsidR="00A74016">
        <w:rPr>
          <w:color w:val="323232"/>
          <w:sz w:val="20"/>
          <w:szCs w:val="20"/>
        </w:rPr>
        <w:t>substantial</w:t>
      </w:r>
      <w:r w:rsidR="00E64ECA">
        <w:rPr>
          <w:color w:val="323232"/>
          <w:sz w:val="20"/>
          <w:szCs w:val="20"/>
        </w:rPr>
        <w:t>)</w:t>
      </w:r>
      <w:r w:rsidR="00B45200">
        <w:rPr>
          <w:color w:val="323232"/>
          <w:sz w:val="20"/>
          <w:szCs w:val="20"/>
        </w:rPr>
        <w:t xml:space="preserve">. </w:t>
      </w:r>
      <w:r w:rsidR="00A404EB">
        <w:rPr>
          <w:color w:val="323232"/>
          <w:sz w:val="20"/>
          <w:szCs w:val="20"/>
        </w:rPr>
        <w:t>The global Q score for inconsistency was 97.41 (p&lt;0.0001), and significant</w:t>
      </w:r>
      <w:r w:rsidR="00FA2ECD">
        <w:rPr>
          <w:color w:val="323232"/>
          <w:sz w:val="20"/>
          <w:szCs w:val="20"/>
        </w:rPr>
        <w:t xml:space="preserve"> </w:t>
      </w:r>
      <w:r w:rsidR="00A404EB">
        <w:rPr>
          <w:color w:val="323232"/>
          <w:sz w:val="20"/>
          <w:szCs w:val="20"/>
        </w:rPr>
        <w:t xml:space="preserve">hot-spots of inconsistency identified </w:t>
      </w:r>
      <w:r w:rsidR="00BD7B6A">
        <w:rPr>
          <w:color w:val="323232"/>
          <w:sz w:val="20"/>
          <w:szCs w:val="20"/>
        </w:rPr>
        <w:t xml:space="preserve">in </w:t>
      </w:r>
      <w:r w:rsidR="00DA77FE">
        <w:rPr>
          <w:color w:val="323232"/>
          <w:sz w:val="20"/>
          <w:szCs w:val="20"/>
        </w:rPr>
        <w:t>5</w:t>
      </w:r>
      <w:r w:rsidR="00BD7B6A">
        <w:rPr>
          <w:color w:val="323232"/>
          <w:sz w:val="20"/>
          <w:szCs w:val="20"/>
        </w:rPr>
        <w:t xml:space="preserve"> of </w:t>
      </w:r>
      <w:r w:rsidR="00EC42AC">
        <w:rPr>
          <w:color w:val="323232"/>
          <w:sz w:val="20"/>
          <w:szCs w:val="20"/>
        </w:rPr>
        <w:t>1</w:t>
      </w:r>
      <w:r w:rsidR="00FA2ECD">
        <w:rPr>
          <w:color w:val="323232"/>
          <w:sz w:val="20"/>
          <w:szCs w:val="20"/>
        </w:rPr>
        <w:t>54</w:t>
      </w:r>
      <w:r w:rsidR="00BD7B6A">
        <w:rPr>
          <w:color w:val="323232"/>
          <w:sz w:val="20"/>
          <w:szCs w:val="20"/>
        </w:rPr>
        <w:t xml:space="preserve"> treatment comparisons</w:t>
      </w:r>
      <w:r w:rsidR="00523FA1">
        <w:rPr>
          <w:color w:val="323232"/>
          <w:sz w:val="20"/>
          <w:szCs w:val="20"/>
        </w:rPr>
        <w:t xml:space="preserve">, </w:t>
      </w:r>
      <w:bookmarkStart w:id="32" w:name="_Hlk17057517"/>
      <w:r w:rsidR="00523FA1">
        <w:rPr>
          <w:color w:val="323232"/>
          <w:sz w:val="20"/>
          <w:szCs w:val="20"/>
        </w:rPr>
        <w:t xml:space="preserve">including </w:t>
      </w:r>
      <w:r w:rsidR="00617041">
        <w:rPr>
          <w:color w:val="323232"/>
          <w:sz w:val="20"/>
          <w:szCs w:val="20"/>
        </w:rPr>
        <w:t xml:space="preserve">some </w:t>
      </w:r>
      <w:r w:rsidR="00523FA1">
        <w:rPr>
          <w:color w:val="323232"/>
          <w:sz w:val="20"/>
          <w:szCs w:val="20"/>
        </w:rPr>
        <w:t>disagreement</w:t>
      </w:r>
      <w:r w:rsidR="006F47BF">
        <w:rPr>
          <w:color w:val="323232"/>
          <w:sz w:val="20"/>
          <w:szCs w:val="20"/>
        </w:rPr>
        <w:t>s</w:t>
      </w:r>
      <w:r w:rsidR="00523FA1">
        <w:rPr>
          <w:color w:val="323232"/>
          <w:sz w:val="20"/>
          <w:szCs w:val="20"/>
        </w:rPr>
        <w:t xml:space="preserve"> </w:t>
      </w:r>
      <w:r w:rsidR="00807A67">
        <w:rPr>
          <w:color w:val="323232"/>
          <w:sz w:val="20"/>
          <w:szCs w:val="20"/>
        </w:rPr>
        <w:t>between</w:t>
      </w:r>
      <w:r w:rsidR="000B7103">
        <w:rPr>
          <w:color w:val="323232"/>
          <w:sz w:val="20"/>
          <w:szCs w:val="20"/>
        </w:rPr>
        <w:t xml:space="preserve"> </w:t>
      </w:r>
      <w:r w:rsidR="00807A67">
        <w:rPr>
          <w:color w:val="323232"/>
          <w:sz w:val="20"/>
          <w:szCs w:val="20"/>
        </w:rPr>
        <w:t>direct and indirect evidence</w:t>
      </w:r>
      <w:r w:rsidR="00456EC6">
        <w:rPr>
          <w:color w:val="323232"/>
          <w:sz w:val="20"/>
          <w:szCs w:val="20"/>
        </w:rPr>
        <w:t xml:space="preserve"> </w:t>
      </w:r>
      <w:bookmarkEnd w:id="31"/>
      <w:bookmarkEnd w:id="32"/>
      <w:r w:rsidR="00BD7B6A">
        <w:rPr>
          <w:color w:val="323232"/>
          <w:sz w:val="20"/>
          <w:szCs w:val="20"/>
        </w:rPr>
        <w:t>(</w:t>
      </w:r>
      <w:r w:rsidR="00965715">
        <w:rPr>
          <w:color w:val="323232"/>
          <w:sz w:val="20"/>
          <w:szCs w:val="20"/>
        </w:rPr>
        <w:t>a</w:t>
      </w:r>
      <w:r w:rsidR="001E2A52">
        <w:rPr>
          <w:color w:val="323232"/>
          <w:sz w:val="20"/>
          <w:szCs w:val="20"/>
        </w:rPr>
        <w:t>ppendix p50</w:t>
      </w:r>
      <w:r w:rsidR="00BD7B6A">
        <w:rPr>
          <w:color w:val="323232"/>
          <w:sz w:val="20"/>
          <w:szCs w:val="20"/>
        </w:rPr>
        <w:t>).</w:t>
      </w:r>
      <w:r w:rsidR="001C473A">
        <w:rPr>
          <w:color w:val="323232"/>
          <w:sz w:val="20"/>
          <w:szCs w:val="20"/>
        </w:rPr>
        <w:t xml:space="preserve"> Certainty of evidence was low</w:t>
      </w:r>
      <w:r w:rsidR="00EC42AC">
        <w:rPr>
          <w:color w:val="323232"/>
          <w:sz w:val="20"/>
          <w:szCs w:val="20"/>
        </w:rPr>
        <w:t>/</w:t>
      </w:r>
      <w:r w:rsidR="001C473A">
        <w:rPr>
          <w:color w:val="323232"/>
          <w:sz w:val="20"/>
          <w:szCs w:val="20"/>
        </w:rPr>
        <w:t>very low in 91% of comparisons (</w:t>
      </w:r>
      <w:r w:rsidR="00965715">
        <w:rPr>
          <w:color w:val="323232"/>
          <w:sz w:val="20"/>
          <w:szCs w:val="20"/>
        </w:rPr>
        <w:t>a</w:t>
      </w:r>
      <w:r w:rsidR="001E2A52">
        <w:rPr>
          <w:color w:val="323232"/>
          <w:sz w:val="20"/>
          <w:szCs w:val="20"/>
        </w:rPr>
        <w:t>ppendix p62</w:t>
      </w:r>
      <w:r w:rsidR="001C473A">
        <w:rPr>
          <w:color w:val="323232"/>
          <w:sz w:val="20"/>
          <w:szCs w:val="20"/>
        </w:rPr>
        <w:t xml:space="preserve">). </w:t>
      </w:r>
      <w:bookmarkStart w:id="33" w:name="_Hlk17055792"/>
      <w:r w:rsidR="00991187">
        <w:rPr>
          <w:color w:val="323232"/>
          <w:sz w:val="20"/>
          <w:szCs w:val="20"/>
        </w:rPr>
        <w:t>Considering</w:t>
      </w:r>
      <w:r w:rsidR="00075EF6">
        <w:rPr>
          <w:color w:val="323232"/>
          <w:sz w:val="20"/>
          <w:szCs w:val="20"/>
        </w:rPr>
        <w:t xml:space="preserve"> increased</w:t>
      </w:r>
      <w:r w:rsidR="00A74016">
        <w:rPr>
          <w:color w:val="323232"/>
          <w:sz w:val="20"/>
          <w:szCs w:val="20"/>
        </w:rPr>
        <w:t xml:space="preserve"> heterogeneity and</w:t>
      </w:r>
      <w:r w:rsidR="00075EF6">
        <w:rPr>
          <w:color w:val="323232"/>
          <w:sz w:val="20"/>
          <w:szCs w:val="20"/>
        </w:rPr>
        <w:t xml:space="preserve"> inconsistency</w:t>
      </w:r>
      <w:r w:rsidR="000B7103">
        <w:rPr>
          <w:color w:val="323232"/>
          <w:sz w:val="20"/>
          <w:szCs w:val="20"/>
        </w:rPr>
        <w:t>,</w:t>
      </w:r>
      <w:r w:rsidR="00075EF6">
        <w:rPr>
          <w:color w:val="323232"/>
          <w:sz w:val="20"/>
          <w:szCs w:val="20"/>
        </w:rPr>
        <w:t xml:space="preserve"> </w:t>
      </w:r>
      <w:r w:rsidR="00523FA1">
        <w:rPr>
          <w:color w:val="323232"/>
          <w:sz w:val="20"/>
          <w:szCs w:val="20"/>
        </w:rPr>
        <w:t xml:space="preserve">we performed a post-hoc analysis </w:t>
      </w:r>
      <w:r w:rsidR="000C2BF2">
        <w:rPr>
          <w:color w:val="323232"/>
          <w:sz w:val="20"/>
          <w:szCs w:val="20"/>
        </w:rPr>
        <w:t xml:space="preserve">excluding </w:t>
      </w:r>
      <w:r w:rsidR="00BE505D">
        <w:rPr>
          <w:color w:val="323232"/>
          <w:sz w:val="20"/>
          <w:szCs w:val="20"/>
        </w:rPr>
        <w:t xml:space="preserve">studies </w:t>
      </w:r>
      <w:r w:rsidR="00306F48">
        <w:rPr>
          <w:color w:val="323232"/>
          <w:sz w:val="20"/>
          <w:szCs w:val="20"/>
        </w:rPr>
        <w:t>at high risk of bias</w:t>
      </w:r>
      <w:bookmarkEnd w:id="33"/>
      <w:r w:rsidR="00881D0A">
        <w:rPr>
          <w:color w:val="323232"/>
          <w:sz w:val="20"/>
          <w:szCs w:val="20"/>
        </w:rPr>
        <w:t xml:space="preserve">. </w:t>
      </w:r>
      <w:r w:rsidR="00ED50C6">
        <w:rPr>
          <w:color w:val="323232"/>
          <w:sz w:val="20"/>
          <w:szCs w:val="20"/>
        </w:rPr>
        <w:t>Estimated treatment effects were broadly similar</w:t>
      </w:r>
      <w:r w:rsidR="00991187">
        <w:rPr>
          <w:color w:val="323232"/>
          <w:sz w:val="20"/>
          <w:szCs w:val="20"/>
        </w:rPr>
        <w:t xml:space="preserve">, </w:t>
      </w:r>
      <w:r w:rsidR="007F1100">
        <w:rPr>
          <w:color w:val="323232"/>
          <w:sz w:val="20"/>
          <w:szCs w:val="20"/>
        </w:rPr>
        <w:t xml:space="preserve">and </w:t>
      </w:r>
      <w:r w:rsidR="00ED50C6">
        <w:rPr>
          <w:rFonts w:cs="Arial"/>
          <w:sz w:val="20"/>
          <w:szCs w:val="20"/>
        </w:rPr>
        <w:t>heterogeneity and inconsistency</w:t>
      </w:r>
      <w:r w:rsidR="007F1100">
        <w:rPr>
          <w:rFonts w:cs="Arial"/>
          <w:sz w:val="20"/>
          <w:szCs w:val="20"/>
        </w:rPr>
        <w:t xml:space="preserve"> assessments</w:t>
      </w:r>
      <w:r w:rsidR="00ED50C6">
        <w:rPr>
          <w:rFonts w:cs="Arial"/>
          <w:sz w:val="20"/>
          <w:szCs w:val="20"/>
        </w:rPr>
        <w:t xml:space="preserve"> did not materially change </w:t>
      </w:r>
      <w:r w:rsidR="00306F48">
        <w:rPr>
          <w:rFonts w:cs="Arial"/>
          <w:sz w:val="20"/>
          <w:szCs w:val="20"/>
        </w:rPr>
        <w:t>(</w:t>
      </w:r>
      <w:r w:rsidR="00965715">
        <w:rPr>
          <w:rFonts w:cs="Arial"/>
          <w:sz w:val="20"/>
          <w:szCs w:val="20"/>
        </w:rPr>
        <w:t>a</w:t>
      </w:r>
      <w:r w:rsidR="00E40F1B">
        <w:rPr>
          <w:rFonts w:cs="Arial"/>
          <w:sz w:val="20"/>
          <w:szCs w:val="20"/>
        </w:rPr>
        <w:t>ppendix p</w:t>
      </w:r>
      <w:r w:rsidR="00965715">
        <w:rPr>
          <w:rFonts w:cs="Arial"/>
          <w:sz w:val="20"/>
          <w:szCs w:val="20"/>
        </w:rPr>
        <w:t>p</w:t>
      </w:r>
      <w:r w:rsidR="00E40F1B">
        <w:rPr>
          <w:rFonts w:cs="Arial"/>
          <w:sz w:val="20"/>
          <w:szCs w:val="20"/>
        </w:rPr>
        <w:t>88-92)</w:t>
      </w:r>
      <w:r w:rsidR="00306F48">
        <w:rPr>
          <w:rFonts w:cs="Arial"/>
          <w:sz w:val="20"/>
          <w:szCs w:val="20"/>
        </w:rPr>
        <w:t xml:space="preserve">. </w:t>
      </w:r>
    </w:p>
    <w:p w14:paraId="4A79BAD3" w14:textId="06C66D6D" w:rsidR="002B610D" w:rsidRDefault="00AE0EFA" w:rsidP="00116714">
      <w:pPr>
        <w:spacing w:line="480" w:lineRule="auto"/>
        <w:jc w:val="both"/>
        <w:rPr>
          <w:color w:val="323232"/>
          <w:sz w:val="20"/>
          <w:szCs w:val="20"/>
        </w:rPr>
      </w:pPr>
      <w:bookmarkStart w:id="34" w:name="_Hlk20568521"/>
      <w:r>
        <w:rPr>
          <w:sz w:val="20"/>
          <w:szCs w:val="20"/>
        </w:rPr>
        <w:t>For change in BMI, 22</w:t>
      </w:r>
      <w:r w:rsidR="008E1213" w:rsidRPr="0007210E">
        <w:rPr>
          <w:sz w:val="20"/>
          <w:szCs w:val="20"/>
        </w:rPr>
        <w:t xml:space="preserve"> </w:t>
      </w:r>
      <w:bookmarkEnd w:id="34"/>
      <w:r w:rsidR="008E1213" w:rsidRPr="0007210E">
        <w:rPr>
          <w:sz w:val="20"/>
          <w:szCs w:val="20"/>
        </w:rPr>
        <w:t xml:space="preserve">studies </w:t>
      </w:r>
      <w:r w:rsidR="00B803BA">
        <w:rPr>
          <w:sz w:val="20"/>
          <w:szCs w:val="20"/>
        </w:rPr>
        <w:t xml:space="preserve">compared </w:t>
      </w:r>
      <w:r w:rsidR="008E1213">
        <w:rPr>
          <w:sz w:val="20"/>
          <w:szCs w:val="20"/>
        </w:rPr>
        <w:t>9</w:t>
      </w:r>
      <w:r w:rsidR="008E1213" w:rsidRPr="0007210E">
        <w:rPr>
          <w:sz w:val="20"/>
          <w:szCs w:val="20"/>
        </w:rPr>
        <w:t xml:space="preserve"> different antipsychotics </w:t>
      </w:r>
      <w:r w:rsidR="00B803BA">
        <w:rPr>
          <w:sz w:val="20"/>
          <w:szCs w:val="20"/>
        </w:rPr>
        <w:t>with</w:t>
      </w:r>
      <w:r w:rsidR="008E1213" w:rsidRPr="0007210E">
        <w:rPr>
          <w:sz w:val="20"/>
          <w:szCs w:val="20"/>
        </w:rPr>
        <w:t xml:space="preserve"> placebo</w:t>
      </w:r>
      <w:r w:rsidR="00B803BA">
        <w:rPr>
          <w:sz w:val="20"/>
          <w:szCs w:val="20"/>
        </w:rPr>
        <w:t xml:space="preserve"> (</w:t>
      </w:r>
      <w:r w:rsidR="000502FD">
        <w:rPr>
          <w:sz w:val="20"/>
          <w:szCs w:val="20"/>
        </w:rPr>
        <w:t>4196</w:t>
      </w:r>
      <w:r w:rsidR="00AC7D8F" w:rsidRPr="00996BB3">
        <w:rPr>
          <w:sz w:val="20"/>
          <w:szCs w:val="20"/>
        </w:rPr>
        <w:t xml:space="preserve"> </w:t>
      </w:r>
      <w:r w:rsidR="00AC7D8F" w:rsidRPr="00F91A90">
        <w:rPr>
          <w:sz w:val="20"/>
          <w:szCs w:val="20"/>
        </w:rPr>
        <w:t xml:space="preserve">and </w:t>
      </w:r>
      <w:r w:rsidR="000502FD">
        <w:rPr>
          <w:sz w:val="20"/>
          <w:szCs w:val="20"/>
        </w:rPr>
        <w:t>900</w:t>
      </w:r>
      <w:r w:rsidR="00AC7D8F" w:rsidRPr="00F91A90">
        <w:rPr>
          <w:sz w:val="20"/>
          <w:szCs w:val="20"/>
        </w:rPr>
        <w:t xml:space="preserve"> </w:t>
      </w:r>
      <w:r w:rsidR="00AC7D8F" w:rsidRPr="00996BB3">
        <w:rPr>
          <w:sz w:val="20"/>
          <w:szCs w:val="20"/>
        </w:rPr>
        <w:t>patients</w:t>
      </w:r>
      <w:r w:rsidR="00D238A4">
        <w:rPr>
          <w:sz w:val="20"/>
          <w:szCs w:val="20"/>
        </w:rPr>
        <w:t xml:space="preserve">, </w:t>
      </w:r>
      <w:r w:rsidR="00B803BA">
        <w:rPr>
          <w:sz w:val="20"/>
          <w:szCs w:val="20"/>
        </w:rPr>
        <w:t>respectively)</w:t>
      </w:r>
      <w:r w:rsidR="00AC7D8F">
        <w:rPr>
          <w:color w:val="323232"/>
          <w:sz w:val="20"/>
          <w:szCs w:val="20"/>
        </w:rPr>
        <w:t>. Compared with placebo, there was no</w:t>
      </w:r>
      <w:r w:rsidR="00572E92">
        <w:rPr>
          <w:color w:val="323232"/>
          <w:sz w:val="20"/>
          <w:szCs w:val="20"/>
        </w:rPr>
        <w:t xml:space="preserve"> evidence of </w:t>
      </w:r>
      <w:r w:rsidR="00AC7D8F">
        <w:rPr>
          <w:color w:val="323232"/>
          <w:sz w:val="20"/>
          <w:szCs w:val="20"/>
        </w:rPr>
        <w:t xml:space="preserve">change in BMI observed with haloperidol or aripiprazole. There </w:t>
      </w:r>
      <w:r w:rsidR="00ED50C6">
        <w:rPr>
          <w:color w:val="323232"/>
          <w:sz w:val="20"/>
          <w:szCs w:val="20"/>
        </w:rPr>
        <w:t>was</w:t>
      </w:r>
      <w:r w:rsidR="00E955F4">
        <w:rPr>
          <w:color w:val="323232"/>
          <w:sz w:val="20"/>
          <w:szCs w:val="20"/>
        </w:rPr>
        <w:t>,</w:t>
      </w:r>
      <w:r w:rsidR="00AC7D8F">
        <w:rPr>
          <w:color w:val="323232"/>
          <w:sz w:val="20"/>
          <w:szCs w:val="20"/>
        </w:rPr>
        <w:t xml:space="preserve"> however</w:t>
      </w:r>
      <w:r w:rsidR="00E955F4">
        <w:rPr>
          <w:color w:val="323232"/>
          <w:sz w:val="20"/>
          <w:szCs w:val="20"/>
        </w:rPr>
        <w:t>,</w:t>
      </w:r>
      <w:r w:rsidR="00AC7D8F">
        <w:rPr>
          <w:color w:val="323232"/>
          <w:sz w:val="20"/>
          <w:szCs w:val="20"/>
        </w:rPr>
        <w:t xml:space="preserve"> </w:t>
      </w:r>
      <w:r w:rsidR="00ED50C6">
        <w:rPr>
          <w:color w:val="323232"/>
          <w:sz w:val="20"/>
          <w:szCs w:val="20"/>
        </w:rPr>
        <w:t xml:space="preserve">strong evidence for an </w:t>
      </w:r>
      <w:r w:rsidR="00AC7D8F">
        <w:rPr>
          <w:color w:val="323232"/>
          <w:sz w:val="20"/>
          <w:szCs w:val="20"/>
        </w:rPr>
        <w:t xml:space="preserve">increase in BMI </w:t>
      </w:r>
      <w:r w:rsidR="00E25304">
        <w:rPr>
          <w:color w:val="323232"/>
          <w:sz w:val="20"/>
          <w:szCs w:val="20"/>
        </w:rPr>
        <w:t>(</w:t>
      </w:r>
      <w:r w:rsidR="004A0695">
        <w:rPr>
          <w:color w:val="323232"/>
          <w:sz w:val="20"/>
          <w:szCs w:val="20"/>
        </w:rPr>
        <w:t>MD</w:t>
      </w:r>
      <w:r w:rsidR="00E25304">
        <w:rPr>
          <w:color w:val="323232"/>
          <w:sz w:val="20"/>
          <w:szCs w:val="20"/>
        </w:rPr>
        <w:t xml:space="preserve"> relative to placebo</w:t>
      </w:r>
      <w:r w:rsidR="004A0695">
        <w:rPr>
          <w:color w:val="323232"/>
          <w:sz w:val="20"/>
          <w:szCs w:val="20"/>
        </w:rPr>
        <w:t xml:space="preserve"> </w:t>
      </w:r>
      <w:r w:rsidR="00E25304">
        <w:rPr>
          <w:color w:val="323232"/>
          <w:sz w:val="20"/>
          <w:szCs w:val="20"/>
        </w:rPr>
        <w:t>(kg/m</w:t>
      </w:r>
      <w:r w:rsidR="00E25304" w:rsidRPr="004A0695">
        <w:rPr>
          <w:color w:val="323232"/>
          <w:sz w:val="20"/>
          <w:szCs w:val="20"/>
          <w:vertAlign w:val="superscript"/>
        </w:rPr>
        <w:t>2</w:t>
      </w:r>
      <w:r w:rsidR="00E25304">
        <w:rPr>
          <w:color w:val="323232"/>
          <w:sz w:val="20"/>
          <w:szCs w:val="20"/>
        </w:rPr>
        <w:t xml:space="preserve">), 95%CI) </w:t>
      </w:r>
      <w:r w:rsidR="00AC7D8F">
        <w:rPr>
          <w:color w:val="323232"/>
          <w:sz w:val="20"/>
          <w:szCs w:val="20"/>
        </w:rPr>
        <w:t>with lurasidone (0.</w:t>
      </w:r>
      <w:r w:rsidR="000502FD">
        <w:rPr>
          <w:color w:val="323232"/>
          <w:sz w:val="20"/>
          <w:szCs w:val="20"/>
        </w:rPr>
        <w:t>24</w:t>
      </w:r>
      <w:r w:rsidR="00AC7D8F">
        <w:rPr>
          <w:color w:val="323232"/>
          <w:sz w:val="20"/>
          <w:szCs w:val="20"/>
        </w:rPr>
        <w:t>, 0.0</w:t>
      </w:r>
      <w:r w:rsidR="00143E43">
        <w:rPr>
          <w:color w:val="323232"/>
          <w:sz w:val="20"/>
          <w:szCs w:val="20"/>
        </w:rPr>
        <w:t>8</w:t>
      </w:r>
      <w:r w:rsidR="00AC7D8F">
        <w:rPr>
          <w:color w:val="323232"/>
          <w:sz w:val="20"/>
          <w:szCs w:val="20"/>
        </w:rPr>
        <w:t>-0.</w:t>
      </w:r>
      <w:r w:rsidR="00143E43">
        <w:rPr>
          <w:color w:val="323232"/>
          <w:sz w:val="20"/>
          <w:szCs w:val="20"/>
        </w:rPr>
        <w:t>41</w:t>
      </w:r>
      <w:r w:rsidR="00AC7D8F">
        <w:rPr>
          <w:color w:val="323232"/>
          <w:sz w:val="20"/>
          <w:szCs w:val="20"/>
        </w:rPr>
        <w:t>), risperidone</w:t>
      </w:r>
      <w:r w:rsidR="00ED22B5">
        <w:rPr>
          <w:color w:val="323232"/>
          <w:sz w:val="20"/>
          <w:szCs w:val="20"/>
        </w:rPr>
        <w:t>/</w:t>
      </w:r>
      <w:r w:rsidR="00AC7D8F">
        <w:rPr>
          <w:color w:val="323232"/>
          <w:sz w:val="20"/>
          <w:szCs w:val="20"/>
        </w:rPr>
        <w:t>paliperidone (0.5</w:t>
      </w:r>
      <w:r w:rsidR="00143E43">
        <w:rPr>
          <w:color w:val="323232"/>
          <w:sz w:val="20"/>
          <w:szCs w:val="20"/>
        </w:rPr>
        <w:t>6</w:t>
      </w:r>
      <w:r w:rsidR="00AC7D8F">
        <w:rPr>
          <w:color w:val="323232"/>
          <w:sz w:val="20"/>
          <w:szCs w:val="20"/>
        </w:rPr>
        <w:t>, 0.4</w:t>
      </w:r>
      <w:r w:rsidR="00143E43">
        <w:rPr>
          <w:color w:val="323232"/>
          <w:sz w:val="20"/>
          <w:szCs w:val="20"/>
        </w:rPr>
        <w:t>2</w:t>
      </w:r>
      <w:r w:rsidR="00AC7D8F">
        <w:rPr>
          <w:color w:val="323232"/>
          <w:sz w:val="20"/>
          <w:szCs w:val="20"/>
        </w:rPr>
        <w:t>-0.</w:t>
      </w:r>
      <w:r w:rsidR="00143E43">
        <w:rPr>
          <w:color w:val="323232"/>
          <w:sz w:val="20"/>
          <w:szCs w:val="20"/>
        </w:rPr>
        <w:t>70</w:t>
      </w:r>
      <w:r w:rsidR="00AC7D8F">
        <w:rPr>
          <w:color w:val="323232"/>
          <w:sz w:val="20"/>
          <w:szCs w:val="20"/>
        </w:rPr>
        <w:t>), quetiapine (0.</w:t>
      </w:r>
      <w:r w:rsidR="00143E43">
        <w:rPr>
          <w:color w:val="323232"/>
          <w:sz w:val="20"/>
          <w:szCs w:val="20"/>
        </w:rPr>
        <w:t>70</w:t>
      </w:r>
      <w:r w:rsidR="00077ED0">
        <w:rPr>
          <w:color w:val="323232"/>
          <w:sz w:val="20"/>
          <w:szCs w:val="20"/>
        </w:rPr>
        <w:t xml:space="preserve">, </w:t>
      </w:r>
      <w:r w:rsidR="00AC7D8F">
        <w:rPr>
          <w:color w:val="323232"/>
          <w:sz w:val="20"/>
          <w:szCs w:val="20"/>
        </w:rPr>
        <w:t>0.</w:t>
      </w:r>
      <w:r w:rsidR="00143E43">
        <w:rPr>
          <w:color w:val="323232"/>
          <w:sz w:val="20"/>
          <w:szCs w:val="20"/>
        </w:rPr>
        <w:t>44-0.96</w:t>
      </w:r>
      <w:r w:rsidR="00AC7D8F">
        <w:rPr>
          <w:color w:val="323232"/>
          <w:sz w:val="20"/>
          <w:szCs w:val="20"/>
        </w:rPr>
        <w:t xml:space="preserve">), </w:t>
      </w:r>
      <w:proofErr w:type="spellStart"/>
      <w:r w:rsidR="00AC7D8F">
        <w:rPr>
          <w:color w:val="323232"/>
          <w:sz w:val="20"/>
          <w:szCs w:val="20"/>
        </w:rPr>
        <w:t>sertindole</w:t>
      </w:r>
      <w:proofErr w:type="spellEnd"/>
      <w:r w:rsidR="00AC7D8F">
        <w:rPr>
          <w:color w:val="323232"/>
          <w:sz w:val="20"/>
          <w:szCs w:val="20"/>
        </w:rPr>
        <w:t xml:space="preserve"> (0.7</w:t>
      </w:r>
      <w:r w:rsidR="00143E43">
        <w:rPr>
          <w:color w:val="323232"/>
          <w:sz w:val="20"/>
          <w:szCs w:val="20"/>
        </w:rPr>
        <w:t>6</w:t>
      </w:r>
      <w:r w:rsidR="00AC7D8F">
        <w:rPr>
          <w:color w:val="323232"/>
          <w:sz w:val="20"/>
          <w:szCs w:val="20"/>
        </w:rPr>
        <w:t>, 0.</w:t>
      </w:r>
      <w:r w:rsidR="00143E43">
        <w:rPr>
          <w:color w:val="323232"/>
          <w:sz w:val="20"/>
          <w:szCs w:val="20"/>
        </w:rPr>
        <w:t>24-1.29</w:t>
      </w:r>
      <w:r w:rsidR="00AC7D8F">
        <w:rPr>
          <w:color w:val="323232"/>
          <w:sz w:val="20"/>
          <w:szCs w:val="20"/>
        </w:rPr>
        <w:t>), clozapine (</w:t>
      </w:r>
      <w:r w:rsidR="00AC7D8F" w:rsidRPr="00011CE0">
        <w:rPr>
          <w:color w:val="323232"/>
          <w:sz w:val="20"/>
          <w:szCs w:val="20"/>
        </w:rPr>
        <w:t>1.02, 0.2</w:t>
      </w:r>
      <w:r w:rsidR="00143E43">
        <w:rPr>
          <w:color w:val="323232"/>
          <w:sz w:val="20"/>
          <w:szCs w:val="20"/>
        </w:rPr>
        <w:t>7</w:t>
      </w:r>
      <w:r w:rsidR="00AC7D8F" w:rsidRPr="00011CE0">
        <w:rPr>
          <w:color w:val="323232"/>
          <w:sz w:val="20"/>
          <w:szCs w:val="20"/>
        </w:rPr>
        <w:t>-1.7</w:t>
      </w:r>
      <w:r w:rsidR="00143E43">
        <w:rPr>
          <w:color w:val="323232"/>
          <w:sz w:val="20"/>
          <w:szCs w:val="20"/>
        </w:rPr>
        <w:t>8</w:t>
      </w:r>
      <w:r w:rsidR="00AC7D8F" w:rsidRPr="00011CE0">
        <w:rPr>
          <w:color w:val="323232"/>
          <w:sz w:val="20"/>
          <w:szCs w:val="20"/>
        </w:rPr>
        <w:t>), and olanzapine (1.0</w:t>
      </w:r>
      <w:r w:rsidR="00143E43">
        <w:rPr>
          <w:color w:val="323232"/>
          <w:sz w:val="20"/>
          <w:szCs w:val="20"/>
        </w:rPr>
        <w:t>7</w:t>
      </w:r>
      <w:r w:rsidR="00AC7D8F" w:rsidRPr="00011CE0">
        <w:rPr>
          <w:color w:val="323232"/>
          <w:sz w:val="20"/>
          <w:szCs w:val="20"/>
        </w:rPr>
        <w:t>, 0.90-1.2</w:t>
      </w:r>
      <w:r w:rsidR="00143E43">
        <w:rPr>
          <w:color w:val="323232"/>
          <w:sz w:val="20"/>
          <w:szCs w:val="20"/>
        </w:rPr>
        <w:t>5</w:t>
      </w:r>
      <w:r w:rsidR="00AC7D8F" w:rsidRPr="00011CE0">
        <w:rPr>
          <w:color w:val="323232"/>
          <w:sz w:val="20"/>
          <w:szCs w:val="20"/>
        </w:rPr>
        <w:t xml:space="preserve">) (Figure 2 and </w:t>
      </w:r>
      <w:r w:rsidR="00E40F1B">
        <w:rPr>
          <w:color w:val="323232"/>
          <w:sz w:val="20"/>
          <w:szCs w:val="20"/>
        </w:rPr>
        <w:t>Appendix page 42</w:t>
      </w:r>
      <w:r w:rsidR="00AC7D8F" w:rsidRPr="00011CE0">
        <w:rPr>
          <w:color w:val="323232"/>
          <w:sz w:val="20"/>
          <w:szCs w:val="20"/>
        </w:rPr>
        <w:t xml:space="preserve">). Ranking based on degree of associated BMI alteration </w:t>
      </w:r>
      <w:r w:rsidR="00572E92">
        <w:rPr>
          <w:color w:val="323232"/>
          <w:sz w:val="20"/>
          <w:szCs w:val="20"/>
        </w:rPr>
        <w:t>identified</w:t>
      </w:r>
      <w:r w:rsidR="00572E92" w:rsidRPr="00011CE0">
        <w:rPr>
          <w:color w:val="323232"/>
          <w:sz w:val="20"/>
          <w:szCs w:val="20"/>
        </w:rPr>
        <w:t xml:space="preserve"> </w:t>
      </w:r>
      <w:r w:rsidR="00AC7D8F" w:rsidRPr="00011CE0">
        <w:rPr>
          <w:color w:val="323232"/>
          <w:sz w:val="20"/>
          <w:szCs w:val="20"/>
        </w:rPr>
        <w:t>haloperidol as the best and olanzapine the worst (</w:t>
      </w:r>
      <w:r w:rsidR="003C683A">
        <w:rPr>
          <w:color w:val="323232"/>
          <w:sz w:val="20"/>
          <w:szCs w:val="20"/>
        </w:rPr>
        <w:t xml:space="preserve">Figure 3 and </w:t>
      </w:r>
      <w:r w:rsidR="00E40F1B">
        <w:rPr>
          <w:color w:val="323232"/>
          <w:sz w:val="20"/>
          <w:szCs w:val="20"/>
        </w:rPr>
        <w:t>Appendix page 47</w:t>
      </w:r>
      <w:r w:rsidR="00AC7D8F" w:rsidRPr="00011CE0">
        <w:rPr>
          <w:color w:val="323232"/>
          <w:sz w:val="20"/>
          <w:szCs w:val="20"/>
        </w:rPr>
        <w:t>).</w:t>
      </w:r>
      <w:r w:rsidR="00295290" w:rsidRPr="00011CE0" w:rsidDel="00295290">
        <w:rPr>
          <w:color w:val="323232"/>
          <w:sz w:val="20"/>
          <w:szCs w:val="20"/>
        </w:rPr>
        <w:t xml:space="preserve"> </w:t>
      </w:r>
      <w:bookmarkStart w:id="35" w:name="_Hlk17041687"/>
      <w:r w:rsidR="00580FCB" w:rsidRPr="00C663FB">
        <w:rPr>
          <w:rFonts w:ascii="Symbol" w:hAnsi="Symbol" w:cs="Arial"/>
          <w:sz w:val="20"/>
          <w:szCs w:val="20"/>
        </w:rPr>
        <w:t></w:t>
      </w:r>
      <w:r w:rsidR="00580FCB">
        <w:rPr>
          <w:color w:val="323232"/>
          <w:sz w:val="20"/>
          <w:szCs w:val="20"/>
        </w:rPr>
        <w:t xml:space="preserve"> was 0.32kg/m</w:t>
      </w:r>
      <w:r w:rsidR="00580FCB" w:rsidRPr="00113EA1">
        <w:rPr>
          <w:color w:val="323232"/>
          <w:sz w:val="20"/>
          <w:szCs w:val="20"/>
          <w:vertAlign w:val="superscript"/>
        </w:rPr>
        <w:t>2</w:t>
      </w:r>
      <w:r w:rsidR="00580FCB">
        <w:rPr>
          <w:color w:val="323232"/>
          <w:sz w:val="20"/>
          <w:szCs w:val="20"/>
        </w:rPr>
        <w:t>,</w:t>
      </w:r>
      <w:r w:rsidR="004525AA">
        <w:rPr>
          <w:color w:val="323232"/>
          <w:sz w:val="20"/>
          <w:szCs w:val="20"/>
        </w:rPr>
        <w:t xml:space="preserve"> considered moderate in the context of the observed antipsychotic-associated changes,</w:t>
      </w:r>
      <w:r w:rsidR="00580FCB">
        <w:rPr>
          <w:color w:val="323232"/>
          <w:sz w:val="20"/>
          <w:szCs w:val="20"/>
        </w:rPr>
        <w:t xml:space="preserve"> and I</w:t>
      </w:r>
      <w:r w:rsidR="00580FCB" w:rsidRPr="009B5D58">
        <w:rPr>
          <w:color w:val="323232"/>
          <w:sz w:val="20"/>
          <w:szCs w:val="20"/>
          <w:vertAlign w:val="superscript"/>
        </w:rPr>
        <w:t>2</w:t>
      </w:r>
      <w:r w:rsidR="00580FCB">
        <w:rPr>
          <w:color w:val="323232"/>
          <w:sz w:val="20"/>
          <w:szCs w:val="20"/>
        </w:rPr>
        <w:t xml:space="preserve"> 31.4%</w:t>
      </w:r>
      <w:r w:rsidR="0084718E">
        <w:rPr>
          <w:color w:val="323232"/>
          <w:sz w:val="20"/>
          <w:szCs w:val="20"/>
        </w:rPr>
        <w:t xml:space="preserve"> (low)</w:t>
      </w:r>
      <w:r w:rsidR="00580FCB">
        <w:rPr>
          <w:color w:val="323232"/>
          <w:sz w:val="20"/>
          <w:szCs w:val="20"/>
        </w:rPr>
        <w:t xml:space="preserve">. </w:t>
      </w:r>
      <w:r w:rsidR="006F47BF">
        <w:rPr>
          <w:color w:val="323232"/>
          <w:sz w:val="20"/>
          <w:szCs w:val="20"/>
        </w:rPr>
        <w:t>Inspection of p</w:t>
      </w:r>
      <w:r w:rsidR="00ED50C6">
        <w:rPr>
          <w:color w:val="323232"/>
          <w:sz w:val="20"/>
          <w:szCs w:val="20"/>
        </w:rPr>
        <w:t xml:space="preserve">rediction intervals also </w:t>
      </w:r>
      <w:r w:rsidR="006F47BF">
        <w:rPr>
          <w:color w:val="323232"/>
          <w:sz w:val="20"/>
          <w:szCs w:val="20"/>
        </w:rPr>
        <w:t>confirmed</w:t>
      </w:r>
      <w:r w:rsidR="00ED50C6">
        <w:rPr>
          <w:color w:val="323232"/>
          <w:sz w:val="20"/>
          <w:szCs w:val="20"/>
        </w:rPr>
        <w:t xml:space="preserve"> that heterogeneity was </w:t>
      </w:r>
      <w:r w:rsidR="006F47BF">
        <w:rPr>
          <w:color w:val="323232"/>
          <w:sz w:val="20"/>
          <w:szCs w:val="20"/>
        </w:rPr>
        <w:t>limited, since for most treatment comparisons prediction intervals and CIs led to similar conclusions.</w:t>
      </w:r>
      <w:r w:rsidR="00ED50C6">
        <w:rPr>
          <w:color w:val="323232"/>
          <w:sz w:val="20"/>
          <w:szCs w:val="20"/>
        </w:rPr>
        <w:t xml:space="preserve"> </w:t>
      </w:r>
      <w:r w:rsidR="00580FCB">
        <w:rPr>
          <w:color w:val="323232"/>
          <w:sz w:val="20"/>
          <w:szCs w:val="20"/>
        </w:rPr>
        <w:t xml:space="preserve">The global Q score for inconsistency was 8.93 (p=0.54), and </w:t>
      </w:r>
      <w:bookmarkEnd w:id="35"/>
      <w:r w:rsidR="006F47BF">
        <w:rPr>
          <w:color w:val="323232"/>
          <w:sz w:val="20"/>
          <w:szCs w:val="20"/>
        </w:rPr>
        <w:t xml:space="preserve">the back-calculation method did not provide evidence of </w:t>
      </w:r>
      <w:r w:rsidR="00C04D23">
        <w:rPr>
          <w:color w:val="323232"/>
          <w:sz w:val="20"/>
          <w:szCs w:val="20"/>
        </w:rPr>
        <w:t xml:space="preserve">network </w:t>
      </w:r>
      <w:r w:rsidR="006F47BF">
        <w:rPr>
          <w:color w:val="323232"/>
          <w:sz w:val="20"/>
          <w:szCs w:val="20"/>
        </w:rPr>
        <w:t xml:space="preserve">inconsistency </w:t>
      </w:r>
      <w:r w:rsidR="00580FCB">
        <w:rPr>
          <w:color w:val="323232"/>
          <w:sz w:val="20"/>
          <w:szCs w:val="20"/>
        </w:rPr>
        <w:t>(</w:t>
      </w:r>
      <w:r w:rsidR="00600066">
        <w:rPr>
          <w:color w:val="323232"/>
          <w:sz w:val="20"/>
          <w:szCs w:val="20"/>
        </w:rPr>
        <w:t>Appendix page 53</w:t>
      </w:r>
      <w:r w:rsidR="00580FCB">
        <w:rPr>
          <w:color w:val="323232"/>
          <w:sz w:val="20"/>
          <w:szCs w:val="20"/>
        </w:rPr>
        <w:t>).</w:t>
      </w:r>
      <w:r w:rsidR="001C473A">
        <w:rPr>
          <w:color w:val="323232"/>
          <w:sz w:val="20"/>
          <w:szCs w:val="20"/>
        </w:rPr>
        <w:t xml:space="preserve"> </w:t>
      </w:r>
      <w:r w:rsidR="00116714">
        <w:rPr>
          <w:color w:val="323232"/>
          <w:sz w:val="20"/>
          <w:szCs w:val="20"/>
        </w:rPr>
        <w:t xml:space="preserve">Thus, we deemed that there was no evidence of </w:t>
      </w:r>
      <w:r w:rsidR="00116714">
        <w:rPr>
          <w:color w:val="323232"/>
          <w:sz w:val="20"/>
          <w:szCs w:val="20"/>
        </w:rPr>
        <w:lastRenderedPageBreak/>
        <w:t xml:space="preserve">important heterogeneity or inconsistency in this NMA. </w:t>
      </w:r>
      <w:r w:rsidR="00116714" w:rsidDel="00116714">
        <w:rPr>
          <w:rStyle w:val="CommentReference"/>
        </w:rPr>
        <w:t xml:space="preserve"> </w:t>
      </w:r>
      <w:r w:rsidR="001C473A">
        <w:rPr>
          <w:color w:val="323232"/>
          <w:sz w:val="20"/>
          <w:szCs w:val="20"/>
        </w:rPr>
        <w:t>Certainty of evidence was low</w:t>
      </w:r>
      <w:r w:rsidR="001C7238">
        <w:rPr>
          <w:color w:val="323232"/>
          <w:sz w:val="20"/>
          <w:szCs w:val="20"/>
        </w:rPr>
        <w:t>/</w:t>
      </w:r>
      <w:r w:rsidR="001C473A">
        <w:rPr>
          <w:color w:val="323232"/>
          <w:sz w:val="20"/>
          <w:szCs w:val="20"/>
        </w:rPr>
        <w:t>very low in 50% of comparisons (</w:t>
      </w:r>
      <w:r w:rsidR="00172667">
        <w:rPr>
          <w:color w:val="323232"/>
          <w:sz w:val="20"/>
          <w:szCs w:val="20"/>
        </w:rPr>
        <w:t>a</w:t>
      </w:r>
      <w:r w:rsidR="00600066">
        <w:rPr>
          <w:color w:val="323232"/>
          <w:sz w:val="20"/>
          <w:szCs w:val="20"/>
        </w:rPr>
        <w:t>ppendix p69</w:t>
      </w:r>
      <w:r w:rsidR="001C473A">
        <w:rPr>
          <w:color w:val="323232"/>
          <w:sz w:val="20"/>
          <w:szCs w:val="20"/>
        </w:rPr>
        <w:t>).</w:t>
      </w:r>
    </w:p>
    <w:p w14:paraId="4A5FA1E0" w14:textId="3BA8B805" w:rsidR="00B667E8" w:rsidRDefault="00AE0EFA" w:rsidP="00116714">
      <w:pPr>
        <w:spacing w:line="480" w:lineRule="auto"/>
        <w:jc w:val="both"/>
        <w:rPr>
          <w:color w:val="323232"/>
          <w:sz w:val="20"/>
          <w:szCs w:val="20"/>
        </w:rPr>
      </w:pPr>
      <w:bookmarkStart w:id="36" w:name="_Hlk20568550"/>
      <w:r>
        <w:rPr>
          <w:sz w:val="20"/>
          <w:szCs w:val="20"/>
        </w:rPr>
        <w:t>For change in total-cholesterol, 36</w:t>
      </w:r>
      <w:bookmarkEnd w:id="36"/>
      <w:r w:rsidR="008E1213" w:rsidRPr="0007210E">
        <w:rPr>
          <w:sz w:val="20"/>
          <w:szCs w:val="20"/>
        </w:rPr>
        <w:t xml:space="preserve"> studies </w:t>
      </w:r>
      <w:r w:rsidR="00B803BA">
        <w:rPr>
          <w:sz w:val="20"/>
          <w:szCs w:val="20"/>
        </w:rPr>
        <w:t xml:space="preserve">compared </w:t>
      </w:r>
      <w:r w:rsidR="001B0885">
        <w:rPr>
          <w:sz w:val="20"/>
          <w:szCs w:val="20"/>
        </w:rPr>
        <w:t>14</w:t>
      </w:r>
      <w:r w:rsidR="008E1213" w:rsidRPr="0007210E">
        <w:rPr>
          <w:sz w:val="20"/>
          <w:szCs w:val="20"/>
        </w:rPr>
        <w:t xml:space="preserve"> different antipsychotics </w:t>
      </w:r>
      <w:r w:rsidR="0009285F">
        <w:rPr>
          <w:sz w:val="20"/>
          <w:szCs w:val="20"/>
        </w:rPr>
        <w:t>with</w:t>
      </w:r>
      <w:r w:rsidR="008E1213" w:rsidRPr="0007210E">
        <w:rPr>
          <w:sz w:val="20"/>
          <w:szCs w:val="20"/>
        </w:rPr>
        <w:t xml:space="preserve"> placebo</w:t>
      </w:r>
      <w:r w:rsidR="0009285F">
        <w:rPr>
          <w:sz w:val="20"/>
          <w:szCs w:val="20"/>
        </w:rPr>
        <w:t xml:space="preserve"> (</w:t>
      </w:r>
      <w:r w:rsidR="00CA3C6A" w:rsidRPr="00011CE0">
        <w:rPr>
          <w:sz w:val="20"/>
          <w:szCs w:val="20"/>
        </w:rPr>
        <w:t>11,</w:t>
      </w:r>
      <w:r w:rsidR="00752E15">
        <w:rPr>
          <w:sz w:val="20"/>
          <w:szCs w:val="20"/>
        </w:rPr>
        <w:t>762</w:t>
      </w:r>
      <w:r w:rsidR="00CA3C6A" w:rsidRPr="00011CE0">
        <w:rPr>
          <w:sz w:val="20"/>
          <w:szCs w:val="20"/>
        </w:rPr>
        <w:t xml:space="preserve"> and 2,</w:t>
      </w:r>
      <w:r w:rsidR="00752E15">
        <w:rPr>
          <w:sz w:val="20"/>
          <w:szCs w:val="20"/>
        </w:rPr>
        <w:t>998</w:t>
      </w:r>
      <w:r w:rsidR="00CA3C6A" w:rsidRPr="00011CE0">
        <w:rPr>
          <w:sz w:val="20"/>
          <w:szCs w:val="20"/>
        </w:rPr>
        <w:t xml:space="preserve"> patients</w:t>
      </w:r>
      <w:r w:rsidR="0009285F">
        <w:rPr>
          <w:sz w:val="20"/>
          <w:szCs w:val="20"/>
        </w:rPr>
        <w:t>, respectively)</w:t>
      </w:r>
      <w:r w:rsidR="00B12A7D" w:rsidRPr="00011CE0">
        <w:rPr>
          <w:sz w:val="20"/>
          <w:szCs w:val="20"/>
        </w:rPr>
        <w:t xml:space="preserve">. </w:t>
      </w:r>
      <w:r w:rsidR="00CE1AFA" w:rsidRPr="00011CE0">
        <w:rPr>
          <w:color w:val="323232"/>
          <w:sz w:val="20"/>
          <w:szCs w:val="20"/>
        </w:rPr>
        <w:t xml:space="preserve">Compared with placebo, there was </w:t>
      </w:r>
      <w:r w:rsidR="009A0596" w:rsidRPr="00011CE0">
        <w:rPr>
          <w:color w:val="323232"/>
          <w:sz w:val="20"/>
          <w:szCs w:val="20"/>
        </w:rPr>
        <w:t xml:space="preserve">no </w:t>
      </w:r>
      <w:r w:rsidR="009A0596">
        <w:rPr>
          <w:color w:val="323232"/>
          <w:sz w:val="20"/>
          <w:szCs w:val="20"/>
        </w:rPr>
        <w:t>evidence</w:t>
      </w:r>
      <w:r w:rsidR="00A46F0C">
        <w:rPr>
          <w:color w:val="323232"/>
          <w:sz w:val="20"/>
          <w:szCs w:val="20"/>
        </w:rPr>
        <w:t xml:space="preserve"> of</w:t>
      </w:r>
      <w:r w:rsidR="00A46F0C" w:rsidRPr="00011CE0">
        <w:rPr>
          <w:color w:val="323232"/>
          <w:sz w:val="20"/>
          <w:szCs w:val="20"/>
        </w:rPr>
        <w:t xml:space="preserve"> </w:t>
      </w:r>
      <w:r w:rsidR="00CE1AFA" w:rsidRPr="00011CE0">
        <w:rPr>
          <w:color w:val="323232"/>
          <w:sz w:val="20"/>
          <w:szCs w:val="20"/>
        </w:rPr>
        <w:t>change in</w:t>
      </w:r>
      <w:r w:rsidR="002C1AE5" w:rsidRPr="00011CE0">
        <w:rPr>
          <w:color w:val="323232"/>
          <w:sz w:val="20"/>
          <w:szCs w:val="20"/>
        </w:rPr>
        <w:t xml:space="preserve"> total</w:t>
      </w:r>
      <w:r w:rsidR="004F488C">
        <w:rPr>
          <w:color w:val="323232"/>
          <w:sz w:val="20"/>
          <w:szCs w:val="20"/>
        </w:rPr>
        <w:t>-</w:t>
      </w:r>
      <w:r w:rsidR="002C1AE5" w:rsidRPr="00011CE0">
        <w:rPr>
          <w:color w:val="323232"/>
          <w:sz w:val="20"/>
          <w:szCs w:val="20"/>
        </w:rPr>
        <w:t>cholesterol</w:t>
      </w:r>
      <w:r w:rsidR="00CE1AFA" w:rsidRPr="00011CE0">
        <w:rPr>
          <w:color w:val="323232"/>
          <w:sz w:val="20"/>
          <w:szCs w:val="20"/>
        </w:rPr>
        <w:t xml:space="preserve"> observed</w:t>
      </w:r>
      <w:r w:rsidR="002C1AE5" w:rsidRPr="00011CE0">
        <w:rPr>
          <w:color w:val="323232"/>
          <w:sz w:val="20"/>
          <w:szCs w:val="20"/>
        </w:rPr>
        <w:t xml:space="preserve"> </w:t>
      </w:r>
      <w:r w:rsidR="00047B23">
        <w:rPr>
          <w:color w:val="323232"/>
          <w:sz w:val="20"/>
          <w:szCs w:val="20"/>
        </w:rPr>
        <w:t>with</w:t>
      </w:r>
      <w:r w:rsidR="002C1AE5" w:rsidRPr="00011CE0">
        <w:rPr>
          <w:color w:val="323232"/>
          <w:sz w:val="20"/>
          <w:szCs w:val="20"/>
        </w:rPr>
        <w:t xml:space="preserve"> iloperidone, </w:t>
      </w:r>
      <w:proofErr w:type="spellStart"/>
      <w:r w:rsidR="002C1AE5" w:rsidRPr="00011CE0">
        <w:rPr>
          <w:color w:val="323232"/>
          <w:sz w:val="20"/>
          <w:szCs w:val="20"/>
        </w:rPr>
        <w:t>cariprazine</w:t>
      </w:r>
      <w:proofErr w:type="spellEnd"/>
      <w:r w:rsidR="002C1AE5" w:rsidRPr="00011CE0">
        <w:rPr>
          <w:color w:val="323232"/>
          <w:sz w:val="20"/>
          <w:szCs w:val="20"/>
        </w:rPr>
        <w:t xml:space="preserve">, </w:t>
      </w:r>
      <w:proofErr w:type="spellStart"/>
      <w:r w:rsidR="0016403A">
        <w:rPr>
          <w:color w:val="323232"/>
          <w:sz w:val="20"/>
          <w:szCs w:val="20"/>
        </w:rPr>
        <w:t>sertindole</w:t>
      </w:r>
      <w:proofErr w:type="spellEnd"/>
      <w:r w:rsidR="0016403A">
        <w:rPr>
          <w:color w:val="323232"/>
          <w:sz w:val="20"/>
          <w:szCs w:val="20"/>
        </w:rPr>
        <w:t xml:space="preserve">, </w:t>
      </w:r>
      <w:r w:rsidR="00BC057E">
        <w:rPr>
          <w:color w:val="323232"/>
          <w:sz w:val="20"/>
          <w:szCs w:val="20"/>
        </w:rPr>
        <w:t xml:space="preserve">ziprasidone, </w:t>
      </w:r>
      <w:r w:rsidR="002C1AE5" w:rsidRPr="00011CE0">
        <w:rPr>
          <w:color w:val="323232"/>
          <w:sz w:val="20"/>
          <w:szCs w:val="20"/>
        </w:rPr>
        <w:t xml:space="preserve">lurasidone, brexpiprazole, aripiprazole, </w:t>
      </w:r>
      <w:r w:rsidR="009A46DC" w:rsidRPr="00011CE0">
        <w:rPr>
          <w:color w:val="323232"/>
          <w:sz w:val="20"/>
          <w:szCs w:val="20"/>
        </w:rPr>
        <w:t>risperidone</w:t>
      </w:r>
      <w:r w:rsidR="00C04D23">
        <w:rPr>
          <w:color w:val="323232"/>
          <w:sz w:val="20"/>
          <w:szCs w:val="20"/>
        </w:rPr>
        <w:t>/</w:t>
      </w:r>
      <w:r w:rsidR="009A46DC" w:rsidRPr="00011CE0">
        <w:rPr>
          <w:color w:val="323232"/>
          <w:sz w:val="20"/>
          <w:szCs w:val="20"/>
        </w:rPr>
        <w:t>paliperidone, haloperidol, and amisulpride. There were</w:t>
      </w:r>
      <w:r w:rsidR="00E955F4">
        <w:rPr>
          <w:color w:val="323232"/>
          <w:sz w:val="20"/>
          <w:szCs w:val="20"/>
        </w:rPr>
        <w:t>,</w:t>
      </w:r>
      <w:r w:rsidR="009A46DC" w:rsidRPr="00011CE0">
        <w:rPr>
          <w:color w:val="323232"/>
          <w:sz w:val="20"/>
          <w:szCs w:val="20"/>
        </w:rPr>
        <w:t xml:space="preserve"> however</w:t>
      </w:r>
      <w:r w:rsidR="00E955F4">
        <w:rPr>
          <w:color w:val="323232"/>
          <w:sz w:val="20"/>
          <w:szCs w:val="20"/>
        </w:rPr>
        <w:t>,</w:t>
      </w:r>
      <w:r w:rsidR="009A46DC" w:rsidRPr="00011CE0">
        <w:rPr>
          <w:color w:val="323232"/>
          <w:sz w:val="20"/>
          <w:szCs w:val="20"/>
        </w:rPr>
        <w:t xml:space="preserve"> increases in total</w:t>
      </w:r>
      <w:r w:rsidR="004F488C">
        <w:rPr>
          <w:color w:val="323232"/>
          <w:sz w:val="20"/>
          <w:szCs w:val="20"/>
        </w:rPr>
        <w:t>-</w:t>
      </w:r>
      <w:r w:rsidR="009A46DC" w:rsidRPr="00011CE0">
        <w:rPr>
          <w:color w:val="323232"/>
          <w:sz w:val="20"/>
          <w:szCs w:val="20"/>
        </w:rPr>
        <w:t xml:space="preserve">cholesterol </w:t>
      </w:r>
      <w:r w:rsidR="00E25304">
        <w:rPr>
          <w:color w:val="323232"/>
          <w:sz w:val="20"/>
          <w:szCs w:val="20"/>
        </w:rPr>
        <w:t>(</w:t>
      </w:r>
      <w:r w:rsidR="004A0695">
        <w:rPr>
          <w:color w:val="323232"/>
          <w:sz w:val="20"/>
          <w:szCs w:val="20"/>
        </w:rPr>
        <w:t>MD</w:t>
      </w:r>
      <w:r w:rsidR="00E25304">
        <w:rPr>
          <w:color w:val="323232"/>
          <w:sz w:val="20"/>
          <w:szCs w:val="20"/>
        </w:rPr>
        <w:t xml:space="preserve"> </w:t>
      </w:r>
      <w:r w:rsidR="004A0695">
        <w:rPr>
          <w:color w:val="323232"/>
          <w:sz w:val="20"/>
          <w:szCs w:val="20"/>
        </w:rPr>
        <w:t>relative to placebo (mmol/L), 95%</w:t>
      </w:r>
      <w:r w:rsidR="00E25304">
        <w:rPr>
          <w:color w:val="323232"/>
          <w:sz w:val="20"/>
          <w:szCs w:val="20"/>
        </w:rPr>
        <w:t xml:space="preserve">CI) </w:t>
      </w:r>
      <w:r w:rsidR="002C252D" w:rsidRPr="00011CE0">
        <w:rPr>
          <w:color w:val="323232"/>
          <w:sz w:val="20"/>
          <w:szCs w:val="20"/>
        </w:rPr>
        <w:t>with quetiapine (0.3</w:t>
      </w:r>
      <w:r w:rsidR="00BC057E">
        <w:rPr>
          <w:color w:val="323232"/>
          <w:sz w:val="20"/>
          <w:szCs w:val="20"/>
        </w:rPr>
        <w:t>1</w:t>
      </w:r>
      <w:r w:rsidR="002C252D" w:rsidRPr="00011CE0">
        <w:rPr>
          <w:color w:val="323232"/>
          <w:sz w:val="20"/>
          <w:szCs w:val="20"/>
        </w:rPr>
        <w:t>mmol/L,</w:t>
      </w:r>
      <w:r w:rsidR="00023601">
        <w:rPr>
          <w:color w:val="323232"/>
          <w:sz w:val="20"/>
          <w:szCs w:val="20"/>
        </w:rPr>
        <w:t xml:space="preserve"> </w:t>
      </w:r>
      <w:r w:rsidR="002C252D" w:rsidRPr="00011CE0">
        <w:rPr>
          <w:color w:val="323232"/>
          <w:sz w:val="20"/>
          <w:szCs w:val="20"/>
        </w:rPr>
        <w:t>0.1</w:t>
      </w:r>
      <w:r w:rsidR="00BC057E">
        <w:rPr>
          <w:color w:val="323232"/>
          <w:sz w:val="20"/>
          <w:szCs w:val="20"/>
        </w:rPr>
        <w:t>9</w:t>
      </w:r>
      <w:r w:rsidR="002C252D" w:rsidRPr="00011CE0">
        <w:rPr>
          <w:color w:val="323232"/>
          <w:sz w:val="20"/>
          <w:szCs w:val="20"/>
        </w:rPr>
        <w:t>-0.4</w:t>
      </w:r>
      <w:r w:rsidR="00BC057E">
        <w:rPr>
          <w:color w:val="323232"/>
          <w:sz w:val="20"/>
          <w:szCs w:val="20"/>
        </w:rPr>
        <w:t>2</w:t>
      </w:r>
      <w:r w:rsidR="002C252D" w:rsidRPr="00011CE0">
        <w:rPr>
          <w:color w:val="323232"/>
          <w:sz w:val="20"/>
          <w:szCs w:val="20"/>
        </w:rPr>
        <w:t>), olanzapine (</w:t>
      </w:r>
      <w:r w:rsidR="00BA209E" w:rsidRPr="00011CE0">
        <w:rPr>
          <w:color w:val="323232"/>
          <w:sz w:val="20"/>
          <w:szCs w:val="20"/>
        </w:rPr>
        <w:t>0.40, 0.3</w:t>
      </w:r>
      <w:r w:rsidR="00BC057E">
        <w:rPr>
          <w:color w:val="323232"/>
          <w:sz w:val="20"/>
          <w:szCs w:val="20"/>
        </w:rPr>
        <w:t>1</w:t>
      </w:r>
      <w:r w:rsidR="00BA209E" w:rsidRPr="00011CE0">
        <w:rPr>
          <w:color w:val="323232"/>
          <w:sz w:val="20"/>
          <w:szCs w:val="20"/>
        </w:rPr>
        <w:t xml:space="preserve">-0.49), and </w:t>
      </w:r>
      <w:r w:rsidR="00675362" w:rsidRPr="00011CE0">
        <w:rPr>
          <w:color w:val="323232"/>
          <w:sz w:val="20"/>
          <w:szCs w:val="20"/>
        </w:rPr>
        <w:t>clozapine (0.56, 0.26-0.86)</w:t>
      </w:r>
      <w:r w:rsidR="00702C3E" w:rsidRPr="00011CE0">
        <w:rPr>
          <w:color w:val="323232"/>
          <w:sz w:val="20"/>
          <w:szCs w:val="20"/>
        </w:rPr>
        <w:t xml:space="preserve"> (Figure 2 and </w:t>
      </w:r>
      <w:r w:rsidR="006257F8">
        <w:rPr>
          <w:color w:val="323232"/>
          <w:sz w:val="20"/>
          <w:szCs w:val="20"/>
        </w:rPr>
        <w:t>a</w:t>
      </w:r>
      <w:r w:rsidR="0090316B">
        <w:rPr>
          <w:color w:val="323232"/>
          <w:sz w:val="20"/>
          <w:szCs w:val="20"/>
        </w:rPr>
        <w:t>ppendix p43</w:t>
      </w:r>
      <w:r w:rsidR="00702C3E" w:rsidRPr="00011CE0">
        <w:rPr>
          <w:color w:val="323232"/>
          <w:sz w:val="20"/>
          <w:szCs w:val="20"/>
        </w:rPr>
        <w:t>)</w:t>
      </w:r>
      <w:r w:rsidR="00675362" w:rsidRPr="00011CE0">
        <w:rPr>
          <w:color w:val="323232"/>
          <w:sz w:val="20"/>
          <w:szCs w:val="20"/>
        </w:rPr>
        <w:t xml:space="preserve">. Ranking based on degree of associated </w:t>
      </w:r>
      <w:r w:rsidR="00247887" w:rsidRPr="00011CE0">
        <w:rPr>
          <w:color w:val="323232"/>
          <w:sz w:val="20"/>
          <w:szCs w:val="20"/>
        </w:rPr>
        <w:t>total</w:t>
      </w:r>
      <w:r w:rsidR="004F488C">
        <w:rPr>
          <w:color w:val="323232"/>
          <w:sz w:val="20"/>
          <w:szCs w:val="20"/>
        </w:rPr>
        <w:t>-</w:t>
      </w:r>
      <w:r w:rsidR="00247887" w:rsidRPr="00011CE0">
        <w:rPr>
          <w:color w:val="323232"/>
          <w:sz w:val="20"/>
          <w:szCs w:val="20"/>
        </w:rPr>
        <w:t>cholesterol</w:t>
      </w:r>
      <w:r w:rsidR="00675362" w:rsidRPr="00011CE0">
        <w:rPr>
          <w:color w:val="323232"/>
          <w:sz w:val="20"/>
          <w:szCs w:val="20"/>
        </w:rPr>
        <w:t xml:space="preserve"> </w:t>
      </w:r>
      <w:r w:rsidR="0004282E" w:rsidRPr="00011CE0">
        <w:rPr>
          <w:color w:val="323232"/>
          <w:sz w:val="20"/>
          <w:szCs w:val="20"/>
        </w:rPr>
        <w:t xml:space="preserve">alteration </w:t>
      </w:r>
      <w:r w:rsidR="00A46F0C">
        <w:rPr>
          <w:color w:val="323232"/>
          <w:sz w:val="20"/>
          <w:szCs w:val="20"/>
        </w:rPr>
        <w:t>identified</w:t>
      </w:r>
      <w:r w:rsidR="00A46F0C" w:rsidRPr="00011CE0">
        <w:rPr>
          <w:color w:val="323232"/>
          <w:sz w:val="20"/>
          <w:szCs w:val="20"/>
        </w:rPr>
        <w:t xml:space="preserve"> </w:t>
      </w:r>
      <w:proofErr w:type="spellStart"/>
      <w:r w:rsidR="00BC057E">
        <w:rPr>
          <w:color w:val="323232"/>
          <w:sz w:val="20"/>
          <w:szCs w:val="20"/>
        </w:rPr>
        <w:t>cariprazine</w:t>
      </w:r>
      <w:proofErr w:type="spellEnd"/>
      <w:r w:rsidR="00BC057E">
        <w:rPr>
          <w:color w:val="323232"/>
          <w:sz w:val="20"/>
          <w:szCs w:val="20"/>
        </w:rPr>
        <w:t xml:space="preserve"> </w:t>
      </w:r>
      <w:r w:rsidR="00675362" w:rsidRPr="00011CE0">
        <w:rPr>
          <w:color w:val="323232"/>
          <w:sz w:val="20"/>
          <w:szCs w:val="20"/>
        </w:rPr>
        <w:t xml:space="preserve">as the best and </w:t>
      </w:r>
      <w:r w:rsidR="00710BD3" w:rsidRPr="00011CE0">
        <w:rPr>
          <w:color w:val="323232"/>
          <w:sz w:val="20"/>
          <w:szCs w:val="20"/>
        </w:rPr>
        <w:t>clozapine</w:t>
      </w:r>
      <w:r w:rsidR="00675362" w:rsidRPr="00011CE0">
        <w:rPr>
          <w:color w:val="323232"/>
          <w:sz w:val="20"/>
          <w:szCs w:val="20"/>
        </w:rPr>
        <w:t xml:space="preserve"> the worst (Figure 3</w:t>
      </w:r>
      <w:r w:rsidR="003C683A">
        <w:rPr>
          <w:color w:val="323232"/>
          <w:sz w:val="20"/>
          <w:szCs w:val="20"/>
        </w:rPr>
        <w:t xml:space="preserve"> and </w:t>
      </w:r>
      <w:r w:rsidR="006257F8">
        <w:rPr>
          <w:color w:val="323232"/>
          <w:sz w:val="20"/>
          <w:szCs w:val="20"/>
        </w:rPr>
        <w:t>a</w:t>
      </w:r>
      <w:r w:rsidR="0090316B">
        <w:rPr>
          <w:color w:val="323232"/>
          <w:sz w:val="20"/>
          <w:szCs w:val="20"/>
        </w:rPr>
        <w:t>ppendix p47</w:t>
      </w:r>
      <w:r w:rsidR="00675362" w:rsidRPr="00011CE0">
        <w:rPr>
          <w:color w:val="323232"/>
          <w:sz w:val="20"/>
          <w:szCs w:val="20"/>
        </w:rPr>
        <w:t>)</w:t>
      </w:r>
      <w:r w:rsidR="00E33B53">
        <w:rPr>
          <w:color w:val="323232"/>
          <w:sz w:val="20"/>
          <w:szCs w:val="20"/>
        </w:rPr>
        <w:t xml:space="preserve">. </w:t>
      </w:r>
      <w:bookmarkStart w:id="37" w:name="_Hlk17041768"/>
      <w:r w:rsidR="00E33B53" w:rsidRPr="00C663FB">
        <w:rPr>
          <w:rFonts w:ascii="Symbol" w:hAnsi="Symbol" w:cs="Arial"/>
          <w:sz w:val="20"/>
          <w:szCs w:val="20"/>
        </w:rPr>
        <w:t></w:t>
      </w:r>
      <w:r w:rsidR="00E33B53">
        <w:rPr>
          <w:color w:val="323232"/>
          <w:sz w:val="20"/>
          <w:szCs w:val="20"/>
        </w:rPr>
        <w:t xml:space="preserve"> was 0.08mmol/L,</w:t>
      </w:r>
      <w:r w:rsidR="004525AA">
        <w:rPr>
          <w:color w:val="323232"/>
          <w:sz w:val="20"/>
          <w:szCs w:val="20"/>
        </w:rPr>
        <w:t xml:space="preserve"> considered small in the context of the observed antipsychotic-associated changes,</w:t>
      </w:r>
      <w:r w:rsidR="00E33B53">
        <w:rPr>
          <w:color w:val="323232"/>
          <w:sz w:val="20"/>
          <w:szCs w:val="20"/>
        </w:rPr>
        <w:t xml:space="preserve"> and I</w:t>
      </w:r>
      <w:r w:rsidR="00E33B53" w:rsidRPr="009B5D58">
        <w:rPr>
          <w:color w:val="323232"/>
          <w:sz w:val="20"/>
          <w:szCs w:val="20"/>
          <w:vertAlign w:val="superscript"/>
        </w:rPr>
        <w:t>2</w:t>
      </w:r>
      <w:r w:rsidR="00E33B53">
        <w:rPr>
          <w:color w:val="323232"/>
          <w:sz w:val="20"/>
          <w:szCs w:val="20"/>
        </w:rPr>
        <w:t xml:space="preserve"> </w:t>
      </w:r>
      <w:r w:rsidR="00864EE0">
        <w:rPr>
          <w:color w:val="323232"/>
          <w:sz w:val="20"/>
          <w:szCs w:val="20"/>
        </w:rPr>
        <w:t>45.1</w:t>
      </w:r>
      <w:r w:rsidR="00E33B53">
        <w:rPr>
          <w:color w:val="323232"/>
          <w:sz w:val="20"/>
          <w:szCs w:val="20"/>
        </w:rPr>
        <w:t>%</w:t>
      </w:r>
      <w:r w:rsidR="0084718E">
        <w:rPr>
          <w:color w:val="323232"/>
          <w:sz w:val="20"/>
          <w:szCs w:val="20"/>
        </w:rPr>
        <w:t xml:space="preserve"> (moderate)</w:t>
      </w:r>
      <w:r w:rsidR="00E33B53">
        <w:rPr>
          <w:color w:val="323232"/>
          <w:sz w:val="20"/>
          <w:szCs w:val="20"/>
        </w:rPr>
        <w:t xml:space="preserve">. </w:t>
      </w:r>
      <w:r w:rsidR="00116714">
        <w:rPr>
          <w:color w:val="323232"/>
          <w:sz w:val="20"/>
          <w:szCs w:val="20"/>
        </w:rPr>
        <w:t xml:space="preserve">Conclusions drawn from prediction intervals and CIs </w:t>
      </w:r>
      <w:r w:rsidR="009F10FA">
        <w:rPr>
          <w:color w:val="323232"/>
          <w:sz w:val="20"/>
          <w:szCs w:val="20"/>
        </w:rPr>
        <w:t>agreed</w:t>
      </w:r>
      <w:r w:rsidR="00116714">
        <w:rPr>
          <w:color w:val="323232"/>
          <w:sz w:val="20"/>
          <w:szCs w:val="20"/>
        </w:rPr>
        <w:t xml:space="preserve">. </w:t>
      </w:r>
      <w:r w:rsidR="00E33B53">
        <w:rPr>
          <w:color w:val="323232"/>
          <w:sz w:val="20"/>
          <w:szCs w:val="20"/>
        </w:rPr>
        <w:t xml:space="preserve">The global Q score for inconsistency was </w:t>
      </w:r>
      <w:r w:rsidR="00864EE0">
        <w:rPr>
          <w:color w:val="323232"/>
          <w:sz w:val="20"/>
          <w:szCs w:val="20"/>
        </w:rPr>
        <w:t>35.</w:t>
      </w:r>
      <w:r w:rsidR="00864EE0" w:rsidRPr="00C546BA">
        <w:rPr>
          <w:color w:val="323232"/>
          <w:sz w:val="20"/>
          <w:szCs w:val="20"/>
        </w:rPr>
        <w:t>55</w:t>
      </w:r>
      <w:r w:rsidR="00E33B53" w:rsidRPr="00C546BA">
        <w:rPr>
          <w:color w:val="323232"/>
          <w:sz w:val="20"/>
          <w:szCs w:val="20"/>
        </w:rPr>
        <w:t xml:space="preserve"> (p=0.</w:t>
      </w:r>
      <w:r w:rsidR="00864EE0" w:rsidRPr="00C546BA">
        <w:rPr>
          <w:color w:val="323232"/>
          <w:sz w:val="20"/>
          <w:szCs w:val="20"/>
        </w:rPr>
        <w:t>0</w:t>
      </w:r>
      <w:r w:rsidR="009A2A60" w:rsidRPr="00C546BA">
        <w:rPr>
          <w:color w:val="323232"/>
          <w:sz w:val="20"/>
          <w:szCs w:val="20"/>
        </w:rPr>
        <w:t>17</w:t>
      </w:r>
      <w:r w:rsidR="00E33B53" w:rsidRPr="00C546BA">
        <w:rPr>
          <w:color w:val="323232"/>
          <w:sz w:val="20"/>
          <w:szCs w:val="20"/>
        </w:rPr>
        <w:t>)</w:t>
      </w:r>
      <w:r w:rsidR="00116714" w:rsidRPr="00C546BA">
        <w:rPr>
          <w:color w:val="323232"/>
          <w:sz w:val="20"/>
          <w:szCs w:val="20"/>
        </w:rPr>
        <w:t>.</w:t>
      </w:r>
      <w:r w:rsidR="00116714">
        <w:rPr>
          <w:color w:val="323232"/>
          <w:sz w:val="20"/>
          <w:szCs w:val="20"/>
        </w:rPr>
        <w:t xml:space="preserve"> </w:t>
      </w:r>
      <w:r w:rsidR="009F10FA">
        <w:rPr>
          <w:color w:val="323232"/>
          <w:sz w:val="20"/>
          <w:szCs w:val="20"/>
        </w:rPr>
        <w:t>H</w:t>
      </w:r>
      <w:r w:rsidR="00116714">
        <w:rPr>
          <w:color w:val="323232"/>
          <w:sz w:val="20"/>
          <w:szCs w:val="20"/>
        </w:rPr>
        <w:t xml:space="preserve">owever, </w:t>
      </w:r>
      <w:r w:rsidR="00CD0527">
        <w:rPr>
          <w:color w:val="323232"/>
          <w:sz w:val="20"/>
          <w:szCs w:val="20"/>
        </w:rPr>
        <w:t xml:space="preserve">out of 91 treatment comparisons, </w:t>
      </w:r>
      <w:r w:rsidR="00116714">
        <w:rPr>
          <w:color w:val="323232"/>
          <w:sz w:val="20"/>
          <w:szCs w:val="20"/>
        </w:rPr>
        <w:t>we only identified a single</w:t>
      </w:r>
      <w:r w:rsidR="00E33B53">
        <w:rPr>
          <w:color w:val="323232"/>
          <w:sz w:val="20"/>
          <w:szCs w:val="20"/>
        </w:rPr>
        <w:t xml:space="preserve"> </w:t>
      </w:r>
      <w:r w:rsidR="00864EE0">
        <w:rPr>
          <w:color w:val="323232"/>
          <w:sz w:val="20"/>
          <w:szCs w:val="20"/>
        </w:rPr>
        <w:t>hot-spot of inconsistency</w:t>
      </w:r>
      <w:r w:rsidR="00525BED">
        <w:rPr>
          <w:color w:val="323232"/>
          <w:sz w:val="20"/>
          <w:szCs w:val="20"/>
        </w:rPr>
        <w:t xml:space="preserve"> </w:t>
      </w:r>
      <w:r w:rsidR="00116714">
        <w:rPr>
          <w:color w:val="323232"/>
          <w:sz w:val="20"/>
          <w:szCs w:val="20"/>
        </w:rPr>
        <w:t xml:space="preserve">showing </w:t>
      </w:r>
      <w:r w:rsidR="00525BED">
        <w:rPr>
          <w:color w:val="323232"/>
          <w:sz w:val="20"/>
          <w:szCs w:val="20"/>
        </w:rPr>
        <w:t xml:space="preserve">disagreement between indirect and direct evidence </w:t>
      </w:r>
      <w:bookmarkEnd w:id="37"/>
      <w:r w:rsidR="00864EE0">
        <w:rPr>
          <w:color w:val="323232"/>
          <w:sz w:val="20"/>
          <w:szCs w:val="20"/>
        </w:rPr>
        <w:t>(</w:t>
      </w:r>
      <w:r w:rsidR="00751CA4">
        <w:rPr>
          <w:color w:val="323232"/>
          <w:sz w:val="20"/>
          <w:szCs w:val="20"/>
        </w:rPr>
        <w:t>a</w:t>
      </w:r>
      <w:r w:rsidR="000B1604">
        <w:rPr>
          <w:color w:val="323232"/>
          <w:sz w:val="20"/>
          <w:szCs w:val="20"/>
        </w:rPr>
        <w:t>ppendix p54</w:t>
      </w:r>
      <w:r w:rsidR="00864EE0">
        <w:rPr>
          <w:color w:val="323232"/>
          <w:sz w:val="20"/>
          <w:szCs w:val="20"/>
        </w:rPr>
        <w:t>)</w:t>
      </w:r>
      <w:r w:rsidR="00154256">
        <w:rPr>
          <w:color w:val="323232"/>
          <w:sz w:val="20"/>
          <w:szCs w:val="20"/>
        </w:rPr>
        <w:t xml:space="preserve">. </w:t>
      </w:r>
      <w:r w:rsidR="00116714">
        <w:rPr>
          <w:color w:val="323232"/>
          <w:sz w:val="20"/>
          <w:szCs w:val="20"/>
        </w:rPr>
        <w:t xml:space="preserve">Thus, </w:t>
      </w:r>
      <w:proofErr w:type="gramStart"/>
      <w:r w:rsidR="009621AD">
        <w:rPr>
          <w:color w:val="323232"/>
          <w:sz w:val="20"/>
          <w:szCs w:val="20"/>
        </w:rPr>
        <w:t>overall</w:t>
      </w:r>
      <w:proofErr w:type="gramEnd"/>
      <w:r w:rsidR="009621AD">
        <w:rPr>
          <w:color w:val="323232"/>
          <w:sz w:val="20"/>
          <w:szCs w:val="20"/>
        </w:rPr>
        <w:t xml:space="preserve"> </w:t>
      </w:r>
      <w:r w:rsidR="00116714">
        <w:rPr>
          <w:color w:val="323232"/>
          <w:sz w:val="20"/>
          <w:szCs w:val="20"/>
        </w:rPr>
        <w:t xml:space="preserve">we concluded that heterogeneity and inconsistency were not a source of concern in this NMA. </w:t>
      </w:r>
      <w:r w:rsidR="00154256">
        <w:rPr>
          <w:color w:val="323232"/>
          <w:sz w:val="20"/>
          <w:szCs w:val="20"/>
        </w:rPr>
        <w:t>Certainty of evidence was low in 71% of comparisons (</w:t>
      </w:r>
      <w:r w:rsidR="00172667">
        <w:rPr>
          <w:color w:val="323232"/>
          <w:sz w:val="20"/>
          <w:szCs w:val="20"/>
        </w:rPr>
        <w:t>a</w:t>
      </w:r>
      <w:r w:rsidR="000B1604">
        <w:rPr>
          <w:color w:val="323232"/>
          <w:sz w:val="20"/>
          <w:szCs w:val="20"/>
        </w:rPr>
        <w:t>ppendix p71</w:t>
      </w:r>
      <w:r w:rsidR="00154256">
        <w:rPr>
          <w:color w:val="323232"/>
          <w:sz w:val="20"/>
          <w:szCs w:val="20"/>
        </w:rPr>
        <w:t>).</w:t>
      </w:r>
    </w:p>
    <w:p w14:paraId="63B3C67D" w14:textId="545B55C8" w:rsidR="002B610D" w:rsidRPr="00113EA1" w:rsidRDefault="00AE0EFA" w:rsidP="004C224D">
      <w:pPr>
        <w:spacing w:line="480" w:lineRule="auto"/>
        <w:jc w:val="both"/>
        <w:rPr>
          <w:color w:val="323232"/>
          <w:sz w:val="20"/>
          <w:szCs w:val="20"/>
        </w:rPr>
      </w:pPr>
      <w:bookmarkStart w:id="38" w:name="_Hlk20568576"/>
      <w:r>
        <w:rPr>
          <w:sz w:val="20"/>
          <w:szCs w:val="20"/>
        </w:rPr>
        <w:t>For change in LDL-cholesterol, 24</w:t>
      </w:r>
      <w:bookmarkEnd w:id="38"/>
      <w:r w:rsidR="001B0885" w:rsidRPr="0007210E">
        <w:rPr>
          <w:sz w:val="20"/>
          <w:szCs w:val="20"/>
        </w:rPr>
        <w:t xml:space="preserve"> studies </w:t>
      </w:r>
      <w:r w:rsidR="0009285F">
        <w:rPr>
          <w:sz w:val="20"/>
          <w:szCs w:val="20"/>
        </w:rPr>
        <w:t>compared</w:t>
      </w:r>
      <w:r w:rsidR="001B0885" w:rsidRPr="0007210E">
        <w:rPr>
          <w:sz w:val="20"/>
          <w:szCs w:val="20"/>
        </w:rPr>
        <w:t xml:space="preserve"> </w:t>
      </w:r>
      <w:r w:rsidR="0028362B">
        <w:rPr>
          <w:sz w:val="20"/>
          <w:szCs w:val="20"/>
        </w:rPr>
        <w:t>9</w:t>
      </w:r>
      <w:r w:rsidR="001B0885" w:rsidRPr="0007210E">
        <w:rPr>
          <w:sz w:val="20"/>
          <w:szCs w:val="20"/>
        </w:rPr>
        <w:t xml:space="preserve"> different antipsychotics </w:t>
      </w:r>
      <w:r w:rsidR="0009285F">
        <w:rPr>
          <w:sz w:val="20"/>
          <w:szCs w:val="20"/>
        </w:rPr>
        <w:t xml:space="preserve">with </w:t>
      </w:r>
      <w:r w:rsidR="001B0885" w:rsidRPr="0007210E">
        <w:rPr>
          <w:sz w:val="20"/>
          <w:szCs w:val="20"/>
        </w:rPr>
        <w:t>placebo</w:t>
      </w:r>
      <w:r w:rsidR="0009285F">
        <w:rPr>
          <w:sz w:val="20"/>
          <w:szCs w:val="20"/>
        </w:rPr>
        <w:t xml:space="preserve"> (</w:t>
      </w:r>
      <w:r w:rsidR="005E00DA" w:rsidRPr="00F91A90">
        <w:rPr>
          <w:sz w:val="20"/>
          <w:szCs w:val="20"/>
        </w:rPr>
        <w:t>7</w:t>
      </w:r>
      <w:r w:rsidR="00BA700F" w:rsidRPr="00F91A90">
        <w:rPr>
          <w:sz w:val="20"/>
          <w:szCs w:val="20"/>
        </w:rPr>
        <w:t>,</w:t>
      </w:r>
      <w:r w:rsidR="0088300D">
        <w:rPr>
          <w:sz w:val="20"/>
          <w:szCs w:val="20"/>
        </w:rPr>
        <w:t>439</w:t>
      </w:r>
      <w:r w:rsidR="003A32B9" w:rsidRPr="00996BB3">
        <w:rPr>
          <w:sz w:val="20"/>
          <w:szCs w:val="20"/>
        </w:rPr>
        <w:t xml:space="preserve"> </w:t>
      </w:r>
      <w:r w:rsidR="003A32B9" w:rsidRPr="00F91A90">
        <w:rPr>
          <w:sz w:val="20"/>
          <w:szCs w:val="20"/>
        </w:rPr>
        <w:t xml:space="preserve">and </w:t>
      </w:r>
      <w:r w:rsidR="003E1F5B" w:rsidRPr="00F91A90">
        <w:rPr>
          <w:sz w:val="20"/>
          <w:szCs w:val="20"/>
        </w:rPr>
        <w:t>2</w:t>
      </w:r>
      <w:r w:rsidR="00BA700F" w:rsidRPr="00F91A90">
        <w:rPr>
          <w:sz w:val="20"/>
          <w:szCs w:val="20"/>
        </w:rPr>
        <w:t>,</w:t>
      </w:r>
      <w:r w:rsidR="00555FD2">
        <w:rPr>
          <w:sz w:val="20"/>
          <w:szCs w:val="20"/>
        </w:rPr>
        <w:t>419</w:t>
      </w:r>
      <w:r w:rsidR="003A32B9" w:rsidRPr="00996BB3">
        <w:rPr>
          <w:sz w:val="20"/>
          <w:szCs w:val="20"/>
        </w:rPr>
        <w:t xml:space="preserve"> </w:t>
      </w:r>
      <w:r w:rsidR="00E71C9F" w:rsidRPr="00996BB3">
        <w:rPr>
          <w:sz w:val="20"/>
          <w:szCs w:val="20"/>
        </w:rPr>
        <w:t>patients</w:t>
      </w:r>
      <w:r w:rsidR="0009285F">
        <w:rPr>
          <w:sz w:val="20"/>
          <w:szCs w:val="20"/>
        </w:rPr>
        <w:t>, respectively)</w:t>
      </w:r>
      <w:r w:rsidR="003A32B9" w:rsidRPr="00F91A90">
        <w:rPr>
          <w:sz w:val="20"/>
          <w:szCs w:val="20"/>
        </w:rPr>
        <w:t>.</w:t>
      </w:r>
      <w:r w:rsidR="004C4994">
        <w:rPr>
          <w:color w:val="323232"/>
          <w:sz w:val="20"/>
          <w:szCs w:val="20"/>
        </w:rPr>
        <w:t xml:space="preserve"> Compared with placebo, there was no</w:t>
      </w:r>
      <w:r w:rsidR="00A46F0C">
        <w:rPr>
          <w:color w:val="323232"/>
          <w:sz w:val="20"/>
          <w:szCs w:val="20"/>
        </w:rPr>
        <w:t>t strong</w:t>
      </w:r>
      <w:r w:rsidR="004C4994">
        <w:rPr>
          <w:color w:val="323232"/>
          <w:sz w:val="20"/>
          <w:szCs w:val="20"/>
        </w:rPr>
        <w:t xml:space="preserve"> </w:t>
      </w:r>
      <w:r w:rsidR="00A46F0C">
        <w:rPr>
          <w:color w:val="323232"/>
          <w:sz w:val="20"/>
          <w:szCs w:val="20"/>
        </w:rPr>
        <w:t xml:space="preserve">evidence of </w:t>
      </w:r>
      <w:r w:rsidR="004C4994">
        <w:rPr>
          <w:color w:val="323232"/>
          <w:sz w:val="20"/>
          <w:szCs w:val="20"/>
        </w:rPr>
        <w:t xml:space="preserve">change in </w:t>
      </w:r>
      <w:r w:rsidR="00FA715B">
        <w:rPr>
          <w:color w:val="323232"/>
          <w:sz w:val="20"/>
          <w:szCs w:val="20"/>
        </w:rPr>
        <w:t>LDL-</w:t>
      </w:r>
      <w:r w:rsidR="004C4994">
        <w:rPr>
          <w:color w:val="323232"/>
          <w:sz w:val="20"/>
          <w:szCs w:val="20"/>
        </w:rPr>
        <w:t xml:space="preserve">cholesterol </w:t>
      </w:r>
      <w:r w:rsidR="00047B23">
        <w:rPr>
          <w:color w:val="323232"/>
          <w:sz w:val="20"/>
          <w:szCs w:val="20"/>
        </w:rPr>
        <w:t>with</w:t>
      </w:r>
      <w:r w:rsidR="00844FE4">
        <w:rPr>
          <w:color w:val="323232"/>
          <w:sz w:val="20"/>
          <w:szCs w:val="20"/>
        </w:rPr>
        <w:t xml:space="preserve"> ziprasidone, lurasidone, risperidone</w:t>
      </w:r>
      <w:r w:rsidR="00720D2A">
        <w:rPr>
          <w:color w:val="323232"/>
          <w:sz w:val="20"/>
          <w:szCs w:val="20"/>
        </w:rPr>
        <w:t>/</w:t>
      </w:r>
      <w:r w:rsidR="00844FE4">
        <w:rPr>
          <w:color w:val="323232"/>
          <w:sz w:val="20"/>
          <w:szCs w:val="20"/>
        </w:rPr>
        <w:t xml:space="preserve">paliperidone, aripiprazole, and </w:t>
      </w:r>
      <w:r w:rsidR="002C6039">
        <w:rPr>
          <w:color w:val="323232"/>
          <w:sz w:val="20"/>
          <w:szCs w:val="20"/>
        </w:rPr>
        <w:t>b</w:t>
      </w:r>
      <w:r w:rsidR="00844FE4">
        <w:rPr>
          <w:color w:val="323232"/>
          <w:sz w:val="20"/>
          <w:szCs w:val="20"/>
        </w:rPr>
        <w:t xml:space="preserve">rexpiprazole. </w:t>
      </w:r>
      <w:r w:rsidR="00992D86">
        <w:rPr>
          <w:color w:val="323232"/>
          <w:sz w:val="20"/>
          <w:szCs w:val="20"/>
        </w:rPr>
        <w:t>We did</w:t>
      </w:r>
      <w:r w:rsidR="00E955F4">
        <w:rPr>
          <w:color w:val="323232"/>
          <w:sz w:val="20"/>
          <w:szCs w:val="20"/>
        </w:rPr>
        <w:t>,</w:t>
      </w:r>
      <w:r w:rsidR="00992D86">
        <w:rPr>
          <w:color w:val="323232"/>
          <w:sz w:val="20"/>
          <w:szCs w:val="20"/>
        </w:rPr>
        <w:t xml:space="preserve"> however</w:t>
      </w:r>
      <w:r w:rsidR="00E955F4">
        <w:rPr>
          <w:color w:val="323232"/>
          <w:sz w:val="20"/>
          <w:szCs w:val="20"/>
        </w:rPr>
        <w:t>,</w:t>
      </w:r>
      <w:r w:rsidR="00992D86">
        <w:rPr>
          <w:color w:val="323232"/>
          <w:sz w:val="20"/>
          <w:szCs w:val="20"/>
        </w:rPr>
        <w:t xml:space="preserve"> observe </w:t>
      </w:r>
      <w:r w:rsidR="00CE6782">
        <w:rPr>
          <w:color w:val="323232"/>
          <w:sz w:val="20"/>
          <w:szCs w:val="20"/>
        </w:rPr>
        <w:t xml:space="preserve">a </w:t>
      </w:r>
      <w:r w:rsidR="00992D86">
        <w:rPr>
          <w:color w:val="323232"/>
          <w:sz w:val="20"/>
          <w:szCs w:val="20"/>
        </w:rPr>
        <w:t>decrease in LDL</w:t>
      </w:r>
      <w:r w:rsidR="00FA715B">
        <w:rPr>
          <w:color w:val="323232"/>
          <w:sz w:val="20"/>
          <w:szCs w:val="20"/>
        </w:rPr>
        <w:t>-</w:t>
      </w:r>
      <w:r w:rsidR="00992D86">
        <w:rPr>
          <w:color w:val="323232"/>
          <w:sz w:val="20"/>
          <w:szCs w:val="20"/>
        </w:rPr>
        <w:t xml:space="preserve">cholesterol </w:t>
      </w:r>
      <w:r w:rsidR="00E25304">
        <w:rPr>
          <w:color w:val="323232"/>
          <w:sz w:val="20"/>
          <w:szCs w:val="20"/>
        </w:rPr>
        <w:t>(</w:t>
      </w:r>
      <w:r w:rsidR="004A0695">
        <w:rPr>
          <w:color w:val="323232"/>
          <w:sz w:val="20"/>
          <w:szCs w:val="20"/>
        </w:rPr>
        <w:t>MD</w:t>
      </w:r>
      <w:r w:rsidR="00E25304">
        <w:rPr>
          <w:color w:val="323232"/>
          <w:sz w:val="20"/>
          <w:szCs w:val="20"/>
        </w:rPr>
        <w:t xml:space="preserve"> relative to placebo (mmol/L), 95%CI) </w:t>
      </w:r>
      <w:r w:rsidR="00992D86">
        <w:rPr>
          <w:color w:val="323232"/>
          <w:sz w:val="20"/>
          <w:szCs w:val="20"/>
        </w:rPr>
        <w:t xml:space="preserve">with </w:t>
      </w:r>
      <w:proofErr w:type="spellStart"/>
      <w:r w:rsidR="00992D86">
        <w:rPr>
          <w:color w:val="323232"/>
          <w:sz w:val="20"/>
          <w:szCs w:val="20"/>
        </w:rPr>
        <w:t>cariprazine</w:t>
      </w:r>
      <w:proofErr w:type="spellEnd"/>
      <w:r w:rsidR="00992D86">
        <w:rPr>
          <w:color w:val="323232"/>
          <w:sz w:val="20"/>
          <w:szCs w:val="20"/>
        </w:rPr>
        <w:t xml:space="preserve"> (-0.13</w:t>
      </w:r>
      <w:r w:rsidR="007129E3">
        <w:rPr>
          <w:color w:val="323232"/>
          <w:sz w:val="20"/>
          <w:szCs w:val="20"/>
        </w:rPr>
        <w:t>, -0.2</w:t>
      </w:r>
      <w:r w:rsidR="0088300D">
        <w:rPr>
          <w:color w:val="323232"/>
          <w:sz w:val="20"/>
          <w:szCs w:val="20"/>
        </w:rPr>
        <w:t>1</w:t>
      </w:r>
      <w:r w:rsidR="007129E3">
        <w:rPr>
          <w:color w:val="323232"/>
          <w:sz w:val="20"/>
          <w:szCs w:val="20"/>
        </w:rPr>
        <w:t xml:space="preserve"> to -0.0</w:t>
      </w:r>
      <w:r w:rsidR="0088300D">
        <w:rPr>
          <w:color w:val="323232"/>
          <w:sz w:val="20"/>
          <w:szCs w:val="20"/>
        </w:rPr>
        <w:t>5</w:t>
      </w:r>
      <w:r w:rsidR="007129E3">
        <w:rPr>
          <w:color w:val="323232"/>
          <w:sz w:val="20"/>
          <w:szCs w:val="20"/>
        </w:rPr>
        <w:t>). We also observed increases in LDL cholesterol with quetiapine (</w:t>
      </w:r>
      <w:r w:rsidR="00F35C12">
        <w:rPr>
          <w:color w:val="323232"/>
          <w:sz w:val="20"/>
          <w:szCs w:val="20"/>
        </w:rPr>
        <w:t>0.17, 0.06-0.2</w:t>
      </w:r>
      <w:r w:rsidR="0088300D">
        <w:rPr>
          <w:color w:val="323232"/>
          <w:sz w:val="20"/>
          <w:szCs w:val="20"/>
        </w:rPr>
        <w:t>8</w:t>
      </w:r>
      <w:r w:rsidR="00F35C12">
        <w:rPr>
          <w:color w:val="323232"/>
          <w:sz w:val="20"/>
          <w:szCs w:val="20"/>
        </w:rPr>
        <w:t>) and olanzapine (0.20, 0.14-0.26)</w:t>
      </w:r>
      <w:r w:rsidR="00702C3E">
        <w:rPr>
          <w:color w:val="323232"/>
          <w:sz w:val="20"/>
          <w:szCs w:val="20"/>
        </w:rPr>
        <w:t xml:space="preserve"> (</w:t>
      </w:r>
      <w:r w:rsidR="00702C3E" w:rsidRPr="00011CE0">
        <w:rPr>
          <w:color w:val="323232"/>
          <w:sz w:val="20"/>
          <w:szCs w:val="20"/>
        </w:rPr>
        <w:t xml:space="preserve">Figure 2 and </w:t>
      </w:r>
      <w:r w:rsidR="00B179A0">
        <w:rPr>
          <w:color w:val="323232"/>
          <w:sz w:val="20"/>
          <w:szCs w:val="20"/>
        </w:rPr>
        <w:t>a</w:t>
      </w:r>
      <w:r w:rsidR="00262083">
        <w:rPr>
          <w:color w:val="323232"/>
          <w:sz w:val="20"/>
          <w:szCs w:val="20"/>
        </w:rPr>
        <w:t>ppendix p44</w:t>
      </w:r>
      <w:r w:rsidR="00702C3E" w:rsidRPr="00011CE0">
        <w:rPr>
          <w:color w:val="323232"/>
          <w:sz w:val="20"/>
          <w:szCs w:val="20"/>
        </w:rPr>
        <w:t>)</w:t>
      </w:r>
      <w:r w:rsidR="00F35C12" w:rsidRPr="00011CE0">
        <w:rPr>
          <w:color w:val="323232"/>
          <w:sz w:val="20"/>
          <w:szCs w:val="20"/>
        </w:rPr>
        <w:t xml:space="preserve">. </w:t>
      </w:r>
      <w:r w:rsidR="004C4994" w:rsidRPr="00011CE0">
        <w:rPr>
          <w:color w:val="323232"/>
          <w:sz w:val="20"/>
          <w:szCs w:val="20"/>
        </w:rPr>
        <w:t>Ranking based on degree</w:t>
      </w:r>
      <w:r w:rsidR="004C4994">
        <w:rPr>
          <w:color w:val="323232"/>
          <w:sz w:val="20"/>
          <w:szCs w:val="20"/>
        </w:rPr>
        <w:t xml:space="preserve"> of associated </w:t>
      </w:r>
      <w:r w:rsidR="00F35C12">
        <w:rPr>
          <w:color w:val="323232"/>
          <w:sz w:val="20"/>
          <w:szCs w:val="20"/>
        </w:rPr>
        <w:t>LDL</w:t>
      </w:r>
      <w:r w:rsidR="00FA715B">
        <w:rPr>
          <w:color w:val="323232"/>
          <w:sz w:val="20"/>
          <w:szCs w:val="20"/>
        </w:rPr>
        <w:t>-</w:t>
      </w:r>
      <w:r w:rsidR="004C4994">
        <w:rPr>
          <w:color w:val="323232"/>
          <w:sz w:val="20"/>
          <w:szCs w:val="20"/>
        </w:rPr>
        <w:t xml:space="preserve">cholesterol </w:t>
      </w:r>
      <w:r w:rsidR="0004282E">
        <w:rPr>
          <w:color w:val="323232"/>
          <w:sz w:val="20"/>
          <w:szCs w:val="20"/>
        </w:rPr>
        <w:t>alteration</w:t>
      </w:r>
      <w:r w:rsidR="004C4994">
        <w:rPr>
          <w:color w:val="323232"/>
          <w:sz w:val="20"/>
          <w:szCs w:val="20"/>
        </w:rPr>
        <w:t xml:space="preserve"> defined </w:t>
      </w:r>
      <w:proofErr w:type="spellStart"/>
      <w:r w:rsidR="002C6039">
        <w:rPr>
          <w:color w:val="323232"/>
          <w:sz w:val="20"/>
          <w:szCs w:val="20"/>
        </w:rPr>
        <w:t>cariprazine</w:t>
      </w:r>
      <w:proofErr w:type="spellEnd"/>
      <w:r w:rsidR="004C4994">
        <w:rPr>
          <w:color w:val="323232"/>
          <w:sz w:val="20"/>
          <w:szCs w:val="20"/>
        </w:rPr>
        <w:t xml:space="preserve"> as the best and </w:t>
      </w:r>
      <w:r w:rsidR="002C6039">
        <w:rPr>
          <w:color w:val="323232"/>
          <w:sz w:val="20"/>
          <w:szCs w:val="20"/>
        </w:rPr>
        <w:t>olanzapine</w:t>
      </w:r>
      <w:r w:rsidR="004C4994">
        <w:rPr>
          <w:color w:val="323232"/>
          <w:sz w:val="20"/>
          <w:szCs w:val="20"/>
        </w:rPr>
        <w:t xml:space="preserve"> the worst (Figure 3</w:t>
      </w:r>
      <w:r w:rsidR="00174C0E">
        <w:rPr>
          <w:color w:val="323232"/>
          <w:sz w:val="20"/>
          <w:szCs w:val="20"/>
        </w:rPr>
        <w:t xml:space="preserve"> and </w:t>
      </w:r>
      <w:r w:rsidR="00D50AD3">
        <w:rPr>
          <w:color w:val="323232"/>
          <w:sz w:val="20"/>
          <w:szCs w:val="20"/>
        </w:rPr>
        <w:t>a</w:t>
      </w:r>
      <w:r w:rsidR="00262083">
        <w:rPr>
          <w:color w:val="323232"/>
          <w:sz w:val="20"/>
          <w:szCs w:val="20"/>
        </w:rPr>
        <w:t>ppendix p48</w:t>
      </w:r>
      <w:r w:rsidR="004C4994">
        <w:rPr>
          <w:color w:val="323232"/>
          <w:sz w:val="20"/>
          <w:szCs w:val="20"/>
        </w:rPr>
        <w:t xml:space="preserve">). </w:t>
      </w:r>
      <w:bookmarkStart w:id="39" w:name="_Hlk17041814"/>
      <w:r w:rsidR="00B76A4F" w:rsidRPr="00C663FB">
        <w:rPr>
          <w:rFonts w:ascii="Symbol" w:hAnsi="Symbol" w:cs="Arial"/>
          <w:sz w:val="20"/>
          <w:szCs w:val="20"/>
        </w:rPr>
        <w:t></w:t>
      </w:r>
      <w:r w:rsidR="00B76A4F">
        <w:rPr>
          <w:color w:val="323232"/>
          <w:sz w:val="20"/>
          <w:szCs w:val="20"/>
        </w:rPr>
        <w:t xml:space="preserve"> was </w:t>
      </w:r>
      <w:r w:rsidR="007474BC">
        <w:rPr>
          <w:color w:val="323232"/>
          <w:sz w:val="20"/>
          <w:szCs w:val="20"/>
        </w:rPr>
        <w:t>0.03</w:t>
      </w:r>
      <w:r w:rsidR="00B76A4F">
        <w:rPr>
          <w:color w:val="323232"/>
          <w:sz w:val="20"/>
          <w:szCs w:val="20"/>
        </w:rPr>
        <w:t xml:space="preserve">mmol/L, </w:t>
      </w:r>
      <w:r w:rsidR="004525AA">
        <w:rPr>
          <w:color w:val="323232"/>
          <w:sz w:val="20"/>
          <w:szCs w:val="20"/>
        </w:rPr>
        <w:t>considered small in the context of observed antipsychotic-associated changes</w:t>
      </w:r>
      <w:r w:rsidR="000B3556">
        <w:rPr>
          <w:color w:val="323232"/>
          <w:sz w:val="20"/>
          <w:szCs w:val="20"/>
        </w:rPr>
        <w:t>. P</w:t>
      </w:r>
      <w:r w:rsidR="00116714">
        <w:rPr>
          <w:color w:val="323232"/>
          <w:sz w:val="20"/>
          <w:szCs w:val="20"/>
        </w:rPr>
        <w:t xml:space="preserve">rediction intervals did not change conclusions </w:t>
      </w:r>
      <w:r w:rsidR="000B3556">
        <w:rPr>
          <w:color w:val="323232"/>
          <w:sz w:val="20"/>
          <w:szCs w:val="20"/>
        </w:rPr>
        <w:t>when</w:t>
      </w:r>
      <w:r w:rsidR="00116714">
        <w:rPr>
          <w:color w:val="323232"/>
          <w:sz w:val="20"/>
          <w:szCs w:val="20"/>
        </w:rPr>
        <w:t xml:space="preserve"> compared </w:t>
      </w:r>
      <w:r w:rsidR="000B3556">
        <w:rPr>
          <w:color w:val="323232"/>
          <w:sz w:val="20"/>
          <w:szCs w:val="20"/>
        </w:rPr>
        <w:t xml:space="preserve">with </w:t>
      </w:r>
      <w:r w:rsidR="00116714">
        <w:rPr>
          <w:color w:val="323232"/>
          <w:sz w:val="20"/>
          <w:szCs w:val="20"/>
        </w:rPr>
        <w:t xml:space="preserve">CIs, while </w:t>
      </w:r>
      <w:r w:rsidR="00B76A4F">
        <w:rPr>
          <w:color w:val="323232"/>
          <w:sz w:val="20"/>
          <w:szCs w:val="20"/>
        </w:rPr>
        <w:t>I</w:t>
      </w:r>
      <w:r w:rsidR="00B76A4F" w:rsidRPr="009B5D58">
        <w:rPr>
          <w:color w:val="323232"/>
          <w:sz w:val="20"/>
          <w:szCs w:val="20"/>
          <w:vertAlign w:val="superscript"/>
        </w:rPr>
        <w:t>2</w:t>
      </w:r>
      <w:r w:rsidR="00B76A4F">
        <w:rPr>
          <w:color w:val="323232"/>
          <w:sz w:val="20"/>
          <w:szCs w:val="20"/>
        </w:rPr>
        <w:t xml:space="preserve"> </w:t>
      </w:r>
      <w:r w:rsidR="00116714">
        <w:rPr>
          <w:color w:val="323232"/>
          <w:sz w:val="20"/>
          <w:szCs w:val="20"/>
        </w:rPr>
        <w:t xml:space="preserve">was </w:t>
      </w:r>
      <w:r w:rsidR="0088300D">
        <w:rPr>
          <w:color w:val="323232"/>
          <w:sz w:val="20"/>
          <w:szCs w:val="20"/>
        </w:rPr>
        <w:t>16.2</w:t>
      </w:r>
      <w:r w:rsidR="00B76A4F">
        <w:rPr>
          <w:color w:val="323232"/>
          <w:sz w:val="20"/>
          <w:szCs w:val="20"/>
        </w:rPr>
        <w:t>%</w:t>
      </w:r>
      <w:r w:rsidR="0084718E">
        <w:rPr>
          <w:color w:val="323232"/>
          <w:sz w:val="20"/>
          <w:szCs w:val="20"/>
        </w:rPr>
        <w:t xml:space="preserve"> (low)</w:t>
      </w:r>
      <w:r w:rsidR="00B76A4F">
        <w:rPr>
          <w:color w:val="323232"/>
          <w:sz w:val="20"/>
          <w:szCs w:val="20"/>
        </w:rPr>
        <w:t xml:space="preserve">. The global Q score for inconsistency was </w:t>
      </w:r>
      <w:r w:rsidR="007474BC">
        <w:rPr>
          <w:color w:val="323232"/>
          <w:sz w:val="20"/>
          <w:szCs w:val="20"/>
        </w:rPr>
        <w:t>4.46</w:t>
      </w:r>
      <w:r w:rsidR="00B76A4F">
        <w:rPr>
          <w:color w:val="323232"/>
          <w:sz w:val="20"/>
          <w:szCs w:val="20"/>
        </w:rPr>
        <w:t xml:space="preserve"> (p=</w:t>
      </w:r>
      <w:r w:rsidR="007474BC">
        <w:rPr>
          <w:color w:val="323232"/>
          <w:sz w:val="20"/>
          <w:szCs w:val="20"/>
        </w:rPr>
        <w:t>0.92</w:t>
      </w:r>
      <w:r w:rsidR="00B76A4F">
        <w:rPr>
          <w:color w:val="323232"/>
          <w:sz w:val="20"/>
          <w:szCs w:val="20"/>
        </w:rPr>
        <w:t>),</w:t>
      </w:r>
      <w:r w:rsidR="00635961">
        <w:rPr>
          <w:color w:val="323232"/>
          <w:sz w:val="20"/>
          <w:szCs w:val="20"/>
        </w:rPr>
        <w:t xml:space="preserve"> and</w:t>
      </w:r>
      <w:r w:rsidR="00B76A4F">
        <w:rPr>
          <w:color w:val="323232"/>
          <w:sz w:val="20"/>
          <w:szCs w:val="20"/>
        </w:rPr>
        <w:t xml:space="preserve"> </w:t>
      </w:r>
      <w:r w:rsidR="00635961">
        <w:rPr>
          <w:color w:val="323232"/>
          <w:sz w:val="20"/>
          <w:szCs w:val="20"/>
        </w:rPr>
        <w:t>although there were some disagreements between direct and indirect evidence</w:t>
      </w:r>
      <w:bookmarkEnd w:id="39"/>
      <w:r w:rsidR="00023C49">
        <w:rPr>
          <w:color w:val="323232"/>
          <w:sz w:val="20"/>
          <w:szCs w:val="20"/>
        </w:rPr>
        <w:t xml:space="preserve"> </w:t>
      </w:r>
      <w:r w:rsidR="007474BC">
        <w:rPr>
          <w:color w:val="323232"/>
          <w:sz w:val="20"/>
          <w:szCs w:val="20"/>
        </w:rPr>
        <w:t>(</w:t>
      </w:r>
      <w:r w:rsidR="00D50AD3">
        <w:rPr>
          <w:color w:val="323232"/>
          <w:sz w:val="20"/>
          <w:szCs w:val="20"/>
        </w:rPr>
        <w:t>a</w:t>
      </w:r>
      <w:r w:rsidR="00B96C3D">
        <w:rPr>
          <w:color w:val="323232"/>
          <w:sz w:val="20"/>
          <w:szCs w:val="20"/>
        </w:rPr>
        <w:t>ppendix p56</w:t>
      </w:r>
      <w:r w:rsidR="007474BC">
        <w:rPr>
          <w:color w:val="323232"/>
          <w:sz w:val="20"/>
          <w:szCs w:val="20"/>
        </w:rPr>
        <w:t>)</w:t>
      </w:r>
      <w:r w:rsidR="00116714">
        <w:rPr>
          <w:color w:val="323232"/>
          <w:sz w:val="20"/>
          <w:szCs w:val="20"/>
        </w:rPr>
        <w:t xml:space="preserve">, </w:t>
      </w:r>
      <w:proofErr w:type="gramStart"/>
      <w:r w:rsidR="00116714">
        <w:rPr>
          <w:color w:val="323232"/>
          <w:sz w:val="20"/>
          <w:szCs w:val="20"/>
        </w:rPr>
        <w:t>overall</w:t>
      </w:r>
      <w:proofErr w:type="gramEnd"/>
      <w:r w:rsidR="001B789C">
        <w:rPr>
          <w:color w:val="323232"/>
          <w:sz w:val="20"/>
          <w:szCs w:val="20"/>
        </w:rPr>
        <w:t xml:space="preserve"> we</w:t>
      </w:r>
      <w:r w:rsidR="00116714">
        <w:rPr>
          <w:color w:val="323232"/>
          <w:sz w:val="20"/>
          <w:szCs w:val="20"/>
        </w:rPr>
        <w:t xml:space="preserve"> concluded that there was no evidence of important heterogeneity or inconsistency in the network</w:t>
      </w:r>
      <w:r w:rsidR="007474BC">
        <w:rPr>
          <w:color w:val="323232"/>
          <w:sz w:val="20"/>
          <w:szCs w:val="20"/>
        </w:rPr>
        <w:t>.</w:t>
      </w:r>
      <w:r w:rsidR="005838F6" w:rsidRPr="005838F6">
        <w:rPr>
          <w:color w:val="323232"/>
          <w:sz w:val="20"/>
          <w:szCs w:val="20"/>
        </w:rPr>
        <w:t xml:space="preserve"> </w:t>
      </w:r>
      <w:r w:rsidR="005838F6">
        <w:rPr>
          <w:color w:val="323232"/>
          <w:sz w:val="20"/>
          <w:szCs w:val="20"/>
        </w:rPr>
        <w:t xml:space="preserve">Certainty of evidence was low in </w:t>
      </w:r>
      <w:r w:rsidR="00CF24AF">
        <w:rPr>
          <w:color w:val="323232"/>
          <w:sz w:val="20"/>
          <w:szCs w:val="20"/>
        </w:rPr>
        <w:t>53</w:t>
      </w:r>
      <w:r w:rsidR="005838F6">
        <w:rPr>
          <w:color w:val="323232"/>
          <w:sz w:val="20"/>
          <w:szCs w:val="20"/>
        </w:rPr>
        <w:t>% of comparisons (</w:t>
      </w:r>
      <w:r w:rsidR="00172667">
        <w:rPr>
          <w:color w:val="323232"/>
          <w:sz w:val="20"/>
          <w:szCs w:val="20"/>
        </w:rPr>
        <w:t>a</w:t>
      </w:r>
      <w:r w:rsidR="00B96C3D">
        <w:rPr>
          <w:color w:val="323232"/>
          <w:sz w:val="20"/>
          <w:szCs w:val="20"/>
        </w:rPr>
        <w:t>ppendix p73</w:t>
      </w:r>
      <w:r w:rsidR="005838F6">
        <w:rPr>
          <w:color w:val="323232"/>
          <w:sz w:val="20"/>
          <w:szCs w:val="20"/>
        </w:rPr>
        <w:t>).</w:t>
      </w:r>
    </w:p>
    <w:p w14:paraId="2128F7D6" w14:textId="4557D68F" w:rsidR="00AB6C87" w:rsidRPr="00710BD3" w:rsidRDefault="00AE0EFA" w:rsidP="004C224D">
      <w:pPr>
        <w:spacing w:line="480" w:lineRule="auto"/>
        <w:jc w:val="both"/>
        <w:rPr>
          <w:color w:val="323232"/>
          <w:sz w:val="20"/>
          <w:szCs w:val="20"/>
        </w:rPr>
      </w:pPr>
      <w:bookmarkStart w:id="40" w:name="_Hlk20568607"/>
      <w:r>
        <w:rPr>
          <w:sz w:val="20"/>
          <w:szCs w:val="20"/>
        </w:rPr>
        <w:lastRenderedPageBreak/>
        <w:t>For change in HDL-cholesterol, 22</w:t>
      </w:r>
      <w:bookmarkEnd w:id="40"/>
      <w:r w:rsidR="0028362B" w:rsidRPr="0007210E">
        <w:rPr>
          <w:sz w:val="20"/>
          <w:szCs w:val="20"/>
        </w:rPr>
        <w:t xml:space="preserve"> studies </w:t>
      </w:r>
      <w:r w:rsidR="00622ECD">
        <w:rPr>
          <w:sz w:val="20"/>
          <w:szCs w:val="20"/>
        </w:rPr>
        <w:t>compared</w:t>
      </w:r>
      <w:r w:rsidR="0028362B" w:rsidRPr="0007210E">
        <w:rPr>
          <w:sz w:val="20"/>
          <w:szCs w:val="20"/>
        </w:rPr>
        <w:t xml:space="preserve"> </w:t>
      </w:r>
      <w:r w:rsidR="0028362B">
        <w:rPr>
          <w:sz w:val="20"/>
          <w:szCs w:val="20"/>
        </w:rPr>
        <w:t xml:space="preserve">10 </w:t>
      </w:r>
      <w:r w:rsidR="0028362B" w:rsidRPr="0007210E">
        <w:rPr>
          <w:sz w:val="20"/>
          <w:szCs w:val="20"/>
        </w:rPr>
        <w:t xml:space="preserve">different antipsychotics </w:t>
      </w:r>
      <w:r w:rsidR="00622ECD">
        <w:rPr>
          <w:sz w:val="20"/>
          <w:szCs w:val="20"/>
        </w:rPr>
        <w:t>with</w:t>
      </w:r>
      <w:r w:rsidR="0028362B" w:rsidRPr="0007210E">
        <w:rPr>
          <w:sz w:val="20"/>
          <w:szCs w:val="20"/>
        </w:rPr>
        <w:t xml:space="preserve"> placebo</w:t>
      </w:r>
      <w:r w:rsidR="00622ECD">
        <w:rPr>
          <w:sz w:val="20"/>
          <w:szCs w:val="20"/>
        </w:rPr>
        <w:t xml:space="preserve"> (</w:t>
      </w:r>
      <w:r w:rsidR="00665FAD" w:rsidRPr="00F91A90">
        <w:rPr>
          <w:sz w:val="20"/>
          <w:szCs w:val="20"/>
        </w:rPr>
        <w:t>7</w:t>
      </w:r>
      <w:r w:rsidR="00BA700F" w:rsidRPr="00F91A90">
        <w:rPr>
          <w:sz w:val="20"/>
          <w:szCs w:val="20"/>
        </w:rPr>
        <w:t>,</w:t>
      </w:r>
      <w:r w:rsidR="00960CB2">
        <w:rPr>
          <w:sz w:val="20"/>
          <w:szCs w:val="20"/>
        </w:rPr>
        <w:t>0</w:t>
      </w:r>
      <w:r w:rsidR="00B80031">
        <w:rPr>
          <w:sz w:val="20"/>
          <w:szCs w:val="20"/>
        </w:rPr>
        <w:t>73</w:t>
      </w:r>
      <w:r w:rsidR="00665FAD" w:rsidRPr="00996BB3">
        <w:rPr>
          <w:sz w:val="20"/>
          <w:szCs w:val="20"/>
        </w:rPr>
        <w:t xml:space="preserve"> </w:t>
      </w:r>
      <w:r w:rsidR="00DA51F1" w:rsidRPr="00F91A90">
        <w:rPr>
          <w:sz w:val="20"/>
          <w:szCs w:val="20"/>
        </w:rPr>
        <w:t xml:space="preserve">and </w:t>
      </w:r>
      <w:r w:rsidR="00665FAD" w:rsidRPr="00F91A90">
        <w:rPr>
          <w:sz w:val="20"/>
          <w:szCs w:val="20"/>
        </w:rPr>
        <w:t>2</w:t>
      </w:r>
      <w:r w:rsidR="00BA700F" w:rsidRPr="00F91A90">
        <w:rPr>
          <w:sz w:val="20"/>
          <w:szCs w:val="20"/>
        </w:rPr>
        <w:t>,</w:t>
      </w:r>
      <w:r w:rsidR="00AB6C87">
        <w:rPr>
          <w:sz w:val="20"/>
          <w:szCs w:val="20"/>
        </w:rPr>
        <w:t>1</w:t>
      </w:r>
      <w:r w:rsidR="002A7D2E" w:rsidRPr="00F91A90">
        <w:rPr>
          <w:sz w:val="20"/>
          <w:szCs w:val="20"/>
        </w:rPr>
        <w:t>89</w:t>
      </w:r>
      <w:r w:rsidR="00665FAD" w:rsidRPr="00996BB3">
        <w:rPr>
          <w:sz w:val="20"/>
          <w:szCs w:val="20"/>
        </w:rPr>
        <w:t xml:space="preserve"> </w:t>
      </w:r>
      <w:r w:rsidR="00E71C9F" w:rsidRPr="00996BB3">
        <w:rPr>
          <w:sz w:val="20"/>
          <w:szCs w:val="20"/>
        </w:rPr>
        <w:t>patients</w:t>
      </w:r>
      <w:r w:rsidR="00622ECD">
        <w:rPr>
          <w:sz w:val="20"/>
          <w:szCs w:val="20"/>
        </w:rPr>
        <w:t>, respectively)</w:t>
      </w:r>
      <w:r w:rsidR="00DA51F1" w:rsidRPr="00F91A90">
        <w:rPr>
          <w:sz w:val="20"/>
          <w:szCs w:val="20"/>
        </w:rPr>
        <w:t>.</w:t>
      </w:r>
      <w:r w:rsidR="00AB6C87">
        <w:rPr>
          <w:color w:val="323232"/>
          <w:sz w:val="20"/>
          <w:szCs w:val="20"/>
        </w:rPr>
        <w:t xml:space="preserve"> Compared with placebo, there was no</w:t>
      </w:r>
      <w:r w:rsidR="00A46F0C">
        <w:rPr>
          <w:color w:val="323232"/>
          <w:sz w:val="20"/>
          <w:szCs w:val="20"/>
        </w:rPr>
        <w:t>t strong evidence of</w:t>
      </w:r>
      <w:r w:rsidR="00DE6760">
        <w:rPr>
          <w:color w:val="323232"/>
          <w:sz w:val="20"/>
          <w:szCs w:val="20"/>
        </w:rPr>
        <w:t xml:space="preserve"> </w:t>
      </w:r>
      <w:r w:rsidR="00AB6C87">
        <w:rPr>
          <w:color w:val="323232"/>
          <w:sz w:val="20"/>
          <w:szCs w:val="20"/>
        </w:rPr>
        <w:t xml:space="preserve">change in </w:t>
      </w:r>
      <w:r w:rsidR="00E658C6">
        <w:rPr>
          <w:color w:val="323232"/>
          <w:sz w:val="20"/>
          <w:szCs w:val="20"/>
        </w:rPr>
        <w:t>HDL</w:t>
      </w:r>
      <w:r w:rsidR="00AB6C87">
        <w:rPr>
          <w:color w:val="323232"/>
          <w:sz w:val="20"/>
          <w:szCs w:val="20"/>
        </w:rPr>
        <w:t xml:space="preserve"> cholesterol observed </w:t>
      </w:r>
      <w:r w:rsidR="00047B23">
        <w:rPr>
          <w:color w:val="323232"/>
          <w:sz w:val="20"/>
          <w:szCs w:val="20"/>
        </w:rPr>
        <w:t>with</w:t>
      </w:r>
      <w:r w:rsidR="00AB6C87">
        <w:rPr>
          <w:color w:val="323232"/>
          <w:sz w:val="20"/>
          <w:szCs w:val="20"/>
        </w:rPr>
        <w:t xml:space="preserve"> </w:t>
      </w:r>
      <w:r w:rsidR="00E658C6">
        <w:rPr>
          <w:color w:val="323232"/>
          <w:sz w:val="20"/>
          <w:szCs w:val="20"/>
        </w:rPr>
        <w:t>amisulpride, olanzapine, quetiapine, risperidone</w:t>
      </w:r>
      <w:r w:rsidR="000B3556">
        <w:rPr>
          <w:color w:val="323232"/>
          <w:sz w:val="20"/>
          <w:szCs w:val="20"/>
        </w:rPr>
        <w:t>/</w:t>
      </w:r>
      <w:r w:rsidR="00E658C6">
        <w:rPr>
          <w:color w:val="323232"/>
          <w:sz w:val="20"/>
          <w:szCs w:val="20"/>
        </w:rPr>
        <w:t xml:space="preserve">paliperidone, lurasidone, </w:t>
      </w:r>
      <w:proofErr w:type="spellStart"/>
      <w:r w:rsidR="00E658C6">
        <w:rPr>
          <w:color w:val="323232"/>
          <w:sz w:val="20"/>
          <w:szCs w:val="20"/>
        </w:rPr>
        <w:t>cariprazine</w:t>
      </w:r>
      <w:proofErr w:type="spellEnd"/>
      <w:r w:rsidR="00E658C6">
        <w:rPr>
          <w:color w:val="323232"/>
          <w:sz w:val="20"/>
          <w:szCs w:val="20"/>
        </w:rPr>
        <w:t xml:space="preserve">, or ziprasidone. </w:t>
      </w:r>
      <w:r w:rsidR="00AB6C87">
        <w:rPr>
          <w:color w:val="323232"/>
          <w:sz w:val="20"/>
          <w:szCs w:val="20"/>
        </w:rPr>
        <w:t xml:space="preserve">There </w:t>
      </w:r>
      <w:r w:rsidR="00A46F0C">
        <w:rPr>
          <w:color w:val="323232"/>
          <w:sz w:val="20"/>
          <w:szCs w:val="20"/>
        </w:rPr>
        <w:t>was</w:t>
      </w:r>
      <w:r w:rsidR="00E955F4">
        <w:rPr>
          <w:color w:val="323232"/>
          <w:sz w:val="20"/>
          <w:szCs w:val="20"/>
        </w:rPr>
        <w:t>,</w:t>
      </w:r>
      <w:r w:rsidR="00AB6C87">
        <w:rPr>
          <w:color w:val="323232"/>
          <w:sz w:val="20"/>
          <w:szCs w:val="20"/>
        </w:rPr>
        <w:t xml:space="preserve"> however</w:t>
      </w:r>
      <w:r w:rsidR="00E955F4">
        <w:rPr>
          <w:color w:val="323232"/>
          <w:sz w:val="20"/>
          <w:szCs w:val="20"/>
        </w:rPr>
        <w:t>,</w:t>
      </w:r>
      <w:r w:rsidR="00AB6C87">
        <w:rPr>
          <w:color w:val="323232"/>
          <w:sz w:val="20"/>
          <w:szCs w:val="20"/>
        </w:rPr>
        <w:t xml:space="preserve"> </w:t>
      </w:r>
      <w:r w:rsidR="00A46F0C">
        <w:rPr>
          <w:color w:val="323232"/>
          <w:sz w:val="20"/>
          <w:szCs w:val="20"/>
        </w:rPr>
        <w:t xml:space="preserve">evidence of </w:t>
      </w:r>
      <w:r w:rsidR="00AB6C87">
        <w:rPr>
          <w:color w:val="323232"/>
          <w:sz w:val="20"/>
          <w:szCs w:val="20"/>
        </w:rPr>
        <w:t xml:space="preserve">increases in </w:t>
      </w:r>
      <w:r w:rsidR="00E658C6">
        <w:rPr>
          <w:color w:val="323232"/>
          <w:sz w:val="20"/>
          <w:szCs w:val="20"/>
        </w:rPr>
        <w:t>HDL</w:t>
      </w:r>
      <w:r w:rsidR="00FA715B">
        <w:rPr>
          <w:color w:val="323232"/>
          <w:sz w:val="20"/>
          <w:szCs w:val="20"/>
        </w:rPr>
        <w:t>-</w:t>
      </w:r>
      <w:r w:rsidR="00AB6C87">
        <w:rPr>
          <w:color w:val="323232"/>
          <w:sz w:val="20"/>
          <w:szCs w:val="20"/>
        </w:rPr>
        <w:t xml:space="preserve">cholesterol </w:t>
      </w:r>
      <w:r w:rsidR="00E25304">
        <w:rPr>
          <w:color w:val="323232"/>
          <w:sz w:val="20"/>
          <w:szCs w:val="20"/>
        </w:rPr>
        <w:t>(</w:t>
      </w:r>
      <w:r w:rsidR="004A0695">
        <w:rPr>
          <w:color w:val="323232"/>
          <w:sz w:val="20"/>
          <w:szCs w:val="20"/>
        </w:rPr>
        <w:t>MD</w:t>
      </w:r>
      <w:r w:rsidR="00E25304">
        <w:rPr>
          <w:color w:val="323232"/>
          <w:sz w:val="20"/>
          <w:szCs w:val="20"/>
        </w:rPr>
        <w:t xml:space="preserve"> relative to placebo (mmol/L), 95%CI) </w:t>
      </w:r>
      <w:r w:rsidR="00AB6C87">
        <w:rPr>
          <w:color w:val="323232"/>
          <w:sz w:val="20"/>
          <w:szCs w:val="20"/>
        </w:rPr>
        <w:t xml:space="preserve">with </w:t>
      </w:r>
      <w:r w:rsidR="00863DA5">
        <w:rPr>
          <w:color w:val="323232"/>
          <w:sz w:val="20"/>
          <w:szCs w:val="20"/>
        </w:rPr>
        <w:t>aripiprazole</w:t>
      </w:r>
      <w:r w:rsidR="00AB6C87">
        <w:rPr>
          <w:color w:val="323232"/>
          <w:sz w:val="20"/>
          <w:szCs w:val="20"/>
        </w:rPr>
        <w:t xml:space="preserve"> (0.</w:t>
      </w:r>
      <w:r w:rsidR="00863DA5">
        <w:rPr>
          <w:color w:val="323232"/>
          <w:sz w:val="20"/>
          <w:szCs w:val="20"/>
        </w:rPr>
        <w:t>04</w:t>
      </w:r>
      <w:r w:rsidR="00AB6C87">
        <w:rPr>
          <w:color w:val="323232"/>
          <w:sz w:val="20"/>
          <w:szCs w:val="20"/>
        </w:rPr>
        <w:t>,</w:t>
      </w:r>
      <w:r w:rsidR="00023601">
        <w:rPr>
          <w:color w:val="323232"/>
          <w:sz w:val="20"/>
          <w:szCs w:val="20"/>
        </w:rPr>
        <w:t xml:space="preserve"> </w:t>
      </w:r>
      <w:r w:rsidR="00AB6C87">
        <w:rPr>
          <w:color w:val="323232"/>
          <w:sz w:val="20"/>
          <w:szCs w:val="20"/>
        </w:rPr>
        <w:t>0.</w:t>
      </w:r>
      <w:r w:rsidR="00ED10B9">
        <w:rPr>
          <w:color w:val="323232"/>
          <w:sz w:val="20"/>
          <w:szCs w:val="20"/>
        </w:rPr>
        <w:t>0</w:t>
      </w:r>
      <w:r w:rsidR="00863DA5">
        <w:rPr>
          <w:color w:val="323232"/>
          <w:sz w:val="20"/>
          <w:szCs w:val="20"/>
        </w:rPr>
        <w:t>0</w:t>
      </w:r>
      <w:r w:rsidR="00ED10B9">
        <w:rPr>
          <w:color w:val="323232"/>
          <w:sz w:val="20"/>
          <w:szCs w:val="20"/>
        </w:rPr>
        <w:t>-0</w:t>
      </w:r>
      <w:r w:rsidR="00863DA5">
        <w:rPr>
          <w:color w:val="323232"/>
          <w:sz w:val="20"/>
          <w:szCs w:val="20"/>
        </w:rPr>
        <w:t>.08</w:t>
      </w:r>
      <w:r w:rsidR="00AB6C87">
        <w:rPr>
          <w:color w:val="323232"/>
          <w:sz w:val="20"/>
          <w:szCs w:val="20"/>
        </w:rPr>
        <w:t>)</w:t>
      </w:r>
      <w:r w:rsidR="00ED10B9">
        <w:rPr>
          <w:color w:val="323232"/>
          <w:sz w:val="20"/>
          <w:szCs w:val="20"/>
        </w:rPr>
        <w:t xml:space="preserve"> and </w:t>
      </w:r>
      <w:r w:rsidR="003B5416">
        <w:rPr>
          <w:color w:val="323232"/>
          <w:sz w:val="20"/>
          <w:szCs w:val="20"/>
        </w:rPr>
        <w:t>b</w:t>
      </w:r>
      <w:r w:rsidR="00ED10B9">
        <w:rPr>
          <w:color w:val="323232"/>
          <w:sz w:val="20"/>
          <w:szCs w:val="20"/>
        </w:rPr>
        <w:t>rexpiprazole (</w:t>
      </w:r>
      <w:r w:rsidR="00AB6C87">
        <w:rPr>
          <w:color w:val="323232"/>
          <w:sz w:val="20"/>
          <w:szCs w:val="20"/>
        </w:rPr>
        <w:t>0.</w:t>
      </w:r>
      <w:r w:rsidR="00ED10B9">
        <w:rPr>
          <w:color w:val="323232"/>
          <w:sz w:val="20"/>
          <w:szCs w:val="20"/>
        </w:rPr>
        <w:t>05</w:t>
      </w:r>
      <w:r w:rsidR="00AB6C87">
        <w:rPr>
          <w:color w:val="323232"/>
          <w:sz w:val="20"/>
          <w:szCs w:val="20"/>
        </w:rPr>
        <w:t>, 0.</w:t>
      </w:r>
      <w:r w:rsidR="00ED10B9">
        <w:rPr>
          <w:color w:val="323232"/>
          <w:sz w:val="20"/>
          <w:szCs w:val="20"/>
        </w:rPr>
        <w:t>00</w:t>
      </w:r>
      <w:r w:rsidR="00AB6C87">
        <w:rPr>
          <w:color w:val="323232"/>
          <w:sz w:val="20"/>
          <w:szCs w:val="20"/>
        </w:rPr>
        <w:t>-0.</w:t>
      </w:r>
      <w:r w:rsidR="00ED10B9">
        <w:rPr>
          <w:color w:val="323232"/>
          <w:sz w:val="20"/>
          <w:szCs w:val="20"/>
        </w:rPr>
        <w:t>10</w:t>
      </w:r>
      <w:r w:rsidR="00AB6C87">
        <w:rPr>
          <w:color w:val="323232"/>
          <w:sz w:val="20"/>
          <w:szCs w:val="20"/>
        </w:rPr>
        <w:t>)</w:t>
      </w:r>
      <w:r w:rsidR="00702C3E" w:rsidRPr="00702C3E">
        <w:rPr>
          <w:color w:val="323232"/>
          <w:sz w:val="20"/>
          <w:szCs w:val="20"/>
        </w:rPr>
        <w:t xml:space="preserve"> </w:t>
      </w:r>
      <w:r w:rsidR="00702C3E">
        <w:rPr>
          <w:color w:val="323232"/>
          <w:sz w:val="20"/>
          <w:szCs w:val="20"/>
        </w:rPr>
        <w:t xml:space="preserve">(Figure 2 and </w:t>
      </w:r>
      <w:r w:rsidR="004A26D1">
        <w:rPr>
          <w:color w:val="323232"/>
          <w:sz w:val="20"/>
          <w:szCs w:val="20"/>
        </w:rPr>
        <w:t>a</w:t>
      </w:r>
      <w:r w:rsidR="00262083">
        <w:rPr>
          <w:color w:val="323232"/>
          <w:sz w:val="20"/>
          <w:szCs w:val="20"/>
        </w:rPr>
        <w:t>ppendix p44</w:t>
      </w:r>
      <w:r w:rsidR="00702C3E">
        <w:rPr>
          <w:color w:val="323232"/>
          <w:sz w:val="20"/>
          <w:szCs w:val="20"/>
        </w:rPr>
        <w:t>)</w:t>
      </w:r>
      <w:r w:rsidR="00AB6C87">
        <w:rPr>
          <w:color w:val="323232"/>
          <w:sz w:val="20"/>
          <w:szCs w:val="20"/>
        </w:rPr>
        <w:t xml:space="preserve">. Ranking based on degree of associated </w:t>
      </w:r>
      <w:r w:rsidR="00ED10B9">
        <w:rPr>
          <w:color w:val="323232"/>
          <w:sz w:val="20"/>
          <w:szCs w:val="20"/>
        </w:rPr>
        <w:t>HDL</w:t>
      </w:r>
      <w:r w:rsidR="00FA715B">
        <w:rPr>
          <w:color w:val="323232"/>
          <w:sz w:val="20"/>
          <w:szCs w:val="20"/>
        </w:rPr>
        <w:t>-</w:t>
      </w:r>
      <w:r w:rsidR="00AB6C87">
        <w:rPr>
          <w:color w:val="323232"/>
          <w:sz w:val="20"/>
          <w:szCs w:val="20"/>
        </w:rPr>
        <w:t xml:space="preserve">cholesterol </w:t>
      </w:r>
      <w:r w:rsidR="0004282E">
        <w:rPr>
          <w:color w:val="323232"/>
          <w:sz w:val="20"/>
          <w:szCs w:val="20"/>
        </w:rPr>
        <w:t>alteration</w:t>
      </w:r>
      <w:r w:rsidR="00AB6C87">
        <w:rPr>
          <w:color w:val="323232"/>
          <w:sz w:val="20"/>
          <w:szCs w:val="20"/>
        </w:rPr>
        <w:t xml:space="preserve"> defined </w:t>
      </w:r>
      <w:r w:rsidR="00F13EB2">
        <w:rPr>
          <w:color w:val="323232"/>
          <w:sz w:val="20"/>
          <w:szCs w:val="20"/>
        </w:rPr>
        <w:t>b</w:t>
      </w:r>
      <w:r w:rsidR="00DF689A">
        <w:rPr>
          <w:color w:val="323232"/>
          <w:sz w:val="20"/>
          <w:szCs w:val="20"/>
        </w:rPr>
        <w:t xml:space="preserve">rexpiprazole as the best </w:t>
      </w:r>
      <w:r w:rsidR="00154E12">
        <w:rPr>
          <w:color w:val="323232"/>
          <w:sz w:val="20"/>
          <w:szCs w:val="20"/>
        </w:rPr>
        <w:t xml:space="preserve">and amisulpride the worst </w:t>
      </w:r>
      <w:r w:rsidR="00AB6C87">
        <w:rPr>
          <w:color w:val="323232"/>
          <w:sz w:val="20"/>
          <w:szCs w:val="20"/>
        </w:rPr>
        <w:t>(Figure 3</w:t>
      </w:r>
      <w:r w:rsidR="006C3666">
        <w:rPr>
          <w:color w:val="323232"/>
          <w:sz w:val="20"/>
          <w:szCs w:val="20"/>
        </w:rPr>
        <w:t xml:space="preserve"> and </w:t>
      </w:r>
      <w:r w:rsidR="004A26D1">
        <w:rPr>
          <w:color w:val="323232"/>
          <w:sz w:val="20"/>
          <w:szCs w:val="20"/>
        </w:rPr>
        <w:t>a</w:t>
      </w:r>
      <w:r w:rsidR="00262083">
        <w:rPr>
          <w:color w:val="323232"/>
          <w:sz w:val="20"/>
          <w:szCs w:val="20"/>
        </w:rPr>
        <w:t>ppendix p48</w:t>
      </w:r>
      <w:r w:rsidR="00AB6C87">
        <w:rPr>
          <w:color w:val="323232"/>
          <w:sz w:val="20"/>
          <w:szCs w:val="20"/>
        </w:rPr>
        <w:t>).</w:t>
      </w:r>
      <w:r w:rsidR="00B80031">
        <w:rPr>
          <w:color w:val="323232"/>
          <w:sz w:val="20"/>
          <w:szCs w:val="20"/>
        </w:rPr>
        <w:t xml:space="preserve"> </w:t>
      </w:r>
      <w:bookmarkStart w:id="41" w:name="_Hlk17041837"/>
      <w:r w:rsidR="00B80031" w:rsidRPr="00C663FB">
        <w:rPr>
          <w:rFonts w:ascii="Symbol" w:hAnsi="Symbol" w:cs="Arial"/>
          <w:sz w:val="20"/>
          <w:szCs w:val="20"/>
        </w:rPr>
        <w:t></w:t>
      </w:r>
      <w:r w:rsidR="00B80031">
        <w:rPr>
          <w:color w:val="323232"/>
          <w:sz w:val="20"/>
          <w:szCs w:val="20"/>
        </w:rPr>
        <w:t xml:space="preserve"> was 0.03mmol/L,</w:t>
      </w:r>
      <w:r w:rsidR="00A34B87">
        <w:rPr>
          <w:color w:val="323232"/>
          <w:sz w:val="20"/>
          <w:szCs w:val="20"/>
        </w:rPr>
        <w:t xml:space="preserve"> considered </w:t>
      </w:r>
      <w:r w:rsidR="002F6261">
        <w:rPr>
          <w:color w:val="323232"/>
          <w:sz w:val="20"/>
          <w:szCs w:val="20"/>
        </w:rPr>
        <w:t>medium/</w:t>
      </w:r>
      <w:r w:rsidR="00A34B87">
        <w:rPr>
          <w:color w:val="323232"/>
          <w:sz w:val="20"/>
          <w:szCs w:val="20"/>
        </w:rPr>
        <w:t>large in the context of the observed antipsychotic-associated changes,</w:t>
      </w:r>
      <w:r w:rsidR="00B80031">
        <w:rPr>
          <w:color w:val="323232"/>
          <w:sz w:val="20"/>
          <w:szCs w:val="20"/>
        </w:rPr>
        <w:t xml:space="preserve"> and I</w:t>
      </w:r>
      <w:r w:rsidR="00B80031" w:rsidRPr="009B5D58">
        <w:rPr>
          <w:color w:val="323232"/>
          <w:sz w:val="20"/>
          <w:szCs w:val="20"/>
          <w:vertAlign w:val="superscript"/>
        </w:rPr>
        <w:t>2</w:t>
      </w:r>
      <w:r w:rsidR="00B80031">
        <w:rPr>
          <w:color w:val="323232"/>
          <w:sz w:val="20"/>
          <w:szCs w:val="20"/>
        </w:rPr>
        <w:t xml:space="preserve"> 52.3%</w:t>
      </w:r>
      <w:r w:rsidR="0084718E">
        <w:rPr>
          <w:color w:val="323232"/>
          <w:sz w:val="20"/>
          <w:szCs w:val="20"/>
        </w:rPr>
        <w:t xml:space="preserve"> (moderate)</w:t>
      </w:r>
      <w:r w:rsidR="00B80031">
        <w:rPr>
          <w:color w:val="323232"/>
          <w:sz w:val="20"/>
          <w:szCs w:val="20"/>
        </w:rPr>
        <w:t>. The global Q score for inconsistency was 18.96 (</w:t>
      </w:r>
      <w:r w:rsidR="00B80031" w:rsidRPr="004F7AEB">
        <w:rPr>
          <w:color w:val="323232"/>
          <w:sz w:val="20"/>
          <w:szCs w:val="20"/>
        </w:rPr>
        <w:t>p=0.0</w:t>
      </w:r>
      <w:r w:rsidR="00C546BA" w:rsidRPr="004F7AEB">
        <w:rPr>
          <w:color w:val="323232"/>
          <w:sz w:val="20"/>
          <w:szCs w:val="20"/>
        </w:rPr>
        <w:t>2</w:t>
      </w:r>
      <w:r w:rsidR="004F7AEB" w:rsidRPr="004F7AEB">
        <w:rPr>
          <w:color w:val="323232"/>
          <w:sz w:val="20"/>
          <w:szCs w:val="20"/>
        </w:rPr>
        <w:t>5</w:t>
      </w:r>
      <w:r w:rsidR="00B80031">
        <w:rPr>
          <w:color w:val="323232"/>
          <w:sz w:val="20"/>
          <w:szCs w:val="20"/>
        </w:rPr>
        <w:t>), and</w:t>
      </w:r>
      <w:r w:rsidR="00617041">
        <w:rPr>
          <w:color w:val="323232"/>
          <w:sz w:val="20"/>
          <w:szCs w:val="20"/>
        </w:rPr>
        <w:t xml:space="preserve"> out of 45 treatment comparisons, </w:t>
      </w:r>
      <w:r w:rsidR="002F6261">
        <w:rPr>
          <w:color w:val="323232"/>
          <w:sz w:val="20"/>
          <w:szCs w:val="20"/>
        </w:rPr>
        <w:t xml:space="preserve">we identified </w:t>
      </w:r>
      <w:r w:rsidR="007C01A2">
        <w:rPr>
          <w:color w:val="323232"/>
          <w:sz w:val="20"/>
          <w:szCs w:val="20"/>
        </w:rPr>
        <w:t>2</w:t>
      </w:r>
      <w:r w:rsidR="00B80031">
        <w:rPr>
          <w:color w:val="323232"/>
          <w:sz w:val="20"/>
          <w:szCs w:val="20"/>
        </w:rPr>
        <w:t xml:space="preserve"> hot-spot</w:t>
      </w:r>
      <w:r w:rsidR="007C01A2">
        <w:rPr>
          <w:color w:val="323232"/>
          <w:sz w:val="20"/>
          <w:szCs w:val="20"/>
        </w:rPr>
        <w:t>s</w:t>
      </w:r>
      <w:r w:rsidR="00B80031">
        <w:rPr>
          <w:color w:val="323232"/>
          <w:sz w:val="20"/>
          <w:szCs w:val="20"/>
        </w:rPr>
        <w:t xml:space="preserve"> of inconsistency</w:t>
      </w:r>
      <w:bookmarkEnd w:id="41"/>
      <w:r w:rsidR="007C01A2">
        <w:rPr>
          <w:color w:val="323232"/>
          <w:sz w:val="20"/>
          <w:szCs w:val="20"/>
        </w:rPr>
        <w:t xml:space="preserve">, although in both cases, direct and indirect evidence pointed in the same direction </w:t>
      </w:r>
      <w:r w:rsidR="00B80031">
        <w:rPr>
          <w:color w:val="323232"/>
          <w:sz w:val="20"/>
          <w:szCs w:val="20"/>
        </w:rPr>
        <w:t>(</w:t>
      </w:r>
      <w:r w:rsidR="003123C9">
        <w:rPr>
          <w:color w:val="323232"/>
          <w:sz w:val="20"/>
          <w:szCs w:val="20"/>
        </w:rPr>
        <w:t>a</w:t>
      </w:r>
      <w:r w:rsidR="00AE7A9B">
        <w:rPr>
          <w:color w:val="323232"/>
          <w:sz w:val="20"/>
          <w:szCs w:val="20"/>
        </w:rPr>
        <w:t>ppendix p57</w:t>
      </w:r>
      <w:r w:rsidR="00B80031">
        <w:rPr>
          <w:color w:val="323232"/>
          <w:sz w:val="20"/>
          <w:szCs w:val="20"/>
        </w:rPr>
        <w:t>)</w:t>
      </w:r>
      <w:r w:rsidR="00611D0B">
        <w:rPr>
          <w:color w:val="323232"/>
          <w:sz w:val="20"/>
          <w:szCs w:val="20"/>
        </w:rPr>
        <w:t>.</w:t>
      </w:r>
      <w:r w:rsidR="00CF24AF">
        <w:rPr>
          <w:color w:val="323232"/>
          <w:sz w:val="20"/>
          <w:szCs w:val="20"/>
        </w:rPr>
        <w:t xml:space="preserve"> Certainty of evidence was low</w:t>
      </w:r>
      <w:r w:rsidR="00411BD1">
        <w:rPr>
          <w:color w:val="323232"/>
          <w:sz w:val="20"/>
          <w:szCs w:val="20"/>
        </w:rPr>
        <w:t>/</w:t>
      </w:r>
      <w:r w:rsidR="00CF24AF">
        <w:rPr>
          <w:color w:val="323232"/>
          <w:sz w:val="20"/>
          <w:szCs w:val="20"/>
        </w:rPr>
        <w:t>very low in 100% of comparisons (</w:t>
      </w:r>
      <w:r w:rsidR="003123C9">
        <w:rPr>
          <w:color w:val="323232"/>
          <w:sz w:val="20"/>
          <w:szCs w:val="20"/>
        </w:rPr>
        <w:t>a</w:t>
      </w:r>
      <w:r w:rsidR="00AE7A9B">
        <w:rPr>
          <w:color w:val="323232"/>
          <w:sz w:val="20"/>
          <w:szCs w:val="20"/>
        </w:rPr>
        <w:t>ppendix p75</w:t>
      </w:r>
      <w:r w:rsidR="00CF24AF">
        <w:rPr>
          <w:color w:val="323232"/>
          <w:sz w:val="20"/>
          <w:szCs w:val="20"/>
        </w:rPr>
        <w:t>)</w:t>
      </w:r>
      <w:r w:rsidR="00534846">
        <w:rPr>
          <w:color w:val="323232"/>
          <w:sz w:val="20"/>
          <w:szCs w:val="20"/>
        </w:rPr>
        <w:t>.</w:t>
      </w:r>
    </w:p>
    <w:p w14:paraId="09BDE192" w14:textId="38BD6E5B" w:rsidR="00534846" w:rsidRPr="00710BD3" w:rsidRDefault="00283C3D" w:rsidP="002663BE">
      <w:pPr>
        <w:spacing w:line="480" w:lineRule="auto"/>
        <w:jc w:val="both"/>
        <w:rPr>
          <w:color w:val="323232"/>
          <w:sz w:val="20"/>
          <w:szCs w:val="20"/>
        </w:rPr>
      </w:pPr>
      <w:bookmarkStart w:id="42" w:name="_Hlk20568633"/>
      <w:r>
        <w:rPr>
          <w:sz w:val="20"/>
          <w:szCs w:val="20"/>
        </w:rPr>
        <w:t>For change in triglycerides, 34</w:t>
      </w:r>
      <w:bookmarkEnd w:id="42"/>
      <w:r w:rsidR="0028362B" w:rsidRPr="0007210E">
        <w:rPr>
          <w:sz w:val="20"/>
          <w:szCs w:val="20"/>
        </w:rPr>
        <w:t xml:space="preserve"> studies </w:t>
      </w:r>
      <w:r w:rsidR="00801DF7">
        <w:rPr>
          <w:sz w:val="20"/>
          <w:szCs w:val="20"/>
        </w:rPr>
        <w:t>compared</w:t>
      </w:r>
      <w:r w:rsidR="0028362B" w:rsidRPr="0007210E">
        <w:rPr>
          <w:sz w:val="20"/>
          <w:szCs w:val="20"/>
        </w:rPr>
        <w:t xml:space="preserve"> </w:t>
      </w:r>
      <w:r w:rsidR="0028362B">
        <w:rPr>
          <w:sz w:val="20"/>
          <w:szCs w:val="20"/>
        </w:rPr>
        <w:t xml:space="preserve">15 </w:t>
      </w:r>
      <w:r w:rsidR="0028362B" w:rsidRPr="0007210E">
        <w:rPr>
          <w:sz w:val="20"/>
          <w:szCs w:val="20"/>
        </w:rPr>
        <w:t xml:space="preserve">different antipsychotics </w:t>
      </w:r>
      <w:r w:rsidR="00801DF7">
        <w:rPr>
          <w:sz w:val="20"/>
          <w:szCs w:val="20"/>
        </w:rPr>
        <w:t>with</w:t>
      </w:r>
      <w:r w:rsidR="0028362B" w:rsidRPr="0007210E">
        <w:rPr>
          <w:sz w:val="20"/>
          <w:szCs w:val="20"/>
        </w:rPr>
        <w:t xml:space="preserve"> placebo</w:t>
      </w:r>
      <w:r w:rsidR="00801DF7">
        <w:rPr>
          <w:sz w:val="20"/>
          <w:szCs w:val="20"/>
        </w:rPr>
        <w:t xml:space="preserve"> (</w:t>
      </w:r>
      <w:r w:rsidR="00CD13B7">
        <w:rPr>
          <w:sz w:val="20"/>
          <w:szCs w:val="20"/>
        </w:rPr>
        <w:t>1</w:t>
      </w:r>
      <w:r w:rsidR="00611D0B">
        <w:rPr>
          <w:sz w:val="20"/>
          <w:szCs w:val="20"/>
        </w:rPr>
        <w:t>0,965</w:t>
      </w:r>
      <w:r w:rsidR="0056662C">
        <w:rPr>
          <w:sz w:val="20"/>
          <w:szCs w:val="20"/>
        </w:rPr>
        <w:t xml:space="preserve"> and </w:t>
      </w:r>
      <w:r w:rsidR="00611D0B">
        <w:rPr>
          <w:sz w:val="20"/>
          <w:szCs w:val="20"/>
        </w:rPr>
        <w:t>3021</w:t>
      </w:r>
      <w:r w:rsidR="00326790" w:rsidRPr="00996BB3">
        <w:rPr>
          <w:sz w:val="20"/>
          <w:szCs w:val="20"/>
        </w:rPr>
        <w:t xml:space="preserve"> patients</w:t>
      </w:r>
      <w:r w:rsidR="00801DF7">
        <w:rPr>
          <w:sz w:val="20"/>
          <w:szCs w:val="20"/>
        </w:rPr>
        <w:t>, respectively)</w:t>
      </w:r>
      <w:r w:rsidR="00326790" w:rsidRPr="00F91A90">
        <w:rPr>
          <w:sz w:val="20"/>
          <w:szCs w:val="20"/>
        </w:rPr>
        <w:t>.</w:t>
      </w:r>
      <w:r w:rsidR="009248BD">
        <w:rPr>
          <w:color w:val="323232"/>
          <w:sz w:val="20"/>
          <w:szCs w:val="20"/>
        </w:rPr>
        <w:t xml:space="preserve"> Compared with placebo, there was no </w:t>
      </w:r>
      <w:r w:rsidR="001F7AA6">
        <w:rPr>
          <w:color w:val="323232"/>
          <w:sz w:val="20"/>
          <w:szCs w:val="20"/>
        </w:rPr>
        <w:t xml:space="preserve">strong evidence of </w:t>
      </w:r>
      <w:r w:rsidR="009248BD">
        <w:rPr>
          <w:color w:val="323232"/>
          <w:sz w:val="20"/>
          <w:szCs w:val="20"/>
        </w:rPr>
        <w:t xml:space="preserve">change in </w:t>
      </w:r>
      <w:r w:rsidR="00D51A5A">
        <w:rPr>
          <w:color w:val="323232"/>
          <w:sz w:val="20"/>
          <w:szCs w:val="20"/>
        </w:rPr>
        <w:t xml:space="preserve">triglyceride levels </w:t>
      </w:r>
      <w:r w:rsidR="00047B23">
        <w:rPr>
          <w:color w:val="323232"/>
          <w:sz w:val="20"/>
          <w:szCs w:val="20"/>
        </w:rPr>
        <w:t>with</w:t>
      </w:r>
      <w:r w:rsidR="00D51A5A">
        <w:rPr>
          <w:color w:val="323232"/>
          <w:sz w:val="20"/>
          <w:szCs w:val="20"/>
        </w:rPr>
        <w:t xml:space="preserve"> </w:t>
      </w:r>
      <w:proofErr w:type="spellStart"/>
      <w:r w:rsidR="009424EF">
        <w:rPr>
          <w:color w:val="323232"/>
          <w:sz w:val="20"/>
          <w:szCs w:val="20"/>
        </w:rPr>
        <w:t>brexpiprazole</w:t>
      </w:r>
      <w:proofErr w:type="spellEnd"/>
      <w:r w:rsidR="009424EF">
        <w:rPr>
          <w:color w:val="323232"/>
          <w:sz w:val="20"/>
          <w:szCs w:val="20"/>
        </w:rPr>
        <w:t xml:space="preserve">, </w:t>
      </w:r>
      <w:r w:rsidR="008D0B90">
        <w:rPr>
          <w:color w:val="323232"/>
          <w:sz w:val="20"/>
          <w:szCs w:val="20"/>
        </w:rPr>
        <w:t xml:space="preserve">lurasidone, </w:t>
      </w:r>
      <w:proofErr w:type="spellStart"/>
      <w:r w:rsidR="009424EF">
        <w:rPr>
          <w:color w:val="323232"/>
          <w:sz w:val="20"/>
          <w:szCs w:val="20"/>
        </w:rPr>
        <w:t>sertindole</w:t>
      </w:r>
      <w:proofErr w:type="spellEnd"/>
      <w:r w:rsidR="009424EF">
        <w:rPr>
          <w:color w:val="323232"/>
          <w:sz w:val="20"/>
          <w:szCs w:val="20"/>
        </w:rPr>
        <w:t xml:space="preserve">, </w:t>
      </w:r>
      <w:proofErr w:type="spellStart"/>
      <w:r w:rsidR="009424EF">
        <w:rPr>
          <w:color w:val="323232"/>
          <w:sz w:val="20"/>
          <w:szCs w:val="20"/>
        </w:rPr>
        <w:t>cariprazine</w:t>
      </w:r>
      <w:proofErr w:type="spellEnd"/>
      <w:r w:rsidR="009424EF">
        <w:rPr>
          <w:color w:val="323232"/>
          <w:sz w:val="20"/>
          <w:szCs w:val="20"/>
        </w:rPr>
        <w:t>, ziprasidone, aripiprazole, risperidone</w:t>
      </w:r>
      <w:r w:rsidR="00B5734E">
        <w:rPr>
          <w:color w:val="323232"/>
          <w:sz w:val="20"/>
          <w:szCs w:val="20"/>
        </w:rPr>
        <w:t>/</w:t>
      </w:r>
      <w:r w:rsidR="009424EF">
        <w:rPr>
          <w:color w:val="323232"/>
          <w:sz w:val="20"/>
          <w:szCs w:val="20"/>
        </w:rPr>
        <w:t xml:space="preserve">paliperidone, amisulpride, haloperidol, and iloperidone. </w:t>
      </w:r>
      <w:r w:rsidR="009248BD">
        <w:rPr>
          <w:color w:val="323232"/>
          <w:sz w:val="20"/>
          <w:szCs w:val="20"/>
        </w:rPr>
        <w:t xml:space="preserve">There </w:t>
      </w:r>
      <w:r w:rsidR="00B5734E">
        <w:rPr>
          <w:color w:val="323232"/>
          <w:sz w:val="20"/>
          <w:szCs w:val="20"/>
        </w:rPr>
        <w:t>was</w:t>
      </w:r>
      <w:r w:rsidR="00E955F4">
        <w:rPr>
          <w:color w:val="323232"/>
          <w:sz w:val="20"/>
          <w:szCs w:val="20"/>
        </w:rPr>
        <w:t>,</w:t>
      </w:r>
      <w:r w:rsidR="009248BD">
        <w:rPr>
          <w:color w:val="323232"/>
          <w:sz w:val="20"/>
          <w:szCs w:val="20"/>
        </w:rPr>
        <w:t xml:space="preserve"> however</w:t>
      </w:r>
      <w:r w:rsidR="00E955F4">
        <w:rPr>
          <w:color w:val="323232"/>
          <w:sz w:val="20"/>
          <w:szCs w:val="20"/>
        </w:rPr>
        <w:t>,</w:t>
      </w:r>
      <w:r w:rsidR="009248BD">
        <w:rPr>
          <w:color w:val="323232"/>
          <w:sz w:val="20"/>
          <w:szCs w:val="20"/>
        </w:rPr>
        <w:t xml:space="preserve"> </w:t>
      </w:r>
      <w:r w:rsidR="001F7AA6">
        <w:rPr>
          <w:color w:val="323232"/>
          <w:sz w:val="20"/>
          <w:szCs w:val="20"/>
        </w:rPr>
        <w:t xml:space="preserve">evidence regarding </w:t>
      </w:r>
      <w:r w:rsidR="009248BD">
        <w:rPr>
          <w:color w:val="323232"/>
          <w:sz w:val="20"/>
          <w:szCs w:val="20"/>
        </w:rPr>
        <w:t xml:space="preserve">increases in </w:t>
      </w:r>
      <w:r w:rsidR="00DE3FC3">
        <w:rPr>
          <w:color w:val="323232"/>
          <w:sz w:val="20"/>
          <w:szCs w:val="20"/>
        </w:rPr>
        <w:t>triglycerides</w:t>
      </w:r>
      <w:r w:rsidR="009248BD">
        <w:rPr>
          <w:color w:val="323232"/>
          <w:sz w:val="20"/>
          <w:szCs w:val="20"/>
        </w:rPr>
        <w:t xml:space="preserve"> </w:t>
      </w:r>
      <w:r w:rsidR="00E25304">
        <w:rPr>
          <w:color w:val="323232"/>
          <w:sz w:val="20"/>
          <w:szCs w:val="20"/>
        </w:rPr>
        <w:t>(</w:t>
      </w:r>
      <w:r w:rsidR="004A0695">
        <w:rPr>
          <w:color w:val="323232"/>
          <w:sz w:val="20"/>
          <w:szCs w:val="20"/>
        </w:rPr>
        <w:t>MD</w:t>
      </w:r>
      <w:r w:rsidR="00E25304">
        <w:rPr>
          <w:color w:val="323232"/>
          <w:sz w:val="20"/>
          <w:szCs w:val="20"/>
        </w:rPr>
        <w:t xml:space="preserve"> relative to placebo (mmol/L), 95%CI) </w:t>
      </w:r>
      <w:r w:rsidR="009248BD">
        <w:rPr>
          <w:color w:val="323232"/>
          <w:sz w:val="20"/>
          <w:szCs w:val="20"/>
        </w:rPr>
        <w:t xml:space="preserve">with </w:t>
      </w:r>
      <w:r w:rsidR="00DE3FC3">
        <w:rPr>
          <w:color w:val="323232"/>
          <w:sz w:val="20"/>
          <w:szCs w:val="20"/>
        </w:rPr>
        <w:t xml:space="preserve">quetiapine </w:t>
      </w:r>
      <w:r w:rsidR="009248BD">
        <w:rPr>
          <w:color w:val="323232"/>
          <w:sz w:val="20"/>
          <w:szCs w:val="20"/>
        </w:rPr>
        <w:t>(</w:t>
      </w:r>
      <w:r w:rsidR="00000775">
        <w:rPr>
          <w:color w:val="323232"/>
          <w:sz w:val="20"/>
          <w:szCs w:val="20"/>
        </w:rPr>
        <w:t>0.32</w:t>
      </w:r>
      <w:r w:rsidR="009248BD">
        <w:rPr>
          <w:color w:val="323232"/>
          <w:sz w:val="20"/>
          <w:szCs w:val="20"/>
        </w:rPr>
        <w:t>mmol/L, 0.</w:t>
      </w:r>
      <w:r w:rsidR="008D0B90">
        <w:rPr>
          <w:color w:val="323232"/>
          <w:sz w:val="20"/>
          <w:szCs w:val="20"/>
        </w:rPr>
        <w:t>21</w:t>
      </w:r>
      <w:r w:rsidR="009248BD">
        <w:rPr>
          <w:color w:val="323232"/>
          <w:sz w:val="20"/>
          <w:szCs w:val="20"/>
        </w:rPr>
        <w:t>-0.</w:t>
      </w:r>
      <w:r w:rsidR="00E62665">
        <w:rPr>
          <w:color w:val="323232"/>
          <w:sz w:val="20"/>
          <w:szCs w:val="20"/>
        </w:rPr>
        <w:t>44</w:t>
      </w:r>
      <w:r w:rsidR="009248BD">
        <w:rPr>
          <w:color w:val="323232"/>
          <w:sz w:val="20"/>
          <w:szCs w:val="20"/>
        </w:rPr>
        <w:t>)</w:t>
      </w:r>
      <w:r w:rsidR="00E62665">
        <w:rPr>
          <w:color w:val="323232"/>
          <w:sz w:val="20"/>
          <w:szCs w:val="20"/>
        </w:rPr>
        <w:t xml:space="preserve">, olanzapine (0.46, </w:t>
      </w:r>
      <w:r w:rsidR="005B5F0D">
        <w:rPr>
          <w:color w:val="323232"/>
          <w:sz w:val="20"/>
          <w:szCs w:val="20"/>
        </w:rPr>
        <w:t>0.37-0.5</w:t>
      </w:r>
      <w:r w:rsidR="008D0B90">
        <w:rPr>
          <w:color w:val="323232"/>
          <w:sz w:val="20"/>
          <w:szCs w:val="20"/>
        </w:rPr>
        <w:t>5</w:t>
      </w:r>
      <w:r w:rsidR="005B5F0D">
        <w:rPr>
          <w:color w:val="323232"/>
          <w:sz w:val="20"/>
          <w:szCs w:val="20"/>
        </w:rPr>
        <w:t>), zotepine (</w:t>
      </w:r>
      <w:r w:rsidR="005B5F0D" w:rsidRPr="00011CE0">
        <w:rPr>
          <w:color w:val="323232"/>
          <w:sz w:val="20"/>
          <w:szCs w:val="20"/>
        </w:rPr>
        <w:t>0.92, 0.25-1.</w:t>
      </w:r>
      <w:r w:rsidR="008D0B90">
        <w:rPr>
          <w:color w:val="323232"/>
          <w:sz w:val="20"/>
          <w:szCs w:val="20"/>
        </w:rPr>
        <w:t>59</w:t>
      </w:r>
      <w:r w:rsidR="005B5F0D" w:rsidRPr="00011CE0">
        <w:rPr>
          <w:color w:val="323232"/>
          <w:sz w:val="20"/>
          <w:szCs w:val="20"/>
        </w:rPr>
        <w:t>), and clozapine (0.98</w:t>
      </w:r>
      <w:r w:rsidR="00541966">
        <w:rPr>
          <w:color w:val="323232"/>
          <w:sz w:val="20"/>
          <w:szCs w:val="20"/>
        </w:rPr>
        <w:t>,</w:t>
      </w:r>
      <w:r w:rsidR="00502479">
        <w:rPr>
          <w:color w:val="323232"/>
          <w:sz w:val="20"/>
          <w:szCs w:val="20"/>
        </w:rPr>
        <w:t xml:space="preserve"> </w:t>
      </w:r>
      <w:r w:rsidR="007D73D3" w:rsidRPr="00011CE0">
        <w:rPr>
          <w:color w:val="323232"/>
          <w:sz w:val="20"/>
          <w:szCs w:val="20"/>
        </w:rPr>
        <w:t xml:space="preserve">0.48-1.49) </w:t>
      </w:r>
      <w:r w:rsidR="0032074B" w:rsidRPr="00011CE0">
        <w:rPr>
          <w:color w:val="323232"/>
          <w:sz w:val="20"/>
          <w:szCs w:val="20"/>
        </w:rPr>
        <w:t xml:space="preserve">(Figure 2 and </w:t>
      </w:r>
      <w:r w:rsidR="00B5286A">
        <w:rPr>
          <w:color w:val="323232"/>
          <w:sz w:val="20"/>
          <w:szCs w:val="20"/>
        </w:rPr>
        <w:t>a</w:t>
      </w:r>
      <w:r w:rsidR="0030277A">
        <w:rPr>
          <w:color w:val="323232"/>
          <w:sz w:val="20"/>
          <w:szCs w:val="20"/>
        </w:rPr>
        <w:t>ppendix p45</w:t>
      </w:r>
      <w:r w:rsidR="0032074B" w:rsidRPr="00011CE0">
        <w:rPr>
          <w:color w:val="323232"/>
          <w:sz w:val="20"/>
          <w:szCs w:val="20"/>
        </w:rPr>
        <w:t>)</w:t>
      </w:r>
      <w:r w:rsidR="009248BD" w:rsidRPr="00011CE0">
        <w:rPr>
          <w:color w:val="323232"/>
          <w:sz w:val="20"/>
          <w:szCs w:val="20"/>
        </w:rPr>
        <w:t xml:space="preserve">. Ranking based on degree of associated </w:t>
      </w:r>
      <w:r w:rsidR="0004282E" w:rsidRPr="00011CE0">
        <w:rPr>
          <w:color w:val="323232"/>
          <w:sz w:val="20"/>
          <w:szCs w:val="20"/>
        </w:rPr>
        <w:t xml:space="preserve">triglyceride </w:t>
      </w:r>
      <w:r w:rsidR="00B14DA8" w:rsidRPr="00011CE0">
        <w:rPr>
          <w:color w:val="323232"/>
          <w:sz w:val="20"/>
          <w:szCs w:val="20"/>
        </w:rPr>
        <w:t>alteration</w:t>
      </w:r>
      <w:r w:rsidR="009248BD" w:rsidRPr="00011CE0">
        <w:rPr>
          <w:color w:val="323232"/>
          <w:sz w:val="20"/>
          <w:szCs w:val="20"/>
        </w:rPr>
        <w:t xml:space="preserve"> </w:t>
      </w:r>
      <w:r w:rsidR="001F7AA6">
        <w:rPr>
          <w:color w:val="323232"/>
          <w:sz w:val="20"/>
          <w:szCs w:val="20"/>
        </w:rPr>
        <w:t xml:space="preserve">identified </w:t>
      </w:r>
      <w:r w:rsidR="008D0B90">
        <w:rPr>
          <w:color w:val="323232"/>
          <w:sz w:val="20"/>
          <w:szCs w:val="20"/>
        </w:rPr>
        <w:t>brexpiprazole</w:t>
      </w:r>
      <w:r w:rsidR="00B14DA8" w:rsidRPr="00011CE0">
        <w:rPr>
          <w:color w:val="323232"/>
          <w:sz w:val="20"/>
          <w:szCs w:val="20"/>
        </w:rPr>
        <w:t xml:space="preserve"> as the best </w:t>
      </w:r>
      <w:r w:rsidR="009248BD" w:rsidRPr="00011CE0">
        <w:rPr>
          <w:color w:val="323232"/>
          <w:sz w:val="20"/>
          <w:szCs w:val="20"/>
        </w:rPr>
        <w:t xml:space="preserve">and </w:t>
      </w:r>
      <w:r w:rsidR="00B14DA8" w:rsidRPr="00011CE0">
        <w:rPr>
          <w:color w:val="323232"/>
          <w:sz w:val="20"/>
          <w:szCs w:val="20"/>
        </w:rPr>
        <w:t>clozapine</w:t>
      </w:r>
      <w:r w:rsidR="009248BD" w:rsidRPr="00011CE0">
        <w:rPr>
          <w:color w:val="323232"/>
          <w:sz w:val="20"/>
          <w:szCs w:val="20"/>
        </w:rPr>
        <w:t xml:space="preserve"> the worst (Figure 3</w:t>
      </w:r>
      <w:r w:rsidR="00B2217C">
        <w:rPr>
          <w:color w:val="323232"/>
          <w:sz w:val="20"/>
          <w:szCs w:val="20"/>
        </w:rPr>
        <w:t xml:space="preserve"> and </w:t>
      </w:r>
      <w:r w:rsidR="00B5286A">
        <w:rPr>
          <w:color w:val="323232"/>
          <w:sz w:val="20"/>
          <w:szCs w:val="20"/>
        </w:rPr>
        <w:t>a</w:t>
      </w:r>
      <w:r w:rsidR="00B96C3D">
        <w:rPr>
          <w:color w:val="323232"/>
          <w:sz w:val="20"/>
          <w:szCs w:val="20"/>
        </w:rPr>
        <w:t>ppendix p48</w:t>
      </w:r>
      <w:r w:rsidR="009248BD" w:rsidRPr="00011CE0">
        <w:rPr>
          <w:color w:val="323232"/>
          <w:sz w:val="20"/>
          <w:szCs w:val="20"/>
        </w:rPr>
        <w:t>).</w:t>
      </w:r>
      <w:r w:rsidR="008D0B90">
        <w:rPr>
          <w:color w:val="323232"/>
          <w:sz w:val="20"/>
          <w:szCs w:val="20"/>
        </w:rPr>
        <w:t xml:space="preserve"> </w:t>
      </w:r>
      <w:bookmarkStart w:id="43" w:name="_Hlk17041879"/>
      <w:r w:rsidR="008D0B90" w:rsidRPr="00C663FB">
        <w:rPr>
          <w:rFonts w:ascii="Symbol" w:hAnsi="Symbol" w:cs="Arial"/>
          <w:sz w:val="20"/>
          <w:szCs w:val="20"/>
        </w:rPr>
        <w:t></w:t>
      </w:r>
      <w:r w:rsidR="008D0B90">
        <w:rPr>
          <w:color w:val="323232"/>
          <w:sz w:val="20"/>
          <w:szCs w:val="20"/>
        </w:rPr>
        <w:t xml:space="preserve"> was 0.07mmol/L, </w:t>
      </w:r>
      <w:r w:rsidR="00A34B87">
        <w:rPr>
          <w:color w:val="323232"/>
          <w:sz w:val="20"/>
          <w:szCs w:val="20"/>
        </w:rPr>
        <w:t xml:space="preserve">considered small in the context of the observed antipsychotic-associated changes, </w:t>
      </w:r>
      <w:r w:rsidR="008D0B90">
        <w:rPr>
          <w:color w:val="323232"/>
          <w:sz w:val="20"/>
          <w:szCs w:val="20"/>
        </w:rPr>
        <w:t>and I</w:t>
      </w:r>
      <w:r w:rsidR="008D0B90" w:rsidRPr="009B5D58">
        <w:rPr>
          <w:color w:val="323232"/>
          <w:sz w:val="20"/>
          <w:szCs w:val="20"/>
          <w:vertAlign w:val="superscript"/>
        </w:rPr>
        <w:t>2</w:t>
      </w:r>
      <w:r w:rsidR="008D0B90">
        <w:rPr>
          <w:color w:val="323232"/>
          <w:sz w:val="20"/>
          <w:szCs w:val="20"/>
        </w:rPr>
        <w:t xml:space="preserve"> 42.6%</w:t>
      </w:r>
      <w:r w:rsidR="00CE6782">
        <w:rPr>
          <w:color w:val="323232"/>
          <w:sz w:val="20"/>
          <w:szCs w:val="20"/>
        </w:rPr>
        <w:t xml:space="preserve"> (moderate)</w:t>
      </w:r>
      <w:r w:rsidR="008D0B90">
        <w:rPr>
          <w:color w:val="323232"/>
          <w:sz w:val="20"/>
          <w:szCs w:val="20"/>
        </w:rPr>
        <w:t>. The global Q score for inconsistency was 45.</w:t>
      </w:r>
      <w:r w:rsidR="008D0B90" w:rsidRPr="00EF7BE9">
        <w:rPr>
          <w:color w:val="323232"/>
          <w:sz w:val="20"/>
          <w:szCs w:val="20"/>
        </w:rPr>
        <w:t>07 (p&lt;0.0</w:t>
      </w:r>
      <w:r w:rsidR="00EF7BE9" w:rsidRPr="00EF7BE9">
        <w:rPr>
          <w:color w:val="323232"/>
          <w:sz w:val="20"/>
          <w:szCs w:val="20"/>
        </w:rPr>
        <w:t>00</w:t>
      </w:r>
      <w:r w:rsidR="008D0B90" w:rsidRPr="00EF7BE9">
        <w:rPr>
          <w:color w:val="323232"/>
          <w:sz w:val="20"/>
          <w:szCs w:val="20"/>
        </w:rPr>
        <w:t>1),</w:t>
      </w:r>
      <w:r w:rsidR="008D0B90">
        <w:rPr>
          <w:color w:val="323232"/>
          <w:sz w:val="20"/>
          <w:szCs w:val="20"/>
        </w:rPr>
        <w:t xml:space="preserve"> </w:t>
      </w:r>
      <w:r w:rsidR="002F6261">
        <w:rPr>
          <w:color w:val="323232"/>
          <w:sz w:val="20"/>
          <w:szCs w:val="20"/>
        </w:rPr>
        <w:t>but out of</w:t>
      </w:r>
      <w:r w:rsidR="00DA25CD">
        <w:rPr>
          <w:color w:val="323232"/>
          <w:sz w:val="20"/>
          <w:szCs w:val="20"/>
        </w:rPr>
        <w:t xml:space="preserve"> 105 treatment comparisons, </w:t>
      </w:r>
      <w:r w:rsidR="002F6261">
        <w:rPr>
          <w:color w:val="323232"/>
          <w:sz w:val="20"/>
          <w:szCs w:val="20"/>
        </w:rPr>
        <w:t xml:space="preserve">we only identified </w:t>
      </w:r>
      <w:r w:rsidR="002663BE">
        <w:rPr>
          <w:color w:val="323232"/>
          <w:sz w:val="20"/>
          <w:szCs w:val="20"/>
        </w:rPr>
        <w:t>4</w:t>
      </w:r>
      <w:r w:rsidR="008D0B90">
        <w:rPr>
          <w:color w:val="323232"/>
          <w:sz w:val="20"/>
          <w:szCs w:val="20"/>
        </w:rPr>
        <w:t xml:space="preserve"> </w:t>
      </w:r>
      <w:r w:rsidR="00DA25CD">
        <w:rPr>
          <w:color w:val="323232"/>
          <w:sz w:val="20"/>
          <w:szCs w:val="20"/>
        </w:rPr>
        <w:t>hot-spots of inconsistency</w:t>
      </w:r>
      <w:r w:rsidR="002F6261">
        <w:rPr>
          <w:color w:val="323232"/>
          <w:sz w:val="20"/>
          <w:szCs w:val="20"/>
        </w:rPr>
        <w:t xml:space="preserve"> showing</w:t>
      </w:r>
      <w:r w:rsidR="00630BFF">
        <w:rPr>
          <w:color w:val="323232"/>
          <w:sz w:val="20"/>
          <w:szCs w:val="20"/>
        </w:rPr>
        <w:t xml:space="preserve"> </w:t>
      </w:r>
      <w:r w:rsidR="00DA25CD">
        <w:rPr>
          <w:color w:val="323232"/>
          <w:sz w:val="20"/>
          <w:szCs w:val="20"/>
        </w:rPr>
        <w:t>disagreement between indirect and direct evidence</w:t>
      </w:r>
      <w:r w:rsidR="002663BE">
        <w:rPr>
          <w:color w:val="323232"/>
          <w:sz w:val="20"/>
          <w:szCs w:val="20"/>
        </w:rPr>
        <w:t xml:space="preserve"> </w:t>
      </w:r>
      <w:bookmarkEnd w:id="43"/>
      <w:r w:rsidR="008D0B90">
        <w:rPr>
          <w:color w:val="323232"/>
          <w:sz w:val="20"/>
          <w:szCs w:val="20"/>
        </w:rPr>
        <w:t>(</w:t>
      </w:r>
      <w:r w:rsidR="00B5286A">
        <w:rPr>
          <w:color w:val="323232"/>
          <w:sz w:val="20"/>
          <w:szCs w:val="20"/>
        </w:rPr>
        <w:t>a</w:t>
      </w:r>
      <w:r w:rsidR="0030277A">
        <w:rPr>
          <w:color w:val="323232"/>
          <w:sz w:val="20"/>
          <w:szCs w:val="20"/>
        </w:rPr>
        <w:t>ppendix p58</w:t>
      </w:r>
      <w:r w:rsidR="008D0B90">
        <w:rPr>
          <w:color w:val="323232"/>
          <w:sz w:val="20"/>
          <w:szCs w:val="20"/>
        </w:rPr>
        <w:t>).</w:t>
      </w:r>
      <w:r w:rsidR="00534846">
        <w:rPr>
          <w:color w:val="323232"/>
          <w:sz w:val="20"/>
          <w:szCs w:val="20"/>
        </w:rPr>
        <w:t xml:space="preserve"> Certainty of evidence was low</w:t>
      </w:r>
      <w:r w:rsidR="001C6C73">
        <w:rPr>
          <w:color w:val="323232"/>
          <w:sz w:val="20"/>
          <w:szCs w:val="20"/>
        </w:rPr>
        <w:t>/</w:t>
      </w:r>
      <w:r w:rsidR="00534846">
        <w:rPr>
          <w:color w:val="323232"/>
          <w:sz w:val="20"/>
          <w:szCs w:val="20"/>
        </w:rPr>
        <w:t>very low in 92% of comparisons (</w:t>
      </w:r>
      <w:r w:rsidR="0042505F">
        <w:rPr>
          <w:color w:val="323232"/>
          <w:sz w:val="20"/>
          <w:szCs w:val="20"/>
        </w:rPr>
        <w:t>a</w:t>
      </w:r>
      <w:r w:rsidR="0030277A">
        <w:rPr>
          <w:color w:val="323232"/>
          <w:sz w:val="20"/>
          <w:szCs w:val="20"/>
        </w:rPr>
        <w:t>ppendix p77</w:t>
      </w:r>
      <w:r w:rsidR="00534846">
        <w:rPr>
          <w:color w:val="323232"/>
          <w:sz w:val="20"/>
          <w:szCs w:val="20"/>
        </w:rPr>
        <w:t>).</w:t>
      </w:r>
    </w:p>
    <w:p w14:paraId="4EC497FD" w14:textId="4D089697" w:rsidR="00277862" w:rsidRDefault="00283C3D" w:rsidP="004C224D">
      <w:pPr>
        <w:spacing w:line="480" w:lineRule="auto"/>
        <w:jc w:val="both"/>
        <w:rPr>
          <w:color w:val="323232"/>
          <w:sz w:val="20"/>
          <w:szCs w:val="20"/>
        </w:rPr>
      </w:pPr>
      <w:bookmarkStart w:id="44" w:name="_Hlk20568661"/>
      <w:r>
        <w:rPr>
          <w:sz w:val="20"/>
          <w:szCs w:val="20"/>
        </w:rPr>
        <w:t>For change in fasting-glucose, 37</w:t>
      </w:r>
      <w:bookmarkEnd w:id="44"/>
      <w:r w:rsidR="0061135E" w:rsidRPr="0007210E">
        <w:rPr>
          <w:sz w:val="20"/>
          <w:szCs w:val="20"/>
        </w:rPr>
        <w:t xml:space="preserve"> studies </w:t>
      </w:r>
      <w:r w:rsidR="0056662C">
        <w:rPr>
          <w:sz w:val="20"/>
          <w:szCs w:val="20"/>
        </w:rPr>
        <w:t>compared</w:t>
      </w:r>
      <w:r w:rsidR="0061135E" w:rsidRPr="0007210E">
        <w:rPr>
          <w:sz w:val="20"/>
          <w:szCs w:val="20"/>
        </w:rPr>
        <w:t xml:space="preserve"> </w:t>
      </w:r>
      <w:r w:rsidR="0061135E">
        <w:rPr>
          <w:sz w:val="20"/>
          <w:szCs w:val="20"/>
        </w:rPr>
        <w:t xml:space="preserve">16 </w:t>
      </w:r>
      <w:r w:rsidR="0061135E" w:rsidRPr="0007210E">
        <w:rPr>
          <w:sz w:val="20"/>
          <w:szCs w:val="20"/>
        </w:rPr>
        <w:t xml:space="preserve">different antipsychotics </w:t>
      </w:r>
      <w:r w:rsidR="0056662C">
        <w:rPr>
          <w:sz w:val="20"/>
          <w:szCs w:val="20"/>
        </w:rPr>
        <w:t>with</w:t>
      </w:r>
      <w:r w:rsidR="0061135E" w:rsidRPr="0007210E">
        <w:rPr>
          <w:sz w:val="20"/>
          <w:szCs w:val="20"/>
        </w:rPr>
        <w:t xml:space="preserve"> placebo</w:t>
      </w:r>
      <w:r w:rsidR="0056662C">
        <w:rPr>
          <w:sz w:val="20"/>
          <w:szCs w:val="20"/>
        </w:rPr>
        <w:t xml:space="preserve"> (</w:t>
      </w:r>
      <w:r w:rsidR="009E2F7A">
        <w:rPr>
          <w:sz w:val="20"/>
          <w:szCs w:val="20"/>
        </w:rPr>
        <w:t>10,</w:t>
      </w:r>
      <w:r w:rsidR="009E7EDB">
        <w:rPr>
          <w:sz w:val="20"/>
          <w:szCs w:val="20"/>
        </w:rPr>
        <w:t>681</w:t>
      </w:r>
      <w:r w:rsidR="00662523" w:rsidRPr="00F91A90">
        <w:rPr>
          <w:sz w:val="20"/>
          <w:szCs w:val="20"/>
        </w:rPr>
        <w:t xml:space="preserve"> </w:t>
      </w:r>
      <w:r w:rsidR="00613836">
        <w:rPr>
          <w:sz w:val="20"/>
          <w:szCs w:val="20"/>
        </w:rPr>
        <w:t xml:space="preserve">and </w:t>
      </w:r>
      <w:r w:rsidR="009E7EDB">
        <w:rPr>
          <w:sz w:val="20"/>
          <w:szCs w:val="20"/>
        </w:rPr>
        <w:t>3032</w:t>
      </w:r>
      <w:r w:rsidR="00B23DF1" w:rsidRPr="00F91A90">
        <w:rPr>
          <w:sz w:val="20"/>
          <w:szCs w:val="20"/>
        </w:rPr>
        <w:t xml:space="preserve"> </w:t>
      </w:r>
      <w:r w:rsidR="00E71C9F" w:rsidRPr="00F91A90">
        <w:rPr>
          <w:sz w:val="20"/>
          <w:szCs w:val="20"/>
        </w:rPr>
        <w:t>patients</w:t>
      </w:r>
      <w:r w:rsidR="00613836">
        <w:rPr>
          <w:sz w:val="20"/>
          <w:szCs w:val="20"/>
        </w:rPr>
        <w:t>, respectively)</w:t>
      </w:r>
      <w:r w:rsidR="003B31B3" w:rsidRPr="00F91A90">
        <w:rPr>
          <w:sz w:val="20"/>
          <w:szCs w:val="20"/>
        </w:rPr>
        <w:t xml:space="preserve">. </w:t>
      </w:r>
      <w:r w:rsidR="00A10A7E">
        <w:rPr>
          <w:color w:val="323232"/>
          <w:sz w:val="20"/>
          <w:szCs w:val="20"/>
        </w:rPr>
        <w:t xml:space="preserve">Compared with placebo, there was no </w:t>
      </w:r>
      <w:r w:rsidR="001F7AA6">
        <w:rPr>
          <w:color w:val="323232"/>
          <w:sz w:val="20"/>
          <w:szCs w:val="20"/>
        </w:rPr>
        <w:t xml:space="preserve">strong evidence </w:t>
      </w:r>
      <w:r w:rsidR="00A10A7E">
        <w:rPr>
          <w:color w:val="323232"/>
          <w:sz w:val="20"/>
          <w:szCs w:val="20"/>
        </w:rPr>
        <w:t xml:space="preserve">change in </w:t>
      </w:r>
      <w:r w:rsidR="009E7EDB">
        <w:rPr>
          <w:color w:val="323232"/>
          <w:sz w:val="20"/>
          <w:szCs w:val="20"/>
        </w:rPr>
        <w:t xml:space="preserve">glucose </w:t>
      </w:r>
      <w:r w:rsidR="00A10A7E">
        <w:rPr>
          <w:color w:val="323232"/>
          <w:sz w:val="20"/>
          <w:szCs w:val="20"/>
        </w:rPr>
        <w:t xml:space="preserve">levels </w:t>
      </w:r>
      <w:r w:rsidR="00047B23">
        <w:rPr>
          <w:color w:val="323232"/>
          <w:sz w:val="20"/>
          <w:szCs w:val="20"/>
        </w:rPr>
        <w:t>with</w:t>
      </w:r>
      <w:r w:rsidR="00056B4A">
        <w:rPr>
          <w:color w:val="323232"/>
          <w:sz w:val="20"/>
          <w:szCs w:val="20"/>
        </w:rPr>
        <w:t xml:space="preserve"> </w:t>
      </w:r>
      <w:proofErr w:type="spellStart"/>
      <w:r w:rsidR="00056B4A">
        <w:rPr>
          <w:color w:val="323232"/>
          <w:sz w:val="20"/>
          <w:szCs w:val="20"/>
        </w:rPr>
        <w:t>amisulpride</w:t>
      </w:r>
      <w:proofErr w:type="spellEnd"/>
      <w:r w:rsidR="00056B4A">
        <w:rPr>
          <w:color w:val="323232"/>
          <w:sz w:val="20"/>
          <w:szCs w:val="20"/>
        </w:rPr>
        <w:t xml:space="preserve">, </w:t>
      </w:r>
      <w:proofErr w:type="spellStart"/>
      <w:r w:rsidR="00056B4A">
        <w:rPr>
          <w:color w:val="323232"/>
          <w:sz w:val="20"/>
          <w:szCs w:val="20"/>
        </w:rPr>
        <w:t>asenapine</w:t>
      </w:r>
      <w:proofErr w:type="spellEnd"/>
      <w:r w:rsidR="00056B4A">
        <w:rPr>
          <w:color w:val="323232"/>
          <w:sz w:val="20"/>
          <w:szCs w:val="20"/>
        </w:rPr>
        <w:t xml:space="preserve">, </w:t>
      </w:r>
      <w:proofErr w:type="spellStart"/>
      <w:r w:rsidR="00056B4A">
        <w:rPr>
          <w:color w:val="323232"/>
          <w:sz w:val="20"/>
          <w:szCs w:val="20"/>
        </w:rPr>
        <w:t>sertindole</w:t>
      </w:r>
      <w:proofErr w:type="spellEnd"/>
      <w:r w:rsidR="00056B4A">
        <w:rPr>
          <w:color w:val="323232"/>
          <w:sz w:val="20"/>
          <w:szCs w:val="20"/>
        </w:rPr>
        <w:t xml:space="preserve">, ziprasidone, </w:t>
      </w:r>
      <w:proofErr w:type="spellStart"/>
      <w:r w:rsidR="00056B4A">
        <w:rPr>
          <w:color w:val="323232"/>
          <w:sz w:val="20"/>
          <w:szCs w:val="20"/>
        </w:rPr>
        <w:t>brexpiprazole</w:t>
      </w:r>
      <w:proofErr w:type="spellEnd"/>
      <w:r w:rsidR="00056B4A">
        <w:rPr>
          <w:color w:val="323232"/>
          <w:sz w:val="20"/>
          <w:szCs w:val="20"/>
        </w:rPr>
        <w:t xml:space="preserve">, quetiapine, risperidone and paliperidone, aripiprazole, </w:t>
      </w:r>
      <w:r w:rsidR="00D3625A">
        <w:rPr>
          <w:color w:val="323232"/>
          <w:sz w:val="20"/>
          <w:szCs w:val="20"/>
        </w:rPr>
        <w:t xml:space="preserve">haloperidol, </w:t>
      </w:r>
      <w:proofErr w:type="spellStart"/>
      <w:r w:rsidR="00D3625A">
        <w:rPr>
          <w:color w:val="323232"/>
          <w:sz w:val="20"/>
          <w:szCs w:val="20"/>
        </w:rPr>
        <w:t>cariprazine</w:t>
      </w:r>
      <w:proofErr w:type="spellEnd"/>
      <w:r w:rsidR="00D3625A">
        <w:rPr>
          <w:color w:val="323232"/>
          <w:sz w:val="20"/>
          <w:szCs w:val="20"/>
        </w:rPr>
        <w:t xml:space="preserve">, and iloperidone. </w:t>
      </w:r>
      <w:r w:rsidR="009E7EDB">
        <w:rPr>
          <w:color w:val="323232"/>
          <w:sz w:val="20"/>
          <w:szCs w:val="20"/>
        </w:rPr>
        <w:t xml:space="preserve">There </w:t>
      </w:r>
      <w:r w:rsidR="001F7AA6">
        <w:rPr>
          <w:color w:val="323232"/>
          <w:sz w:val="20"/>
          <w:szCs w:val="20"/>
        </w:rPr>
        <w:t>was</w:t>
      </w:r>
      <w:r w:rsidR="00B33FA7">
        <w:rPr>
          <w:color w:val="323232"/>
          <w:sz w:val="20"/>
          <w:szCs w:val="20"/>
        </w:rPr>
        <w:t>,</w:t>
      </w:r>
      <w:r w:rsidR="009E7EDB">
        <w:rPr>
          <w:color w:val="323232"/>
          <w:sz w:val="20"/>
          <w:szCs w:val="20"/>
        </w:rPr>
        <w:t xml:space="preserve"> however</w:t>
      </w:r>
      <w:r w:rsidR="00B33FA7">
        <w:rPr>
          <w:color w:val="323232"/>
          <w:sz w:val="20"/>
          <w:szCs w:val="20"/>
        </w:rPr>
        <w:t>,</w:t>
      </w:r>
      <w:r w:rsidR="009E7EDB">
        <w:rPr>
          <w:color w:val="323232"/>
          <w:sz w:val="20"/>
          <w:szCs w:val="20"/>
        </w:rPr>
        <w:t xml:space="preserve"> </w:t>
      </w:r>
      <w:r w:rsidR="001F7AA6">
        <w:rPr>
          <w:color w:val="323232"/>
          <w:sz w:val="20"/>
          <w:szCs w:val="20"/>
        </w:rPr>
        <w:t xml:space="preserve">evidence of </w:t>
      </w:r>
      <w:r w:rsidR="009E7EDB">
        <w:rPr>
          <w:color w:val="323232"/>
          <w:sz w:val="20"/>
          <w:szCs w:val="20"/>
        </w:rPr>
        <w:t xml:space="preserve">reductions in </w:t>
      </w:r>
      <w:r w:rsidR="00E25304">
        <w:rPr>
          <w:color w:val="323232"/>
          <w:sz w:val="20"/>
          <w:szCs w:val="20"/>
        </w:rPr>
        <w:t>glucose (</w:t>
      </w:r>
      <w:r w:rsidR="004A0695">
        <w:rPr>
          <w:color w:val="323232"/>
          <w:sz w:val="20"/>
          <w:szCs w:val="20"/>
        </w:rPr>
        <w:t>MD</w:t>
      </w:r>
      <w:r w:rsidR="00E25304">
        <w:rPr>
          <w:color w:val="323232"/>
          <w:sz w:val="20"/>
          <w:szCs w:val="20"/>
        </w:rPr>
        <w:t xml:space="preserve"> relative to placebo (mmol/L), 95%CI) </w:t>
      </w:r>
      <w:r w:rsidR="009E7EDB">
        <w:rPr>
          <w:color w:val="323232"/>
          <w:sz w:val="20"/>
          <w:szCs w:val="20"/>
        </w:rPr>
        <w:t>with lurasidone (-0.</w:t>
      </w:r>
      <w:r w:rsidR="00327F0C">
        <w:rPr>
          <w:color w:val="323232"/>
          <w:sz w:val="20"/>
          <w:szCs w:val="20"/>
        </w:rPr>
        <w:t>29</w:t>
      </w:r>
      <w:r w:rsidR="009E7EDB">
        <w:rPr>
          <w:color w:val="323232"/>
          <w:sz w:val="20"/>
          <w:szCs w:val="20"/>
        </w:rPr>
        <w:t>mmol/L,</w:t>
      </w:r>
      <w:r w:rsidR="00E75878">
        <w:rPr>
          <w:color w:val="323232"/>
          <w:sz w:val="20"/>
          <w:szCs w:val="20"/>
        </w:rPr>
        <w:t xml:space="preserve"> </w:t>
      </w:r>
      <w:r w:rsidR="00327F0C">
        <w:rPr>
          <w:color w:val="323232"/>
          <w:sz w:val="20"/>
          <w:szCs w:val="20"/>
        </w:rPr>
        <w:t xml:space="preserve">-0.55 to -0.03), and increases in glucose </w:t>
      </w:r>
      <w:r w:rsidR="00327F0C">
        <w:rPr>
          <w:color w:val="323232"/>
          <w:sz w:val="20"/>
          <w:szCs w:val="20"/>
        </w:rPr>
        <w:lastRenderedPageBreak/>
        <w:t>with olanzapine</w:t>
      </w:r>
      <w:r w:rsidR="00A10A7E">
        <w:rPr>
          <w:color w:val="323232"/>
          <w:sz w:val="20"/>
          <w:szCs w:val="20"/>
        </w:rPr>
        <w:t xml:space="preserve"> (</w:t>
      </w:r>
      <w:r w:rsidR="00D3625A">
        <w:rPr>
          <w:color w:val="323232"/>
          <w:sz w:val="20"/>
          <w:szCs w:val="20"/>
        </w:rPr>
        <w:t>0.2</w:t>
      </w:r>
      <w:r w:rsidR="00327F0C">
        <w:rPr>
          <w:color w:val="323232"/>
          <w:sz w:val="20"/>
          <w:szCs w:val="20"/>
        </w:rPr>
        <w:t>0</w:t>
      </w:r>
      <w:r w:rsidR="00A10A7E">
        <w:rPr>
          <w:color w:val="323232"/>
          <w:sz w:val="20"/>
          <w:szCs w:val="20"/>
        </w:rPr>
        <w:t xml:space="preserve">, </w:t>
      </w:r>
      <w:r w:rsidR="008C3E17">
        <w:rPr>
          <w:color w:val="323232"/>
          <w:sz w:val="20"/>
          <w:szCs w:val="20"/>
        </w:rPr>
        <w:t>0.0</w:t>
      </w:r>
      <w:r w:rsidR="00327F0C">
        <w:rPr>
          <w:color w:val="323232"/>
          <w:sz w:val="20"/>
          <w:szCs w:val="20"/>
        </w:rPr>
        <w:t>4</w:t>
      </w:r>
      <w:r w:rsidR="008C3E17">
        <w:rPr>
          <w:color w:val="323232"/>
          <w:sz w:val="20"/>
          <w:szCs w:val="20"/>
        </w:rPr>
        <w:t>-0.37)</w:t>
      </w:r>
      <w:r w:rsidR="00A10A7E">
        <w:rPr>
          <w:color w:val="323232"/>
          <w:sz w:val="20"/>
          <w:szCs w:val="20"/>
        </w:rPr>
        <w:t xml:space="preserve">, </w:t>
      </w:r>
      <w:r w:rsidR="008C3E17">
        <w:rPr>
          <w:color w:val="323232"/>
          <w:sz w:val="20"/>
          <w:szCs w:val="20"/>
        </w:rPr>
        <w:t>zotepine (</w:t>
      </w:r>
      <w:r w:rsidR="00327F0C">
        <w:rPr>
          <w:color w:val="323232"/>
          <w:sz w:val="20"/>
          <w:szCs w:val="20"/>
        </w:rPr>
        <w:t>0</w:t>
      </w:r>
      <w:r w:rsidR="008C3E17">
        <w:rPr>
          <w:color w:val="323232"/>
          <w:sz w:val="20"/>
          <w:szCs w:val="20"/>
        </w:rPr>
        <w:t>.</w:t>
      </w:r>
      <w:r w:rsidR="00327F0C">
        <w:rPr>
          <w:color w:val="323232"/>
          <w:sz w:val="20"/>
          <w:szCs w:val="20"/>
        </w:rPr>
        <w:t>99</w:t>
      </w:r>
      <w:r w:rsidR="00243AB6">
        <w:rPr>
          <w:color w:val="323232"/>
          <w:sz w:val="20"/>
          <w:szCs w:val="20"/>
        </w:rPr>
        <w:t>,</w:t>
      </w:r>
      <w:r w:rsidR="00A10A7E">
        <w:rPr>
          <w:color w:val="323232"/>
          <w:sz w:val="20"/>
          <w:szCs w:val="20"/>
        </w:rPr>
        <w:t xml:space="preserve"> </w:t>
      </w:r>
      <w:r w:rsidR="00462CE4">
        <w:rPr>
          <w:color w:val="323232"/>
          <w:sz w:val="20"/>
          <w:szCs w:val="20"/>
        </w:rPr>
        <w:t>0.1</w:t>
      </w:r>
      <w:r w:rsidR="00327F0C">
        <w:rPr>
          <w:color w:val="323232"/>
          <w:sz w:val="20"/>
          <w:szCs w:val="20"/>
        </w:rPr>
        <w:t>7</w:t>
      </w:r>
      <w:r w:rsidR="00462CE4">
        <w:rPr>
          <w:color w:val="323232"/>
          <w:sz w:val="20"/>
          <w:szCs w:val="20"/>
        </w:rPr>
        <w:t>-1.8</w:t>
      </w:r>
      <w:r w:rsidR="00327F0C">
        <w:rPr>
          <w:color w:val="323232"/>
          <w:sz w:val="20"/>
          <w:szCs w:val="20"/>
        </w:rPr>
        <w:t>1</w:t>
      </w:r>
      <w:r w:rsidR="00A10A7E">
        <w:rPr>
          <w:color w:val="323232"/>
          <w:sz w:val="20"/>
          <w:szCs w:val="20"/>
        </w:rPr>
        <w:t>),</w:t>
      </w:r>
      <w:r w:rsidR="00462CE4">
        <w:rPr>
          <w:color w:val="323232"/>
          <w:sz w:val="20"/>
          <w:szCs w:val="20"/>
        </w:rPr>
        <w:t xml:space="preserve"> and clozapine</w:t>
      </w:r>
      <w:r w:rsidR="00A10A7E">
        <w:rPr>
          <w:color w:val="323232"/>
          <w:sz w:val="20"/>
          <w:szCs w:val="20"/>
        </w:rPr>
        <w:t xml:space="preserve"> (</w:t>
      </w:r>
      <w:r w:rsidR="00462CE4">
        <w:rPr>
          <w:color w:val="323232"/>
          <w:sz w:val="20"/>
          <w:szCs w:val="20"/>
        </w:rPr>
        <w:t>1.0</w:t>
      </w:r>
      <w:r w:rsidR="00327F0C">
        <w:rPr>
          <w:color w:val="323232"/>
          <w:sz w:val="20"/>
          <w:szCs w:val="20"/>
        </w:rPr>
        <w:t>5</w:t>
      </w:r>
      <w:r w:rsidR="00A10A7E">
        <w:rPr>
          <w:color w:val="323232"/>
          <w:sz w:val="20"/>
          <w:szCs w:val="20"/>
        </w:rPr>
        <w:t>, 0.</w:t>
      </w:r>
      <w:r w:rsidR="00462CE4">
        <w:rPr>
          <w:color w:val="323232"/>
          <w:sz w:val="20"/>
          <w:szCs w:val="20"/>
        </w:rPr>
        <w:t>4</w:t>
      </w:r>
      <w:r w:rsidR="00A356CD">
        <w:rPr>
          <w:color w:val="323232"/>
          <w:sz w:val="20"/>
          <w:szCs w:val="20"/>
        </w:rPr>
        <w:t>1</w:t>
      </w:r>
      <w:r w:rsidR="00A10A7E">
        <w:rPr>
          <w:color w:val="323232"/>
          <w:sz w:val="20"/>
          <w:szCs w:val="20"/>
        </w:rPr>
        <w:t>-1.</w:t>
      </w:r>
      <w:r w:rsidR="00462CE4">
        <w:rPr>
          <w:color w:val="323232"/>
          <w:sz w:val="20"/>
          <w:szCs w:val="20"/>
        </w:rPr>
        <w:t>7</w:t>
      </w:r>
      <w:r w:rsidR="00A356CD">
        <w:rPr>
          <w:color w:val="323232"/>
          <w:sz w:val="20"/>
          <w:szCs w:val="20"/>
        </w:rPr>
        <w:t>0</w:t>
      </w:r>
      <w:r w:rsidR="00A10A7E">
        <w:rPr>
          <w:color w:val="323232"/>
          <w:sz w:val="20"/>
          <w:szCs w:val="20"/>
        </w:rPr>
        <w:t xml:space="preserve">) (Figure 2 and </w:t>
      </w:r>
      <w:r w:rsidR="00C7202A">
        <w:rPr>
          <w:color w:val="323232"/>
          <w:sz w:val="20"/>
          <w:szCs w:val="20"/>
        </w:rPr>
        <w:t>a</w:t>
      </w:r>
      <w:r w:rsidR="0030277A">
        <w:rPr>
          <w:color w:val="323232"/>
          <w:sz w:val="20"/>
          <w:szCs w:val="20"/>
        </w:rPr>
        <w:t>ppendix p46</w:t>
      </w:r>
      <w:r w:rsidR="00A10A7E" w:rsidRPr="00B65829">
        <w:rPr>
          <w:color w:val="323232"/>
          <w:sz w:val="20"/>
          <w:szCs w:val="20"/>
        </w:rPr>
        <w:t>). Ranking based</w:t>
      </w:r>
      <w:r w:rsidR="00A10A7E">
        <w:rPr>
          <w:color w:val="323232"/>
          <w:sz w:val="20"/>
          <w:szCs w:val="20"/>
        </w:rPr>
        <w:t xml:space="preserve"> on degree of associated </w:t>
      </w:r>
      <w:r w:rsidR="00462CE4">
        <w:rPr>
          <w:color w:val="323232"/>
          <w:sz w:val="20"/>
          <w:szCs w:val="20"/>
        </w:rPr>
        <w:t>glucose</w:t>
      </w:r>
      <w:r w:rsidR="00A10A7E">
        <w:rPr>
          <w:color w:val="323232"/>
          <w:sz w:val="20"/>
          <w:szCs w:val="20"/>
        </w:rPr>
        <w:t xml:space="preserve"> alteration defined lurasidone</w:t>
      </w:r>
      <w:r w:rsidR="005357BF">
        <w:rPr>
          <w:color w:val="323232"/>
          <w:sz w:val="20"/>
          <w:szCs w:val="20"/>
        </w:rPr>
        <w:t xml:space="preserve"> </w:t>
      </w:r>
      <w:r w:rsidR="00A10A7E">
        <w:rPr>
          <w:color w:val="323232"/>
          <w:sz w:val="20"/>
          <w:szCs w:val="20"/>
        </w:rPr>
        <w:t>as the best and clozapine the worst (Figure 3</w:t>
      </w:r>
      <w:r w:rsidR="00C8730A">
        <w:rPr>
          <w:color w:val="323232"/>
          <w:sz w:val="20"/>
          <w:szCs w:val="20"/>
        </w:rPr>
        <w:t xml:space="preserve"> and </w:t>
      </w:r>
      <w:r w:rsidR="00C7202A">
        <w:rPr>
          <w:color w:val="323232"/>
          <w:sz w:val="20"/>
          <w:szCs w:val="20"/>
        </w:rPr>
        <w:t>a</w:t>
      </w:r>
      <w:r w:rsidR="00B96C3D">
        <w:rPr>
          <w:color w:val="323232"/>
          <w:sz w:val="20"/>
          <w:szCs w:val="20"/>
        </w:rPr>
        <w:t>ppendix p48</w:t>
      </w:r>
      <w:r w:rsidR="00A10A7E">
        <w:rPr>
          <w:color w:val="323232"/>
          <w:sz w:val="20"/>
          <w:szCs w:val="20"/>
        </w:rPr>
        <w:t>)</w:t>
      </w:r>
      <w:r w:rsidR="00391BF3">
        <w:rPr>
          <w:color w:val="323232"/>
          <w:sz w:val="20"/>
          <w:szCs w:val="20"/>
        </w:rPr>
        <w:t>.</w:t>
      </w:r>
      <w:r w:rsidR="00391BF3">
        <w:rPr>
          <w:sz w:val="20"/>
          <w:szCs w:val="20"/>
        </w:rPr>
        <w:t xml:space="preserve"> </w:t>
      </w:r>
      <w:bookmarkStart w:id="45" w:name="_Hlk17041908"/>
      <w:r w:rsidR="00A356CD" w:rsidRPr="00C663FB">
        <w:rPr>
          <w:rFonts w:ascii="Symbol" w:hAnsi="Symbol" w:cs="Arial"/>
          <w:sz w:val="20"/>
          <w:szCs w:val="20"/>
        </w:rPr>
        <w:t></w:t>
      </w:r>
      <w:r w:rsidR="00A356CD">
        <w:rPr>
          <w:color w:val="323232"/>
          <w:sz w:val="20"/>
          <w:szCs w:val="20"/>
        </w:rPr>
        <w:t xml:space="preserve"> was 0.18mmol/L,</w:t>
      </w:r>
      <w:r w:rsidR="00AB3CBB">
        <w:rPr>
          <w:color w:val="323232"/>
          <w:sz w:val="20"/>
          <w:szCs w:val="20"/>
        </w:rPr>
        <w:t xml:space="preserve"> considered moderate in the context of the observed antipsychotic-associated changes,</w:t>
      </w:r>
      <w:r w:rsidR="00A356CD">
        <w:rPr>
          <w:color w:val="323232"/>
          <w:sz w:val="20"/>
          <w:szCs w:val="20"/>
        </w:rPr>
        <w:t xml:space="preserve"> and I</w:t>
      </w:r>
      <w:r w:rsidR="00A356CD" w:rsidRPr="009B5D58">
        <w:rPr>
          <w:color w:val="323232"/>
          <w:sz w:val="20"/>
          <w:szCs w:val="20"/>
          <w:vertAlign w:val="superscript"/>
        </w:rPr>
        <w:t>2</w:t>
      </w:r>
      <w:r w:rsidR="00A356CD">
        <w:rPr>
          <w:color w:val="323232"/>
          <w:sz w:val="20"/>
          <w:szCs w:val="20"/>
        </w:rPr>
        <w:t xml:space="preserve"> statistic 62.7%</w:t>
      </w:r>
      <w:r w:rsidR="00CE6782">
        <w:rPr>
          <w:color w:val="323232"/>
          <w:sz w:val="20"/>
          <w:szCs w:val="20"/>
        </w:rPr>
        <w:t xml:space="preserve"> (moderate)</w:t>
      </w:r>
      <w:r w:rsidR="00A356CD">
        <w:rPr>
          <w:color w:val="323232"/>
          <w:sz w:val="20"/>
          <w:szCs w:val="20"/>
        </w:rPr>
        <w:t>. The global Q score for inconsistency was 55.</w:t>
      </w:r>
      <w:r w:rsidR="00A356CD" w:rsidRPr="00C523BD">
        <w:rPr>
          <w:color w:val="323232"/>
          <w:sz w:val="20"/>
          <w:szCs w:val="20"/>
        </w:rPr>
        <w:t>58 (p&lt;0.</w:t>
      </w:r>
      <w:r w:rsidR="00EF7BE9" w:rsidRPr="00C523BD">
        <w:rPr>
          <w:color w:val="323232"/>
          <w:sz w:val="20"/>
          <w:szCs w:val="20"/>
        </w:rPr>
        <w:t>00</w:t>
      </w:r>
      <w:r w:rsidR="00A356CD" w:rsidRPr="00C523BD">
        <w:rPr>
          <w:color w:val="323232"/>
          <w:sz w:val="20"/>
          <w:szCs w:val="20"/>
        </w:rPr>
        <w:t>01),</w:t>
      </w:r>
      <w:r w:rsidR="00A356CD">
        <w:rPr>
          <w:color w:val="323232"/>
          <w:sz w:val="20"/>
          <w:szCs w:val="20"/>
        </w:rPr>
        <w:t xml:space="preserve"> </w:t>
      </w:r>
      <w:r w:rsidR="002F6261">
        <w:rPr>
          <w:color w:val="323232"/>
          <w:sz w:val="20"/>
          <w:szCs w:val="20"/>
        </w:rPr>
        <w:t xml:space="preserve">but out </w:t>
      </w:r>
      <w:r w:rsidR="00DB4C54">
        <w:rPr>
          <w:color w:val="323232"/>
          <w:sz w:val="20"/>
          <w:szCs w:val="20"/>
        </w:rPr>
        <w:t>of 103 treatment comparisons</w:t>
      </w:r>
      <w:r w:rsidR="00A356CD">
        <w:rPr>
          <w:color w:val="323232"/>
          <w:sz w:val="20"/>
          <w:szCs w:val="20"/>
        </w:rPr>
        <w:t xml:space="preserve"> </w:t>
      </w:r>
      <w:r w:rsidR="005C7C8E">
        <w:rPr>
          <w:color w:val="323232"/>
          <w:sz w:val="20"/>
          <w:szCs w:val="20"/>
        </w:rPr>
        <w:t xml:space="preserve">only </w:t>
      </w:r>
      <w:r w:rsidR="001B5ADA">
        <w:rPr>
          <w:color w:val="323232"/>
          <w:sz w:val="20"/>
          <w:szCs w:val="20"/>
        </w:rPr>
        <w:t>one</w:t>
      </w:r>
      <w:r w:rsidR="00A356CD">
        <w:rPr>
          <w:color w:val="323232"/>
          <w:sz w:val="20"/>
          <w:szCs w:val="20"/>
        </w:rPr>
        <w:t xml:space="preserve"> significant hot-spot of inconsistency</w:t>
      </w:r>
      <w:r w:rsidR="00DB4C54">
        <w:rPr>
          <w:color w:val="323232"/>
          <w:sz w:val="20"/>
          <w:szCs w:val="20"/>
        </w:rPr>
        <w:t xml:space="preserve"> </w:t>
      </w:r>
      <w:r w:rsidR="005C7C8E">
        <w:rPr>
          <w:color w:val="323232"/>
          <w:sz w:val="20"/>
          <w:szCs w:val="20"/>
        </w:rPr>
        <w:t xml:space="preserve">was </w:t>
      </w:r>
      <w:r w:rsidR="00A356CD">
        <w:rPr>
          <w:color w:val="323232"/>
          <w:sz w:val="20"/>
          <w:szCs w:val="20"/>
        </w:rPr>
        <w:t>identified</w:t>
      </w:r>
      <w:r w:rsidR="00DB4C54">
        <w:rPr>
          <w:color w:val="323232"/>
          <w:sz w:val="20"/>
          <w:szCs w:val="20"/>
        </w:rPr>
        <w:t xml:space="preserve"> with disagreement between indirect and direct evidence</w:t>
      </w:r>
      <w:r w:rsidR="00A356CD">
        <w:rPr>
          <w:color w:val="323232"/>
          <w:sz w:val="20"/>
          <w:szCs w:val="20"/>
        </w:rPr>
        <w:t xml:space="preserve"> </w:t>
      </w:r>
      <w:bookmarkEnd w:id="45"/>
      <w:r w:rsidR="00A356CD">
        <w:rPr>
          <w:color w:val="323232"/>
          <w:sz w:val="20"/>
          <w:szCs w:val="20"/>
        </w:rPr>
        <w:t>(</w:t>
      </w:r>
      <w:r w:rsidR="00C7202A">
        <w:rPr>
          <w:color w:val="323232"/>
          <w:sz w:val="20"/>
          <w:szCs w:val="20"/>
        </w:rPr>
        <w:t>a</w:t>
      </w:r>
      <w:r w:rsidR="00FC618E">
        <w:rPr>
          <w:color w:val="323232"/>
          <w:sz w:val="20"/>
          <w:szCs w:val="20"/>
        </w:rPr>
        <w:t>ppendix p60</w:t>
      </w:r>
      <w:r w:rsidR="00A356CD">
        <w:rPr>
          <w:color w:val="323232"/>
          <w:sz w:val="20"/>
          <w:szCs w:val="20"/>
        </w:rPr>
        <w:t>).</w:t>
      </w:r>
      <w:r w:rsidR="00AE3CAD">
        <w:rPr>
          <w:color w:val="323232"/>
          <w:sz w:val="20"/>
          <w:szCs w:val="20"/>
        </w:rPr>
        <w:t xml:space="preserve"> Certainty of evidence was low</w:t>
      </w:r>
      <w:r w:rsidR="005C7C8E">
        <w:rPr>
          <w:color w:val="323232"/>
          <w:sz w:val="20"/>
          <w:szCs w:val="20"/>
        </w:rPr>
        <w:t>/</w:t>
      </w:r>
      <w:r w:rsidR="00AE3CAD">
        <w:rPr>
          <w:color w:val="323232"/>
          <w:sz w:val="20"/>
          <w:szCs w:val="20"/>
        </w:rPr>
        <w:t>very low in 86% of comparisons (</w:t>
      </w:r>
      <w:r w:rsidR="00C7202A">
        <w:rPr>
          <w:color w:val="323232"/>
          <w:sz w:val="20"/>
          <w:szCs w:val="20"/>
        </w:rPr>
        <w:t>a</w:t>
      </w:r>
      <w:r w:rsidR="00FC618E">
        <w:rPr>
          <w:color w:val="323232"/>
          <w:sz w:val="20"/>
          <w:szCs w:val="20"/>
        </w:rPr>
        <w:t>ppendix p82</w:t>
      </w:r>
      <w:r w:rsidR="00AE3CAD">
        <w:rPr>
          <w:color w:val="323232"/>
          <w:sz w:val="20"/>
          <w:szCs w:val="20"/>
        </w:rPr>
        <w:t>).</w:t>
      </w:r>
    </w:p>
    <w:bookmarkEnd w:id="30"/>
    <w:p w14:paraId="27E56261" w14:textId="2FA47ACA" w:rsidR="000065B9" w:rsidRDefault="000065B9" w:rsidP="000065B9">
      <w:pPr>
        <w:spacing w:line="480" w:lineRule="auto"/>
        <w:jc w:val="both"/>
        <w:rPr>
          <w:b/>
          <w:sz w:val="24"/>
          <w:szCs w:val="24"/>
        </w:rPr>
      </w:pPr>
      <w:r>
        <w:rPr>
          <w:rFonts w:cs="Arial"/>
          <w:sz w:val="20"/>
          <w:szCs w:val="20"/>
        </w:rPr>
        <w:t>T</w:t>
      </w:r>
      <w:r w:rsidRPr="00BB0C95">
        <w:rPr>
          <w:rFonts w:cs="Arial"/>
          <w:sz w:val="20"/>
          <w:szCs w:val="20"/>
        </w:rPr>
        <w:t xml:space="preserve">he sensitivity of our findings for all 7 </w:t>
      </w:r>
      <w:r w:rsidR="00283C3D">
        <w:rPr>
          <w:rFonts w:cs="Arial"/>
          <w:sz w:val="20"/>
          <w:szCs w:val="20"/>
        </w:rPr>
        <w:t xml:space="preserve">NMA </w:t>
      </w:r>
      <w:r w:rsidRPr="00BB0C95">
        <w:rPr>
          <w:rFonts w:cs="Arial"/>
          <w:sz w:val="20"/>
          <w:szCs w:val="20"/>
        </w:rPr>
        <w:t xml:space="preserve">outcomes </w:t>
      </w:r>
      <w:r>
        <w:rPr>
          <w:rFonts w:cs="Arial"/>
          <w:sz w:val="20"/>
          <w:szCs w:val="20"/>
        </w:rPr>
        <w:t>were</w:t>
      </w:r>
      <w:r w:rsidRPr="00BB0C95">
        <w:rPr>
          <w:rFonts w:cs="Arial"/>
          <w:sz w:val="20"/>
          <w:szCs w:val="20"/>
        </w:rPr>
        <w:t xml:space="preserve"> evaluated by repeating </w:t>
      </w:r>
      <w:r>
        <w:rPr>
          <w:rFonts w:cs="Arial"/>
          <w:sz w:val="20"/>
          <w:szCs w:val="20"/>
        </w:rPr>
        <w:t>analyses following e</w:t>
      </w:r>
      <w:r w:rsidRPr="00BB0C95">
        <w:rPr>
          <w:rFonts w:cs="Arial"/>
          <w:sz w:val="20"/>
          <w:szCs w:val="20"/>
        </w:rPr>
        <w:t>xclusion of studies examin</w:t>
      </w:r>
      <w:r>
        <w:rPr>
          <w:rFonts w:cs="Arial"/>
          <w:sz w:val="20"/>
          <w:szCs w:val="20"/>
        </w:rPr>
        <w:t>ing</w:t>
      </w:r>
      <w:r w:rsidRPr="00BB0C95">
        <w:rPr>
          <w:rFonts w:cs="Arial"/>
          <w:sz w:val="20"/>
          <w:szCs w:val="20"/>
        </w:rPr>
        <w:t xml:space="preserve"> </w:t>
      </w:r>
      <w:r>
        <w:rPr>
          <w:rFonts w:cs="Arial"/>
          <w:sz w:val="20"/>
          <w:szCs w:val="20"/>
        </w:rPr>
        <w:t xml:space="preserve">patients with </w:t>
      </w:r>
      <w:r w:rsidR="00586C9C">
        <w:rPr>
          <w:rFonts w:cs="Arial"/>
          <w:sz w:val="20"/>
          <w:szCs w:val="20"/>
        </w:rPr>
        <w:t>FEP</w:t>
      </w:r>
      <w:r>
        <w:rPr>
          <w:rFonts w:cs="Arial"/>
          <w:sz w:val="20"/>
          <w:szCs w:val="20"/>
        </w:rPr>
        <w:t xml:space="preserve"> (4 studies)</w:t>
      </w:r>
      <w:r w:rsidRPr="00BB0C95">
        <w:rPr>
          <w:rFonts w:cs="Arial"/>
          <w:sz w:val="20"/>
          <w:szCs w:val="20"/>
        </w:rPr>
        <w:t xml:space="preserve">, </w:t>
      </w:r>
      <w:r w:rsidRPr="00020B6A">
        <w:rPr>
          <w:rFonts w:cs="Arial"/>
          <w:sz w:val="20"/>
          <w:szCs w:val="20"/>
        </w:rPr>
        <w:t>treatment resistant schizophrenia</w:t>
      </w:r>
      <w:r>
        <w:rPr>
          <w:rFonts w:cs="Arial"/>
          <w:sz w:val="20"/>
          <w:szCs w:val="20"/>
        </w:rPr>
        <w:t xml:space="preserve"> (5 studies)</w:t>
      </w:r>
      <w:r w:rsidRPr="00020B6A">
        <w:rPr>
          <w:rFonts w:cs="Arial"/>
          <w:sz w:val="20"/>
          <w:szCs w:val="20"/>
        </w:rPr>
        <w:t>, and older adults</w:t>
      </w:r>
      <w:r>
        <w:rPr>
          <w:rFonts w:cs="Arial"/>
          <w:sz w:val="20"/>
          <w:szCs w:val="20"/>
        </w:rPr>
        <w:t xml:space="preserve"> (2 studies)</w:t>
      </w:r>
      <w:r w:rsidRPr="00BB0C95">
        <w:rPr>
          <w:rFonts w:cs="Arial"/>
          <w:sz w:val="20"/>
          <w:szCs w:val="20"/>
        </w:rPr>
        <w:t xml:space="preserve">. </w:t>
      </w:r>
      <w:r w:rsidR="00B33FA7">
        <w:rPr>
          <w:rFonts w:cs="Arial"/>
          <w:sz w:val="20"/>
          <w:szCs w:val="20"/>
        </w:rPr>
        <w:t>The findings essentially remained the same in all s</w:t>
      </w:r>
      <w:r>
        <w:rPr>
          <w:rFonts w:cs="Arial"/>
          <w:sz w:val="20"/>
          <w:szCs w:val="20"/>
        </w:rPr>
        <w:t>ensitivity analyses (</w:t>
      </w:r>
      <w:r w:rsidR="00AA38E3">
        <w:rPr>
          <w:color w:val="323232"/>
          <w:sz w:val="20"/>
          <w:szCs w:val="20"/>
        </w:rPr>
        <w:t>a</w:t>
      </w:r>
      <w:r w:rsidR="00097DB7">
        <w:rPr>
          <w:color w:val="323232"/>
          <w:sz w:val="20"/>
          <w:szCs w:val="20"/>
        </w:rPr>
        <w:t>ppendix p</w:t>
      </w:r>
      <w:r w:rsidR="00AA38E3">
        <w:rPr>
          <w:color w:val="323232"/>
          <w:sz w:val="20"/>
          <w:szCs w:val="20"/>
        </w:rPr>
        <w:t>p8</w:t>
      </w:r>
      <w:r w:rsidR="00097DB7">
        <w:rPr>
          <w:color w:val="323232"/>
          <w:sz w:val="20"/>
          <w:szCs w:val="20"/>
        </w:rPr>
        <w:t>8-97</w:t>
      </w:r>
      <w:r>
        <w:rPr>
          <w:rFonts w:cs="Arial"/>
          <w:sz w:val="20"/>
          <w:szCs w:val="20"/>
        </w:rPr>
        <w:t>)</w:t>
      </w:r>
      <w:r w:rsidR="00B33FA7">
        <w:rPr>
          <w:rFonts w:cs="Arial"/>
          <w:sz w:val="20"/>
          <w:szCs w:val="20"/>
        </w:rPr>
        <w:t>, indicating that the inclusion of</w:t>
      </w:r>
      <w:r w:rsidR="000E08DA">
        <w:rPr>
          <w:rFonts w:cs="Arial"/>
          <w:sz w:val="20"/>
          <w:szCs w:val="20"/>
        </w:rPr>
        <w:t xml:space="preserve"> these studies did</w:t>
      </w:r>
      <w:r w:rsidR="0008687C">
        <w:rPr>
          <w:rFonts w:cs="Arial"/>
          <w:sz w:val="20"/>
          <w:szCs w:val="20"/>
        </w:rPr>
        <w:t xml:space="preserve"> not have a major influence on results</w:t>
      </w:r>
      <w:r>
        <w:rPr>
          <w:rFonts w:cs="Arial"/>
          <w:sz w:val="20"/>
          <w:szCs w:val="20"/>
        </w:rPr>
        <w:t xml:space="preserve">. </w:t>
      </w:r>
      <w:r w:rsidR="002F6261">
        <w:rPr>
          <w:rFonts w:cs="Arial"/>
          <w:sz w:val="20"/>
          <w:szCs w:val="20"/>
        </w:rPr>
        <w:t>Assessments</w:t>
      </w:r>
      <w:r w:rsidR="004C10D3">
        <w:rPr>
          <w:rFonts w:cs="Arial"/>
          <w:sz w:val="20"/>
          <w:szCs w:val="20"/>
        </w:rPr>
        <w:t xml:space="preserve"> of h</w:t>
      </w:r>
      <w:r w:rsidR="006C31ED">
        <w:rPr>
          <w:rFonts w:cs="Arial"/>
          <w:sz w:val="20"/>
          <w:szCs w:val="20"/>
        </w:rPr>
        <w:t xml:space="preserve">eterogeneity and inconsistency </w:t>
      </w:r>
      <w:r w:rsidR="000E08DA">
        <w:rPr>
          <w:rFonts w:cs="Arial"/>
          <w:sz w:val="20"/>
          <w:szCs w:val="20"/>
        </w:rPr>
        <w:t xml:space="preserve">were also </w:t>
      </w:r>
      <w:r w:rsidR="006C31ED">
        <w:rPr>
          <w:rFonts w:cs="Arial"/>
          <w:sz w:val="20"/>
          <w:szCs w:val="20"/>
        </w:rPr>
        <w:t xml:space="preserve">broadly similar, except for LDL cholesterol where </w:t>
      </w:r>
      <w:r w:rsidR="0077141C">
        <w:rPr>
          <w:rFonts w:cs="Arial"/>
          <w:sz w:val="20"/>
          <w:szCs w:val="20"/>
        </w:rPr>
        <w:t xml:space="preserve">the </w:t>
      </w:r>
      <w:r w:rsidR="006C31ED">
        <w:rPr>
          <w:rFonts w:cs="Arial"/>
          <w:sz w:val="20"/>
          <w:szCs w:val="20"/>
        </w:rPr>
        <w:t>global test of inconsistency worsened (Q=</w:t>
      </w:r>
      <w:r w:rsidR="0077141C">
        <w:rPr>
          <w:rFonts w:cs="Arial"/>
          <w:sz w:val="20"/>
          <w:szCs w:val="20"/>
        </w:rPr>
        <w:t xml:space="preserve">22.67, </w:t>
      </w:r>
      <w:r w:rsidR="0077141C" w:rsidRPr="006C5E9F">
        <w:rPr>
          <w:rFonts w:cs="Arial"/>
          <w:sz w:val="20"/>
          <w:szCs w:val="20"/>
        </w:rPr>
        <w:t>p=0.03</w:t>
      </w:r>
      <w:r w:rsidR="006C5E9F" w:rsidRPr="006C5E9F">
        <w:rPr>
          <w:rFonts w:cs="Arial"/>
          <w:sz w:val="20"/>
          <w:szCs w:val="20"/>
        </w:rPr>
        <w:t>0</w:t>
      </w:r>
      <w:r w:rsidR="0077141C">
        <w:rPr>
          <w:rFonts w:cs="Arial"/>
          <w:sz w:val="20"/>
          <w:szCs w:val="20"/>
        </w:rPr>
        <w:t>) and triglycerides where the global test of inconsistency improved (Q=4.53, p=0.98)</w:t>
      </w:r>
      <w:r w:rsidR="00DF7B0E">
        <w:rPr>
          <w:rFonts w:cs="Arial"/>
          <w:sz w:val="20"/>
          <w:szCs w:val="20"/>
        </w:rPr>
        <w:t xml:space="preserve">, although local tests of inconsistency were </w:t>
      </w:r>
      <w:r w:rsidR="002F6261">
        <w:rPr>
          <w:rFonts w:cs="Arial"/>
          <w:sz w:val="20"/>
          <w:szCs w:val="20"/>
        </w:rPr>
        <w:t xml:space="preserve">materially </w:t>
      </w:r>
      <w:r w:rsidR="00DF7B0E">
        <w:rPr>
          <w:rFonts w:cs="Arial"/>
          <w:sz w:val="20"/>
          <w:szCs w:val="20"/>
        </w:rPr>
        <w:t>unchanged (</w:t>
      </w:r>
      <w:r w:rsidR="0009644E">
        <w:rPr>
          <w:rFonts w:cs="Arial"/>
          <w:sz w:val="20"/>
          <w:szCs w:val="20"/>
        </w:rPr>
        <w:t>a</w:t>
      </w:r>
      <w:r w:rsidR="00097DB7">
        <w:rPr>
          <w:rFonts w:cs="Arial"/>
          <w:sz w:val="20"/>
          <w:szCs w:val="20"/>
        </w:rPr>
        <w:t>ppendix p</w:t>
      </w:r>
      <w:r w:rsidR="0075679C">
        <w:rPr>
          <w:rFonts w:cs="Arial"/>
          <w:sz w:val="20"/>
          <w:szCs w:val="20"/>
        </w:rPr>
        <w:t>93</w:t>
      </w:r>
      <w:r w:rsidR="00DF7B0E">
        <w:rPr>
          <w:rFonts w:cs="Arial"/>
          <w:sz w:val="20"/>
          <w:szCs w:val="20"/>
        </w:rPr>
        <w:t>).</w:t>
      </w:r>
    </w:p>
    <w:p w14:paraId="04D94056" w14:textId="474D02B4" w:rsidR="002207B5" w:rsidRDefault="00824BBA" w:rsidP="00A2070E">
      <w:pPr>
        <w:spacing w:line="480" w:lineRule="auto"/>
        <w:jc w:val="both"/>
        <w:rPr>
          <w:sz w:val="20"/>
          <w:szCs w:val="20"/>
        </w:rPr>
      </w:pPr>
      <w:bookmarkStart w:id="46" w:name="_Hlk15985123"/>
      <w:r>
        <w:rPr>
          <w:sz w:val="20"/>
          <w:szCs w:val="20"/>
        </w:rPr>
        <w:t>G</w:t>
      </w:r>
      <w:r w:rsidR="00DF31CD">
        <w:rPr>
          <w:sz w:val="20"/>
          <w:szCs w:val="20"/>
        </w:rPr>
        <w:t>reater antipsychotic-induced increases in fasting</w:t>
      </w:r>
      <w:r w:rsidR="00AC47C2">
        <w:rPr>
          <w:sz w:val="20"/>
          <w:szCs w:val="20"/>
        </w:rPr>
        <w:t>-</w:t>
      </w:r>
      <w:r w:rsidR="00DF31CD">
        <w:rPr>
          <w:sz w:val="20"/>
          <w:szCs w:val="20"/>
        </w:rPr>
        <w:t>glucose levels were associated with higher baseline body</w:t>
      </w:r>
      <w:r w:rsidR="00F04742">
        <w:rPr>
          <w:sz w:val="20"/>
          <w:szCs w:val="20"/>
        </w:rPr>
        <w:t>-</w:t>
      </w:r>
      <w:r w:rsidR="00DF31CD">
        <w:rPr>
          <w:sz w:val="20"/>
          <w:szCs w:val="20"/>
        </w:rPr>
        <w:t>weight (</w:t>
      </w:r>
      <w:r w:rsidR="00331704">
        <w:rPr>
          <w:sz w:val="20"/>
          <w:szCs w:val="20"/>
        </w:rPr>
        <w:t xml:space="preserve">study </w:t>
      </w:r>
      <w:r w:rsidR="00DF31CD">
        <w:rPr>
          <w:sz w:val="20"/>
          <w:szCs w:val="20"/>
        </w:rPr>
        <w:t>number (k)=</w:t>
      </w:r>
      <w:r w:rsidR="003D29E5">
        <w:rPr>
          <w:sz w:val="20"/>
          <w:szCs w:val="20"/>
        </w:rPr>
        <w:t>20</w:t>
      </w:r>
      <w:r w:rsidR="00DF31CD">
        <w:rPr>
          <w:sz w:val="20"/>
          <w:szCs w:val="20"/>
        </w:rPr>
        <w:t>, z=</w:t>
      </w:r>
      <w:r w:rsidR="003D29E5">
        <w:rPr>
          <w:sz w:val="20"/>
          <w:szCs w:val="20"/>
        </w:rPr>
        <w:t>3.18</w:t>
      </w:r>
      <w:r w:rsidR="00DF31CD">
        <w:rPr>
          <w:sz w:val="20"/>
          <w:szCs w:val="20"/>
        </w:rPr>
        <w:t>,</w:t>
      </w:r>
      <w:r w:rsidR="00BD5FD3">
        <w:rPr>
          <w:sz w:val="20"/>
          <w:szCs w:val="20"/>
        </w:rPr>
        <w:t xml:space="preserve"> estimate=</w:t>
      </w:r>
      <w:r w:rsidR="00AF3487">
        <w:rPr>
          <w:sz w:val="20"/>
          <w:szCs w:val="20"/>
        </w:rPr>
        <w:t>0.01</w:t>
      </w:r>
      <w:r w:rsidR="002F6261">
        <w:rPr>
          <w:sz w:val="20"/>
          <w:szCs w:val="20"/>
        </w:rPr>
        <w:t xml:space="preserve"> kg</w:t>
      </w:r>
      <w:r w:rsidR="002F6261">
        <w:rPr>
          <w:sz w:val="20"/>
          <w:szCs w:val="20"/>
          <w:vertAlign w:val="superscript"/>
        </w:rPr>
        <w:t>-</w:t>
      </w:r>
      <w:r w:rsidR="00CE06DE">
        <w:rPr>
          <w:sz w:val="20"/>
          <w:szCs w:val="20"/>
          <w:vertAlign w:val="superscript"/>
        </w:rPr>
        <w:t>1</w:t>
      </w:r>
      <w:r w:rsidR="00AF3487">
        <w:rPr>
          <w:sz w:val="20"/>
          <w:szCs w:val="20"/>
        </w:rPr>
        <w:t xml:space="preserve"> (0.00, 0.02),</w:t>
      </w:r>
      <w:r w:rsidR="00DF31CD">
        <w:rPr>
          <w:sz w:val="20"/>
          <w:szCs w:val="20"/>
        </w:rPr>
        <w:t xml:space="preserve"> p</w:t>
      </w:r>
      <w:r w:rsidR="00A2669E">
        <w:rPr>
          <w:sz w:val="20"/>
          <w:szCs w:val="20"/>
        </w:rPr>
        <w:t>=0.0015</w:t>
      </w:r>
      <w:r w:rsidR="00DF31CD">
        <w:rPr>
          <w:sz w:val="20"/>
          <w:szCs w:val="20"/>
        </w:rPr>
        <w:t>, figure 4A) and larger proportion of male participants (k=</w:t>
      </w:r>
      <w:r w:rsidR="003D29E5">
        <w:rPr>
          <w:sz w:val="20"/>
          <w:szCs w:val="20"/>
        </w:rPr>
        <w:t>25</w:t>
      </w:r>
      <w:r w:rsidR="00DF31CD">
        <w:rPr>
          <w:sz w:val="20"/>
          <w:szCs w:val="20"/>
        </w:rPr>
        <w:t>, z=2.</w:t>
      </w:r>
      <w:r w:rsidR="006C2075">
        <w:rPr>
          <w:sz w:val="20"/>
          <w:szCs w:val="20"/>
        </w:rPr>
        <w:t>64</w:t>
      </w:r>
      <w:r w:rsidR="00DF31CD">
        <w:rPr>
          <w:sz w:val="20"/>
          <w:szCs w:val="20"/>
        </w:rPr>
        <w:t xml:space="preserve">, </w:t>
      </w:r>
      <w:r w:rsidR="00AF3487">
        <w:rPr>
          <w:sz w:val="20"/>
          <w:szCs w:val="20"/>
        </w:rPr>
        <w:t>estimate=0.01 (0.00, 0.0</w:t>
      </w:r>
      <w:r w:rsidR="006C2075">
        <w:rPr>
          <w:sz w:val="20"/>
          <w:szCs w:val="20"/>
        </w:rPr>
        <w:t>2</w:t>
      </w:r>
      <w:r w:rsidR="00AF3487">
        <w:rPr>
          <w:sz w:val="20"/>
          <w:szCs w:val="20"/>
        </w:rPr>
        <w:t xml:space="preserve">), </w:t>
      </w:r>
      <w:r w:rsidR="00DF31CD">
        <w:rPr>
          <w:sz w:val="20"/>
          <w:szCs w:val="20"/>
        </w:rPr>
        <w:t>p</w:t>
      </w:r>
      <w:r w:rsidR="00A2669E">
        <w:rPr>
          <w:sz w:val="20"/>
          <w:szCs w:val="20"/>
        </w:rPr>
        <w:t>=0.0082</w:t>
      </w:r>
      <w:r w:rsidR="00DF31CD">
        <w:rPr>
          <w:sz w:val="20"/>
          <w:szCs w:val="20"/>
        </w:rPr>
        <w:t>, figure 4B)</w:t>
      </w:r>
      <w:r w:rsidR="00FB4706">
        <w:rPr>
          <w:sz w:val="20"/>
          <w:szCs w:val="20"/>
        </w:rPr>
        <w:t>. G</w:t>
      </w:r>
      <w:r w:rsidR="00DF31CD">
        <w:rPr>
          <w:sz w:val="20"/>
          <w:szCs w:val="20"/>
        </w:rPr>
        <w:t>reater antipsychotic-induced increases in total</w:t>
      </w:r>
      <w:r w:rsidR="0094177D">
        <w:rPr>
          <w:sz w:val="20"/>
          <w:szCs w:val="20"/>
        </w:rPr>
        <w:t>-</w:t>
      </w:r>
      <w:r w:rsidR="00DF31CD">
        <w:rPr>
          <w:sz w:val="20"/>
          <w:szCs w:val="20"/>
        </w:rPr>
        <w:t xml:space="preserve">cholesterol </w:t>
      </w:r>
      <w:r w:rsidR="00E46E66">
        <w:rPr>
          <w:sz w:val="20"/>
          <w:szCs w:val="20"/>
        </w:rPr>
        <w:t>w</w:t>
      </w:r>
      <w:r w:rsidR="008F09A3">
        <w:rPr>
          <w:sz w:val="20"/>
          <w:szCs w:val="20"/>
        </w:rPr>
        <w:t>ere</w:t>
      </w:r>
      <w:r w:rsidR="00E46E66">
        <w:rPr>
          <w:sz w:val="20"/>
          <w:szCs w:val="20"/>
        </w:rPr>
        <w:t xml:space="preserve"> </w:t>
      </w:r>
      <w:r w:rsidR="00DF31CD">
        <w:rPr>
          <w:sz w:val="20"/>
          <w:szCs w:val="20"/>
        </w:rPr>
        <w:t>associated with larger proportion of non-Caucasian participants (k=</w:t>
      </w:r>
      <w:r w:rsidR="00C836EB">
        <w:rPr>
          <w:sz w:val="20"/>
          <w:szCs w:val="20"/>
        </w:rPr>
        <w:t>22</w:t>
      </w:r>
      <w:r w:rsidR="00DF31CD">
        <w:rPr>
          <w:sz w:val="20"/>
          <w:szCs w:val="20"/>
        </w:rPr>
        <w:t>, z=</w:t>
      </w:r>
      <w:r w:rsidR="00C836EB">
        <w:rPr>
          <w:sz w:val="20"/>
          <w:szCs w:val="20"/>
        </w:rPr>
        <w:t>2.05</w:t>
      </w:r>
      <w:r w:rsidR="00DF31CD">
        <w:rPr>
          <w:sz w:val="20"/>
          <w:szCs w:val="20"/>
        </w:rPr>
        <w:t>,</w:t>
      </w:r>
      <w:r w:rsidR="00C46322">
        <w:rPr>
          <w:sz w:val="20"/>
          <w:szCs w:val="20"/>
        </w:rPr>
        <w:t xml:space="preserve"> estimate=0.0</w:t>
      </w:r>
      <w:r w:rsidR="00C836EB">
        <w:rPr>
          <w:sz w:val="20"/>
          <w:szCs w:val="20"/>
        </w:rPr>
        <w:t>03</w:t>
      </w:r>
      <w:r w:rsidR="00CE06DE">
        <w:rPr>
          <w:sz w:val="20"/>
          <w:szCs w:val="20"/>
        </w:rPr>
        <w:t xml:space="preserve"> (mmol/L)</w:t>
      </w:r>
      <w:r w:rsidR="00CE06DE">
        <w:rPr>
          <w:sz w:val="20"/>
          <w:szCs w:val="20"/>
          <w:vertAlign w:val="superscript"/>
        </w:rPr>
        <w:t>-1</w:t>
      </w:r>
      <w:r w:rsidR="00C46322">
        <w:rPr>
          <w:sz w:val="20"/>
          <w:szCs w:val="20"/>
        </w:rPr>
        <w:t xml:space="preserve"> (0.00, 0.01),</w:t>
      </w:r>
      <w:r w:rsidR="00DF31CD">
        <w:rPr>
          <w:sz w:val="20"/>
          <w:szCs w:val="20"/>
        </w:rPr>
        <w:t xml:space="preserve"> p=0.0</w:t>
      </w:r>
      <w:r w:rsidR="00C836EB">
        <w:rPr>
          <w:sz w:val="20"/>
          <w:szCs w:val="20"/>
        </w:rPr>
        <w:t>4</w:t>
      </w:r>
      <w:r w:rsidR="00A2669E">
        <w:rPr>
          <w:sz w:val="20"/>
          <w:szCs w:val="20"/>
        </w:rPr>
        <w:t>0</w:t>
      </w:r>
      <w:r w:rsidR="005C5B25">
        <w:rPr>
          <w:sz w:val="20"/>
          <w:szCs w:val="20"/>
        </w:rPr>
        <w:t>). We did not find strong evidence of an association between change in weight, BMI, LDL</w:t>
      </w:r>
      <w:r w:rsidR="0094177D">
        <w:rPr>
          <w:sz w:val="20"/>
          <w:szCs w:val="20"/>
        </w:rPr>
        <w:t>-</w:t>
      </w:r>
      <w:r w:rsidR="005C5B25">
        <w:rPr>
          <w:sz w:val="20"/>
          <w:szCs w:val="20"/>
        </w:rPr>
        <w:t>cholesterol, HDL</w:t>
      </w:r>
      <w:r w:rsidR="0094177D">
        <w:rPr>
          <w:sz w:val="20"/>
          <w:szCs w:val="20"/>
        </w:rPr>
        <w:t>-</w:t>
      </w:r>
      <w:r w:rsidR="005C5B25">
        <w:rPr>
          <w:sz w:val="20"/>
          <w:szCs w:val="20"/>
        </w:rPr>
        <w:t xml:space="preserve">cholesterol and triglycerides </w:t>
      </w:r>
      <w:r w:rsidR="000608E2">
        <w:rPr>
          <w:sz w:val="20"/>
          <w:szCs w:val="20"/>
        </w:rPr>
        <w:t xml:space="preserve">with any baseline variables. </w:t>
      </w:r>
      <w:r w:rsidR="00AD0118">
        <w:rPr>
          <w:sz w:val="20"/>
          <w:szCs w:val="20"/>
        </w:rPr>
        <w:t xml:space="preserve"> </w:t>
      </w:r>
      <w:bookmarkEnd w:id="46"/>
    </w:p>
    <w:p w14:paraId="421443D7" w14:textId="781A479B" w:rsidR="004E7B51" w:rsidRDefault="0008687C" w:rsidP="001E4E9B">
      <w:pPr>
        <w:spacing w:line="480" w:lineRule="auto"/>
        <w:jc w:val="both"/>
        <w:rPr>
          <w:sz w:val="20"/>
          <w:szCs w:val="20"/>
        </w:rPr>
      </w:pPr>
      <w:r>
        <w:rPr>
          <w:sz w:val="20"/>
          <w:szCs w:val="20"/>
        </w:rPr>
        <w:t>Greater i</w:t>
      </w:r>
      <w:r w:rsidR="00A2070E" w:rsidRPr="00F91A90">
        <w:rPr>
          <w:sz w:val="20"/>
          <w:szCs w:val="20"/>
        </w:rPr>
        <w:t>mprovement in total</w:t>
      </w:r>
      <w:r w:rsidR="000357CE">
        <w:rPr>
          <w:sz w:val="20"/>
          <w:szCs w:val="20"/>
        </w:rPr>
        <w:t>-</w:t>
      </w:r>
      <w:r w:rsidR="00A2070E" w:rsidRPr="00F91A90">
        <w:rPr>
          <w:sz w:val="20"/>
          <w:szCs w:val="20"/>
        </w:rPr>
        <w:t>symptom</w:t>
      </w:r>
      <w:r w:rsidR="00A2070E">
        <w:rPr>
          <w:sz w:val="20"/>
          <w:szCs w:val="20"/>
        </w:rPr>
        <w:t xml:space="preserve"> </w:t>
      </w:r>
      <w:r w:rsidR="00A2070E" w:rsidRPr="00F91A90">
        <w:rPr>
          <w:sz w:val="20"/>
          <w:szCs w:val="20"/>
        </w:rPr>
        <w:t>s</w:t>
      </w:r>
      <w:r w:rsidR="00A2070E">
        <w:rPr>
          <w:sz w:val="20"/>
          <w:szCs w:val="20"/>
        </w:rPr>
        <w:t xml:space="preserve">everity </w:t>
      </w:r>
      <w:r w:rsidR="00A2070E" w:rsidRPr="00F91A90">
        <w:rPr>
          <w:sz w:val="20"/>
          <w:szCs w:val="20"/>
        </w:rPr>
        <w:t>was</w:t>
      </w:r>
      <w:r w:rsidR="004E7B51">
        <w:rPr>
          <w:sz w:val="20"/>
          <w:szCs w:val="20"/>
        </w:rPr>
        <w:t xml:space="preserve"> </w:t>
      </w:r>
      <w:r w:rsidR="00497450">
        <w:rPr>
          <w:sz w:val="20"/>
          <w:szCs w:val="20"/>
        </w:rPr>
        <w:t>strongly</w:t>
      </w:r>
      <w:r w:rsidR="00497450" w:rsidRPr="00F91A90">
        <w:rPr>
          <w:sz w:val="20"/>
          <w:szCs w:val="20"/>
        </w:rPr>
        <w:t xml:space="preserve"> </w:t>
      </w:r>
      <w:r w:rsidR="00A2070E" w:rsidRPr="00F91A90">
        <w:rPr>
          <w:sz w:val="20"/>
          <w:szCs w:val="20"/>
        </w:rPr>
        <w:t>associated with</w:t>
      </w:r>
      <w:r>
        <w:rPr>
          <w:sz w:val="20"/>
          <w:szCs w:val="20"/>
        </w:rPr>
        <w:t xml:space="preserve"> greater</w:t>
      </w:r>
      <w:r w:rsidR="00A2070E" w:rsidRPr="00F91A90">
        <w:rPr>
          <w:sz w:val="20"/>
          <w:szCs w:val="20"/>
        </w:rPr>
        <w:t xml:space="preserve"> increase</w:t>
      </w:r>
      <w:r w:rsidR="00777386">
        <w:rPr>
          <w:sz w:val="20"/>
          <w:szCs w:val="20"/>
        </w:rPr>
        <w:t>s</w:t>
      </w:r>
      <w:r w:rsidR="00A2070E" w:rsidRPr="00F91A90">
        <w:rPr>
          <w:sz w:val="20"/>
          <w:szCs w:val="20"/>
        </w:rPr>
        <w:t xml:space="preserve"> in </w:t>
      </w:r>
      <w:r w:rsidR="00777386" w:rsidRPr="00F91A90">
        <w:rPr>
          <w:sz w:val="20"/>
          <w:szCs w:val="20"/>
        </w:rPr>
        <w:t>body</w:t>
      </w:r>
      <w:r w:rsidR="00777386">
        <w:rPr>
          <w:sz w:val="20"/>
          <w:szCs w:val="20"/>
        </w:rPr>
        <w:t>-</w:t>
      </w:r>
      <w:r w:rsidR="00A2070E" w:rsidRPr="00F91A90">
        <w:rPr>
          <w:sz w:val="20"/>
          <w:szCs w:val="20"/>
        </w:rPr>
        <w:t xml:space="preserve">weight </w:t>
      </w:r>
      <w:bookmarkStart w:id="47" w:name="_Hlk4431335"/>
      <w:r w:rsidR="00A2070E" w:rsidRPr="00F91A90">
        <w:rPr>
          <w:sz w:val="20"/>
          <w:szCs w:val="20"/>
        </w:rPr>
        <w:t>(</w:t>
      </w:r>
      <w:r w:rsidR="00EC38F9">
        <w:rPr>
          <w:sz w:val="20"/>
          <w:szCs w:val="20"/>
        </w:rPr>
        <w:t>ρ</w:t>
      </w:r>
      <w:r w:rsidR="00B56E6D">
        <w:rPr>
          <w:sz w:val="20"/>
          <w:szCs w:val="20"/>
        </w:rPr>
        <w:t>=</w:t>
      </w:r>
      <w:r w:rsidR="00DD2360">
        <w:rPr>
          <w:sz w:val="20"/>
          <w:szCs w:val="20"/>
        </w:rPr>
        <w:t>0.36 (df=61), p</w:t>
      </w:r>
      <w:r w:rsidR="00A2669E">
        <w:rPr>
          <w:sz w:val="20"/>
          <w:szCs w:val="20"/>
        </w:rPr>
        <w:t>=</w:t>
      </w:r>
      <w:r w:rsidR="00303D5C">
        <w:rPr>
          <w:sz w:val="20"/>
          <w:szCs w:val="20"/>
        </w:rPr>
        <w:t>0.0</w:t>
      </w:r>
      <w:r w:rsidR="00A2669E">
        <w:rPr>
          <w:sz w:val="20"/>
          <w:szCs w:val="20"/>
        </w:rPr>
        <w:t>02</w:t>
      </w:r>
      <w:r w:rsidR="00303D5C">
        <w:rPr>
          <w:sz w:val="20"/>
          <w:szCs w:val="20"/>
        </w:rPr>
        <w:t>1</w:t>
      </w:r>
      <w:r w:rsidR="005C5F82">
        <w:rPr>
          <w:sz w:val="20"/>
          <w:szCs w:val="20"/>
        </w:rPr>
        <w:t>, Figure 5A</w:t>
      </w:r>
      <w:r w:rsidR="00DD2360">
        <w:rPr>
          <w:sz w:val="20"/>
          <w:szCs w:val="20"/>
        </w:rPr>
        <w:t>), BMI (</w:t>
      </w:r>
      <w:r w:rsidR="00DD2360">
        <w:rPr>
          <w:sz w:val="20"/>
          <w:szCs w:val="20"/>
          <w:lang w:val="el-GR"/>
        </w:rPr>
        <w:t>ρ</w:t>
      </w:r>
      <w:r w:rsidR="00DD2360">
        <w:rPr>
          <w:sz w:val="20"/>
          <w:szCs w:val="20"/>
        </w:rPr>
        <w:t>=0.84 (df=1</w:t>
      </w:r>
      <w:r w:rsidR="005F38FA">
        <w:rPr>
          <w:sz w:val="20"/>
          <w:szCs w:val="20"/>
        </w:rPr>
        <w:t>5</w:t>
      </w:r>
      <w:r w:rsidR="00DD2360">
        <w:rPr>
          <w:sz w:val="20"/>
          <w:szCs w:val="20"/>
        </w:rPr>
        <w:t>),</w:t>
      </w:r>
      <w:r w:rsidR="005F38FA">
        <w:rPr>
          <w:sz w:val="20"/>
          <w:szCs w:val="20"/>
        </w:rPr>
        <w:t xml:space="preserve"> p&lt;0.0001</w:t>
      </w:r>
      <w:r w:rsidR="005C5F82">
        <w:rPr>
          <w:sz w:val="20"/>
          <w:szCs w:val="20"/>
        </w:rPr>
        <w:t>, Figure 5B</w:t>
      </w:r>
      <w:r w:rsidR="005F38FA">
        <w:rPr>
          <w:sz w:val="20"/>
          <w:szCs w:val="20"/>
        </w:rPr>
        <w:t>), total</w:t>
      </w:r>
      <w:r w:rsidR="00263D54">
        <w:rPr>
          <w:sz w:val="20"/>
          <w:szCs w:val="20"/>
        </w:rPr>
        <w:t>-</w:t>
      </w:r>
      <w:r w:rsidR="005F38FA">
        <w:rPr>
          <w:sz w:val="20"/>
          <w:szCs w:val="20"/>
        </w:rPr>
        <w:t>cholesterol (</w:t>
      </w:r>
      <w:r w:rsidR="005F38FA">
        <w:rPr>
          <w:sz w:val="20"/>
          <w:szCs w:val="20"/>
          <w:lang w:val="el-GR"/>
        </w:rPr>
        <w:t>ρ</w:t>
      </w:r>
      <w:r w:rsidR="005F38FA">
        <w:rPr>
          <w:sz w:val="20"/>
          <w:szCs w:val="20"/>
        </w:rPr>
        <w:t xml:space="preserve">=0.31 (df=29), </w:t>
      </w:r>
      <w:r w:rsidR="006F0C4D">
        <w:rPr>
          <w:sz w:val="20"/>
          <w:szCs w:val="20"/>
        </w:rPr>
        <w:t>p</w:t>
      </w:r>
      <w:r w:rsidR="000073C2">
        <w:rPr>
          <w:sz w:val="20"/>
          <w:szCs w:val="20"/>
        </w:rPr>
        <w:t>=</w:t>
      </w:r>
      <w:r w:rsidR="00303D5C">
        <w:rPr>
          <w:sz w:val="20"/>
          <w:szCs w:val="20"/>
        </w:rPr>
        <w:t>0.0</w:t>
      </w:r>
      <w:r w:rsidR="000073C2">
        <w:rPr>
          <w:sz w:val="20"/>
          <w:szCs w:val="20"/>
        </w:rPr>
        <w:t>47</w:t>
      </w:r>
      <w:r w:rsidR="006F0C4D">
        <w:rPr>
          <w:sz w:val="20"/>
          <w:szCs w:val="20"/>
        </w:rPr>
        <w:t>), and LDL</w:t>
      </w:r>
      <w:r w:rsidR="00263D54">
        <w:rPr>
          <w:sz w:val="20"/>
          <w:szCs w:val="20"/>
        </w:rPr>
        <w:t>-</w:t>
      </w:r>
      <w:r w:rsidR="006F0C4D">
        <w:rPr>
          <w:sz w:val="20"/>
          <w:szCs w:val="20"/>
        </w:rPr>
        <w:t>cholesterol (</w:t>
      </w:r>
      <w:r w:rsidR="00751094">
        <w:rPr>
          <w:sz w:val="20"/>
          <w:szCs w:val="20"/>
        </w:rPr>
        <w:t>ρ=0.42 (df=28), p=0.01</w:t>
      </w:r>
      <w:r w:rsidR="000073C2">
        <w:rPr>
          <w:sz w:val="20"/>
          <w:szCs w:val="20"/>
        </w:rPr>
        <w:t>3</w:t>
      </w:r>
      <w:r w:rsidR="005C5F82">
        <w:rPr>
          <w:sz w:val="20"/>
          <w:szCs w:val="20"/>
        </w:rPr>
        <w:t>, Figure 5C</w:t>
      </w:r>
      <w:r w:rsidR="00751094">
        <w:rPr>
          <w:sz w:val="20"/>
          <w:szCs w:val="20"/>
        </w:rPr>
        <w:t>). Greater improvement in total</w:t>
      </w:r>
      <w:r w:rsidR="000357CE">
        <w:rPr>
          <w:sz w:val="20"/>
          <w:szCs w:val="20"/>
        </w:rPr>
        <w:t>-</w:t>
      </w:r>
      <w:r w:rsidR="00751094">
        <w:rPr>
          <w:sz w:val="20"/>
          <w:szCs w:val="20"/>
        </w:rPr>
        <w:t>symptom severity was however associated with greater reductions in HDL</w:t>
      </w:r>
      <w:r w:rsidR="00263D54">
        <w:rPr>
          <w:sz w:val="20"/>
          <w:szCs w:val="20"/>
        </w:rPr>
        <w:t>-</w:t>
      </w:r>
      <w:r w:rsidR="00751094">
        <w:rPr>
          <w:sz w:val="20"/>
          <w:szCs w:val="20"/>
        </w:rPr>
        <w:t xml:space="preserve">cholesterol </w:t>
      </w:r>
      <w:r w:rsidR="00064E55">
        <w:rPr>
          <w:sz w:val="20"/>
          <w:szCs w:val="20"/>
        </w:rPr>
        <w:t>(ρ= -0.3</w:t>
      </w:r>
      <w:r w:rsidR="00F90059">
        <w:rPr>
          <w:sz w:val="20"/>
          <w:szCs w:val="20"/>
        </w:rPr>
        <w:t>6</w:t>
      </w:r>
      <w:r w:rsidR="00064E55">
        <w:rPr>
          <w:sz w:val="20"/>
          <w:szCs w:val="20"/>
        </w:rPr>
        <w:t xml:space="preserve"> (df=25), p=0.0</w:t>
      </w:r>
      <w:r w:rsidR="000073C2">
        <w:rPr>
          <w:sz w:val="20"/>
          <w:szCs w:val="20"/>
        </w:rPr>
        <w:t>35</w:t>
      </w:r>
      <w:r w:rsidR="005C5F82">
        <w:rPr>
          <w:sz w:val="20"/>
          <w:szCs w:val="20"/>
        </w:rPr>
        <w:t>, Figure 5D</w:t>
      </w:r>
      <w:r w:rsidR="00064E55">
        <w:rPr>
          <w:sz w:val="20"/>
          <w:szCs w:val="20"/>
        </w:rPr>
        <w:t>).</w:t>
      </w:r>
      <w:r w:rsidR="001E4E9B">
        <w:rPr>
          <w:sz w:val="20"/>
          <w:szCs w:val="20"/>
        </w:rPr>
        <w:t xml:space="preserve"> </w:t>
      </w:r>
      <w:bookmarkStart w:id="48" w:name="_Hlk4431397"/>
      <w:bookmarkEnd w:id="47"/>
      <w:r w:rsidR="004E7B51">
        <w:rPr>
          <w:sz w:val="20"/>
          <w:szCs w:val="20"/>
        </w:rPr>
        <w:t xml:space="preserve"> </w:t>
      </w:r>
      <w:r w:rsidR="00497450">
        <w:rPr>
          <w:sz w:val="20"/>
          <w:szCs w:val="20"/>
        </w:rPr>
        <w:t>We did not find evidence of an association between</w:t>
      </w:r>
      <w:r w:rsidR="004E7B51">
        <w:rPr>
          <w:sz w:val="20"/>
          <w:szCs w:val="20"/>
        </w:rPr>
        <w:t xml:space="preserve"> </w:t>
      </w:r>
      <w:r w:rsidR="00263D54">
        <w:rPr>
          <w:sz w:val="20"/>
          <w:szCs w:val="20"/>
        </w:rPr>
        <w:t>s</w:t>
      </w:r>
      <w:r w:rsidR="004E7B51">
        <w:rPr>
          <w:sz w:val="20"/>
          <w:szCs w:val="20"/>
        </w:rPr>
        <w:t>ymptom</w:t>
      </w:r>
      <w:r w:rsidR="003C3988">
        <w:rPr>
          <w:sz w:val="20"/>
          <w:szCs w:val="20"/>
        </w:rPr>
        <w:t>-change</w:t>
      </w:r>
      <w:r w:rsidR="004E7B51">
        <w:rPr>
          <w:sz w:val="20"/>
          <w:szCs w:val="20"/>
        </w:rPr>
        <w:t xml:space="preserve"> </w:t>
      </w:r>
      <w:r w:rsidR="00497450">
        <w:rPr>
          <w:sz w:val="20"/>
          <w:szCs w:val="20"/>
        </w:rPr>
        <w:t>and</w:t>
      </w:r>
      <w:r w:rsidR="004E7B51">
        <w:rPr>
          <w:sz w:val="20"/>
          <w:szCs w:val="20"/>
        </w:rPr>
        <w:t xml:space="preserve"> </w:t>
      </w:r>
      <w:r w:rsidR="003A4FDE">
        <w:rPr>
          <w:sz w:val="20"/>
          <w:szCs w:val="20"/>
        </w:rPr>
        <w:t>triglyceride</w:t>
      </w:r>
      <w:r w:rsidR="00E329A7">
        <w:rPr>
          <w:sz w:val="20"/>
          <w:szCs w:val="20"/>
        </w:rPr>
        <w:t xml:space="preserve"> or </w:t>
      </w:r>
      <w:r w:rsidR="009B7145">
        <w:rPr>
          <w:sz w:val="20"/>
          <w:szCs w:val="20"/>
        </w:rPr>
        <w:t>glucose</w:t>
      </w:r>
      <w:r w:rsidR="003A4FDE">
        <w:rPr>
          <w:sz w:val="20"/>
          <w:szCs w:val="20"/>
        </w:rPr>
        <w:t xml:space="preserve"> </w:t>
      </w:r>
      <w:r w:rsidR="00D12532">
        <w:rPr>
          <w:sz w:val="20"/>
          <w:szCs w:val="20"/>
        </w:rPr>
        <w:t>changes</w:t>
      </w:r>
      <w:r w:rsidR="004E7B51">
        <w:rPr>
          <w:sz w:val="20"/>
          <w:szCs w:val="20"/>
        </w:rPr>
        <w:t xml:space="preserve">. </w:t>
      </w:r>
    </w:p>
    <w:bookmarkEnd w:id="48"/>
    <w:p w14:paraId="3D91B7C4" w14:textId="54225B55" w:rsidR="004E1BE0" w:rsidRDefault="004E1BE0" w:rsidP="006D04C2">
      <w:pPr>
        <w:spacing w:line="480" w:lineRule="auto"/>
        <w:jc w:val="both"/>
        <w:rPr>
          <w:b/>
          <w:sz w:val="28"/>
          <w:szCs w:val="28"/>
        </w:rPr>
      </w:pPr>
      <w:r w:rsidRPr="00F91A90">
        <w:rPr>
          <w:b/>
          <w:sz w:val="28"/>
          <w:szCs w:val="28"/>
        </w:rPr>
        <w:lastRenderedPageBreak/>
        <w:t>D</w:t>
      </w:r>
      <w:r w:rsidR="00B62CC2" w:rsidRPr="00F91A90">
        <w:rPr>
          <w:b/>
          <w:sz w:val="28"/>
          <w:szCs w:val="28"/>
        </w:rPr>
        <w:t>ISCUSSION</w:t>
      </w:r>
    </w:p>
    <w:p w14:paraId="27D290C6" w14:textId="68F8F763" w:rsidR="008A256B" w:rsidRDefault="005237EA" w:rsidP="00F67D34">
      <w:pPr>
        <w:spacing w:line="480" w:lineRule="auto"/>
        <w:jc w:val="both"/>
        <w:rPr>
          <w:sz w:val="20"/>
          <w:szCs w:val="20"/>
        </w:rPr>
      </w:pPr>
      <w:r w:rsidRPr="00AF0904">
        <w:rPr>
          <w:sz w:val="20"/>
          <w:szCs w:val="20"/>
        </w:rPr>
        <w:t>Our main finding</w:t>
      </w:r>
      <w:r w:rsidR="005035E3">
        <w:rPr>
          <w:sz w:val="20"/>
          <w:szCs w:val="20"/>
        </w:rPr>
        <w:t xml:space="preserve"> is </w:t>
      </w:r>
      <w:r w:rsidR="0008687C">
        <w:rPr>
          <w:sz w:val="20"/>
          <w:szCs w:val="20"/>
        </w:rPr>
        <w:t>that</w:t>
      </w:r>
      <w:r w:rsidR="005035E3">
        <w:rPr>
          <w:sz w:val="20"/>
          <w:szCs w:val="20"/>
        </w:rPr>
        <w:t xml:space="preserve"> antipsychotics </w:t>
      </w:r>
      <w:r w:rsidR="0008687C">
        <w:rPr>
          <w:sz w:val="20"/>
          <w:szCs w:val="20"/>
        </w:rPr>
        <w:t xml:space="preserve">differ markedly </w:t>
      </w:r>
      <w:r w:rsidR="005035E3">
        <w:rPr>
          <w:sz w:val="20"/>
          <w:szCs w:val="20"/>
        </w:rPr>
        <w:t>in the</w:t>
      </w:r>
      <w:r w:rsidR="0008687C">
        <w:rPr>
          <w:sz w:val="20"/>
          <w:szCs w:val="20"/>
        </w:rPr>
        <w:t>ir effects on</w:t>
      </w:r>
      <w:r w:rsidR="00885E66">
        <w:rPr>
          <w:sz w:val="20"/>
          <w:szCs w:val="20"/>
        </w:rPr>
        <w:t xml:space="preserve"> body</w:t>
      </w:r>
      <w:r w:rsidR="00973749">
        <w:rPr>
          <w:sz w:val="20"/>
          <w:szCs w:val="20"/>
        </w:rPr>
        <w:t>-</w:t>
      </w:r>
      <w:r w:rsidR="00885E66">
        <w:rPr>
          <w:sz w:val="20"/>
          <w:szCs w:val="20"/>
        </w:rPr>
        <w:t>weight, BMI, total/LDL</w:t>
      </w:r>
      <w:r w:rsidR="00B8457D">
        <w:rPr>
          <w:sz w:val="20"/>
          <w:szCs w:val="20"/>
        </w:rPr>
        <w:t>/</w:t>
      </w:r>
      <w:r w:rsidR="00885E66">
        <w:rPr>
          <w:sz w:val="20"/>
          <w:szCs w:val="20"/>
        </w:rPr>
        <w:t>HDL</w:t>
      </w:r>
      <w:r w:rsidR="00A87A37">
        <w:rPr>
          <w:sz w:val="20"/>
          <w:szCs w:val="20"/>
        </w:rPr>
        <w:t>-</w:t>
      </w:r>
      <w:r w:rsidR="00885E66">
        <w:rPr>
          <w:sz w:val="20"/>
          <w:szCs w:val="20"/>
        </w:rPr>
        <w:t xml:space="preserve">cholesterol, triglycerides, and </w:t>
      </w:r>
      <w:r w:rsidR="0008687C">
        <w:rPr>
          <w:sz w:val="20"/>
          <w:szCs w:val="20"/>
        </w:rPr>
        <w:t>glucose</w:t>
      </w:r>
      <w:r w:rsidR="005035E3">
        <w:rPr>
          <w:sz w:val="20"/>
          <w:szCs w:val="20"/>
        </w:rPr>
        <w:t xml:space="preserve">. </w:t>
      </w:r>
      <w:bookmarkStart w:id="49" w:name="_Hlk19977955"/>
      <w:r w:rsidR="00D238A4">
        <w:rPr>
          <w:sz w:val="20"/>
          <w:szCs w:val="20"/>
        </w:rPr>
        <w:t>As expected,</w:t>
      </w:r>
      <w:r w:rsidR="002B1C52">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281114">
        <w:rPr>
          <w:color w:val="000000"/>
          <w:sz w:val="20"/>
          <w:szCs w:val="20"/>
          <w:bdr w:val="none" w:sz="0" w:space="0" w:color="auto" w:frame="1"/>
        </w:rPr>
        <w:instrText xml:space="preserve"> ADDIN EN.CITE </w:instrText>
      </w:r>
      <w:r w:rsidR="00281114">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281114">
        <w:rPr>
          <w:color w:val="000000"/>
          <w:sz w:val="20"/>
          <w:szCs w:val="20"/>
          <w:bdr w:val="none" w:sz="0" w:space="0" w:color="auto" w:frame="1"/>
        </w:rPr>
        <w:instrText xml:space="preserve"> ADDIN EN.CITE.DATA </w:instrText>
      </w:r>
      <w:r w:rsidR="00281114">
        <w:rPr>
          <w:color w:val="000000"/>
          <w:sz w:val="20"/>
          <w:szCs w:val="20"/>
          <w:bdr w:val="none" w:sz="0" w:space="0" w:color="auto" w:frame="1"/>
        </w:rPr>
      </w:r>
      <w:r w:rsidR="00281114">
        <w:rPr>
          <w:color w:val="000000"/>
          <w:sz w:val="20"/>
          <w:szCs w:val="20"/>
          <w:bdr w:val="none" w:sz="0" w:space="0" w:color="auto" w:frame="1"/>
        </w:rPr>
        <w:fldChar w:fldCharType="end"/>
      </w:r>
      <w:r w:rsidR="002B1C52">
        <w:rPr>
          <w:color w:val="000000"/>
          <w:sz w:val="20"/>
          <w:szCs w:val="20"/>
          <w:bdr w:val="none" w:sz="0" w:space="0" w:color="auto" w:frame="1"/>
        </w:rPr>
      </w:r>
      <w:r w:rsidR="002B1C52">
        <w:rPr>
          <w:color w:val="000000"/>
          <w:sz w:val="20"/>
          <w:szCs w:val="20"/>
          <w:bdr w:val="none" w:sz="0" w:space="0" w:color="auto" w:frame="1"/>
        </w:rPr>
        <w:fldChar w:fldCharType="separate"/>
      </w:r>
      <w:r w:rsidR="00281114" w:rsidRPr="00281114">
        <w:rPr>
          <w:noProof/>
          <w:color w:val="000000"/>
          <w:sz w:val="20"/>
          <w:szCs w:val="20"/>
          <w:bdr w:val="none" w:sz="0" w:space="0" w:color="auto" w:frame="1"/>
          <w:vertAlign w:val="superscript"/>
        </w:rPr>
        <w:t>6</w:t>
      </w:r>
      <w:r w:rsidR="002B1C52">
        <w:rPr>
          <w:color w:val="000000"/>
          <w:sz w:val="20"/>
          <w:szCs w:val="20"/>
          <w:bdr w:val="none" w:sz="0" w:space="0" w:color="auto" w:frame="1"/>
        </w:rPr>
        <w:fldChar w:fldCharType="end"/>
      </w:r>
      <w:r w:rsidR="00D238A4">
        <w:rPr>
          <w:sz w:val="20"/>
          <w:szCs w:val="20"/>
        </w:rPr>
        <w:t xml:space="preserve"> c</w:t>
      </w:r>
      <w:r w:rsidR="00076F8D">
        <w:rPr>
          <w:sz w:val="20"/>
          <w:szCs w:val="20"/>
        </w:rPr>
        <w:t>lozapine and olanzapine</w:t>
      </w:r>
      <w:r w:rsidR="00C624E1">
        <w:rPr>
          <w:sz w:val="20"/>
          <w:szCs w:val="20"/>
        </w:rPr>
        <w:t xml:space="preserve"> </w:t>
      </w:r>
      <w:r w:rsidR="00400EFB">
        <w:rPr>
          <w:sz w:val="20"/>
          <w:szCs w:val="20"/>
        </w:rPr>
        <w:t>are</w:t>
      </w:r>
      <w:r w:rsidR="007B1088">
        <w:rPr>
          <w:sz w:val="20"/>
          <w:szCs w:val="20"/>
        </w:rPr>
        <w:t>,</w:t>
      </w:r>
      <w:r w:rsidR="00C624E1">
        <w:rPr>
          <w:sz w:val="20"/>
          <w:szCs w:val="20"/>
        </w:rPr>
        <w:t xml:space="preserve"> </w:t>
      </w:r>
      <w:r w:rsidR="00076F8D">
        <w:rPr>
          <w:sz w:val="20"/>
          <w:szCs w:val="20"/>
        </w:rPr>
        <w:t xml:space="preserve">across </w:t>
      </w:r>
      <w:r w:rsidR="007B1088">
        <w:rPr>
          <w:sz w:val="20"/>
          <w:szCs w:val="20"/>
        </w:rPr>
        <w:t xml:space="preserve">virtually </w:t>
      </w:r>
      <w:r w:rsidR="00076F8D">
        <w:rPr>
          <w:sz w:val="20"/>
          <w:szCs w:val="20"/>
        </w:rPr>
        <w:t>all parameters</w:t>
      </w:r>
      <w:r w:rsidR="007B1088">
        <w:rPr>
          <w:sz w:val="20"/>
          <w:szCs w:val="20"/>
        </w:rPr>
        <w:t>,</w:t>
      </w:r>
      <w:r w:rsidR="00076F8D">
        <w:rPr>
          <w:sz w:val="20"/>
          <w:szCs w:val="20"/>
        </w:rPr>
        <w:t xml:space="preserve"> associated with the largest degree of metabolic dysregu</w:t>
      </w:r>
      <w:r w:rsidR="007B1088">
        <w:rPr>
          <w:sz w:val="20"/>
          <w:szCs w:val="20"/>
        </w:rPr>
        <w:t xml:space="preserve">lation. </w:t>
      </w:r>
      <w:bookmarkEnd w:id="49"/>
      <w:r w:rsidR="00D238A4">
        <w:rPr>
          <w:sz w:val="20"/>
          <w:szCs w:val="20"/>
        </w:rPr>
        <w:t>However, f</w:t>
      </w:r>
      <w:r w:rsidR="0099109D">
        <w:rPr>
          <w:sz w:val="20"/>
          <w:szCs w:val="20"/>
        </w:rPr>
        <w:t xml:space="preserve">or </w:t>
      </w:r>
      <w:r w:rsidR="008F240C">
        <w:rPr>
          <w:sz w:val="20"/>
          <w:szCs w:val="20"/>
        </w:rPr>
        <w:t>several</w:t>
      </w:r>
      <w:r w:rsidR="00383CBA">
        <w:rPr>
          <w:sz w:val="20"/>
          <w:szCs w:val="20"/>
        </w:rPr>
        <w:t xml:space="preserve"> </w:t>
      </w:r>
      <w:r w:rsidR="00EC380C">
        <w:rPr>
          <w:sz w:val="20"/>
          <w:szCs w:val="20"/>
        </w:rPr>
        <w:t xml:space="preserve">antipsychotics </w:t>
      </w:r>
      <w:r w:rsidR="0099109D">
        <w:rPr>
          <w:sz w:val="20"/>
          <w:szCs w:val="20"/>
        </w:rPr>
        <w:t>we did not find evidence of an effect v</w:t>
      </w:r>
      <w:r w:rsidR="00504700">
        <w:rPr>
          <w:sz w:val="20"/>
          <w:szCs w:val="20"/>
        </w:rPr>
        <w:t>ersus</w:t>
      </w:r>
      <w:r w:rsidR="008E1741">
        <w:rPr>
          <w:sz w:val="20"/>
          <w:szCs w:val="20"/>
        </w:rPr>
        <w:t xml:space="preserve"> placebo in terms of</w:t>
      </w:r>
      <w:r w:rsidR="00EC380C">
        <w:rPr>
          <w:sz w:val="20"/>
          <w:szCs w:val="20"/>
        </w:rPr>
        <w:t xml:space="preserve"> lipid</w:t>
      </w:r>
      <w:r w:rsidR="00387BBB">
        <w:rPr>
          <w:sz w:val="20"/>
          <w:szCs w:val="20"/>
        </w:rPr>
        <w:t xml:space="preserve"> </w:t>
      </w:r>
      <w:r w:rsidR="008E1741">
        <w:rPr>
          <w:sz w:val="20"/>
          <w:szCs w:val="20"/>
        </w:rPr>
        <w:t>or</w:t>
      </w:r>
      <w:r w:rsidR="00387BBB">
        <w:rPr>
          <w:sz w:val="20"/>
          <w:szCs w:val="20"/>
        </w:rPr>
        <w:t xml:space="preserve"> </w:t>
      </w:r>
      <w:r w:rsidR="00EC380C">
        <w:rPr>
          <w:sz w:val="20"/>
          <w:szCs w:val="20"/>
        </w:rPr>
        <w:t xml:space="preserve">glucose </w:t>
      </w:r>
      <w:r w:rsidR="008E1741">
        <w:rPr>
          <w:sz w:val="20"/>
          <w:szCs w:val="20"/>
        </w:rPr>
        <w:t>measures</w:t>
      </w:r>
      <w:bookmarkStart w:id="50" w:name="_Hlk20395845"/>
      <w:r w:rsidR="0099109D">
        <w:rPr>
          <w:sz w:val="20"/>
          <w:szCs w:val="20"/>
        </w:rPr>
        <w:t xml:space="preserve">. </w:t>
      </w:r>
      <w:r w:rsidR="00D238A4">
        <w:rPr>
          <w:sz w:val="20"/>
          <w:szCs w:val="20"/>
        </w:rPr>
        <w:t xml:space="preserve">Interestingly, </w:t>
      </w:r>
      <w:bookmarkStart w:id="51" w:name="_Hlk19978217"/>
      <w:r w:rsidR="00D238A4">
        <w:rPr>
          <w:sz w:val="20"/>
          <w:szCs w:val="20"/>
        </w:rPr>
        <w:t>s</w:t>
      </w:r>
      <w:r w:rsidR="0099109D">
        <w:rPr>
          <w:sz w:val="20"/>
          <w:szCs w:val="20"/>
        </w:rPr>
        <w:t>ome of the drugs were shown to p</w:t>
      </w:r>
      <w:r w:rsidR="008E1741">
        <w:rPr>
          <w:sz w:val="20"/>
          <w:szCs w:val="20"/>
        </w:rPr>
        <w:t>erform better than placebo on some metabolic measures</w:t>
      </w:r>
      <w:r w:rsidR="00D238A4">
        <w:rPr>
          <w:sz w:val="20"/>
          <w:szCs w:val="20"/>
        </w:rPr>
        <w:t>: for instance</w:t>
      </w:r>
      <w:r w:rsidR="003406A8">
        <w:rPr>
          <w:sz w:val="20"/>
          <w:szCs w:val="20"/>
        </w:rPr>
        <w:t>,</w:t>
      </w:r>
      <w:r w:rsidR="00387BBB">
        <w:rPr>
          <w:sz w:val="20"/>
          <w:szCs w:val="20"/>
        </w:rPr>
        <w:t xml:space="preserve"> </w:t>
      </w:r>
      <w:r w:rsidR="00D238A4">
        <w:rPr>
          <w:sz w:val="20"/>
          <w:szCs w:val="20"/>
        </w:rPr>
        <w:t xml:space="preserve">when </w:t>
      </w:r>
      <w:r w:rsidR="002646C3">
        <w:rPr>
          <w:sz w:val="20"/>
          <w:szCs w:val="20"/>
        </w:rPr>
        <w:t>compared with placebo,</w:t>
      </w:r>
      <w:r w:rsidR="00387BBB">
        <w:rPr>
          <w:sz w:val="20"/>
          <w:szCs w:val="20"/>
        </w:rPr>
        <w:t xml:space="preserve"> </w:t>
      </w:r>
      <w:r w:rsidR="001A307D">
        <w:rPr>
          <w:sz w:val="20"/>
          <w:szCs w:val="20"/>
        </w:rPr>
        <w:t xml:space="preserve">lurasidone </w:t>
      </w:r>
      <w:r w:rsidR="0099109D">
        <w:rPr>
          <w:sz w:val="20"/>
          <w:szCs w:val="20"/>
        </w:rPr>
        <w:t xml:space="preserve">led to </w:t>
      </w:r>
      <w:r w:rsidR="001A307D">
        <w:rPr>
          <w:sz w:val="20"/>
          <w:szCs w:val="20"/>
        </w:rPr>
        <w:t>reductions in glucose</w:t>
      </w:r>
      <w:r w:rsidR="00933985">
        <w:rPr>
          <w:sz w:val="20"/>
          <w:szCs w:val="20"/>
        </w:rPr>
        <w:t xml:space="preserve">, </w:t>
      </w:r>
      <w:proofErr w:type="spellStart"/>
      <w:r w:rsidR="00387BBB">
        <w:rPr>
          <w:sz w:val="20"/>
          <w:szCs w:val="20"/>
        </w:rPr>
        <w:t>cariprazine</w:t>
      </w:r>
      <w:proofErr w:type="spellEnd"/>
      <w:r w:rsidR="00387BBB">
        <w:rPr>
          <w:sz w:val="20"/>
          <w:szCs w:val="20"/>
        </w:rPr>
        <w:t xml:space="preserve"> with reductions in LDL-</w:t>
      </w:r>
      <w:r w:rsidR="002646C3">
        <w:rPr>
          <w:sz w:val="20"/>
          <w:szCs w:val="20"/>
        </w:rPr>
        <w:t xml:space="preserve">cholesterol, </w:t>
      </w:r>
      <w:r w:rsidR="00933985">
        <w:rPr>
          <w:sz w:val="20"/>
          <w:szCs w:val="20"/>
        </w:rPr>
        <w:t xml:space="preserve">and </w:t>
      </w:r>
      <w:r w:rsidR="002646C3">
        <w:rPr>
          <w:sz w:val="20"/>
          <w:szCs w:val="20"/>
        </w:rPr>
        <w:t xml:space="preserve">aripiprazole and </w:t>
      </w:r>
      <w:r w:rsidR="00C15B93">
        <w:rPr>
          <w:sz w:val="20"/>
          <w:szCs w:val="20"/>
        </w:rPr>
        <w:t>b</w:t>
      </w:r>
      <w:r w:rsidR="002646C3">
        <w:rPr>
          <w:sz w:val="20"/>
          <w:szCs w:val="20"/>
        </w:rPr>
        <w:t>rexpiprazole with increases in HDL-cholesterol</w:t>
      </w:r>
      <w:bookmarkEnd w:id="51"/>
      <w:r w:rsidR="002646C3">
        <w:rPr>
          <w:sz w:val="20"/>
          <w:szCs w:val="20"/>
        </w:rPr>
        <w:t xml:space="preserve">. </w:t>
      </w:r>
      <w:bookmarkEnd w:id="50"/>
      <w:r w:rsidR="002B1C52">
        <w:rPr>
          <w:sz w:val="20"/>
          <w:szCs w:val="20"/>
        </w:rPr>
        <w:t>O</w:t>
      </w:r>
      <w:r w:rsidR="002B1C52">
        <w:rPr>
          <w:color w:val="000000"/>
          <w:sz w:val="20"/>
          <w:szCs w:val="20"/>
          <w:bdr w:val="none" w:sz="0" w:space="0" w:color="auto" w:frame="1"/>
        </w:rPr>
        <w:t xml:space="preserve">ur </w:t>
      </w:r>
      <w:r w:rsidR="006A6AFA">
        <w:rPr>
          <w:color w:val="000000"/>
          <w:sz w:val="20"/>
          <w:szCs w:val="20"/>
          <w:bdr w:val="none" w:sz="0" w:space="0" w:color="auto" w:frame="1"/>
        </w:rPr>
        <w:t>meta-analysis is the first to examine predictors of antipsychotic-induced metabolic change.</w:t>
      </w:r>
      <w:r w:rsidR="002B1C52">
        <w:rPr>
          <w:color w:val="000000"/>
          <w:sz w:val="20"/>
          <w:szCs w:val="20"/>
          <w:bdr w:val="none" w:sz="0" w:space="0" w:color="auto" w:frame="1"/>
        </w:rPr>
        <w:t xml:space="preserve"> </w:t>
      </w:r>
      <w:bookmarkStart w:id="52" w:name="_Hlk19976824"/>
      <w:r w:rsidR="002B1C52">
        <w:rPr>
          <w:color w:val="000000"/>
          <w:sz w:val="20"/>
          <w:szCs w:val="20"/>
          <w:bdr w:val="none" w:sz="0" w:space="0" w:color="auto" w:frame="1"/>
        </w:rPr>
        <w:t>W</w:t>
      </w:r>
      <w:r w:rsidR="002B1C52">
        <w:rPr>
          <w:sz w:val="20"/>
          <w:szCs w:val="20"/>
        </w:rPr>
        <w:t>e found that baseline body</w:t>
      </w:r>
      <w:r w:rsidR="00973749">
        <w:rPr>
          <w:sz w:val="20"/>
          <w:szCs w:val="20"/>
        </w:rPr>
        <w:t>-</w:t>
      </w:r>
      <w:r w:rsidR="002B1C52">
        <w:rPr>
          <w:sz w:val="20"/>
          <w:szCs w:val="20"/>
        </w:rPr>
        <w:t>weight, male gender, and non-Caucasian ethnicity predict greater vulnerability to antipsychotic-induced metabolic dysregulation</w:t>
      </w:r>
      <w:r w:rsidR="00BD4D5B">
        <w:rPr>
          <w:sz w:val="20"/>
          <w:szCs w:val="20"/>
        </w:rPr>
        <w:t>,</w:t>
      </w:r>
      <w:r w:rsidR="00C354DC">
        <w:rPr>
          <w:sz w:val="20"/>
          <w:szCs w:val="20"/>
        </w:rPr>
        <w:t xml:space="preserve"> </w:t>
      </w:r>
      <w:r w:rsidR="00C354DC" w:rsidRPr="006C258A">
        <w:rPr>
          <w:sz w:val="20"/>
          <w:szCs w:val="20"/>
        </w:rPr>
        <w:t>suggesting overlap between risk-factors for metabolic disease in the general population and in antipsychotic-induced metabolic disease. We did not however observe a relationship between baseline weight and magnitude of antipsychotic-induced weight gain, as observed in some but not all previous studies;</w:t>
      </w:r>
      <w:r w:rsidR="00C354DC" w:rsidRPr="006C258A">
        <w:rPr>
          <w:sz w:val="20"/>
          <w:szCs w:val="20"/>
        </w:rPr>
        <w:fldChar w:fldCharType="begin">
          <w:fldData xml:space="preserve">PEVuZE5vdGU+PENpdGU+PEF1dGhvcj5NYW51PC9BdXRob3I+PFllYXI+MjAxNTwvWWVhcj48UmVj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</w:fldData>
        </w:fldChar>
      </w:r>
      <w:r w:rsidR="00C354DC" w:rsidRPr="006C258A">
        <w:rPr>
          <w:sz w:val="20"/>
          <w:szCs w:val="20"/>
        </w:rPr>
        <w:instrText xml:space="preserve"> ADDIN EN.CITE </w:instrText>
      </w:r>
      <w:r w:rsidR="00C354DC" w:rsidRPr="006C258A">
        <w:rPr>
          <w:sz w:val="20"/>
          <w:szCs w:val="20"/>
        </w:rPr>
        <w:fldChar w:fldCharType="begin">
          <w:fldData xml:space="preserve">PEVuZE5vdGU+PENpdGU+PEF1dGhvcj5NYW51PC9BdXRob3I+PFllYXI+MjAxNTwvWWVhcj48UmVj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</w:fldData>
        </w:fldChar>
      </w:r>
      <w:r w:rsidR="00C354DC" w:rsidRPr="006C258A">
        <w:rPr>
          <w:sz w:val="20"/>
          <w:szCs w:val="20"/>
        </w:rPr>
        <w:instrText xml:space="preserve"> ADDIN EN.CITE.DATA </w:instrText>
      </w:r>
      <w:r w:rsidR="00C354DC" w:rsidRPr="006C258A">
        <w:rPr>
          <w:sz w:val="20"/>
          <w:szCs w:val="20"/>
        </w:rPr>
      </w:r>
      <w:r w:rsidR="00C354DC" w:rsidRPr="006C258A">
        <w:rPr>
          <w:sz w:val="20"/>
          <w:szCs w:val="20"/>
        </w:rPr>
        <w:fldChar w:fldCharType="end"/>
      </w:r>
      <w:r w:rsidR="00C354DC" w:rsidRPr="006C258A">
        <w:rPr>
          <w:sz w:val="20"/>
          <w:szCs w:val="20"/>
        </w:rPr>
      </w:r>
      <w:r w:rsidR="00C354DC" w:rsidRPr="006C258A">
        <w:rPr>
          <w:sz w:val="20"/>
          <w:szCs w:val="20"/>
        </w:rPr>
        <w:fldChar w:fldCharType="separate"/>
      </w:r>
      <w:r w:rsidR="00C354DC" w:rsidRPr="006C258A">
        <w:rPr>
          <w:noProof/>
          <w:sz w:val="20"/>
          <w:szCs w:val="20"/>
          <w:vertAlign w:val="superscript"/>
        </w:rPr>
        <w:t>33</w:t>
      </w:r>
      <w:r w:rsidR="00C354DC" w:rsidRPr="006C258A">
        <w:rPr>
          <w:sz w:val="20"/>
          <w:szCs w:val="20"/>
        </w:rPr>
        <w:fldChar w:fldCharType="end"/>
      </w:r>
      <w:r w:rsidR="00BD4D5B" w:rsidRPr="006C258A">
        <w:rPr>
          <w:sz w:val="20"/>
          <w:szCs w:val="20"/>
        </w:rPr>
        <w:t xml:space="preserve"> </w:t>
      </w:r>
      <w:bookmarkStart w:id="53" w:name="_Hlk20395220"/>
      <w:bookmarkEnd w:id="52"/>
      <w:r w:rsidR="00921793" w:rsidRPr="006C258A">
        <w:rPr>
          <w:sz w:val="20"/>
          <w:szCs w:val="20"/>
        </w:rPr>
        <w:t>t</w:t>
      </w:r>
      <w:r w:rsidR="00487A1F" w:rsidRPr="006C258A">
        <w:rPr>
          <w:sz w:val="20"/>
          <w:szCs w:val="20"/>
        </w:rPr>
        <w:t xml:space="preserve">he discrepancies between our results with some of those previously documented may be a consequence of the large sample size utilised in our study, and the restriction of our analyses to randomised controlled trials of acute treatment (with previous studies examining weight gain over prolonged time-periods </w:t>
      </w:r>
      <w:r w:rsidR="002C595A" w:rsidRPr="006C258A">
        <w:rPr>
          <w:sz w:val="20"/>
          <w:szCs w:val="20"/>
        </w:rPr>
        <w:t>of</w:t>
      </w:r>
      <w:r w:rsidR="00487A1F" w:rsidRPr="006C258A">
        <w:rPr>
          <w:sz w:val="20"/>
          <w:szCs w:val="20"/>
        </w:rPr>
        <w:t xml:space="preserve"> up to 3-years).</w:t>
      </w:r>
      <w:r w:rsidR="00487A1F" w:rsidRPr="006C258A">
        <w:rPr>
          <w:sz w:val="20"/>
          <w:szCs w:val="20"/>
        </w:rPr>
        <w:fldChar w:fldCharType="begin">
          <w:fldData xml:space="preserve">PEVuZE5vdGU+PENpdGU+PEF1dGhvcj5NYW51PC9BdXRob3I+PFllYXI+MjAxNTwvWWVhcj48UmVj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</w:fldData>
        </w:fldChar>
      </w:r>
      <w:r w:rsidR="00487A1F" w:rsidRPr="006C258A">
        <w:rPr>
          <w:sz w:val="20"/>
          <w:szCs w:val="20"/>
        </w:rPr>
        <w:instrText xml:space="preserve"> ADDIN EN.CITE </w:instrText>
      </w:r>
      <w:r w:rsidR="00487A1F" w:rsidRPr="006C258A">
        <w:rPr>
          <w:sz w:val="20"/>
          <w:szCs w:val="20"/>
        </w:rPr>
        <w:fldChar w:fldCharType="begin">
          <w:fldData xml:space="preserve">PEVuZE5vdGU+PENpdGU+PEF1dGhvcj5NYW51PC9BdXRob3I+PFllYXI+MjAxNTwvWWVhcj48UmVj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</w:fldData>
        </w:fldChar>
      </w:r>
      <w:r w:rsidR="00487A1F" w:rsidRPr="006C258A">
        <w:rPr>
          <w:sz w:val="20"/>
          <w:szCs w:val="20"/>
        </w:rPr>
        <w:instrText xml:space="preserve"> ADDIN EN.CITE.DATA </w:instrText>
      </w:r>
      <w:r w:rsidR="00487A1F" w:rsidRPr="006C258A">
        <w:rPr>
          <w:sz w:val="20"/>
          <w:szCs w:val="20"/>
        </w:rPr>
      </w:r>
      <w:r w:rsidR="00487A1F" w:rsidRPr="006C258A">
        <w:rPr>
          <w:sz w:val="20"/>
          <w:szCs w:val="20"/>
        </w:rPr>
        <w:fldChar w:fldCharType="end"/>
      </w:r>
      <w:r w:rsidR="00487A1F" w:rsidRPr="006C258A">
        <w:rPr>
          <w:sz w:val="20"/>
          <w:szCs w:val="20"/>
        </w:rPr>
      </w:r>
      <w:r w:rsidR="00487A1F" w:rsidRPr="006C258A">
        <w:rPr>
          <w:sz w:val="20"/>
          <w:szCs w:val="20"/>
        </w:rPr>
        <w:fldChar w:fldCharType="separate"/>
      </w:r>
      <w:r w:rsidR="00487A1F" w:rsidRPr="006C258A">
        <w:rPr>
          <w:noProof/>
          <w:sz w:val="20"/>
          <w:szCs w:val="20"/>
          <w:vertAlign w:val="superscript"/>
        </w:rPr>
        <w:t>33</w:t>
      </w:r>
      <w:r w:rsidR="00487A1F" w:rsidRPr="006C258A">
        <w:rPr>
          <w:sz w:val="20"/>
          <w:szCs w:val="20"/>
        </w:rPr>
        <w:fldChar w:fldCharType="end"/>
      </w:r>
      <w:r w:rsidR="00487A1F" w:rsidRPr="00487A1F">
        <w:rPr>
          <w:sz w:val="20"/>
          <w:szCs w:val="20"/>
        </w:rPr>
        <w:t xml:space="preserve">  </w:t>
      </w:r>
      <w:r w:rsidR="002B1C52" w:rsidRPr="00BD4D5B">
        <w:rPr>
          <w:sz w:val="20"/>
          <w:szCs w:val="20"/>
        </w:rPr>
        <w:t>We</w:t>
      </w:r>
      <w:r w:rsidR="002B1C52">
        <w:rPr>
          <w:sz w:val="20"/>
          <w:szCs w:val="20"/>
        </w:rPr>
        <w:t xml:space="preserve"> also showed that improvements in </w:t>
      </w:r>
      <w:r w:rsidR="00E25304">
        <w:rPr>
          <w:sz w:val="20"/>
          <w:szCs w:val="20"/>
        </w:rPr>
        <w:t>total</w:t>
      </w:r>
      <w:r w:rsidR="000357CE">
        <w:rPr>
          <w:sz w:val="20"/>
          <w:szCs w:val="20"/>
        </w:rPr>
        <w:t>-</w:t>
      </w:r>
      <w:r w:rsidR="002B1C52">
        <w:rPr>
          <w:sz w:val="20"/>
          <w:szCs w:val="20"/>
        </w:rPr>
        <w:t>symptom severity are associated with increases in weight, BMI, total</w:t>
      </w:r>
      <w:r w:rsidR="000357CE">
        <w:rPr>
          <w:sz w:val="20"/>
          <w:szCs w:val="20"/>
        </w:rPr>
        <w:t>-</w:t>
      </w:r>
      <w:r w:rsidR="002B1C52">
        <w:rPr>
          <w:sz w:val="20"/>
          <w:szCs w:val="20"/>
        </w:rPr>
        <w:t>cholesterol and LDL</w:t>
      </w:r>
      <w:r w:rsidR="0034314E">
        <w:rPr>
          <w:sz w:val="20"/>
          <w:szCs w:val="20"/>
        </w:rPr>
        <w:t>-</w:t>
      </w:r>
      <w:r w:rsidR="002B1C52">
        <w:rPr>
          <w:sz w:val="20"/>
          <w:szCs w:val="20"/>
        </w:rPr>
        <w:t>cholesterol levels</w:t>
      </w:r>
      <w:r w:rsidR="00C80ABD">
        <w:rPr>
          <w:sz w:val="20"/>
          <w:szCs w:val="20"/>
        </w:rPr>
        <w:t>, and decreases in HDL cholesterol levels</w:t>
      </w:r>
      <w:r w:rsidR="00E245A3" w:rsidRPr="006C258A">
        <w:rPr>
          <w:sz w:val="20"/>
          <w:szCs w:val="20"/>
        </w:rPr>
        <w:t xml:space="preserve">, </w:t>
      </w:r>
      <w:r w:rsidR="00D8084E" w:rsidRPr="006C258A">
        <w:rPr>
          <w:sz w:val="20"/>
          <w:szCs w:val="20"/>
        </w:rPr>
        <w:t xml:space="preserve">suggesting that the most efficacious antipsychotics are associated with greatest metabolic disturbance. An alternative explanation is that metabolic side effects of antipsychotics are similar and that our findings reflect medication compliance, with poor medication concordance in some subjects resulting in a </w:t>
      </w:r>
      <w:r w:rsidR="00D8084E" w:rsidRPr="006C258A">
        <w:rPr>
          <w:rFonts w:cs="Helvetica"/>
          <w:color w:val="201F1E"/>
          <w:sz w:val="20"/>
          <w:szCs w:val="20"/>
          <w:shd w:val="clear" w:color="auto" w:fill="FFFFFF"/>
        </w:rPr>
        <w:t>reduction in drug efficacy but also fewer metabolic side effect</w:t>
      </w:r>
      <w:r w:rsidR="00D8084E" w:rsidRPr="004E5F86">
        <w:rPr>
          <w:rFonts w:cs="Helvetica"/>
          <w:color w:val="201F1E"/>
          <w:sz w:val="20"/>
          <w:szCs w:val="20"/>
          <w:shd w:val="clear" w:color="auto" w:fill="FFFFFF"/>
        </w:rPr>
        <w:t>s</w:t>
      </w:r>
      <w:r w:rsidR="000D1B24" w:rsidRPr="004E5F86">
        <w:rPr>
          <w:rFonts w:cs="Helvetica"/>
          <w:i/>
          <w:color w:val="201F1E"/>
          <w:sz w:val="20"/>
          <w:szCs w:val="20"/>
          <w:shd w:val="clear" w:color="auto" w:fill="FFFFFF"/>
        </w:rPr>
        <w:t xml:space="preserve">. </w:t>
      </w:r>
      <w:r w:rsidR="000D1B24" w:rsidRPr="004E5F86">
        <w:rPr>
          <w:rFonts w:cs="Helvetica"/>
          <w:color w:val="201F1E"/>
          <w:sz w:val="20"/>
          <w:szCs w:val="20"/>
          <w:shd w:val="clear" w:color="auto" w:fill="FFFFFF"/>
        </w:rPr>
        <w:t>If this hypothesis were correct, it would suggest that previous trial reports of relatively reduced metabolic side</w:t>
      </w:r>
      <w:r w:rsidR="00D82897">
        <w:rPr>
          <w:rFonts w:cs="Helvetica"/>
          <w:color w:val="201F1E"/>
          <w:sz w:val="20"/>
          <w:szCs w:val="20"/>
          <w:shd w:val="clear" w:color="auto" w:fill="FFFFFF"/>
        </w:rPr>
        <w:t>-</w:t>
      </w:r>
      <w:r w:rsidR="000D1B24" w:rsidRPr="004E5F86">
        <w:rPr>
          <w:rFonts w:cs="Helvetica"/>
          <w:color w:val="201F1E"/>
          <w:sz w:val="20"/>
          <w:szCs w:val="20"/>
          <w:shd w:val="clear" w:color="auto" w:fill="FFFFFF"/>
        </w:rPr>
        <w:t>effects of some antipsychotic treatments such as aripiprazole were not due to the pharmacological properties of the drug, rather the fact that patients did not take the treatment.</w:t>
      </w:r>
      <w:r w:rsidR="000D1B24">
        <w:rPr>
          <w:rFonts w:cs="Helvetica"/>
          <w:color w:val="201F1E"/>
          <w:sz w:val="20"/>
          <w:szCs w:val="20"/>
          <w:shd w:val="clear" w:color="auto" w:fill="FFFFFF"/>
        </w:rPr>
        <w:t xml:space="preserve"> </w:t>
      </w:r>
      <w:r w:rsidR="00D8084E" w:rsidRPr="006C258A">
        <w:rPr>
          <w:rFonts w:cs="Helvetica"/>
          <w:color w:val="201F1E"/>
          <w:sz w:val="20"/>
          <w:szCs w:val="20"/>
          <w:shd w:val="clear" w:color="auto" w:fill="FFFFFF"/>
        </w:rPr>
        <w:t xml:space="preserve">However, when we examined data examining metabolic changes with aripiprazole where concordance was assured via use of long acting injectable formulation, glucose and lipid alterations with aripiprazole-treatment were no different from placebo-treatment, </w:t>
      </w:r>
      <w:r w:rsidR="0008117B" w:rsidRPr="006C258A">
        <w:rPr>
          <w:rFonts w:cs="Helvetica"/>
          <w:color w:val="201F1E"/>
          <w:sz w:val="20"/>
          <w:szCs w:val="20"/>
          <w:shd w:val="clear" w:color="auto" w:fill="FFFFFF"/>
        </w:rPr>
        <w:t>generally i</w:t>
      </w:r>
      <w:r w:rsidR="00D8084E" w:rsidRPr="006C258A">
        <w:rPr>
          <w:rFonts w:cs="Helvetica"/>
          <w:color w:val="201F1E"/>
          <w:sz w:val="20"/>
          <w:szCs w:val="20"/>
          <w:shd w:val="clear" w:color="auto" w:fill="FFFFFF"/>
        </w:rPr>
        <w:t>n keeping with our NMA findings.</w:t>
      </w:r>
      <w:r w:rsidR="00D8084E" w:rsidRPr="006C258A">
        <w:rPr>
          <w:rFonts w:cs="Helvetica"/>
          <w:color w:val="201F1E"/>
          <w:sz w:val="20"/>
          <w:szCs w:val="20"/>
          <w:shd w:val="clear" w:color="auto" w:fill="FFFFFF"/>
        </w:rPr>
        <w:fldChar w:fldCharType="begin">
          <w:fldData xml:space="preserve">PEVuZE5vdGU+PENpdGU+PEF1dGhvcj5OYXNyYWxsYWg8L0F1dGhvcj48WWVhcj4yMDE2PC9ZZWFy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</w:fldData>
        </w:fldChar>
      </w:r>
      <w:r w:rsidR="00D8084E" w:rsidRPr="006C258A">
        <w:rPr>
          <w:rFonts w:cs="Helvetica"/>
          <w:color w:val="201F1E"/>
          <w:sz w:val="20"/>
          <w:szCs w:val="20"/>
          <w:shd w:val="clear" w:color="auto" w:fill="FFFFFF"/>
        </w:rPr>
        <w:instrText xml:space="preserve"> ADDIN EN.CITE </w:instrText>
      </w:r>
      <w:r w:rsidR="00D8084E" w:rsidRPr="006C258A">
        <w:rPr>
          <w:rFonts w:cs="Helvetica"/>
          <w:color w:val="201F1E"/>
          <w:sz w:val="20"/>
          <w:szCs w:val="20"/>
          <w:shd w:val="clear" w:color="auto" w:fill="FFFFFF"/>
        </w:rPr>
        <w:fldChar w:fldCharType="begin">
          <w:fldData xml:space="preserve">PEVuZE5vdGU+PENpdGU+PEF1dGhvcj5OYXNyYWxsYWg8L0F1dGhvcj48WWVhcj4yMDE2PC9ZZWFy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</w:fldData>
        </w:fldChar>
      </w:r>
      <w:r w:rsidR="00D8084E" w:rsidRPr="006C258A">
        <w:rPr>
          <w:rFonts w:cs="Helvetica"/>
          <w:color w:val="201F1E"/>
          <w:sz w:val="20"/>
          <w:szCs w:val="20"/>
          <w:shd w:val="clear" w:color="auto" w:fill="FFFFFF"/>
        </w:rPr>
        <w:instrText xml:space="preserve"> ADDIN EN.CITE.DATA </w:instrText>
      </w:r>
      <w:r w:rsidR="00D8084E" w:rsidRPr="006C258A">
        <w:rPr>
          <w:rFonts w:cs="Helvetica"/>
          <w:color w:val="201F1E"/>
          <w:sz w:val="20"/>
          <w:szCs w:val="20"/>
          <w:shd w:val="clear" w:color="auto" w:fill="FFFFFF"/>
        </w:rPr>
      </w:r>
      <w:r w:rsidR="00D8084E" w:rsidRPr="006C258A">
        <w:rPr>
          <w:rFonts w:cs="Helvetica"/>
          <w:color w:val="201F1E"/>
          <w:sz w:val="20"/>
          <w:szCs w:val="20"/>
          <w:shd w:val="clear" w:color="auto" w:fill="FFFFFF"/>
        </w:rPr>
        <w:fldChar w:fldCharType="end"/>
      </w:r>
      <w:r w:rsidR="00D8084E" w:rsidRPr="006C258A">
        <w:rPr>
          <w:rFonts w:cs="Helvetica"/>
          <w:color w:val="201F1E"/>
          <w:sz w:val="20"/>
          <w:szCs w:val="20"/>
          <w:shd w:val="clear" w:color="auto" w:fill="FFFFFF"/>
        </w:rPr>
      </w:r>
      <w:r w:rsidR="00D8084E" w:rsidRPr="006C258A">
        <w:rPr>
          <w:rFonts w:cs="Helvetica"/>
          <w:color w:val="201F1E"/>
          <w:sz w:val="20"/>
          <w:szCs w:val="20"/>
          <w:shd w:val="clear" w:color="auto" w:fill="FFFFFF"/>
        </w:rPr>
        <w:fldChar w:fldCharType="separate"/>
      </w:r>
      <w:r w:rsidR="00D8084E" w:rsidRPr="006C258A">
        <w:rPr>
          <w:rFonts w:cs="Helvetica"/>
          <w:noProof/>
          <w:color w:val="201F1E"/>
          <w:sz w:val="20"/>
          <w:szCs w:val="20"/>
          <w:shd w:val="clear" w:color="auto" w:fill="FFFFFF"/>
          <w:vertAlign w:val="superscript"/>
        </w:rPr>
        <w:t>34</w:t>
      </w:r>
      <w:r w:rsidR="00D8084E" w:rsidRPr="006C258A">
        <w:rPr>
          <w:rFonts w:cs="Helvetica"/>
          <w:color w:val="201F1E"/>
          <w:sz w:val="20"/>
          <w:szCs w:val="20"/>
          <w:shd w:val="clear" w:color="auto" w:fill="FFFFFF"/>
        </w:rPr>
        <w:fldChar w:fldCharType="end"/>
      </w:r>
      <w:r w:rsidR="00D8084E" w:rsidRPr="006C258A">
        <w:rPr>
          <w:rFonts w:cs="Helvetica"/>
          <w:color w:val="201F1E"/>
          <w:sz w:val="20"/>
          <w:szCs w:val="20"/>
          <w:shd w:val="clear" w:color="auto" w:fill="FFFFFF"/>
        </w:rPr>
        <w:t xml:space="preserve"> Furthermore, degree of </w:t>
      </w:r>
      <w:r w:rsidR="00EB6094" w:rsidRPr="006C258A">
        <w:rPr>
          <w:rFonts w:cs="Helvetica"/>
          <w:color w:val="201F1E"/>
          <w:sz w:val="20"/>
          <w:szCs w:val="20"/>
          <w:shd w:val="clear" w:color="auto" w:fill="FFFFFF"/>
        </w:rPr>
        <w:t xml:space="preserve">metabolic </w:t>
      </w:r>
      <w:r w:rsidR="00D8084E" w:rsidRPr="006C258A">
        <w:rPr>
          <w:rFonts w:cs="Helvetica"/>
          <w:color w:val="201F1E"/>
          <w:sz w:val="20"/>
          <w:szCs w:val="20"/>
          <w:shd w:val="clear" w:color="auto" w:fill="FFFFFF"/>
        </w:rPr>
        <w:t>dysregulation ha</w:t>
      </w:r>
      <w:r w:rsidR="00EB6094" w:rsidRPr="006C258A">
        <w:rPr>
          <w:rFonts w:cs="Helvetica"/>
          <w:color w:val="201F1E"/>
          <w:sz w:val="20"/>
          <w:szCs w:val="20"/>
          <w:shd w:val="clear" w:color="auto" w:fill="FFFFFF"/>
        </w:rPr>
        <w:t xml:space="preserve">s been </w:t>
      </w:r>
      <w:r w:rsidR="00D8084E" w:rsidRPr="006C258A">
        <w:rPr>
          <w:rFonts w:cs="Helvetica"/>
          <w:color w:val="201F1E"/>
          <w:sz w:val="20"/>
          <w:szCs w:val="20"/>
          <w:shd w:val="clear" w:color="auto" w:fill="FFFFFF"/>
        </w:rPr>
        <w:t>shown to be markedly different between antipsychotics in preclinical studies.</w:t>
      </w:r>
      <w:r w:rsidR="00D8084E" w:rsidRPr="006C258A">
        <w:rPr>
          <w:rFonts w:cs="Helvetica"/>
          <w:color w:val="201F1E"/>
          <w:sz w:val="20"/>
          <w:szCs w:val="20"/>
          <w:shd w:val="clear" w:color="auto" w:fill="FFFFFF"/>
        </w:rPr>
        <w:fldChar w:fldCharType="begin">
          <w:fldData xml:space="preserve">PEVuZE5vdGU+PENpdGU+PEF1dGhvcj5Cb3lkYTwvQXV0aG9yPjxZZWFyPjIwMTA8L1llYXI+PFJl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</w:fldData>
        </w:fldChar>
      </w:r>
      <w:r w:rsidR="00D8084E" w:rsidRPr="006C258A">
        <w:rPr>
          <w:rFonts w:cs="Helvetica"/>
          <w:color w:val="201F1E"/>
          <w:sz w:val="20"/>
          <w:szCs w:val="20"/>
          <w:shd w:val="clear" w:color="auto" w:fill="FFFFFF"/>
        </w:rPr>
        <w:instrText xml:space="preserve"> ADDIN EN.CITE </w:instrText>
      </w:r>
      <w:r w:rsidR="00D8084E" w:rsidRPr="006C258A">
        <w:rPr>
          <w:rFonts w:cs="Helvetica"/>
          <w:color w:val="201F1E"/>
          <w:sz w:val="20"/>
          <w:szCs w:val="20"/>
          <w:shd w:val="clear" w:color="auto" w:fill="FFFFFF"/>
        </w:rPr>
        <w:fldChar w:fldCharType="begin">
          <w:fldData xml:space="preserve">PEVuZE5vdGU+PENpdGU+PEF1dGhvcj5Cb3lkYTwvQXV0aG9yPjxZZWFyPjIwMTA8L1llYXI+PFJl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</w:fldData>
        </w:fldChar>
      </w:r>
      <w:r w:rsidR="00D8084E" w:rsidRPr="006C258A">
        <w:rPr>
          <w:rFonts w:cs="Helvetica"/>
          <w:color w:val="201F1E"/>
          <w:sz w:val="20"/>
          <w:szCs w:val="20"/>
          <w:shd w:val="clear" w:color="auto" w:fill="FFFFFF"/>
        </w:rPr>
        <w:instrText xml:space="preserve"> ADDIN EN.CITE.DATA </w:instrText>
      </w:r>
      <w:r w:rsidR="00D8084E" w:rsidRPr="006C258A">
        <w:rPr>
          <w:rFonts w:cs="Helvetica"/>
          <w:color w:val="201F1E"/>
          <w:sz w:val="20"/>
          <w:szCs w:val="20"/>
          <w:shd w:val="clear" w:color="auto" w:fill="FFFFFF"/>
        </w:rPr>
      </w:r>
      <w:r w:rsidR="00D8084E" w:rsidRPr="006C258A">
        <w:rPr>
          <w:rFonts w:cs="Helvetica"/>
          <w:color w:val="201F1E"/>
          <w:sz w:val="20"/>
          <w:szCs w:val="20"/>
          <w:shd w:val="clear" w:color="auto" w:fill="FFFFFF"/>
        </w:rPr>
        <w:fldChar w:fldCharType="end"/>
      </w:r>
      <w:r w:rsidR="00D8084E" w:rsidRPr="006C258A">
        <w:rPr>
          <w:rFonts w:cs="Helvetica"/>
          <w:color w:val="201F1E"/>
          <w:sz w:val="20"/>
          <w:szCs w:val="20"/>
          <w:shd w:val="clear" w:color="auto" w:fill="FFFFFF"/>
        </w:rPr>
      </w:r>
      <w:r w:rsidR="00D8084E" w:rsidRPr="006C258A">
        <w:rPr>
          <w:rFonts w:cs="Helvetica"/>
          <w:color w:val="201F1E"/>
          <w:sz w:val="20"/>
          <w:szCs w:val="20"/>
          <w:shd w:val="clear" w:color="auto" w:fill="FFFFFF"/>
        </w:rPr>
        <w:fldChar w:fldCharType="separate"/>
      </w:r>
      <w:r w:rsidR="00D8084E" w:rsidRPr="006C258A">
        <w:rPr>
          <w:rFonts w:cs="Helvetica"/>
          <w:noProof/>
          <w:color w:val="201F1E"/>
          <w:sz w:val="20"/>
          <w:szCs w:val="20"/>
          <w:shd w:val="clear" w:color="auto" w:fill="FFFFFF"/>
          <w:vertAlign w:val="superscript"/>
        </w:rPr>
        <w:t>35</w:t>
      </w:r>
      <w:r w:rsidR="00D8084E" w:rsidRPr="006C258A">
        <w:rPr>
          <w:rFonts w:cs="Helvetica"/>
          <w:color w:val="201F1E"/>
          <w:sz w:val="20"/>
          <w:szCs w:val="20"/>
          <w:shd w:val="clear" w:color="auto" w:fill="FFFFFF"/>
        </w:rPr>
        <w:fldChar w:fldCharType="end"/>
      </w:r>
      <w:r w:rsidR="00D8084E" w:rsidRPr="006C258A">
        <w:rPr>
          <w:rFonts w:cs="Helvetica"/>
          <w:color w:val="201F1E"/>
          <w:sz w:val="20"/>
          <w:szCs w:val="20"/>
          <w:shd w:val="clear" w:color="auto" w:fill="FFFFFF"/>
        </w:rPr>
        <w:t xml:space="preserve">  Our results are also in line </w:t>
      </w:r>
      <w:r w:rsidR="00D8084E" w:rsidRPr="006C258A">
        <w:rPr>
          <w:rFonts w:cs="Helvetica"/>
          <w:color w:val="201F1E"/>
          <w:sz w:val="20"/>
          <w:szCs w:val="20"/>
          <w:shd w:val="clear" w:color="auto" w:fill="FFFFFF"/>
        </w:rPr>
        <w:lastRenderedPageBreak/>
        <w:t>with the outcomes of previous studies suggesting that more efficacious antipsychotics such as olanzapine and clozapine are generally associated with weight gain,</w:t>
      </w:r>
      <w:r w:rsidR="00D8084E" w:rsidRPr="006C258A">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D8084E" w:rsidRPr="006C258A">
        <w:rPr>
          <w:color w:val="000000"/>
          <w:sz w:val="20"/>
          <w:szCs w:val="20"/>
          <w:bdr w:val="none" w:sz="0" w:space="0" w:color="auto" w:frame="1"/>
        </w:rPr>
        <w:instrText xml:space="preserve"> ADDIN EN.CITE </w:instrText>
      </w:r>
      <w:r w:rsidR="00D8084E" w:rsidRPr="006C258A">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D8084E" w:rsidRPr="006C258A">
        <w:rPr>
          <w:color w:val="000000"/>
          <w:sz w:val="20"/>
          <w:szCs w:val="20"/>
          <w:bdr w:val="none" w:sz="0" w:space="0" w:color="auto" w:frame="1"/>
        </w:rPr>
        <w:instrText xml:space="preserve"> ADDIN EN.CITE.DATA </w:instrText>
      </w:r>
      <w:r w:rsidR="00D8084E" w:rsidRPr="006C258A">
        <w:rPr>
          <w:color w:val="000000"/>
          <w:sz w:val="20"/>
          <w:szCs w:val="20"/>
          <w:bdr w:val="none" w:sz="0" w:space="0" w:color="auto" w:frame="1"/>
        </w:rPr>
      </w:r>
      <w:r w:rsidR="00D8084E" w:rsidRPr="006C258A">
        <w:rPr>
          <w:color w:val="000000"/>
          <w:sz w:val="20"/>
          <w:szCs w:val="20"/>
          <w:bdr w:val="none" w:sz="0" w:space="0" w:color="auto" w:frame="1"/>
        </w:rPr>
        <w:fldChar w:fldCharType="end"/>
      </w:r>
      <w:r w:rsidR="00D8084E" w:rsidRPr="006C258A">
        <w:rPr>
          <w:color w:val="000000"/>
          <w:sz w:val="20"/>
          <w:szCs w:val="20"/>
          <w:bdr w:val="none" w:sz="0" w:space="0" w:color="auto" w:frame="1"/>
        </w:rPr>
      </w:r>
      <w:r w:rsidR="00D8084E" w:rsidRPr="006C258A">
        <w:rPr>
          <w:color w:val="000000"/>
          <w:sz w:val="20"/>
          <w:szCs w:val="20"/>
          <w:bdr w:val="none" w:sz="0" w:space="0" w:color="auto" w:frame="1"/>
        </w:rPr>
        <w:fldChar w:fldCharType="separate"/>
      </w:r>
      <w:r w:rsidR="00D8084E" w:rsidRPr="006C258A">
        <w:rPr>
          <w:noProof/>
          <w:color w:val="000000"/>
          <w:sz w:val="20"/>
          <w:szCs w:val="20"/>
          <w:bdr w:val="none" w:sz="0" w:space="0" w:color="auto" w:frame="1"/>
          <w:vertAlign w:val="superscript"/>
        </w:rPr>
        <w:t>6</w:t>
      </w:r>
      <w:r w:rsidR="00D8084E" w:rsidRPr="006C258A">
        <w:rPr>
          <w:color w:val="000000"/>
          <w:sz w:val="20"/>
          <w:szCs w:val="20"/>
          <w:bdr w:val="none" w:sz="0" w:space="0" w:color="auto" w:frame="1"/>
        </w:rPr>
        <w:fldChar w:fldCharType="end"/>
      </w:r>
      <w:r w:rsidR="00D8084E" w:rsidRPr="006C258A">
        <w:rPr>
          <w:color w:val="000000"/>
          <w:sz w:val="20"/>
          <w:szCs w:val="20"/>
          <w:bdr w:val="none" w:sz="0" w:space="0" w:color="auto" w:frame="1"/>
        </w:rPr>
        <w:t xml:space="preserve"> and </w:t>
      </w:r>
      <w:r w:rsidR="00D8084E" w:rsidRPr="006C258A">
        <w:rPr>
          <w:sz w:val="20"/>
          <w:szCs w:val="20"/>
        </w:rPr>
        <w:t>for both BMI and weight, our findings agree with the results from previous cohort studies regarding magnitude and direction of association.</w:t>
      </w:r>
      <w:r w:rsidR="00D8084E" w:rsidRPr="006C258A">
        <w:rPr>
          <w:sz w:val="20"/>
          <w:szCs w:val="20"/>
        </w:rPr>
        <w:fldChar w:fldCharType="begin">
          <w:fldData xml:space="preserve">PEVuZE5vdGU+PENpdGU+PEF1dGhvcj5IZXJtZXM8L0F1dGhvcj48WWVhcj4yMDExPC9ZZWFyPjxS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gmYW1wO0FOPTIwMTEtMDkyMzEtMDI5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=
</w:fldData>
        </w:fldChar>
      </w:r>
      <w:r w:rsidR="00D8084E" w:rsidRPr="006C258A">
        <w:rPr>
          <w:sz w:val="20"/>
          <w:szCs w:val="20"/>
        </w:rPr>
        <w:instrText xml:space="preserve"> ADDIN EN.CITE </w:instrText>
      </w:r>
      <w:r w:rsidR="00D8084E" w:rsidRPr="006C258A">
        <w:rPr>
          <w:sz w:val="20"/>
          <w:szCs w:val="20"/>
        </w:rPr>
        <w:fldChar w:fldCharType="begin">
          <w:fldData xml:space="preserve">PEVuZE5vdGU+PENpdGU+PEF1dGhvcj5IZXJtZXM8L0F1dGhvcj48WWVhcj4yMDExPC9ZZWFyPjxS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gmYW1wO0FOPTIwMTEtMDkyMzEtMDI5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=
</w:fldData>
        </w:fldChar>
      </w:r>
      <w:r w:rsidR="00D8084E" w:rsidRPr="006C258A">
        <w:rPr>
          <w:sz w:val="20"/>
          <w:szCs w:val="20"/>
        </w:rPr>
        <w:instrText xml:space="preserve"> ADDIN EN.CITE.DATA </w:instrText>
      </w:r>
      <w:r w:rsidR="00D8084E" w:rsidRPr="006C258A">
        <w:rPr>
          <w:sz w:val="20"/>
          <w:szCs w:val="20"/>
        </w:rPr>
      </w:r>
      <w:r w:rsidR="00D8084E" w:rsidRPr="006C258A">
        <w:rPr>
          <w:sz w:val="20"/>
          <w:szCs w:val="20"/>
        </w:rPr>
        <w:fldChar w:fldCharType="end"/>
      </w:r>
      <w:r w:rsidR="00D8084E" w:rsidRPr="006C258A">
        <w:rPr>
          <w:sz w:val="20"/>
          <w:szCs w:val="20"/>
        </w:rPr>
      </w:r>
      <w:r w:rsidR="00D8084E" w:rsidRPr="006C258A">
        <w:rPr>
          <w:sz w:val="20"/>
          <w:szCs w:val="20"/>
        </w:rPr>
        <w:fldChar w:fldCharType="separate"/>
      </w:r>
      <w:r w:rsidR="00D8084E" w:rsidRPr="006C258A">
        <w:rPr>
          <w:noProof/>
          <w:sz w:val="20"/>
          <w:szCs w:val="20"/>
          <w:vertAlign w:val="superscript"/>
        </w:rPr>
        <w:t>7-9</w:t>
      </w:r>
      <w:r w:rsidR="00D8084E" w:rsidRPr="006C258A">
        <w:rPr>
          <w:sz w:val="20"/>
          <w:szCs w:val="20"/>
        </w:rPr>
        <w:fldChar w:fldCharType="end"/>
      </w:r>
      <w:r w:rsidR="00D8084E" w:rsidRPr="006C258A">
        <w:rPr>
          <w:sz w:val="20"/>
          <w:szCs w:val="20"/>
        </w:rPr>
        <w:t xml:space="preserve"> Our findings do not mean that metabolic disturbance is a requirement for efficacy, but do highlight that those drugs that are most efficacious tend to have the broadest pharmacology, and metabolic effects may be due to off-target actions.</w:t>
      </w:r>
      <w:bookmarkEnd w:id="53"/>
    </w:p>
    <w:bookmarkEnd w:id="26"/>
    <w:p w14:paraId="0F762D68" w14:textId="224925F4" w:rsidR="00544918" w:rsidRDefault="0042698D" w:rsidP="00544918">
      <w:pPr>
        <w:spacing w:line="480" w:lineRule="auto"/>
        <w:jc w:val="both"/>
        <w:rPr>
          <w:b/>
          <w:sz w:val="24"/>
          <w:szCs w:val="24"/>
        </w:rPr>
      </w:pPr>
      <w:r>
        <w:rPr>
          <w:sz w:val="20"/>
          <w:szCs w:val="20"/>
        </w:rPr>
        <w:t xml:space="preserve">We employed strict inclusion criteria to obtain a homogenous </w:t>
      </w:r>
      <w:r w:rsidRPr="001D7125">
        <w:rPr>
          <w:sz w:val="20"/>
          <w:szCs w:val="20"/>
        </w:rPr>
        <w:t>sample</w:t>
      </w:r>
      <w:r w:rsidR="00B14958" w:rsidRPr="001D7125">
        <w:rPr>
          <w:sz w:val="20"/>
          <w:szCs w:val="20"/>
        </w:rPr>
        <w:t xml:space="preserve">. </w:t>
      </w:r>
      <w:r w:rsidR="00044614" w:rsidRPr="001D7125">
        <w:rPr>
          <w:sz w:val="20"/>
          <w:szCs w:val="20"/>
        </w:rPr>
        <w:t>There</w:t>
      </w:r>
      <w:r w:rsidR="00044614">
        <w:rPr>
          <w:sz w:val="20"/>
          <w:szCs w:val="20"/>
        </w:rPr>
        <w:t xml:space="preserve"> was no evidence </w:t>
      </w:r>
      <w:r w:rsidR="00353EBF">
        <w:rPr>
          <w:sz w:val="20"/>
          <w:szCs w:val="20"/>
        </w:rPr>
        <w:t>of</w:t>
      </w:r>
      <w:r w:rsidR="00044614">
        <w:rPr>
          <w:sz w:val="20"/>
          <w:szCs w:val="20"/>
        </w:rPr>
        <w:t xml:space="preserve"> i</w:t>
      </w:r>
      <w:r w:rsidR="00544918">
        <w:rPr>
          <w:sz w:val="20"/>
          <w:szCs w:val="20"/>
        </w:rPr>
        <w:t>nconsistency</w:t>
      </w:r>
      <w:r w:rsidR="00B14958">
        <w:rPr>
          <w:sz w:val="20"/>
          <w:szCs w:val="20"/>
        </w:rPr>
        <w:t xml:space="preserve"> for NMA</w:t>
      </w:r>
      <w:r w:rsidR="003E5F6A">
        <w:rPr>
          <w:sz w:val="20"/>
          <w:szCs w:val="20"/>
        </w:rPr>
        <w:t>s</w:t>
      </w:r>
      <w:r w:rsidR="00B14958">
        <w:rPr>
          <w:sz w:val="20"/>
          <w:szCs w:val="20"/>
        </w:rPr>
        <w:t xml:space="preserve"> examining change in BMI</w:t>
      </w:r>
      <w:r w:rsidR="0028018C">
        <w:rPr>
          <w:sz w:val="20"/>
          <w:szCs w:val="20"/>
        </w:rPr>
        <w:t xml:space="preserve">, </w:t>
      </w:r>
      <w:r w:rsidR="00B14958">
        <w:rPr>
          <w:sz w:val="20"/>
          <w:szCs w:val="20"/>
        </w:rPr>
        <w:t>LDL-cholesterol</w:t>
      </w:r>
      <w:r w:rsidR="00D852D7">
        <w:rPr>
          <w:sz w:val="20"/>
          <w:szCs w:val="20"/>
        </w:rPr>
        <w:t>,</w:t>
      </w:r>
      <w:r w:rsidR="0028018C">
        <w:rPr>
          <w:sz w:val="20"/>
          <w:szCs w:val="20"/>
        </w:rPr>
        <w:t xml:space="preserve"> and HDL-cholesterol,</w:t>
      </w:r>
      <w:r w:rsidR="00D852D7">
        <w:rPr>
          <w:sz w:val="20"/>
          <w:szCs w:val="20"/>
        </w:rPr>
        <w:t xml:space="preserve"> supporting the robustness of these outcomes. However, </w:t>
      </w:r>
      <w:r w:rsidR="0028018C">
        <w:rPr>
          <w:sz w:val="20"/>
          <w:szCs w:val="20"/>
        </w:rPr>
        <w:t>there were</w:t>
      </w:r>
      <w:r w:rsidR="000E3942">
        <w:rPr>
          <w:sz w:val="20"/>
          <w:szCs w:val="20"/>
        </w:rPr>
        <w:t xml:space="preserve"> </w:t>
      </w:r>
      <w:r w:rsidR="0027760D">
        <w:rPr>
          <w:sz w:val="20"/>
          <w:szCs w:val="20"/>
        </w:rPr>
        <w:t xml:space="preserve">some concerns regarding </w:t>
      </w:r>
      <w:r w:rsidR="00544918">
        <w:rPr>
          <w:sz w:val="20"/>
          <w:szCs w:val="20"/>
        </w:rPr>
        <w:t xml:space="preserve">inconsistency </w:t>
      </w:r>
      <w:r w:rsidR="000E3942">
        <w:rPr>
          <w:sz w:val="20"/>
          <w:szCs w:val="20"/>
        </w:rPr>
        <w:t xml:space="preserve">in </w:t>
      </w:r>
      <w:r w:rsidR="0028018C">
        <w:rPr>
          <w:sz w:val="20"/>
          <w:szCs w:val="20"/>
        </w:rPr>
        <w:t>the NMAs of triglycerides and glucose, and more important concerns for the NMA of weight</w:t>
      </w:r>
      <w:r w:rsidR="001F5D19">
        <w:rPr>
          <w:sz w:val="20"/>
          <w:szCs w:val="20"/>
        </w:rPr>
        <w:t xml:space="preserve">. </w:t>
      </w:r>
      <w:r w:rsidR="0028018C">
        <w:rPr>
          <w:sz w:val="20"/>
          <w:szCs w:val="20"/>
        </w:rPr>
        <w:t>T</w:t>
      </w:r>
      <w:r w:rsidR="001F5D19">
        <w:rPr>
          <w:sz w:val="20"/>
          <w:szCs w:val="20"/>
        </w:rPr>
        <w:t xml:space="preserve">hese NMAs showed evidence of global inconsistency, although </w:t>
      </w:r>
      <w:r w:rsidR="00D13164">
        <w:rPr>
          <w:sz w:val="20"/>
          <w:szCs w:val="20"/>
        </w:rPr>
        <w:t>only a small number of local ‘hot spots’ of inconsistency</w:t>
      </w:r>
      <w:bookmarkStart w:id="54" w:name="_Hlk19900532"/>
      <w:r w:rsidR="00D13164">
        <w:rPr>
          <w:sz w:val="20"/>
          <w:szCs w:val="20"/>
        </w:rPr>
        <w:t>.</w:t>
      </w:r>
      <w:r w:rsidR="007136BE">
        <w:rPr>
          <w:sz w:val="20"/>
          <w:szCs w:val="20"/>
        </w:rPr>
        <w:t xml:space="preserve"> </w:t>
      </w:r>
      <w:r w:rsidR="007136BE" w:rsidRPr="005B39F1">
        <w:rPr>
          <w:sz w:val="20"/>
          <w:szCs w:val="20"/>
        </w:rPr>
        <w:t xml:space="preserve">Inconsistency may have been secondary to </w:t>
      </w:r>
      <w:r w:rsidR="005B39F1" w:rsidRPr="005B39F1">
        <w:rPr>
          <w:sz w:val="20"/>
          <w:szCs w:val="20"/>
        </w:rPr>
        <w:t xml:space="preserve">imbalances in the distribution of </w:t>
      </w:r>
      <w:r w:rsidR="005B39F1">
        <w:rPr>
          <w:sz w:val="20"/>
          <w:szCs w:val="20"/>
        </w:rPr>
        <w:t>some effect-</w:t>
      </w:r>
      <w:r w:rsidR="005B39F1" w:rsidRPr="005B39F1">
        <w:rPr>
          <w:sz w:val="20"/>
          <w:szCs w:val="20"/>
        </w:rPr>
        <w:t>modifiers</w:t>
      </w:r>
      <w:r w:rsidR="005B39F1">
        <w:rPr>
          <w:sz w:val="20"/>
          <w:szCs w:val="20"/>
        </w:rPr>
        <w:t xml:space="preserve"> observed</w:t>
      </w:r>
      <w:r w:rsidR="00C03CD5">
        <w:rPr>
          <w:sz w:val="20"/>
          <w:szCs w:val="20"/>
        </w:rPr>
        <w:t xml:space="preserve"> across comparisons</w:t>
      </w:r>
      <w:r w:rsidR="005B39F1" w:rsidRPr="005B39F1">
        <w:rPr>
          <w:sz w:val="20"/>
          <w:szCs w:val="20"/>
        </w:rPr>
        <w:t>, and SSE-PB that were noted in pairwise meta-analyses.</w:t>
      </w:r>
      <w:r w:rsidR="005B39F1">
        <w:rPr>
          <w:sz w:val="20"/>
          <w:szCs w:val="20"/>
        </w:rPr>
        <w:t xml:space="preserve"> </w:t>
      </w:r>
      <w:bookmarkEnd w:id="54"/>
      <w:r w:rsidR="005C2F68">
        <w:rPr>
          <w:sz w:val="20"/>
          <w:szCs w:val="20"/>
        </w:rPr>
        <w:t xml:space="preserve">Only a small proportion of studies </w:t>
      </w:r>
      <w:r w:rsidR="006903EA">
        <w:rPr>
          <w:sz w:val="20"/>
          <w:szCs w:val="20"/>
        </w:rPr>
        <w:t xml:space="preserve">(16%) </w:t>
      </w:r>
      <w:r w:rsidR="00F11424">
        <w:rPr>
          <w:sz w:val="20"/>
          <w:szCs w:val="20"/>
        </w:rPr>
        <w:t>show</w:t>
      </w:r>
      <w:r w:rsidR="006A2400">
        <w:rPr>
          <w:sz w:val="20"/>
          <w:szCs w:val="20"/>
        </w:rPr>
        <w:t>ed no</w:t>
      </w:r>
      <w:r w:rsidR="00F11424">
        <w:rPr>
          <w:sz w:val="20"/>
          <w:szCs w:val="20"/>
        </w:rPr>
        <w:t xml:space="preserve"> </w:t>
      </w:r>
      <w:r w:rsidR="005C2F68">
        <w:rPr>
          <w:sz w:val="20"/>
          <w:szCs w:val="20"/>
        </w:rPr>
        <w:t xml:space="preserve">evidence of bias, and </w:t>
      </w:r>
      <w:r w:rsidR="00D13164">
        <w:rPr>
          <w:sz w:val="20"/>
          <w:szCs w:val="20"/>
        </w:rPr>
        <w:t xml:space="preserve">confidence </w:t>
      </w:r>
      <w:r w:rsidR="007431C7">
        <w:rPr>
          <w:sz w:val="20"/>
          <w:szCs w:val="20"/>
        </w:rPr>
        <w:t xml:space="preserve">in the evidence of the comparisons across all parameters was low/very low </w:t>
      </w:r>
      <w:r w:rsidR="00763C15">
        <w:rPr>
          <w:sz w:val="20"/>
          <w:szCs w:val="20"/>
        </w:rPr>
        <w:t>for</w:t>
      </w:r>
      <w:r w:rsidR="007431C7">
        <w:rPr>
          <w:sz w:val="20"/>
          <w:szCs w:val="20"/>
        </w:rPr>
        <w:t xml:space="preserve"> 50-100%</w:t>
      </w:r>
      <w:r w:rsidR="00763C15">
        <w:rPr>
          <w:sz w:val="20"/>
          <w:szCs w:val="20"/>
        </w:rPr>
        <w:t xml:space="preserve"> of treatment comparisons. Of note, the most recent</w:t>
      </w:r>
      <w:r w:rsidR="00A23A35">
        <w:rPr>
          <w:sz w:val="20"/>
          <w:szCs w:val="20"/>
        </w:rPr>
        <w:t xml:space="preserve"> and largest</w:t>
      </w:r>
      <w:r w:rsidR="00763C15">
        <w:rPr>
          <w:sz w:val="20"/>
          <w:szCs w:val="20"/>
        </w:rPr>
        <w:t xml:space="preserve"> NMA examining comparative treatment</w:t>
      </w:r>
      <w:r w:rsidR="00DD34E1">
        <w:rPr>
          <w:sz w:val="20"/>
          <w:szCs w:val="20"/>
        </w:rPr>
        <w:t>-</w:t>
      </w:r>
      <w:r w:rsidR="00763C15">
        <w:rPr>
          <w:sz w:val="20"/>
          <w:szCs w:val="20"/>
        </w:rPr>
        <w:t>efficacy of different antipsychotics</w:t>
      </w:r>
      <w:r w:rsidR="003E5F6A">
        <w:rPr>
          <w:sz w:val="20"/>
          <w:szCs w:val="20"/>
        </w:rPr>
        <w:t xml:space="preserve"> </w:t>
      </w:r>
      <w:r w:rsidR="002C3663">
        <w:rPr>
          <w:sz w:val="20"/>
          <w:szCs w:val="20"/>
        </w:rPr>
        <w:t xml:space="preserve">identified </w:t>
      </w:r>
      <w:r w:rsidR="0028018C">
        <w:rPr>
          <w:sz w:val="20"/>
          <w:szCs w:val="20"/>
        </w:rPr>
        <w:t>the same issue</w:t>
      </w:r>
      <w:r w:rsidR="003E5F6A">
        <w:rPr>
          <w:sz w:val="20"/>
          <w:szCs w:val="20"/>
        </w:rPr>
        <w:t xml:space="preserve">, </w:t>
      </w:r>
      <w:r w:rsidR="00063678">
        <w:rPr>
          <w:sz w:val="20"/>
          <w:szCs w:val="20"/>
        </w:rPr>
        <w:t xml:space="preserve">with </w:t>
      </w:r>
      <w:r w:rsidR="0054574E">
        <w:rPr>
          <w:sz w:val="20"/>
          <w:szCs w:val="20"/>
        </w:rPr>
        <w:t>confidence of outcomes for</w:t>
      </w:r>
      <w:r w:rsidR="00763C15">
        <w:rPr>
          <w:sz w:val="20"/>
          <w:szCs w:val="20"/>
        </w:rPr>
        <w:t xml:space="preserve"> </w:t>
      </w:r>
      <w:r w:rsidR="0054574E">
        <w:rPr>
          <w:sz w:val="20"/>
          <w:szCs w:val="20"/>
        </w:rPr>
        <w:t>75% of treatment</w:t>
      </w:r>
      <w:r w:rsidR="00014C76">
        <w:rPr>
          <w:sz w:val="20"/>
          <w:szCs w:val="20"/>
        </w:rPr>
        <w:t>-</w:t>
      </w:r>
      <w:r w:rsidR="0054574E">
        <w:rPr>
          <w:sz w:val="20"/>
          <w:szCs w:val="20"/>
        </w:rPr>
        <w:t xml:space="preserve">comparisons </w:t>
      </w:r>
      <w:r w:rsidR="00063678">
        <w:rPr>
          <w:sz w:val="20"/>
          <w:szCs w:val="20"/>
        </w:rPr>
        <w:t xml:space="preserve">regarded </w:t>
      </w:r>
      <w:r w:rsidR="0054574E">
        <w:rPr>
          <w:sz w:val="20"/>
          <w:szCs w:val="20"/>
        </w:rPr>
        <w:t>as low/very low.</w:t>
      </w:r>
      <w:r w:rsidR="00F87F24">
        <w:rPr>
          <w:sz w:val="20"/>
          <w:szCs w:val="20"/>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0955EC">
        <w:rPr>
          <w:sz w:val="20"/>
          <w:szCs w:val="20"/>
        </w:rPr>
        <w:instrText xml:space="preserve"> ADDIN EN.CITE </w:instrText>
      </w:r>
      <w:r w:rsidR="000955EC">
        <w:rPr>
          <w:sz w:val="20"/>
          <w:szCs w:val="20"/>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0955EC">
        <w:rPr>
          <w:sz w:val="20"/>
          <w:szCs w:val="20"/>
        </w:rPr>
        <w:instrText xml:space="preserve"> ADDIN EN.CITE.DATA </w:instrText>
      </w:r>
      <w:r w:rsidR="000955EC">
        <w:rPr>
          <w:sz w:val="20"/>
          <w:szCs w:val="20"/>
        </w:rPr>
      </w:r>
      <w:r w:rsidR="000955EC">
        <w:rPr>
          <w:sz w:val="20"/>
          <w:szCs w:val="20"/>
        </w:rPr>
        <w:fldChar w:fldCharType="end"/>
      </w:r>
      <w:r w:rsidR="00F87F24">
        <w:rPr>
          <w:sz w:val="20"/>
          <w:szCs w:val="20"/>
        </w:rPr>
      </w:r>
      <w:r w:rsidR="00F87F24">
        <w:rPr>
          <w:sz w:val="20"/>
          <w:szCs w:val="20"/>
        </w:rPr>
        <w:fldChar w:fldCharType="separate"/>
      </w:r>
      <w:r w:rsidR="000955EC" w:rsidRPr="000955EC">
        <w:rPr>
          <w:noProof/>
          <w:sz w:val="20"/>
          <w:szCs w:val="20"/>
          <w:vertAlign w:val="superscript"/>
        </w:rPr>
        <w:t>6</w:t>
      </w:r>
      <w:r w:rsidR="00F87F24">
        <w:rPr>
          <w:sz w:val="20"/>
          <w:szCs w:val="20"/>
        </w:rPr>
        <w:fldChar w:fldCharType="end"/>
      </w:r>
      <w:r w:rsidR="00F87F24" w:rsidRPr="00F87F24">
        <w:rPr>
          <w:noProof/>
          <w:color w:val="000000"/>
          <w:sz w:val="20"/>
          <w:szCs w:val="20"/>
          <w:bdr w:val="none" w:sz="0" w:space="0" w:color="auto" w:frame="1"/>
          <w:vertAlign w:val="superscript"/>
        </w:rPr>
        <w:t xml:space="preserve"> </w:t>
      </w:r>
      <w:r w:rsidR="002C3663">
        <w:rPr>
          <w:sz w:val="20"/>
          <w:szCs w:val="20"/>
        </w:rPr>
        <w:t>However, o</w:t>
      </w:r>
      <w:r w:rsidR="00544918">
        <w:rPr>
          <w:sz w:val="20"/>
          <w:szCs w:val="20"/>
        </w:rPr>
        <w:t>ur sensitivity analyses excluding patients with FEP, treatment</w:t>
      </w:r>
      <w:r w:rsidR="00EF5583">
        <w:rPr>
          <w:sz w:val="20"/>
          <w:szCs w:val="20"/>
        </w:rPr>
        <w:t>-</w:t>
      </w:r>
      <w:r w:rsidR="00544918">
        <w:rPr>
          <w:sz w:val="20"/>
          <w:szCs w:val="20"/>
        </w:rPr>
        <w:t>resistant psychosis, older adults</w:t>
      </w:r>
      <w:r w:rsidR="00262B95">
        <w:rPr>
          <w:sz w:val="20"/>
          <w:szCs w:val="20"/>
        </w:rPr>
        <w:t>, and low quality studies</w:t>
      </w:r>
      <w:r w:rsidR="00544918">
        <w:rPr>
          <w:sz w:val="20"/>
          <w:szCs w:val="20"/>
        </w:rPr>
        <w:t xml:space="preserve"> found </w:t>
      </w:r>
      <w:r w:rsidR="000E3942">
        <w:rPr>
          <w:sz w:val="20"/>
          <w:szCs w:val="20"/>
        </w:rPr>
        <w:t xml:space="preserve">similar </w:t>
      </w:r>
      <w:r w:rsidR="00544918">
        <w:rPr>
          <w:sz w:val="20"/>
          <w:szCs w:val="20"/>
        </w:rPr>
        <w:t>results</w:t>
      </w:r>
      <w:r w:rsidR="0056017D">
        <w:rPr>
          <w:sz w:val="20"/>
          <w:szCs w:val="20"/>
        </w:rPr>
        <w:t xml:space="preserve"> </w:t>
      </w:r>
      <w:r w:rsidR="002C3663">
        <w:rPr>
          <w:sz w:val="20"/>
          <w:szCs w:val="20"/>
        </w:rPr>
        <w:t xml:space="preserve">to the overall findings, </w:t>
      </w:r>
      <w:r w:rsidR="000B7790">
        <w:rPr>
          <w:sz w:val="20"/>
          <w:szCs w:val="20"/>
        </w:rPr>
        <w:t>and measures of inconsistency were</w:t>
      </w:r>
      <w:r w:rsidR="00262B95">
        <w:rPr>
          <w:sz w:val="20"/>
          <w:szCs w:val="20"/>
        </w:rPr>
        <w:t xml:space="preserve"> largely</w:t>
      </w:r>
      <w:r w:rsidR="000B7790">
        <w:rPr>
          <w:sz w:val="20"/>
          <w:szCs w:val="20"/>
        </w:rPr>
        <w:t xml:space="preserve"> unchanged</w:t>
      </w:r>
      <w:r w:rsidR="00BF0004">
        <w:rPr>
          <w:sz w:val="20"/>
          <w:szCs w:val="20"/>
        </w:rPr>
        <w:t xml:space="preserve">, supporting the inclusion of these </w:t>
      </w:r>
      <w:r w:rsidR="003D1947">
        <w:rPr>
          <w:sz w:val="20"/>
          <w:szCs w:val="20"/>
        </w:rPr>
        <w:t>data</w:t>
      </w:r>
      <w:r w:rsidR="00BF0004">
        <w:rPr>
          <w:sz w:val="20"/>
          <w:szCs w:val="20"/>
        </w:rPr>
        <w:t xml:space="preserve"> in primary analyses.</w:t>
      </w:r>
      <w:r w:rsidR="00262B95" w:rsidDel="00262B95">
        <w:rPr>
          <w:sz w:val="20"/>
          <w:szCs w:val="20"/>
        </w:rPr>
        <w:t xml:space="preserve"> </w:t>
      </w:r>
    </w:p>
    <w:p w14:paraId="3FBC5A48" w14:textId="4C1CD530" w:rsidR="008B69B3" w:rsidRDefault="00F140C3" w:rsidP="003D46F4">
      <w:pPr>
        <w:spacing w:line="480" w:lineRule="auto"/>
        <w:jc w:val="both"/>
        <w:rPr>
          <w:sz w:val="20"/>
          <w:szCs w:val="20"/>
        </w:rPr>
      </w:pPr>
      <w:bookmarkStart w:id="55" w:name="_Hlk4778059"/>
      <w:bookmarkStart w:id="56" w:name="_Hlk19957082"/>
      <w:r>
        <w:rPr>
          <w:color w:val="000000"/>
          <w:sz w:val="20"/>
          <w:szCs w:val="20"/>
          <w:shd w:val="clear" w:color="auto" w:fill="FFFFFF"/>
        </w:rPr>
        <w:t xml:space="preserve">In the general population </w:t>
      </w:r>
      <w:r w:rsidR="001D6975">
        <w:rPr>
          <w:color w:val="000000"/>
          <w:sz w:val="20"/>
          <w:szCs w:val="20"/>
          <w:shd w:val="clear" w:color="auto" w:fill="FFFFFF"/>
        </w:rPr>
        <w:t>i</w:t>
      </w:r>
      <w:r w:rsidR="00090ABF">
        <w:rPr>
          <w:color w:val="000000"/>
          <w:sz w:val="20"/>
          <w:szCs w:val="20"/>
          <w:shd w:val="clear" w:color="auto" w:fill="FFFFFF"/>
        </w:rPr>
        <w:t xml:space="preserve">t has been estimated that </w:t>
      </w:r>
      <w:r w:rsidR="00CC150D">
        <w:rPr>
          <w:color w:val="000000"/>
          <w:sz w:val="20"/>
          <w:szCs w:val="20"/>
          <w:shd w:val="clear" w:color="auto" w:fill="FFFFFF"/>
        </w:rPr>
        <w:t>that for every kilogram</w:t>
      </w:r>
      <w:r w:rsidR="00B721F5">
        <w:rPr>
          <w:color w:val="000000"/>
          <w:sz w:val="20"/>
          <w:szCs w:val="20"/>
          <w:shd w:val="clear" w:color="auto" w:fill="FFFFFF"/>
        </w:rPr>
        <w:t xml:space="preserve"> </w:t>
      </w:r>
      <w:r w:rsidR="00CC150D">
        <w:rPr>
          <w:color w:val="000000"/>
          <w:sz w:val="20"/>
          <w:szCs w:val="20"/>
          <w:shd w:val="clear" w:color="auto" w:fill="FFFFFF"/>
        </w:rPr>
        <w:t>increase in body</w:t>
      </w:r>
      <w:r w:rsidR="00973749">
        <w:rPr>
          <w:color w:val="000000"/>
          <w:sz w:val="20"/>
          <w:szCs w:val="20"/>
          <w:shd w:val="clear" w:color="auto" w:fill="FFFFFF"/>
        </w:rPr>
        <w:t>-</w:t>
      </w:r>
      <w:r w:rsidR="00CC150D">
        <w:rPr>
          <w:color w:val="000000"/>
          <w:sz w:val="20"/>
          <w:szCs w:val="20"/>
          <w:shd w:val="clear" w:color="auto" w:fill="FFFFFF"/>
        </w:rPr>
        <w:t>weight, CVD risk increases by 3.1%</w:t>
      </w:r>
      <w:r w:rsidR="004A4CC5">
        <w:rPr>
          <w:color w:val="000000"/>
          <w:sz w:val="20"/>
          <w:szCs w:val="20"/>
          <w:shd w:val="clear" w:color="auto" w:fill="FFFFFF"/>
        </w:rPr>
        <w:t>,</w:t>
      </w:r>
      <w:r w:rsidR="00C81378">
        <w:rPr>
          <w:color w:val="000000"/>
          <w:sz w:val="20"/>
          <w:szCs w:val="20"/>
          <w:shd w:val="clear" w:color="auto" w:fill="FFFFFF"/>
        </w:rPr>
        <w:fldChar w:fldCharType="begin"/>
      </w:r>
      <w:r w:rsidR="00D8084E">
        <w:rPr>
          <w:color w:val="000000"/>
          <w:sz w:val="20"/>
          <w:szCs w:val="20"/>
          <w:shd w:val="clear" w:color="auto" w:fill="FFFFFF"/>
        </w:rPr>
        <w:instrText xml:space="preserve"> ADDIN EN.CITE &lt;EndNote&gt;&lt;Cite&gt;&lt;Author&gt;Willett&lt;/Author&gt;&lt;Year&gt;1995&lt;/Year&gt;&lt;RecNum&gt;10182&lt;/RecNum&gt;&lt;DisplayText&gt;&lt;style face="superscript"&gt;36&lt;/style&gt;&lt;/DisplayText&gt;&lt;record&gt;&lt;rec-number&gt;10182&lt;/rec-number&gt;&lt;foreign-keys&gt;&lt;key app="EN" db-id="edzp25s9wp029befe06xpwdbatarp2w2dw20" timestamp="1553719387"&gt;10182&lt;/key&gt;&lt;/foreign-keys&gt;&lt;ref-type name="Journal Article"&gt;17&lt;/ref-type&gt;&lt;contributors&gt;&lt;authors&gt;&lt;author&gt;Willett, W. C.&lt;/author&gt;&lt;author&gt;Manson, J. E.&lt;/author&gt;&lt;author&gt;Stampfer, M. J.&lt;/author&gt;&lt;author&gt;Colditz, G. A.&lt;/author&gt;&lt;author&gt;Rosner, B.&lt;/author&gt;&lt;author&gt;Speizer, F. E.&lt;/author&gt;&lt;author&gt;Hennekens, C. H.&lt;/author&gt;&lt;/authors&gt;&lt;/contributors&gt;&lt;auth-address&gt;Channing Laboratory, Brigham and Women&amp;apos;s Hospital, Boston, MA.&lt;/auth-address&gt;&lt;titles&gt;&lt;title&gt;Weight, weight change, and coronary heart disease in women. Risk within the &amp;apos;normal&amp;apos; weight range&lt;/title&gt;&lt;secondary-title&gt;JAMA&lt;/secondary-title&gt;&lt;/titles&gt;&lt;periodical&gt;&lt;full-title&gt;JAMA&lt;/full-title&gt;&lt;/periodical&gt;&lt;pages&gt;461-5&lt;/pages&gt;&lt;volume&gt;273&lt;/volume&gt;&lt;number&gt;6&lt;/number&gt;&lt;keywords&gt;&lt;keyword&gt;Adult&lt;/keyword&gt;&lt;keyword&gt;Body Mass Index&lt;/keyword&gt;&lt;keyword&gt;Body Weight&lt;/keyword&gt;&lt;keyword&gt;Cohort Studies&lt;/keyword&gt;&lt;keyword&gt;Coronary Disease/*epidemiology&lt;/keyword&gt;&lt;keyword&gt;Diabetes Mellitus&lt;/keyword&gt;&lt;keyword&gt;Female&lt;/keyword&gt;&lt;keyword&gt;Follow-Up Studies&lt;/keyword&gt;&lt;keyword&gt;Humans&lt;/keyword&gt;&lt;keyword&gt;Hypertension&lt;/keyword&gt;&lt;keyword&gt;Middle Aged&lt;/keyword&gt;&lt;keyword&gt;Multivariate Analysis&lt;/keyword&gt;&lt;keyword&gt;Proportional Hazards Models&lt;/keyword&gt;&lt;keyword&gt;Prospective Studies&lt;/keyword&gt;&lt;keyword&gt;Reference Values&lt;/keyword&gt;&lt;keyword&gt;Risk Factors&lt;/keyword&gt;&lt;keyword&gt;Smoking&lt;/keyword&gt;&lt;keyword&gt;*Weight Gain&lt;/keyword&gt;&lt;/keywords&gt;&lt;dates&gt;&lt;year&gt;1995&lt;/year&gt;&lt;pub-dates&gt;&lt;date&gt;Feb 8&lt;/date&gt;&lt;/pub-dates&gt;&lt;/dates&gt;&lt;isbn&gt;0098-7484 (Print)&amp;#xD;0098-7484 (Linking)&lt;/isbn&gt;&lt;accession-num&gt;7654270&lt;/accession-num&gt;&lt;urls&gt;&lt;related-urls&gt;&lt;url&gt;https://www.ncbi.nlm.nih.gov/pubmed/7654270&lt;/url&gt;&lt;/related-urls&gt;&lt;/urls&gt;&lt;/record&gt;&lt;/Cite&gt;&lt;/EndNote&gt;</w:instrText>
      </w:r>
      <w:r w:rsidR="00C81378">
        <w:rPr>
          <w:color w:val="000000"/>
          <w:sz w:val="20"/>
          <w:szCs w:val="20"/>
          <w:shd w:val="clear" w:color="auto" w:fill="FFFFFF"/>
        </w:rPr>
        <w:fldChar w:fldCharType="separate"/>
      </w:r>
      <w:r w:rsidR="00D8084E" w:rsidRPr="00D8084E">
        <w:rPr>
          <w:noProof/>
          <w:color w:val="000000"/>
          <w:sz w:val="20"/>
          <w:szCs w:val="20"/>
          <w:shd w:val="clear" w:color="auto" w:fill="FFFFFF"/>
          <w:vertAlign w:val="superscript"/>
        </w:rPr>
        <w:t>36</w:t>
      </w:r>
      <w:r w:rsidR="00C81378">
        <w:rPr>
          <w:color w:val="000000"/>
          <w:sz w:val="20"/>
          <w:szCs w:val="20"/>
          <w:shd w:val="clear" w:color="auto" w:fill="FFFFFF"/>
        </w:rPr>
        <w:fldChar w:fldCharType="end"/>
      </w:r>
      <w:r w:rsidR="004A4CC5">
        <w:rPr>
          <w:color w:val="000000"/>
          <w:sz w:val="20"/>
          <w:szCs w:val="20"/>
          <w:shd w:val="clear" w:color="auto" w:fill="FFFFFF"/>
        </w:rPr>
        <w:t xml:space="preserve"> </w:t>
      </w:r>
      <w:r w:rsidR="00EA0B65">
        <w:rPr>
          <w:color w:val="000000"/>
          <w:sz w:val="20"/>
          <w:szCs w:val="20"/>
          <w:shd w:val="clear" w:color="auto" w:fill="FFFFFF"/>
        </w:rPr>
        <w:t>and</w:t>
      </w:r>
      <w:r w:rsidR="00EE1313">
        <w:rPr>
          <w:color w:val="000000"/>
          <w:sz w:val="20"/>
          <w:szCs w:val="20"/>
          <w:shd w:val="clear" w:color="auto" w:fill="FFFFFF"/>
        </w:rPr>
        <w:t xml:space="preserve"> for</w:t>
      </w:r>
      <w:r w:rsidR="00566A02">
        <w:rPr>
          <w:color w:val="000000"/>
          <w:sz w:val="20"/>
          <w:szCs w:val="20"/>
          <w:shd w:val="clear" w:color="auto" w:fill="FFFFFF"/>
        </w:rPr>
        <w:t xml:space="preserve"> </w:t>
      </w:r>
      <w:r w:rsidR="00A57033">
        <w:rPr>
          <w:color w:val="000000"/>
          <w:sz w:val="20"/>
          <w:szCs w:val="20"/>
          <w:shd w:val="clear" w:color="auto" w:fill="FFFFFF"/>
        </w:rPr>
        <w:t>every k</w:t>
      </w:r>
      <w:r w:rsidR="00B721F5">
        <w:rPr>
          <w:color w:val="000000"/>
          <w:sz w:val="20"/>
          <w:szCs w:val="20"/>
          <w:shd w:val="clear" w:color="auto" w:fill="FFFFFF"/>
        </w:rPr>
        <w:t>g</w:t>
      </w:r>
      <w:r w:rsidR="00A57033">
        <w:rPr>
          <w:color w:val="000000"/>
          <w:sz w:val="20"/>
          <w:szCs w:val="20"/>
          <w:shd w:val="clear" w:color="auto" w:fill="FFFFFF"/>
        </w:rPr>
        <w:t>/m</w:t>
      </w:r>
      <w:r w:rsidR="00A57033" w:rsidRPr="00B049E5">
        <w:rPr>
          <w:color w:val="000000"/>
          <w:sz w:val="20"/>
          <w:szCs w:val="20"/>
          <w:shd w:val="clear" w:color="auto" w:fill="FFFFFF"/>
          <w:vertAlign w:val="superscript"/>
        </w:rPr>
        <w:t>2</w:t>
      </w:r>
      <w:r w:rsidR="00A57033">
        <w:rPr>
          <w:color w:val="000000"/>
          <w:sz w:val="20"/>
          <w:szCs w:val="20"/>
          <w:shd w:val="clear" w:color="auto" w:fill="FFFFFF"/>
        </w:rPr>
        <w:t xml:space="preserve"> increase in BMI</w:t>
      </w:r>
      <w:r w:rsidR="0046171F">
        <w:rPr>
          <w:color w:val="000000"/>
          <w:sz w:val="20"/>
          <w:szCs w:val="20"/>
          <w:shd w:val="clear" w:color="auto" w:fill="FFFFFF"/>
        </w:rPr>
        <w:t>,</w:t>
      </w:r>
      <w:r w:rsidR="00A7081B">
        <w:rPr>
          <w:color w:val="000000"/>
          <w:sz w:val="20"/>
          <w:szCs w:val="20"/>
          <w:shd w:val="clear" w:color="auto" w:fill="FFFFFF"/>
        </w:rPr>
        <w:t xml:space="preserve"> </w:t>
      </w:r>
      <w:r w:rsidR="009A0BAB">
        <w:rPr>
          <w:color w:val="000000"/>
          <w:sz w:val="20"/>
          <w:szCs w:val="20"/>
          <w:shd w:val="clear" w:color="auto" w:fill="FFFFFF"/>
        </w:rPr>
        <w:t xml:space="preserve"> </w:t>
      </w:r>
      <w:r w:rsidR="00A57033">
        <w:rPr>
          <w:color w:val="000000"/>
          <w:sz w:val="20"/>
          <w:szCs w:val="20"/>
          <w:shd w:val="clear" w:color="auto" w:fill="FFFFFF"/>
        </w:rPr>
        <w:t>risk of heart failure</w:t>
      </w:r>
      <w:r w:rsidR="00A7081B">
        <w:rPr>
          <w:color w:val="000000"/>
          <w:sz w:val="20"/>
          <w:szCs w:val="20"/>
          <w:shd w:val="clear" w:color="auto" w:fill="FFFFFF"/>
        </w:rPr>
        <w:t xml:space="preserve"> increases</w:t>
      </w:r>
      <w:r w:rsidR="00A57033">
        <w:rPr>
          <w:color w:val="000000"/>
          <w:sz w:val="20"/>
          <w:szCs w:val="20"/>
          <w:shd w:val="clear" w:color="auto" w:fill="FFFFFF"/>
        </w:rPr>
        <w:t xml:space="preserve"> by 5-7%</w:t>
      </w:r>
      <w:r w:rsidR="00E33787">
        <w:rPr>
          <w:color w:val="000000"/>
          <w:sz w:val="20"/>
          <w:szCs w:val="20"/>
          <w:shd w:val="clear" w:color="auto" w:fill="FFFFFF"/>
        </w:rPr>
        <w:fldChar w:fldCharType="begin"/>
      </w:r>
      <w:r w:rsidR="00D8084E">
        <w:rPr>
          <w:color w:val="000000"/>
          <w:sz w:val="20"/>
          <w:szCs w:val="20"/>
          <w:shd w:val="clear" w:color="auto" w:fill="FFFFFF"/>
        </w:rPr>
        <w:instrText xml:space="preserve"> ADDIN EN.CITE &lt;EndNote&gt;&lt;Cite&gt;&lt;Author&gt;Kenchaiah&lt;/Author&gt;&lt;Year&gt;2002&lt;/Year&gt;&lt;RecNum&gt;10180&lt;/RecNum&gt;&lt;DisplayText&gt;&lt;style face="superscript"&gt;37&lt;/style&gt;&lt;/DisplayText&gt;&lt;record&gt;&lt;rec-number&gt;10180&lt;/rec-number&gt;&lt;foreign-keys&gt;&lt;key app="EN" db-id="edzp25s9wp029befe06xpwdbatarp2w2dw20" timestamp="1553719289"&gt;10180&lt;/key&gt;&lt;/foreign-keys&gt;&lt;ref-type name="Journal Article"&gt;17&lt;/ref-type&gt;&lt;contributors&gt;&lt;authors&gt;&lt;author&gt;Kenchaiah, S.&lt;/author&gt;&lt;author&gt;Evans, J. C.&lt;/author&gt;&lt;author&gt;Levy, D.&lt;/author&gt;&lt;author&gt;Wilson, P. W.&lt;/author&gt;&lt;author&gt;Benjamin, E. J.&lt;/author&gt;&lt;author&gt;Larson, M. G.&lt;/author&gt;&lt;author&gt;Kannel, W. B.&lt;/author&gt;&lt;author&gt;Vasan, R. S.&lt;/author&gt;&lt;/authors&gt;&lt;/contributors&gt;&lt;auth-address&gt;Framingham Heart Study, Framingham, Mass 01702, USA.&lt;/auth-address&gt;&lt;titles&gt;&lt;title&gt;Obesity and the risk of heart failure&lt;/title&gt;&lt;secondary-title&gt;N Engl J Med&lt;/secondary-title&gt;&lt;/titles&gt;&lt;periodical&gt;&lt;full-title&gt;N Engl J Med&lt;/full-title&gt;&lt;/periodical&gt;&lt;pages&gt;305-13&lt;/pages&gt;&lt;volume&gt;347&lt;/volume&gt;&lt;number&gt;5&lt;/number&gt;&lt;keywords&gt;&lt;keyword&gt;*Body Mass Index&lt;/keyword&gt;&lt;keyword&gt;Echocardiography&lt;/keyword&gt;&lt;keyword&gt;Female&lt;/keyword&gt;&lt;keyword&gt;Heart Failure/diagnostic imaging/*etiology&lt;/keyword&gt;&lt;keyword&gt;Humans&lt;/keyword&gt;&lt;keyword&gt;Incidence&lt;/keyword&gt;&lt;keyword&gt;Longitudinal Studies&lt;/keyword&gt;&lt;keyword&gt;Male&lt;/keyword&gt;&lt;keyword&gt;Middle Aged&lt;/keyword&gt;&lt;keyword&gt;Obesity/classification/*complications&lt;/keyword&gt;&lt;keyword&gt;Proportional Hazards Models&lt;/keyword&gt;&lt;keyword&gt;Risk Factors&lt;/keyword&gt;&lt;keyword&gt;Thinness/complications&lt;/keyword&gt;&lt;/keywords&gt;&lt;dates&gt;&lt;year&gt;2002&lt;/year&gt;&lt;pub-dates&gt;&lt;date&gt;Aug 1&lt;/date&gt;&lt;/pub-dates&gt;&lt;/dates&gt;&lt;isbn&gt;1533-4406 (Electronic)&amp;#xD;0028-4793 (Linking)&lt;/isbn&gt;&lt;accession-num&gt;12151467&lt;/accession-num&gt;&lt;urls&gt;&lt;related-urls&gt;&lt;url&gt;https://www.ncbi.nlm.nih.gov/pubmed/12151467&lt;/url&gt;&lt;/related-urls&gt;&lt;/urls&gt;&lt;electronic-resource-num&gt;10.1056/NEJMoa020245&lt;/electronic-resource-num&gt;&lt;/record&gt;&lt;/Cite&gt;&lt;/EndNote&gt;</w:instrText>
      </w:r>
      <w:r w:rsidR="00E33787">
        <w:rPr>
          <w:color w:val="000000"/>
          <w:sz w:val="20"/>
          <w:szCs w:val="20"/>
          <w:shd w:val="clear" w:color="auto" w:fill="FFFFFF"/>
        </w:rPr>
        <w:fldChar w:fldCharType="separate"/>
      </w:r>
      <w:r w:rsidR="00D8084E" w:rsidRPr="00D8084E">
        <w:rPr>
          <w:noProof/>
          <w:color w:val="000000"/>
          <w:sz w:val="20"/>
          <w:szCs w:val="20"/>
          <w:shd w:val="clear" w:color="auto" w:fill="FFFFFF"/>
          <w:vertAlign w:val="superscript"/>
        </w:rPr>
        <w:t>37</w:t>
      </w:r>
      <w:r w:rsidR="00E33787">
        <w:rPr>
          <w:color w:val="000000"/>
          <w:sz w:val="20"/>
          <w:szCs w:val="20"/>
          <w:shd w:val="clear" w:color="auto" w:fill="FFFFFF"/>
        </w:rPr>
        <w:fldChar w:fldCharType="end"/>
      </w:r>
      <w:r w:rsidR="001721B3">
        <w:rPr>
          <w:color w:val="000000"/>
          <w:sz w:val="20"/>
          <w:szCs w:val="20"/>
          <w:shd w:val="clear" w:color="auto" w:fill="FFFFFF"/>
        </w:rPr>
        <w:t xml:space="preserve"> and risk of T2DM increases by 8.4%.</w:t>
      </w:r>
      <w:r w:rsidR="00A94D1B">
        <w:rPr>
          <w:color w:val="000000"/>
          <w:sz w:val="20"/>
          <w:szCs w:val="20"/>
          <w:shd w:val="clear" w:color="auto" w:fill="FFFFFF"/>
        </w:rPr>
        <w:fldChar w:fldCharType="begin">
          <w:fldData xml:space="preserve">PEVuZE5vdGU+PENpdGU+PEF1dGhvcj5Db29wZXI8L0F1dGhvcj48WWVhcj4yMDE2PC9ZZWFyPjxS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</w:fldData>
        </w:fldChar>
      </w:r>
      <w:r w:rsidR="00D8084E">
        <w:rPr>
          <w:color w:val="000000"/>
          <w:sz w:val="20"/>
          <w:szCs w:val="20"/>
          <w:shd w:val="clear" w:color="auto" w:fill="FFFFFF"/>
        </w:rPr>
        <w:instrText xml:space="preserve"> ADDIN EN.CITE </w:instrText>
      </w:r>
      <w:r w:rsidR="00D8084E">
        <w:rPr>
          <w:color w:val="000000"/>
          <w:sz w:val="20"/>
          <w:szCs w:val="20"/>
          <w:shd w:val="clear" w:color="auto" w:fill="FFFFFF"/>
        </w:rPr>
        <w:fldChar w:fldCharType="begin">
          <w:fldData xml:space="preserve">PEVuZE5vdGU+PENpdGU+PEF1dGhvcj5Db29wZXI8L0F1dGhvcj48WWVhcj4yMDE2PC9ZZWFyPjxS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</w:fldData>
        </w:fldChar>
      </w:r>
      <w:r w:rsidR="00D8084E">
        <w:rPr>
          <w:color w:val="000000"/>
          <w:sz w:val="20"/>
          <w:szCs w:val="20"/>
          <w:shd w:val="clear" w:color="auto" w:fill="FFFFFF"/>
        </w:rPr>
        <w:instrText xml:space="preserve"> ADDIN EN.CITE.DATA </w:instrText>
      </w:r>
      <w:r w:rsidR="00D8084E">
        <w:rPr>
          <w:color w:val="000000"/>
          <w:sz w:val="20"/>
          <w:szCs w:val="20"/>
          <w:shd w:val="clear" w:color="auto" w:fill="FFFFFF"/>
        </w:rPr>
      </w:r>
      <w:r w:rsidR="00D8084E">
        <w:rPr>
          <w:color w:val="000000"/>
          <w:sz w:val="20"/>
          <w:szCs w:val="20"/>
          <w:shd w:val="clear" w:color="auto" w:fill="FFFFFF"/>
        </w:rPr>
        <w:fldChar w:fldCharType="end"/>
      </w:r>
      <w:r w:rsidR="00A94D1B">
        <w:rPr>
          <w:color w:val="000000"/>
          <w:sz w:val="20"/>
          <w:szCs w:val="20"/>
          <w:shd w:val="clear" w:color="auto" w:fill="FFFFFF"/>
        </w:rPr>
      </w:r>
      <w:r w:rsidR="00A94D1B">
        <w:rPr>
          <w:color w:val="000000"/>
          <w:sz w:val="20"/>
          <w:szCs w:val="20"/>
          <w:shd w:val="clear" w:color="auto" w:fill="FFFFFF"/>
        </w:rPr>
        <w:fldChar w:fldCharType="separate"/>
      </w:r>
      <w:r w:rsidR="00D8084E" w:rsidRPr="00D8084E">
        <w:rPr>
          <w:noProof/>
          <w:color w:val="000000"/>
          <w:sz w:val="20"/>
          <w:szCs w:val="20"/>
          <w:shd w:val="clear" w:color="auto" w:fill="FFFFFF"/>
          <w:vertAlign w:val="superscript"/>
        </w:rPr>
        <w:t>38</w:t>
      </w:r>
      <w:r w:rsidR="00A94D1B">
        <w:rPr>
          <w:color w:val="000000"/>
          <w:sz w:val="20"/>
          <w:szCs w:val="20"/>
          <w:shd w:val="clear" w:color="auto" w:fill="FFFFFF"/>
        </w:rPr>
        <w:fldChar w:fldCharType="end"/>
      </w:r>
      <w:r w:rsidR="00A57033">
        <w:rPr>
          <w:color w:val="000000"/>
          <w:sz w:val="20"/>
          <w:szCs w:val="20"/>
          <w:shd w:val="clear" w:color="auto" w:fill="FFFFFF"/>
        </w:rPr>
        <w:t xml:space="preserve"> </w:t>
      </w:r>
      <w:r w:rsidR="006627B1">
        <w:rPr>
          <w:color w:val="000000"/>
          <w:sz w:val="20"/>
          <w:szCs w:val="20"/>
          <w:shd w:val="clear" w:color="auto" w:fill="FFFFFF"/>
        </w:rPr>
        <w:t>Furthermore,</w:t>
      </w:r>
      <w:r w:rsidR="00C51B53" w:rsidRPr="00021357">
        <w:rPr>
          <w:color w:val="000000"/>
          <w:sz w:val="20"/>
          <w:szCs w:val="20"/>
          <w:shd w:val="clear" w:color="auto" w:fill="FFFFFF"/>
        </w:rPr>
        <w:t xml:space="preserve"> a 1mmol/L increase in triglyceride levels corres</w:t>
      </w:r>
      <w:r w:rsidR="00C51B53" w:rsidRPr="00024156">
        <w:rPr>
          <w:color w:val="000000"/>
          <w:sz w:val="20"/>
          <w:szCs w:val="20"/>
          <w:shd w:val="clear" w:color="auto" w:fill="FFFFFF"/>
        </w:rPr>
        <w:t>ponds to a 32-76% increased risk of CVD.</w:t>
      </w:r>
      <w:r w:rsidR="00C51B53" w:rsidRPr="00D170C2">
        <w:rPr>
          <w:color w:val="000000"/>
          <w:sz w:val="20"/>
          <w:szCs w:val="20"/>
          <w:shd w:val="clear" w:color="auto" w:fill="FFFFFF"/>
        </w:rPr>
        <w:fldChar w:fldCharType="begin"/>
      </w:r>
      <w:r w:rsidR="00D8084E">
        <w:rPr>
          <w:color w:val="000000"/>
          <w:sz w:val="20"/>
          <w:szCs w:val="20"/>
          <w:shd w:val="clear" w:color="auto" w:fill="FFFFFF"/>
        </w:rPr>
        <w:instrText xml:space="preserve"> ADDIN EN.CITE &lt;EndNote&gt;&lt;Cite&gt;&lt;Author&gt;Austin&lt;/Author&gt;&lt;Year&gt;1998&lt;/Year&gt;&lt;RecNum&gt;10186&lt;/RecNum&gt;&lt;DisplayText&gt;&lt;style face="superscript"&gt;39&lt;/style&gt;&lt;/DisplayText&gt;&lt;record&gt;&lt;rec-number&gt;10186&lt;/rec-number&gt;&lt;foreign-keys&gt;&lt;key app="EN" db-id="edzp25s9wp029befe06xpwdbatarp2w2dw20" timestamp="1553720522"&gt;10186&lt;/key&gt;&lt;/foreign-keys&gt;&lt;ref-type name="Journal Article"&gt;17&lt;/ref-type&gt;&lt;contributors&gt;&lt;authors&gt;&lt;author&gt;Austin, M. A.&lt;/author&gt;&lt;author&gt;Hokanson, J. E.&lt;/author&gt;&lt;author&gt;Edwards, K. L.&lt;/author&gt;&lt;/authors&gt;&lt;/contributors&gt;&lt;auth-address&gt;Univ Washington, Sch Publ Hlth &amp;amp; Community Med, Dept Epidemiol, Seattle, WA 98195 USA&amp;#xD;Univ Washington, Sch Med, Dept Med, Div Metab Endocrinol &amp;amp; Nutr, Seattle, WA 98195 USA&lt;/auth-address&gt;&lt;titles&gt;&lt;title&gt;Hypertriglyceridemia as a cardiovascular risk factor&lt;/title&gt;&lt;secondary-title&gt;American Journal of Cardiology&lt;/secondary-title&gt;&lt;alt-title&gt;Am J Cardiol&lt;/alt-title&gt;&lt;/titles&gt;&lt;periodical&gt;&lt;full-title&gt;American Journal of Cardiology&lt;/full-title&gt;&lt;abbr-1&gt;Am J Cardiol&lt;/abbr-1&gt;&lt;/periodical&gt;&lt;alt-periodical&gt;&lt;full-title&gt;American Journal of Cardiology&lt;/full-title&gt;&lt;abbr-1&gt;Am J Cardiol&lt;/abbr-1&gt;&lt;/alt-periodical&gt;&lt;pages&gt;7b-12b&lt;/pages&gt;&lt;volume&gt;81&lt;/volume&gt;&lt;number&gt;4a&lt;/number&gt;&lt;keywords&gt;&lt;keyword&gt;coronary heart-disease&lt;/keyword&gt;&lt;keyword&gt;density-lipoprotein cholesterol&lt;/keyword&gt;&lt;keyword&gt;artery disease&lt;/keyword&gt;&lt;keyword&gt;follow-up&lt;/keyword&gt;&lt;keyword&gt;myocardial-infarction&lt;/keyword&gt;&lt;keyword&gt;plasma triglyceride&lt;/keyword&gt;&lt;keyword&gt;serum triglycerides&lt;/keyword&gt;&lt;keyword&gt;men&lt;/keyword&gt;&lt;keyword&gt;mortality&lt;/keyword&gt;&lt;keyword&gt;association&lt;/keyword&gt;&lt;/keywords&gt;&lt;dates&gt;&lt;year&gt;1998&lt;/year&gt;&lt;pub-dates&gt;&lt;date&gt;Feb 26&lt;/date&gt;&lt;/pub-dates&gt;&lt;/dates&gt;&lt;isbn&gt;0002-9149&lt;/isbn&gt;&lt;accession-num&gt;WOS:000072413200002&lt;/accession-num&gt;&lt;urls&gt;&lt;related-urls&gt;&lt;url&gt;&amp;lt;Go to ISI&amp;gt;://WOS:000072413200002&lt;/url&gt;&lt;/related-urls&gt;&lt;/urls&gt;&lt;electronic-resource-num&gt;Doi 10.1016/S0002-9149(98)00031-9&lt;/electronic-resource-num&gt;&lt;language&gt;English&lt;/language&gt;&lt;/record&gt;&lt;/Cite&gt;&lt;/EndNote&gt;</w:instrText>
      </w:r>
      <w:r w:rsidR="00C51B53" w:rsidRPr="00D170C2">
        <w:rPr>
          <w:color w:val="000000"/>
          <w:sz w:val="20"/>
          <w:szCs w:val="20"/>
          <w:shd w:val="clear" w:color="auto" w:fill="FFFFFF"/>
        </w:rPr>
        <w:fldChar w:fldCharType="separate"/>
      </w:r>
      <w:r w:rsidR="00D8084E" w:rsidRPr="00D8084E">
        <w:rPr>
          <w:noProof/>
          <w:color w:val="000000"/>
          <w:sz w:val="20"/>
          <w:szCs w:val="20"/>
          <w:shd w:val="clear" w:color="auto" w:fill="FFFFFF"/>
          <w:vertAlign w:val="superscript"/>
        </w:rPr>
        <w:t>39</w:t>
      </w:r>
      <w:r w:rsidR="00C51B53" w:rsidRPr="00D170C2">
        <w:rPr>
          <w:color w:val="000000"/>
          <w:sz w:val="20"/>
          <w:szCs w:val="20"/>
          <w:shd w:val="clear" w:color="auto" w:fill="FFFFFF"/>
        </w:rPr>
        <w:fldChar w:fldCharType="end"/>
      </w:r>
      <w:r w:rsidR="00C51B53">
        <w:rPr>
          <w:color w:val="000000"/>
          <w:sz w:val="20"/>
          <w:szCs w:val="20"/>
          <w:shd w:val="clear" w:color="auto" w:fill="FFFFFF"/>
        </w:rPr>
        <w:t xml:space="preserve"> Thus, </w:t>
      </w:r>
      <w:r w:rsidR="002C3663">
        <w:rPr>
          <w:color w:val="000000"/>
          <w:sz w:val="20"/>
          <w:szCs w:val="20"/>
          <w:shd w:val="clear" w:color="auto" w:fill="FFFFFF"/>
        </w:rPr>
        <w:t>~</w:t>
      </w:r>
      <w:r w:rsidR="00BD4D4F">
        <w:rPr>
          <w:color w:val="000000"/>
          <w:sz w:val="20"/>
          <w:szCs w:val="20"/>
          <w:shd w:val="clear" w:color="auto" w:fill="FFFFFF"/>
        </w:rPr>
        <w:t xml:space="preserve">6-weeks of treatment with </w:t>
      </w:r>
      <w:r w:rsidR="009367BA">
        <w:rPr>
          <w:color w:val="000000"/>
          <w:sz w:val="20"/>
          <w:szCs w:val="20"/>
          <w:shd w:val="clear" w:color="auto" w:fill="FFFFFF"/>
        </w:rPr>
        <w:t xml:space="preserve">antipsychotics such as olanzapine and clozapine, </w:t>
      </w:r>
      <w:r w:rsidR="00BD4D4F">
        <w:rPr>
          <w:color w:val="000000"/>
          <w:sz w:val="20"/>
          <w:szCs w:val="20"/>
          <w:shd w:val="clear" w:color="auto" w:fill="FFFFFF"/>
        </w:rPr>
        <w:t>that</w:t>
      </w:r>
      <w:r w:rsidR="009367BA">
        <w:rPr>
          <w:color w:val="000000"/>
          <w:sz w:val="20"/>
          <w:szCs w:val="20"/>
          <w:shd w:val="clear" w:color="auto" w:fill="FFFFFF"/>
        </w:rPr>
        <w:t xml:space="preserve"> increase body</w:t>
      </w:r>
      <w:r w:rsidR="00973749">
        <w:rPr>
          <w:color w:val="000000"/>
          <w:sz w:val="20"/>
          <w:szCs w:val="20"/>
          <w:shd w:val="clear" w:color="auto" w:fill="FFFFFF"/>
        </w:rPr>
        <w:t>-</w:t>
      </w:r>
      <w:r w:rsidR="009367BA">
        <w:rPr>
          <w:color w:val="000000"/>
          <w:sz w:val="20"/>
          <w:szCs w:val="20"/>
          <w:shd w:val="clear" w:color="auto" w:fill="FFFFFF"/>
        </w:rPr>
        <w:t xml:space="preserve">weight </w:t>
      </w:r>
      <w:r w:rsidR="00BD4D4F">
        <w:rPr>
          <w:color w:val="000000"/>
          <w:sz w:val="20"/>
          <w:szCs w:val="20"/>
          <w:shd w:val="clear" w:color="auto" w:fill="FFFFFF"/>
        </w:rPr>
        <w:t>by</w:t>
      </w:r>
      <w:r w:rsidR="009367BA">
        <w:rPr>
          <w:color w:val="000000"/>
          <w:sz w:val="20"/>
          <w:szCs w:val="20"/>
          <w:shd w:val="clear" w:color="auto" w:fill="FFFFFF"/>
        </w:rPr>
        <w:t xml:space="preserve"> approximately 3kg, BMI </w:t>
      </w:r>
      <w:r w:rsidR="00BD4D4F">
        <w:rPr>
          <w:color w:val="000000"/>
          <w:sz w:val="20"/>
          <w:szCs w:val="20"/>
          <w:shd w:val="clear" w:color="auto" w:fill="FFFFFF"/>
        </w:rPr>
        <w:t>by</w:t>
      </w:r>
      <w:r w:rsidR="009367BA">
        <w:rPr>
          <w:color w:val="000000"/>
          <w:sz w:val="20"/>
          <w:szCs w:val="20"/>
          <w:shd w:val="clear" w:color="auto" w:fill="FFFFFF"/>
        </w:rPr>
        <w:t xml:space="preserve"> approximately 1</w:t>
      </w:r>
      <w:r w:rsidR="00F570B4">
        <w:rPr>
          <w:color w:val="000000"/>
          <w:sz w:val="20"/>
          <w:szCs w:val="20"/>
          <w:shd w:val="clear" w:color="auto" w:fill="FFFFFF"/>
        </w:rPr>
        <w:t>kg/m</w:t>
      </w:r>
      <w:r w:rsidR="00F570B4" w:rsidRPr="00B049E5">
        <w:rPr>
          <w:color w:val="000000"/>
          <w:sz w:val="20"/>
          <w:szCs w:val="20"/>
          <w:shd w:val="clear" w:color="auto" w:fill="FFFFFF"/>
          <w:vertAlign w:val="superscript"/>
        </w:rPr>
        <w:t>2</w:t>
      </w:r>
      <w:r w:rsidR="00F570B4">
        <w:rPr>
          <w:color w:val="000000"/>
          <w:sz w:val="20"/>
          <w:szCs w:val="20"/>
          <w:shd w:val="clear" w:color="auto" w:fill="FFFFFF"/>
        </w:rPr>
        <w:t>, and triglyceride</w:t>
      </w:r>
      <w:r w:rsidR="00BD4D4F">
        <w:rPr>
          <w:color w:val="000000"/>
          <w:sz w:val="20"/>
          <w:szCs w:val="20"/>
          <w:shd w:val="clear" w:color="auto" w:fill="FFFFFF"/>
        </w:rPr>
        <w:t>s</w:t>
      </w:r>
      <w:r w:rsidR="00F570B4">
        <w:rPr>
          <w:color w:val="000000"/>
          <w:sz w:val="20"/>
          <w:szCs w:val="20"/>
          <w:shd w:val="clear" w:color="auto" w:fill="FFFFFF"/>
        </w:rPr>
        <w:t xml:space="preserve"> </w:t>
      </w:r>
      <w:r w:rsidR="00BD4D4F">
        <w:rPr>
          <w:color w:val="000000"/>
          <w:sz w:val="20"/>
          <w:szCs w:val="20"/>
          <w:shd w:val="clear" w:color="auto" w:fill="FFFFFF"/>
        </w:rPr>
        <w:t>by approximately</w:t>
      </w:r>
      <w:r w:rsidR="00F570B4">
        <w:rPr>
          <w:color w:val="000000"/>
          <w:sz w:val="20"/>
          <w:szCs w:val="20"/>
          <w:shd w:val="clear" w:color="auto" w:fill="FFFFFF"/>
        </w:rPr>
        <w:t xml:space="preserve"> 1mmol/L, </w:t>
      </w:r>
      <w:r w:rsidR="00495D3A">
        <w:rPr>
          <w:color w:val="000000"/>
          <w:sz w:val="20"/>
          <w:szCs w:val="20"/>
          <w:shd w:val="clear" w:color="auto" w:fill="FFFFFF"/>
        </w:rPr>
        <w:t>may</w:t>
      </w:r>
      <w:r w:rsidR="00040B0B">
        <w:rPr>
          <w:color w:val="000000"/>
          <w:sz w:val="20"/>
          <w:szCs w:val="20"/>
          <w:shd w:val="clear" w:color="auto" w:fill="FFFFFF"/>
        </w:rPr>
        <w:t xml:space="preserve"> lead to important</w:t>
      </w:r>
      <w:r w:rsidR="00495D3A">
        <w:rPr>
          <w:color w:val="000000"/>
          <w:sz w:val="20"/>
          <w:szCs w:val="20"/>
          <w:shd w:val="clear" w:color="auto" w:fill="FFFFFF"/>
        </w:rPr>
        <w:t xml:space="preserve"> increase</w:t>
      </w:r>
      <w:r w:rsidR="003679E0">
        <w:rPr>
          <w:color w:val="000000"/>
          <w:sz w:val="20"/>
          <w:szCs w:val="20"/>
          <w:shd w:val="clear" w:color="auto" w:fill="FFFFFF"/>
        </w:rPr>
        <w:t>s</w:t>
      </w:r>
      <w:r w:rsidR="00040B0B">
        <w:rPr>
          <w:color w:val="000000"/>
          <w:sz w:val="20"/>
          <w:szCs w:val="20"/>
          <w:shd w:val="clear" w:color="auto" w:fill="FFFFFF"/>
        </w:rPr>
        <w:t xml:space="preserve"> in CVD</w:t>
      </w:r>
      <w:r w:rsidR="003E3FA6">
        <w:rPr>
          <w:color w:val="000000"/>
          <w:sz w:val="20"/>
          <w:szCs w:val="20"/>
          <w:shd w:val="clear" w:color="auto" w:fill="FFFFFF"/>
        </w:rPr>
        <w:t>-</w:t>
      </w:r>
      <w:r w:rsidR="00D641B7">
        <w:rPr>
          <w:color w:val="000000"/>
          <w:sz w:val="20"/>
          <w:szCs w:val="20"/>
          <w:shd w:val="clear" w:color="auto" w:fill="FFFFFF"/>
        </w:rPr>
        <w:t>risk</w:t>
      </w:r>
      <w:r w:rsidR="00F570B4">
        <w:rPr>
          <w:color w:val="000000"/>
          <w:sz w:val="20"/>
          <w:szCs w:val="20"/>
          <w:shd w:val="clear" w:color="auto" w:fill="FFFFFF"/>
        </w:rPr>
        <w:t xml:space="preserve">. </w:t>
      </w:r>
      <w:bookmarkEnd w:id="55"/>
      <w:r w:rsidR="00495D3A" w:rsidRPr="00277A87">
        <w:rPr>
          <w:color w:val="000000"/>
          <w:sz w:val="20"/>
          <w:szCs w:val="20"/>
          <w:shd w:val="clear" w:color="auto" w:fill="FFFFFF"/>
        </w:rPr>
        <w:t>Hypertriglyceridemia</w:t>
      </w:r>
      <w:r w:rsidR="009405B9" w:rsidRPr="00277A87">
        <w:rPr>
          <w:color w:val="000000"/>
          <w:sz w:val="20"/>
          <w:szCs w:val="20"/>
          <w:shd w:val="clear" w:color="auto" w:fill="FFFFFF"/>
        </w:rPr>
        <w:t xml:space="preserve"> </w:t>
      </w:r>
      <w:r w:rsidR="00CF56C1">
        <w:rPr>
          <w:color w:val="000000"/>
          <w:sz w:val="20"/>
          <w:szCs w:val="20"/>
          <w:shd w:val="clear" w:color="auto" w:fill="FFFFFF"/>
        </w:rPr>
        <w:t>accompanies</w:t>
      </w:r>
      <w:r w:rsidR="009405B9" w:rsidRPr="00277A87">
        <w:rPr>
          <w:color w:val="000000"/>
          <w:sz w:val="20"/>
          <w:szCs w:val="20"/>
          <w:shd w:val="clear" w:color="auto" w:fill="FFFFFF"/>
        </w:rPr>
        <w:t xml:space="preserve"> development of T2DM,</w:t>
      </w:r>
      <w:r w:rsidR="00CF56C1">
        <w:rPr>
          <w:color w:val="000000"/>
          <w:sz w:val="20"/>
          <w:szCs w:val="20"/>
          <w:shd w:val="clear" w:color="auto" w:fill="FFFFFF"/>
        </w:rPr>
        <w:fldChar w:fldCharType="begin">
          <w:fldData xml:space="preserve">PEVuZE5vdGU+PENpdGU+PEF1dGhvcj5UaXJvc2g8L0F1dGhvcj48WWVhcj4yMDA4PC9ZZWFyPjxS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</w:fldData>
        </w:fldChar>
      </w:r>
      <w:r w:rsidR="00D8084E">
        <w:rPr>
          <w:color w:val="000000"/>
          <w:sz w:val="20"/>
          <w:szCs w:val="20"/>
          <w:shd w:val="clear" w:color="auto" w:fill="FFFFFF"/>
        </w:rPr>
        <w:instrText xml:space="preserve"> ADDIN EN.CITE </w:instrText>
      </w:r>
      <w:r w:rsidR="00D8084E">
        <w:rPr>
          <w:color w:val="000000"/>
          <w:sz w:val="20"/>
          <w:szCs w:val="20"/>
          <w:shd w:val="clear" w:color="auto" w:fill="FFFFFF"/>
        </w:rPr>
        <w:fldChar w:fldCharType="begin">
          <w:fldData xml:space="preserve">PEVuZE5vdGU+PENpdGU+PEF1dGhvcj5UaXJvc2g8L0F1dGhvcj48WWVhcj4yMDA4PC9ZZWFyPjxS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</w:fldData>
        </w:fldChar>
      </w:r>
      <w:r w:rsidR="00D8084E">
        <w:rPr>
          <w:color w:val="000000"/>
          <w:sz w:val="20"/>
          <w:szCs w:val="20"/>
          <w:shd w:val="clear" w:color="auto" w:fill="FFFFFF"/>
        </w:rPr>
        <w:instrText xml:space="preserve"> ADDIN EN.CITE.DATA </w:instrText>
      </w:r>
      <w:r w:rsidR="00D8084E">
        <w:rPr>
          <w:color w:val="000000"/>
          <w:sz w:val="20"/>
          <w:szCs w:val="20"/>
          <w:shd w:val="clear" w:color="auto" w:fill="FFFFFF"/>
        </w:rPr>
      </w:r>
      <w:r w:rsidR="00D8084E">
        <w:rPr>
          <w:color w:val="000000"/>
          <w:sz w:val="20"/>
          <w:szCs w:val="20"/>
          <w:shd w:val="clear" w:color="auto" w:fill="FFFFFF"/>
        </w:rPr>
        <w:fldChar w:fldCharType="end"/>
      </w:r>
      <w:r w:rsidR="00CF56C1">
        <w:rPr>
          <w:color w:val="000000"/>
          <w:sz w:val="20"/>
          <w:szCs w:val="20"/>
          <w:shd w:val="clear" w:color="auto" w:fill="FFFFFF"/>
        </w:rPr>
      </w:r>
      <w:r w:rsidR="00CF56C1">
        <w:rPr>
          <w:color w:val="000000"/>
          <w:sz w:val="20"/>
          <w:szCs w:val="20"/>
          <w:shd w:val="clear" w:color="auto" w:fill="FFFFFF"/>
        </w:rPr>
        <w:fldChar w:fldCharType="separate"/>
      </w:r>
      <w:r w:rsidR="00D8084E" w:rsidRPr="00D8084E">
        <w:rPr>
          <w:noProof/>
          <w:color w:val="000000"/>
          <w:sz w:val="20"/>
          <w:szCs w:val="20"/>
          <w:shd w:val="clear" w:color="auto" w:fill="FFFFFF"/>
          <w:vertAlign w:val="superscript"/>
        </w:rPr>
        <w:t>40</w:t>
      </w:r>
      <w:r w:rsidR="00CF56C1">
        <w:rPr>
          <w:color w:val="000000"/>
          <w:sz w:val="20"/>
          <w:szCs w:val="20"/>
          <w:shd w:val="clear" w:color="auto" w:fill="FFFFFF"/>
        </w:rPr>
        <w:fldChar w:fldCharType="end"/>
      </w:r>
      <w:r w:rsidR="009405B9" w:rsidRPr="00277A87">
        <w:rPr>
          <w:color w:val="000000"/>
          <w:sz w:val="20"/>
          <w:szCs w:val="20"/>
          <w:shd w:val="clear" w:color="auto" w:fill="FFFFFF"/>
        </w:rPr>
        <w:t xml:space="preserve"> and we observed increases </w:t>
      </w:r>
      <w:r w:rsidR="00495D3A">
        <w:rPr>
          <w:color w:val="000000"/>
          <w:sz w:val="20"/>
          <w:szCs w:val="20"/>
          <w:shd w:val="clear" w:color="auto" w:fill="FFFFFF"/>
        </w:rPr>
        <w:t xml:space="preserve">in </w:t>
      </w:r>
      <w:r w:rsidR="009405B9" w:rsidRPr="00277A87">
        <w:rPr>
          <w:color w:val="000000"/>
          <w:sz w:val="20"/>
          <w:szCs w:val="20"/>
          <w:shd w:val="clear" w:color="auto" w:fill="FFFFFF"/>
        </w:rPr>
        <w:t>fasting</w:t>
      </w:r>
      <w:r w:rsidR="00AC47C2">
        <w:rPr>
          <w:color w:val="000000"/>
          <w:sz w:val="20"/>
          <w:szCs w:val="20"/>
          <w:shd w:val="clear" w:color="auto" w:fill="FFFFFF"/>
        </w:rPr>
        <w:t>-</w:t>
      </w:r>
      <w:r w:rsidR="009405B9" w:rsidRPr="00277A87">
        <w:rPr>
          <w:color w:val="000000"/>
          <w:sz w:val="20"/>
          <w:szCs w:val="20"/>
          <w:shd w:val="clear" w:color="auto" w:fill="FFFFFF"/>
        </w:rPr>
        <w:t xml:space="preserve">glucose </w:t>
      </w:r>
      <w:r w:rsidR="00160BAD">
        <w:rPr>
          <w:color w:val="000000"/>
          <w:sz w:val="20"/>
          <w:szCs w:val="20"/>
          <w:shd w:val="clear" w:color="auto" w:fill="FFFFFF"/>
        </w:rPr>
        <w:t xml:space="preserve">of 1mmol/L </w:t>
      </w:r>
      <w:r w:rsidR="007E0C0B">
        <w:rPr>
          <w:color w:val="000000"/>
          <w:sz w:val="20"/>
          <w:szCs w:val="20"/>
          <w:shd w:val="clear" w:color="auto" w:fill="FFFFFF"/>
        </w:rPr>
        <w:t xml:space="preserve">with </w:t>
      </w:r>
      <w:r w:rsidR="00FF45C9">
        <w:rPr>
          <w:color w:val="000000"/>
          <w:sz w:val="20"/>
          <w:szCs w:val="20"/>
          <w:shd w:val="clear" w:color="auto" w:fill="FFFFFF"/>
        </w:rPr>
        <w:t>clozapine</w:t>
      </w:r>
      <w:r w:rsidR="00361C9C">
        <w:rPr>
          <w:color w:val="000000"/>
          <w:sz w:val="20"/>
          <w:szCs w:val="20"/>
          <w:shd w:val="clear" w:color="auto" w:fill="FFFFFF"/>
        </w:rPr>
        <w:t xml:space="preserve">. </w:t>
      </w:r>
      <w:r w:rsidR="00086D42">
        <w:rPr>
          <w:color w:val="000000"/>
          <w:sz w:val="20"/>
          <w:szCs w:val="20"/>
          <w:shd w:val="clear" w:color="auto" w:fill="FFFFFF"/>
        </w:rPr>
        <w:t xml:space="preserve"> </w:t>
      </w:r>
      <w:bookmarkEnd w:id="56"/>
      <w:r w:rsidR="00021357">
        <w:rPr>
          <w:color w:val="000000"/>
          <w:sz w:val="20"/>
          <w:szCs w:val="20"/>
          <w:shd w:val="clear" w:color="auto" w:fill="FFFFFF"/>
        </w:rPr>
        <w:t>At the onset of psychotic illness</w:t>
      </w:r>
      <w:r w:rsidR="005578BB">
        <w:rPr>
          <w:color w:val="000000"/>
          <w:sz w:val="20"/>
          <w:szCs w:val="20"/>
          <w:shd w:val="clear" w:color="auto" w:fill="FFFFFF"/>
        </w:rPr>
        <w:t xml:space="preserve"> and</w:t>
      </w:r>
      <w:r w:rsidR="00021357">
        <w:rPr>
          <w:color w:val="000000"/>
          <w:sz w:val="20"/>
          <w:szCs w:val="20"/>
          <w:shd w:val="clear" w:color="auto" w:fill="FFFFFF"/>
        </w:rPr>
        <w:t xml:space="preserve"> prior to antipsychotic prescription, patients with schizophrenia </w:t>
      </w:r>
      <w:r w:rsidR="00D80593">
        <w:rPr>
          <w:color w:val="000000"/>
          <w:sz w:val="20"/>
          <w:szCs w:val="20"/>
          <w:shd w:val="clear" w:color="auto" w:fill="FFFFFF"/>
        </w:rPr>
        <w:t>have</w:t>
      </w:r>
      <w:r w:rsidR="00021357">
        <w:rPr>
          <w:color w:val="000000"/>
          <w:sz w:val="20"/>
          <w:szCs w:val="20"/>
          <w:shd w:val="clear" w:color="auto" w:fill="FFFFFF"/>
        </w:rPr>
        <w:t xml:space="preserve"> impaired glucose</w:t>
      </w:r>
      <w:r w:rsidR="003E3FA6">
        <w:rPr>
          <w:color w:val="000000"/>
          <w:sz w:val="20"/>
          <w:szCs w:val="20"/>
          <w:shd w:val="clear" w:color="auto" w:fill="FFFFFF"/>
        </w:rPr>
        <w:t>/</w:t>
      </w:r>
      <w:r w:rsidR="008879BF">
        <w:rPr>
          <w:color w:val="000000"/>
          <w:sz w:val="20"/>
          <w:szCs w:val="20"/>
          <w:shd w:val="clear" w:color="auto" w:fill="FFFFFF"/>
        </w:rPr>
        <w:t xml:space="preserve">lipid </w:t>
      </w:r>
      <w:r w:rsidR="00FD123E">
        <w:rPr>
          <w:color w:val="000000"/>
          <w:sz w:val="20"/>
          <w:szCs w:val="20"/>
          <w:shd w:val="clear" w:color="auto" w:fill="FFFFFF"/>
        </w:rPr>
        <w:t>regulation</w:t>
      </w:r>
      <w:r w:rsidR="008D1D46">
        <w:rPr>
          <w:color w:val="000000"/>
          <w:sz w:val="20"/>
          <w:szCs w:val="20"/>
          <w:shd w:val="clear" w:color="auto" w:fill="FFFFFF"/>
        </w:rPr>
        <w:t>.</w:t>
      </w:r>
      <w:r w:rsidR="00A32484">
        <w:rPr>
          <w:sz w:val="20"/>
          <w:szCs w:val="20"/>
        </w:rPr>
        <w:fldChar w:fldCharType="begin">
          <w:fldData xml:space="preserve">PEVuZE5vdGU+PENpdGU+PEF1dGhvcj5QaWxsaW5nZXI8L0F1dGhvcj48WWVhcj4yMDE3PC9ZZWFy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</w:fldData>
        </w:fldChar>
      </w:r>
      <w:r w:rsidR="00D8084E">
        <w:rPr>
          <w:sz w:val="20"/>
          <w:szCs w:val="20"/>
        </w:rPr>
        <w:instrText xml:space="preserve"> ADDIN EN.CITE </w:instrText>
      </w:r>
      <w:r w:rsidR="00D8084E">
        <w:rPr>
          <w:sz w:val="20"/>
          <w:szCs w:val="20"/>
        </w:rPr>
        <w:fldChar w:fldCharType="begin">
          <w:fldData xml:space="preserve">PEVuZE5vdGU+PENpdGU+PEF1dGhvcj5QaWxsaW5nZXI8L0F1dGhvcj48WWVhcj4yMDE3PC9ZZWFy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</w:fldData>
        </w:fldChar>
      </w:r>
      <w:r w:rsidR="00D8084E">
        <w:rPr>
          <w:sz w:val="20"/>
          <w:szCs w:val="20"/>
        </w:rPr>
        <w:instrText xml:space="preserve"> ADDIN EN.CITE.DATA </w:instrText>
      </w:r>
      <w:r w:rsidR="00D8084E">
        <w:rPr>
          <w:sz w:val="20"/>
          <w:szCs w:val="20"/>
        </w:rPr>
      </w:r>
      <w:r w:rsidR="00D8084E">
        <w:rPr>
          <w:sz w:val="20"/>
          <w:szCs w:val="20"/>
        </w:rPr>
        <w:fldChar w:fldCharType="end"/>
      </w:r>
      <w:r w:rsidR="00A32484">
        <w:rPr>
          <w:sz w:val="20"/>
          <w:szCs w:val="20"/>
        </w:rPr>
      </w:r>
      <w:r w:rsidR="00A32484">
        <w:rPr>
          <w:sz w:val="20"/>
          <w:szCs w:val="20"/>
        </w:rPr>
        <w:fldChar w:fldCharType="separate"/>
      </w:r>
      <w:r w:rsidR="00D8084E" w:rsidRPr="00D8084E">
        <w:rPr>
          <w:noProof/>
          <w:sz w:val="20"/>
          <w:szCs w:val="20"/>
          <w:vertAlign w:val="superscript"/>
        </w:rPr>
        <w:t>41-43</w:t>
      </w:r>
      <w:r w:rsidR="00A32484">
        <w:rPr>
          <w:sz w:val="20"/>
          <w:szCs w:val="20"/>
        </w:rPr>
        <w:fldChar w:fldCharType="end"/>
      </w:r>
      <w:r w:rsidR="008D1D46">
        <w:rPr>
          <w:color w:val="000000"/>
          <w:sz w:val="20"/>
          <w:szCs w:val="20"/>
          <w:shd w:val="clear" w:color="auto" w:fill="FFFFFF"/>
        </w:rPr>
        <w:t xml:space="preserve"> </w:t>
      </w:r>
      <w:r w:rsidR="00243B8B">
        <w:rPr>
          <w:color w:val="000000"/>
          <w:sz w:val="20"/>
          <w:szCs w:val="20"/>
          <w:shd w:val="clear" w:color="auto" w:fill="FFFFFF"/>
        </w:rPr>
        <w:t>Thus,</w:t>
      </w:r>
      <w:r w:rsidR="00DB5834">
        <w:rPr>
          <w:color w:val="000000"/>
          <w:sz w:val="20"/>
          <w:szCs w:val="20"/>
          <w:shd w:val="clear" w:color="auto" w:fill="FFFFFF"/>
        </w:rPr>
        <w:t xml:space="preserve"> certain </w:t>
      </w:r>
      <w:r w:rsidR="008D1D46">
        <w:rPr>
          <w:color w:val="000000"/>
          <w:sz w:val="20"/>
          <w:szCs w:val="20"/>
          <w:shd w:val="clear" w:color="auto" w:fill="FFFFFF"/>
        </w:rPr>
        <w:t>antipsychotics</w:t>
      </w:r>
      <w:r w:rsidR="00FA6C81">
        <w:rPr>
          <w:color w:val="000000"/>
          <w:sz w:val="20"/>
          <w:szCs w:val="20"/>
          <w:shd w:val="clear" w:color="auto" w:fill="FFFFFF"/>
        </w:rPr>
        <w:t xml:space="preserve">, within a few weeks, </w:t>
      </w:r>
      <w:r w:rsidR="00C15C2B">
        <w:rPr>
          <w:color w:val="000000"/>
          <w:sz w:val="20"/>
          <w:szCs w:val="20"/>
          <w:shd w:val="clear" w:color="auto" w:fill="FFFFFF"/>
        </w:rPr>
        <w:t xml:space="preserve">may </w:t>
      </w:r>
      <w:r w:rsidR="00FD123E">
        <w:rPr>
          <w:color w:val="000000"/>
          <w:sz w:val="20"/>
          <w:szCs w:val="20"/>
          <w:shd w:val="clear" w:color="auto" w:fill="FFFFFF"/>
        </w:rPr>
        <w:t xml:space="preserve">worsen </w:t>
      </w:r>
      <w:r w:rsidR="008879BF">
        <w:rPr>
          <w:color w:val="000000"/>
          <w:sz w:val="20"/>
          <w:szCs w:val="20"/>
          <w:shd w:val="clear" w:color="auto" w:fill="FFFFFF"/>
        </w:rPr>
        <w:t xml:space="preserve">metabolic </w:t>
      </w:r>
      <w:r w:rsidR="00FD123E">
        <w:rPr>
          <w:color w:val="000000"/>
          <w:sz w:val="20"/>
          <w:szCs w:val="20"/>
          <w:shd w:val="clear" w:color="auto" w:fill="FFFFFF"/>
        </w:rPr>
        <w:t xml:space="preserve">homeostasis in an </w:t>
      </w:r>
      <w:r w:rsidR="00FD123E">
        <w:rPr>
          <w:color w:val="000000"/>
          <w:sz w:val="20"/>
          <w:szCs w:val="20"/>
          <w:shd w:val="clear" w:color="auto" w:fill="FFFFFF"/>
        </w:rPr>
        <w:lastRenderedPageBreak/>
        <w:t xml:space="preserve">already vulnerable cohort. </w:t>
      </w:r>
      <w:r w:rsidR="008B69B3">
        <w:rPr>
          <w:sz w:val="20"/>
          <w:szCs w:val="20"/>
        </w:rPr>
        <w:t xml:space="preserve">This reinforces international recommendations that </w:t>
      </w:r>
      <w:r w:rsidR="005578BB">
        <w:rPr>
          <w:sz w:val="20"/>
          <w:szCs w:val="20"/>
        </w:rPr>
        <w:t xml:space="preserve">metabolic </w:t>
      </w:r>
      <w:r w:rsidR="008B69B3">
        <w:rPr>
          <w:sz w:val="20"/>
          <w:szCs w:val="20"/>
        </w:rPr>
        <w:t xml:space="preserve">monitoring should </w:t>
      </w:r>
      <w:r w:rsidR="005578BB">
        <w:rPr>
          <w:sz w:val="20"/>
          <w:szCs w:val="20"/>
        </w:rPr>
        <w:t>accompany</w:t>
      </w:r>
      <w:r w:rsidR="008B69B3">
        <w:rPr>
          <w:sz w:val="20"/>
          <w:szCs w:val="20"/>
        </w:rPr>
        <w:t xml:space="preserve"> antipsychotic prescription.</w:t>
      </w:r>
      <w:bookmarkStart w:id="57" w:name="_Hlk19900203"/>
      <w:r w:rsidR="00C110BF">
        <w:rPr>
          <w:color w:val="000000"/>
          <w:sz w:val="20"/>
          <w:szCs w:val="20"/>
          <w:shd w:val="clear" w:color="auto" w:fill="FFFFFF"/>
        </w:rPr>
        <w:fldChar w:fldCharType="begin">
          <w:fldData xml:space="preserve">PEVuZE5vdGU+PENpdGU+PEF1dGhvcj5Db29wZXI8L0F1dGhvcj48WWVhcj4yMDE2PC9ZZWFyPjxS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</w:fldData>
        </w:fldChar>
      </w:r>
      <w:r w:rsidR="00D8084E">
        <w:rPr>
          <w:color w:val="000000"/>
          <w:sz w:val="20"/>
          <w:szCs w:val="20"/>
          <w:shd w:val="clear" w:color="auto" w:fill="FFFFFF"/>
        </w:rPr>
        <w:instrText xml:space="preserve"> ADDIN EN.CITE </w:instrText>
      </w:r>
      <w:r w:rsidR="00D8084E">
        <w:rPr>
          <w:color w:val="000000"/>
          <w:sz w:val="20"/>
          <w:szCs w:val="20"/>
          <w:shd w:val="clear" w:color="auto" w:fill="FFFFFF"/>
        </w:rPr>
        <w:fldChar w:fldCharType="begin">
          <w:fldData xml:space="preserve">PEVuZE5vdGU+PENpdGU+PEF1dGhvcj5Db29wZXI8L0F1dGhvcj48WWVhcj4yMDE2PC9ZZWFyPjxS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</w:fldData>
        </w:fldChar>
      </w:r>
      <w:r w:rsidR="00D8084E">
        <w:rPr>
          <w:color w:val="000000"/>
          <w:sz w:val="20"/>
          <w:szCs w:val="20"/>
          <w:shd w:val="clear" w:color="auto" w:fill="FFFFFF"/>
        </w:rPr>
        <w:instrText xml:space="preserve"> ADDIN EN.CITE.DATA </w:instrText>
      </w:r>
      <w:r w:rsidR="00D8084E">
        <w:rPr>
          <w:color w:val="000000"/>
          <w:sz w:val="20"/>
          <w:szCs w:val="20"/>
          <w:shd w:val="clear" w:color="auto" w:fill="FFFFFF"/>
        </w:rPr>
      </w:r>
      <w:r w:rsidR="00D8084E">
        <w:rPr>
          <w:color w:val="000000"/>
          <w:sz w:val="20"/>
          <w:szCs w:val="20"/>
          <w:shd w:val="clear" w:color="auto" w:fill="FFFFFF"/>
        </w:rPr>
        <w:fldChar w:fldCharType="end"/>
      </w:r>
      <w:r w:rsidR="00C110BF">
        <w:rPr>
          <w:color w:val="000000"/>
          <w:sz w:val="20"/>
          <w:szCs w:val="20"/>
          <w:shd w:val="clear" w:color="auto" w:fill="FFFFFF"/>
        </w:rPr>
      </w:r>
      <w:r w:rsidR="00C110BF">
        <w:rPr>
          <w:color w:val="000000"/>
          <w:sz w:val="20"/>
          <w:szCs w:val="20"/>
          <w:shd w:val="clear" w:color="auto" w:fill="FFFFFF"/>
        </w:rPr>
        <w:fldChar w:fldCharType="separate"/>
      </w:r>
      <w:r w:rsidR="00D8084E" w:rsidRPr="00D8084E">
        <w:rPr>
          <w:noProof/>
          <w:color w:val="000000"/>
          <w:sz w:val="20"/>
          <w:szCs w:val="20"/>
          <w:shd w:val="clear" w:color="auto" w:fill="FFFFFF"/>
          <w:vertAlign w:val="superscript"/>
        </w:rPr>
        <w:t>38</w:t>
      </w:r>
      <w:r w:rsidR="00C110BF">
        <w:rPr>
          <w:color w:val="000000"/>
          <w:sz w:val="20"/>
          <w:szCs w:val="20"/>
          <w:shd w:val="clear" w:color="auto" w:fill="FFFFFF"/>
        </w:rPr>
        <w:fldChar w:fldCharType="end"/>
      </w:r>
      <w:bookmarkEnd w:id="57"/>
      <w:r w:rsidR="008B69B3">
        <w:rPr>
          <w:sz w:val="20"/>
          <w:szCs w:val="20"/>
        </w:rPr>
        <w:t xml:space="preserve"> </w:t>
      </w:r>
      <w:bookmarkStart w:id="58" w:name="_Hlk19979284"/>
      <w:r w:rsidR="009A0BAB">
        <w:rPr>
          <w:sz w:val="20"/>
          <w:szCs w:val="20"/>
        </w:rPr>
        <w:t>In contrast,</w:t>
      </w:r>
      <w:r w:rsidR="00E441F9">
        <w:rPr>
          <w:sz w:val="20"/>
          <w:szCs w:val="20"/>
        </w:rPr>
        <w:t xml:space="preserve"> </w:t>
      </w:r>
      <w:bookmarkStart w:id="59" w:name="_Hlk19982331"/>
      <w:r w:rsidR="00E441F9">
        <w:rPr>
          <w:sz w:val="20"/>
          <w:szCs w:val="20"/>
        </w:rPr>
        <w:t>aripiprazole</w:t>
      </w:r>
      <w:r w:rsidR="00D142DD">
        <w:rPr>
          <w:sz w:val="20"/>
          <w:szCs w:val="20"/>
        </w:rPr>
        <w:t xml:space="preserve"> was the only antipsychotic to demonstrate across all parameters either no</w:t>
      </w:r>
      <w:r w:rsidR="00040B0B">
        <w:rPr>
          <w:sz w:val="20"/>
          <w:szCs w:val="20"/>
        </w:rPr>
        <w:t xml:space="preserve"> evidence of </w:t>
      </w:r>
      <w:r w:rsidR="00D142DD">
        <w:rPr>
          <w:sz w:val="20"/>
          <w:szCs w:val="20"/>
        </w:rPr>
        <w:t>change or improvement in metabolic parameter</w:t>
      </w:r>
      <w:r w:rsidR="00E42235">
        <w:rPr>
          <w:sz w:val="20"/>
          <w:szCs w:val="20"/>
        </w:rPr>
        <w:t xml:space="preserve"> levels</w:t>
      </w:r>
      <w:r w:rsidR="00D142DD">
        <w:rPr>
          <w:sz w:val="20"/>
          <w:szCs w:val="20"/>
        </w:rPr>
        <w:t xml:space="preserve"> </w:t>
      </w:r>
      <w:r w:rsidR="00E42235">
        <w:rPr>
          <w:sz w:val="20"/>
          <w:szCs w:val="20"/>
        </w:rPr>
        <w:t xml:space="preserve">compared with placebo. </w:t>
      </w:r>
      <w:proofErr w:type="spellStart"/>
      <w:r w:rsidR="00AA294C">
        <w:rPr>
          <w:sz w:val="20"/>
          <w:szCs w:val="20"/>
        </w:rPr>
        <w:t>B</w:t>
      </w:r>
      <w:r w:rsidR="00E42235">
        <w:rPr>
          <w:sz w:val="20"/>
          <w:szCs w:val="20"/>
        </w:rPr>
        <w:t>rexpiprazole</w:t>
      </w:r>
      <w:proofErr w:type="spellEnd"/>
      <w:r w:rsidR="00E42235">
        <w:rPr>
          <w:sz w:val="20"/>
          <w:szCs w:val="20"/>
        </w:rPr>
        <w:t xml:space="preserve">, </w:t>
      </w:r>
      <w:proofErr w:type="spellStart"/>
      <w:r w:rsidR="00E42235">
        <w:rPr>
          <w:sz w:val="20"/>
          <w:szCs w:val="20"/>
        </w:rPr>
        <w:t>cariprazine</w:t>
      </w:r>
      <w:proofErr w:type="spellEnd"/>
      <w:r w:rsidR="00E42235">
        <w:rPr>
          <w:sz w:val="20"/>
          <w:szCs w:val="20"/>
        </w:rPr>
        <w:t xml:space="preserve">, and lurasidone </w:t>
      </w:r>
      <w:r w:rsidR="00AA294C">
        <w:rPr>
          <w:sz w:val="20"/>
          <w:szCs w:val="20"/>
        </w:rPr>
        <w:t>also showed improvements in some metabolic parameters compared with placebo.</w:t>
      </w:r>
      <w:r w:rsidR="00E758E8">
        <w:rPr>
          <w:sz w:val="20"/>
          <w:szCs w:val="20"/>
        </w:rPr>
        <w:t xml:space="preserve"> </w:t>
      </w:r>
      <w:bookmarkStart w:id="60" w:name="_Hlk20213453"/>
      <w:r w:rsidR="008B1C30" w:rsidRPr="00983408">
        <w:rPr>
          <w:sz w:val="20"/>
          <w:szCs w:val="20"/>
        </w:rPr>
        <w:t>The metabolic effects of z</w:t>
      </w:r>
      <w:r w:rsidR="00E758E8" w:rsidRPr="00983408">
        <w:rPr>
          <w:sz w:val="20"/>
          <w:szCs w:val="20"/>
        </w:rPr>
        <w:t>iprasidone</w:t>
      </w:r>
      <w:r w:rsidR="00B15BB2" w:rsidRPr="00983408">
        <w:rPr>
          <w:sz w:val="20"/>
          <w:szCs w:val="20"/>
        </w:rPr>
        <w:t xml:space="preserve"> showed no</w:t>
      </w:r>
      <w:r w:rsidR="00B40482" w:rsidRPr="00983408">
        <w:rPr>
          <w:sz w:val="20"/>
          <w:szCs w:val="20"/>
        </w:rPr>
        <w:t xml:space="preserve"> clear</w:t>
      </w:r>
      <w:r w:rsidR="00B15BB2" w:rsidRPr="00983408">
        <w:rPr>
          <w:sz w:val="20"/>
          <w:szCs w:val="20"/>
        </w:rPr>
        <w:t xml:space="preserve"> difference compared </w:t>
      </w:r>
      <w:r w:rsidR="00B40482" w:rsidRPr="00983408">
        <w:rPr>
          <w:sz w:val="20"/>
          <w:szCs w:val="20"/>
        </w:rPr>
        <w:t xml:space="preserve">with </w:t>
      </w:r>
      <w:r w:rsidR="008B1C30" w:rsidRPr="00983408">
        <w:rPr>
          <w:sz w:val="20"/>
          <w:szCs w:val="20"/>
        </w:rPr>
        <w:t xml:space="preserve">placebo </w:t>
      </w:r>
      <w:r w:rsidR="00E34341" w:rsidRPr="00983408">
        <w:rPr>
          <w:sz w:val="20"/>
          <w:szCs w:val="20"/>
        </w:rPr>
        <w:t xml:space="preserve">for </w:t>
      </w:r>
      <w:r w:rsidR="008B1C30" w:rsidRPr="00983408">
        <w:rPr>
          <w:sz w:val="20"/>
          <w:szCs w:val="20"/>
        </w:rPr>
        <w:t xml:space="preserve">all </w:t>
      </w:r>
      <w:r w:rsidR="00E34341" w:rsidRPr="00983408">
        <w:rPr>
          <w:sz w:val="20"/>
          <w:szCs w:val="20"/>
        </w:rPr>
        <w:t>parameters assessed</w:t>
      </w:r>
      <w:bookmarkEnd w:id="60"/>
      <w:r w:rsidR="00E34341" w:rsidRPr="00983408">
        <w:rPr>
          <w:sz w:val="20"/>
          <w:szCs w:val="20"/>
        </w:rPr>
        <w:t>.</w:t>
      </w:r>
      <w:r w:rsidR="009A0BAB" w:rsidRPr="00983408">
        <w:rPr>
          <w:sz w:val="20"/>
          <w:szCs w:val="20"/>
        </w:rPr>
        <w:t xml:space="preserve"> </w:t>
      </w:r>
      <w:bookmarkStart w:id="61" w:name="_Hlk20213463"/>
      <w:bookmarkStart w:id="62" w:name="_Hlk19979242"/>
      <w:bookmarkStart w:id="63" w:name="_Hlk20497520"/>
      <w:bookmarkEnd w:id="58"/>
      <w:bookmarkEnd w:id="59"/>
      <w:r w:rsidR="005F6869" w:rsidRPr="00983408">
        <w:rPr>
          <w:sz w:val="20"/>
          <w:szCs w:val="20"/>
        </w:rPr>
        <w:t xml:space="preserve">Given the risks of cardiovascular and other morbidity associated with metabolic dysregulation, </w:t>
      </w:r>
      <w:r w:rsidR="00D7781E" w:rsidRPr="00983408">
        <w:rPr>
          <w:sz w:val="20"/>
          <w:szCs w:val="20"/>
        </w:rPr>
        <w:t>these data should be used by clinicians and patients as one factor in the choice of an antipsychotic</w:t>
      </w:r>
      <w:bookmarkEnd w:id="61"/>
      <w:bookmarkEnd w:id="62"/>
      <w:bookmarkEnd w:id="63"/>
      <w:r w:rsidR="00E562C1" w:rsidRPr="00983408">
        <w:rPr>
          <w:i/>
          <w:sz w:val="20"/>
          <w:szCs w:val="20"/>
        </w:rPr>
        <w:t>.</w:t>
      </w:r>
      <w:r w:rsidR="00E562C1" w:rsidRPr="00983408">
        <w:rPr>
          <w:sz w:val="20"/>
          <w:szCs w:val="20"/>
        </w:rPr>
        <w:t xml:space="preserve"> This</w:t>
      </w:r>
      <w:r w:rsidR="005F6869" w:rsidRPr="00983408">
        <w:rPr>
          <w:sz w:val="20"/>
          <w:szCs w:val="20"/>
        </w:rPr>
        <w:t xml:space="preserve"> is </w:t>
      </w:r>
      <w:r w:rsidR="00C15C2B" w:rsidRPr="00983408">
        <w:rPr>
          <w:sz w:val="20"/>
          <w:szCs w:val="20"/>
        </w:rPr>
        <w:t xml:space="preserve">particularly </w:t>
      </w:r>
      <w:r w:rsidR="007C44F8" w:rsidRPr="00983408">
        <w:rPr>
          <w:sz w:val="20"/>
          <w:szCs w:val="20"/>
        </w:rPr>
        <w:t xml:space="preserve">pertinent </w:t>
      </w:r>
      <w:r w:rsidR="005F6869" w:rsidRPr="00983408">
        <w:rPr>
          <w:sz w:val="20"/>
          <w:szCs w:val="20"/>
        </w:rPr>
        <w:t xml:space="preserve">for people with risk factors such as </w:t>
      </w:r>
      <w:r w:rsidR="009E721D" w:rsidRPr="00983408">
        <w:rPr>
          <w:sz w:val="20"/>
          <w:szCs w:val="20"/>
        </w:rPr>
        <w:t xml:space="preserve">increased </w:t>
      </w:r>
      <w:r w:rsidR="003D46F4" w:rsidRPr="00983408">
        <w:rPr>
          <w:sz w:val="20"/>
          <w:szCs w:val="20"/>
        </w:rPr>
        <w:t>body</w:t>
      </w:r>
      <w:r w:rsidR="00973749" w:rsidRPr="00983408">
        <w:rPr>
          <w:sz w:val="20"/>
          <w:szCs w:val="20"/>
        </w:rPr>
        <w:t>-</w:t>
      </w:r>
      <w:r w:rsidR="003D46F4" w:rsidRPr="00983408">
        <w:rPr>
          <w:sz w:val="20"/>
          <w:szCs w:val="20"/>
        </w:rPr>
        <w:t>weight</w:t>
      </w:r>
      <w:r w:rsidR="00774818" w:rsidRPr="00983408">
        <w:rPr>
          <w:sz w:val="20"/>
          <w:szCs w:val="20"/>
        </w:rPr>
        <w:t>, male gender,</w:t>
      </w:r>
      <w:r w:rsidR="005F6869" w:rsidRPr="00983408">
        <w:rPr>
          <w:sz w:val="20"/>
          <w:szCs w:val="20"/>
        </w:rPr>
        <w:t xml:space="preserve"> and non-</w:t>
      </w:r>
      <w:r w:rsidR="00716361" w:rsidRPr="00301869">
        <w:rPr>
          <w:sz w:val="20"/>
          <w:szCs w:val="20"/>
        </w:rPr>
        <w:t>C</w:t>
      </w:r>
      <w:r w:rsidR="005F6869" w:rsidRPr="00301869">
        <w:rPr>
          <w:sz w:val="20"/>
          <w:szCs w:val="20"/>
        </w:rPr>
        <w:t xml:space="preserve">aucasian ethnicity, that we found predicted greater metabolic dysregulation. </w:t>
      </w:r>
      <w:bookmarkStart w:id="64" w:name="_Hlk19982008"/>
      <w:r w:rsidR="005F6869" w:rsidRPr="00301869">
        <w:rPr>
          <w:sz w:val="20"/>
          <w:szCs w:val="20"/>
        </w:rPr>
        <w:t>However, it is important to consider other side-effects</w:t>
      </w:r>
      <w:r w:rsidR="00766746" w:rsidRPr="00983408">
        <w:rPr>
          <w:sz w:val="20"/>
          <w:szCs w:val="20"/>
        </w:rPr>
        <w:t xml:space="preserve"> </w:t>
      </w:r>
      <w:r w:rsidR="00983408" w:rsidRPr="00983408">
        <w:rPr>
          <w:sz w:val="20"/>
          <w:szCs w:val="20"/>
        </w:rPr>
        <w:t>such as extrapyramidal side-effects,</w:t>
      </w:r>
      <w:r w:rsidR="00983408" w:rsidRPr="00983408" w:rsidDel="00983408">
        <w:rPr>
          <w:sz w:val="20"/>
          <w:szCs w:val="20"/>
        </w:rPr>
        <w:t xml:space="preserve"> </w:t>
      </w:r>
      <w:r w:rsidR="00BC56D3">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iwxMzwvc3R5bGU+PC9EaXNwbGF5VGV4dD48cmVjb3JkPjxyZWMtbnVtYmVyPjEwOTM4PC9yZWMt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</w:fldData>
        </w:fldChar>
      </w:r>
      <w:r w:rsidR="00BC56D3">
        <w:rPr>
          <w:color w:val="000000"/>
          <w:sz w:val="20"/>
          <w:szCs w:val="20"/>
          <w:bdr w:val="none" w:sz="0" w:space="0" w:color="auto" w:frame="1"/>
        </w:rPr>
        <w:instrText xml:space="preserve"> ADDIN EN.CITE </w:instrText>
      </w:r>
      <w:r w:rsidR="00BC56D3">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iwxMzwvc3R5bGU+PC9EaXNwbGF5VGV4dD48cmVjb3JkPjxyZWMtbnVtYmVyPjEwOTM4PC9yZWMt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</w:fldData>
        </w:fldChar>
      </w:r>
      <w:r w:rsidR="00BC56D3">
        <w:rPr>
          <w:color w:val="000000"/>
          <w:sz w:val="20"/>
          <w:szCs w:val="20"/>
          <w:bdr w:val="none" w:sz="0" w:space="0" w:color="auto" w:frame="1"/>
        </w:rPr>
        <w:instrText xml:space="preserve"> ADDIN EN.CITE.DATA </w:instrText>
      </w:r>
      <w:r w:rsidR="00BC56D3">
        <w:rPr>
          <w:color w:val="000000"/>
          <w:sz w:val="20"/>
          <w:szCs w:val="20"/>
          <w:bdr w:val="none" w:sz="0" w:space="0" w:color="auto" w:frame="1"/>
        </w:rPr>
      </w:r>
      <w:r w:rsidR="00BC56D3">
        <w:rPr>
          <w:color w:val="000000"/>
          <w:sz w:val="20"/>
          <w:szCs w:val="20"/>
          <w:bdr w:val="none" w:sz="0" w:space="0" w:color="auto" w:frame="1"/>
        </w:rPr>
        <w:fldChar w:fldCharType="end"/>
      </w:r>
      <w:r w:rsidR="00BC56D3">
        <w:rPr>
          <w:color w:val="000000"/>
          <w:sz w:val="20"/>
          <w:szCs w:val="20"/>
          <w:bdr w:val="none" w:sz="0" w:space="0" w:color="auto" w:frame="1"/>
        </w:rPr>
      </w:r>
      <w:r w:rsidR="00BC56D3">
        <w:rPr>
          <w:color w:val="000000"/>
          <w:sz w:val="20"/>
          <w:szCs w:val="20"/>
          <w:bdr w:val="none" w:sz="0" w:space="0" w:color="auto" w:frame="1"/>
        </w:rPr>
        <w:fldChar w:fldCharType="separate"/>
      </w:r>
      <w:r w:rsidR="00BC56D3" w:rsidRPr="00BC56D3">
        <w:rPr>
          <w:noProof/>
          <w:color w:val="000000"/>
          <w:sz w:val="20"/>
          <w:szCs w:val="20"/>
          <w:bdr w:val="none" w:sz="0" w:space="0" w:color="auto" w:frame="1"/>
          <w:vertAlign w:val="superscript"/>
        </w:rPr>
        <w:t>6,13</w:t>
      </w:r>
      <w:r w:rsidR="00BC56D3">
        <w:rPr>
          <w:color w:val="000000"/>
          <w:sz w:val="20"/>
          <w:szCs w:val="20"/>
          <w:bdr w:val="none" w:sz="0" w:space="0" w:color="auto" w:frame="1"/>
        </w:rPr>
        <w:fldChar w:fldCharType="end"/>
      </w:r>
      <w:r w:rsidR="005F6869">
        <w:rPr>
          <w:sz w:val="20"/>
          <w:szCs w:val="20"/>
        </w:rPr>
        <w:t xml:space="preserve"> and that there are differences in efficacy between drugs,</w:t>
      </w:r>
      <w:r w:rsidR="00E80066">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A332EF">
        <w:rPr>
          <w:color w:val="000000"/>
          <w:sz w:val="20"/>
          <w:szCs w:val="20"/>
          <w:bdr w:val="none" w:sz="0" w:space="0" w:color="auto" w:frame="1"/>
        </w:rPr>
        <w:instrText xml:space="preserve"> ADDIN EN.CITE </w:instrText>
      </w:r>
      <w:r w:rsidR="00A332EF">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A332EF">
        <w:rPr>
          <w:color w:val="000000"/>
          <w:sz w:val="20"/>
          <w:szCs w:val="20"/>
          <w:bdr w:val="none" w:sz="0" w:space="0" w:color="auto" w:frame="1"/>
        </w:rPr>
        <w:instrText xml:space="preserve"> ADDIN EN.CITE.DATA </w:instrText>
      </w:r>
      <w:r w:rsidR="00A332EF">
        <w:rPr>
          <w:color w:val="000000"/>
          <w:sz w:val="20"/>
          <w:szCs w:val="20"/>
          <w:bdr w:val="none" w:sz="0" w:space="0" w:color="auto" w:frame="1"/>
        </w:rPr>
      </w:r>
      <w:r w:rsidR="00A332EF">
        <w:rPr>
          <w:color w:val="000000"/>
          <w:sz w:val="20"/>
          <w:szCs w:val="20"/>
          <w:bdr w:val="none" w:sz="0" w:space="0" w:color="auto" w:frame="1"/>
        </w:rPr>
        <w:fldChar w:fldCharType="end"/>
      </w:r>
      <w:r w:rsidR="00E80066">
        <w:rPr>
          <w:color w:val="000000"/>
          <w:sz w:val="20"/>
          <w:szCs w:val="20"/>
          <w:bdr w:val="none" w:sz="0" w:space="0" w:color="auto" w:frame="1"/>
        </w:rPr>
      </w:r>
      <w:r w:rsidR="00E80066">
        <w:rPr>
          <w:color w:val="000000"/>
          <w:sz w:val="20"/>
          <w:szCs w:val="20"/>
          <w:bdr w:val="none" w:sz="0" w:space="0" w:color="auto" w:frame="1"/>
        </w:rPr>
        <w:fldChar w:fldCharType="separate"/>
      </w:r>
      <w:r w:rsidR="00A332EF" w:rsidRPr="00A332EF">
        <w:rPr>
          <w:noProof/>
          <w:color w:val="000000"/>
          <w:sz w:val="20"/>
          <w:szCs w:val="20"/>
          <w:bdr w:val="none" w:sz="0" w:space="0" w:color="auto" w:frame="1"/>
          <w:vertAlign w:val="superscript"/>
        </w:rPr>
        <w:t>6</w:t>
      </w:r>
      <w:r w:rsidR="00E80066">
        <w:rPr>
          <w:color w:val="000000"/>
          <w:sz w:val="20"/>
          <w:szCs w:val="20"/>
          <w:bdr w:val="none" w:sz="0" w:space="0" w:color="auto" w:frame="1"/>
        </w:rPr>
        <w:fldChar w:fldCharType="end"/>
      </w:r>
      <w:r w:rsidR="005F6869">
        <w:rPr>
          <w:sz w:val="20"/>
          <w:szCs w:val="20"/>
        </w:rPr>
        <w:t xml:space="preserve"> which should also be factored into</w:t>
      </w:r>
      <w:r w:rsidR="006047E0">
        <w:rPr>
          <w:sz w:val="20"/>
          <w:szCs w:val="20"/>
        </w:rPr>
        <w:t xml:space="preserve"> treatment-</w:t>
      </w:r>
      <w:r w:rsidR="005F6869">
        <w:rPr>
          <w:sz w:val="20"/>
          <w:szCs w:val="20"/>
        </w:rPr>
        <w:t xml:space="preserve">choice. </w:t>
      </w:r>
      <w:bookmarkEnd w:id="64"/>
    </w:p>
    <w:p w14:paraId="48BC73E4" w14:textId="6DEAA8C3" w:rsidR="00983408" w:rsidRPr="00C240F3" w:rsidRDefault="001C2B61" w:rsidP="00983408">
      <w:pPr>
        <w:spacing w:line="480" w:lineRule="auto"/>
        <w:jc w:val="both"/>
        <w:rPr>
          <w:color w:val="000000"/>
          <w:sz w:val="20"/>
          <w:szCs w:val="20"/>
          <w:shd w:val="clear" w:color="auto" w:fill="FFFFFF"/>
        </w:rPr>
      </w:pPr>
      <w:r>
        <w:rPr>
          <w:color w:val="000000"/>
          <w:sz w:val="20"/>
          <w:szCs w:val="20"/>
          <w:shd w:val="clear" w:color="auto" w:fill="FFFFFF"/>
        </w:rPr>
        <w:t xml:space="preserve">Our findings </w:t>
      </w:r>
      <w:r w:rsidR="005F6869">
        <w:rPr>
          <w:color w:val="000000"/>
          <w:sz w:val="20"/>
          <w:szCs w:val="20"/>
          <w:shd w:val="clear" w:color="auto" w:fill="FFFFFF"/>
        </w:rPr>
        <w:t>should</w:t>
      </w:r>
      <w:r w:rsidR="00E80066">
        <w:rPr>
          <w:color w:val="000000"/>
          <w:sz w:val="20"/>
          <w:szCs w:val="20"/>
          <w:shd w:val="clear" w:color="auto" w:fill="FFFFFF"/>
        </w:rPr>
        <w:t xml:space="preserve"> also</w:t>
      </w:r>
      <w:r>
        <w:rPr>
          <w:color w:val="000000"/>
          <w:sz w:val="20"/>
          <w:szCs w:val="20"/>
          <w:shd w:val="clear" w:color="auto" w:fill="FFFFFF"/>
        </w:rPr>
        <w:t xml:space="preserve"> be considered in the context of population</w:t>
      </w:r>
      <w:r w:rsidR="00B157C1">
        <w:rPr>
          <w:color w:val="000000"/>
          <w:sz w:val="20"/>
          <w:szCs w:val="20"/>
          <w:shd w:val="clear" w:color="auto" w:fill="FFFFFF"/>
        </w:rPr>
        <w:t>-</w:t>
      </w:r>
      <w:r>
        <w:rPr>
          <w:color w:val="000000"/>
          <w:sz w:val="20"/>
          <w:szCs w:val="20"/>
          <w:shd w:val="clear" w:color="auto" w:fill="FFFFFF"/>
        </w:rPr>
        <w:t>based studies showing that</w:t>
      </w:r>
      <w:r w:rsidR="00C12011">
        <w:rPr>
          <w:color w:val="000000"/>
          <w:sz w:val="20"/>
          <w:szCs w:val="20"/>
          <w:shd w:val="clear" w:color="auto" w:fill="FFFFFF"/>
        </w:rPr>
        <w:t xml:space="preserve"> patients with schizophrenia who </w:t>
      </w:r>
      <w:r w:rsidR="008E57E6">
        <w:rPr>
          <w:color w:val="000000"/>
          <w:sz w:val="20"/>
          <w:szCs w:val="20"/>
          <w:shd w:val="clear" w:color="auto" w:fill="FFFFFF"/>
        </w:rPr>
        <w:t xml:space="preserve">receive </w:t>
      </w:r>
      <w:r>
        <w:rPr>
          <w:color w:val="000000"/>
          <w:sz w:val="20"/>
          <w:szCs w:val="20"/>
          <w:shd w:val="clear" w:color="auto" w:fill="FFFFFF"/>
        </w:rPr>
        <w:t xml:space="preserve">antipsychotic </w:t>
      </w:r>
      <w:r w:rsidR="008E57E6">
        <w:rPr>
          <w:color w:val="000000"/>
          <w:sz w:val="20"/>
          <w:szCs w:val="20"/>
          <w:shd w:val="clear" w:color="auto" w:fill="FFFFFF"/>
        </w:rPr>
        <w:t xml:space="preserve">treatment, </w:t>
      </w:r>
      <w:r>
        <w:rPr>
          <w:color w:val="000000"/>
          <w:sz w:val="20"/>
          <w:szCs w:val="20"/>
          <w:shd w:val="clear" w:color="auto" w:fill="FFFFFF"/>
        </w:rPr>
        <w:t>especially clozapine,</w:t>
      </w:r>
      <w:r w:rsidR="008C2584">
        <w:rPr>
          <w:color w:val="000000"/>
          <w:sz w:val="20"/>
          <w:szCs w:val="20"/>
          <w:shd w:val="clear" w:color="auto" w:fill="FFFFFF"/>
        </w:rPr>
        <w:t xml:space="preserve"> </w:t>
      </w:r>
      <w:r w:rsidR="001C54E5">
        <w:rPr>
          <w:color w:val="000000"/>
          <w:sz w:val="20"/>
          <w:szCs w:val="20"/>
          <w:shd w:val="clear" w:color="auto" w:fill="FFFFFF"/>
        </w:rPr>
        <w:t xml:space="preserve">have lower </w:t>
      </w:r>
      <w:r w:rsidR="008C2584">
        <w:rPr>
          <w:color w:val="000000"/>
          <w:sz w:val="20"/>
          <w:szCs w:val="20"/>
          <w:shd w:val="clear" w:color="auto" w:fill="FFFFFF"/>
        </w:rPr>
        <w:t>all-cause and cardiac mortality</w:t>
      </w:r>
      <w:r w:rsidR="001C54E5">
        <w:rPr>
          <w:color w:val="000000"/>
          <w:sz w:val="20"/>
          <w:szCs w:val="20"/>
          <w:shd w:val="clear" w:color="auto" w:fill="FFFFFF"/>
        </w:rPr>
        <w:t xml:space="preserve"> rates</w:t>
      </w:r>
      <w:r w:rsidR="004B2DFE">
        <w:rPr>
          <w:color w:val="000000"/>
          <w:sz w:val="20"/>
          <w:szCs w:val="20"/>
          <w:shd w:val="clear" w:color="auto" w:fill="FFFFFF"/>
        </w:rPr>
        <w:t xml:space="preserve"> compared with patients who do not receive antipsychotic treatment</w:t>
      </w:r>
      <w:r w:rsidR="00545FBC">
        <w:rPr>
          <w:color w:val="000000"/>
          <w:sz w:val="20"/>
          <w:szCs w:val="20"/>
          <w:shd w:val="clear" w:color="auto" w:fill="FFFFFF"/>
        </w:rPr>
        <w:t>.</w:t>
      </w:r>
      <w:r w:rsidR="008C2584">
        <w:rPr>
          <w:color w:val="000000"/>
          <w:sz w:val="20"/>
          <w:szCs w:val="20"/>
          <w:shd w:val="clear" w:color="auto" w:fill="FFFFFF"/>
        </w:rPr>
        <w:fldChar w:fldCharType="begin">
          <w:fldData xml:space="preserve">PEVuZE5vdGU+PENpdGU+PEF1dGhvcj5UaWlob25lbjwvQXV0aG9yPjxZZWFyPjIwMDk8L1llYXI+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2MjAtNjI3PC9wYWdlcz48dm9sdW1l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</w:fldData>
        </w:fldChar>
      </w:r>
      <w:r w:rsidR="00D8084E">
        <w:rPr>
          <w:color w:val="000000"/>
          <w:sz w:val="20"/>
          <w:szCs w:val="20"/>
          <w:shd w:val="clear" w:color="auto" w:fill="FFFFFF"/>
        </w:rPr>
        <w:instrText xml:space="preserve"> ADDIN EN.CITE </w:instrText>
      </w:r>
      <w:r w:rsidR="00D8084E">
        <w:rPr>
          <w:color w:val="000000"/>
          <w:sz w:val="20"/>
          <w:szCs w:val="20"/>
          <w:shd w:val="clear" w:color="auto" w:fill="FFFFFF"/>
        </w:rPr>
        <w:fldChar w:fldCharType="begin">
          <w:fldData xml:space="preserve">PEVuZE5vdGU+PENpdGU+PEF1dGhvcj5UaWlob25lbjwvQXV0aG9yPjxZZWFyPjIwMDk8L1llYXI+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2MjAtNjI3PC9wYWdlcz48dm9sdW1l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</w:fldData>
        </w:fldChar>
      </w:r>
      <w:r w:rsidR="00D8084E">
        <w:rPr>
          <w:color w:val="000000"/>
          <w:sz w:val="20"/>
          <w:szCs w:val="20"/>
          <w:shd w:val="clear" w:color="auto" w:fill="FFFFFF"/>
        </w:rPr>
        <w:instrText xml:space="preserve"> ADDIN EN.CITE.DATA </w:instrText>
      </w:r>
      <w:r w:rsidR="00D8084E">
        <w:rPr>
          <w:color w:val="000000"/>
          <w:sz w:val="20"/>
          <w:szCs w:val="20"/>
          <w:shd w:val="clear" w:color="auto" w:fill="FFFFFF"/>
        </w:rPr>
      </w:r>
      <w:r w:rsidR="00D8084E">
        <w:rPr>
          <w:color w:val="000000"/>
          <w:sz w:val="20"/>
          <w:szCs w:val="20"/>
          <w:shd w:val="clear" w:color="auto" w:fill="FFFFFF"/>
        </w:rPr>
        <w:fldChar w:fldCharType="end"/>
      </w:r>
      <w:r w:rsidR="008C2584">
        <w:rPr>
          <w:color w:val="000000"/>
          <w:sz w:val="20"/>
          <w:szCs w:val="20"/>
          <w:shd w:val="clear" w:color="auto" w:fill="FFFFFF"/>
        </w:rPr>
      </w:r>
      <w:r w:rsidR="008C2584">
        <w:rPr>
          <w:color w:val="000000"/>
          <w:sz w:val="20"/>
          <w:szCs w:val="20"/>
          <w:shd w:val="clear" w:color="auto" w:fill="FFFFFF"/>
        </w:rPr>
        <w:fldChar w:fldCharType="separate"/>
      </w:r>
      <w:r w:rsidR="00D8084E" w:rsidRPr="00D8084E">
        <w:rPr>
          <w:noProof/>
          <w:color w:val="000000"/>
          <w:sz w:val="20"/>
          <w:szCs w:val="20"/>
          <w:shd w:val="clear" w:color="auto" w:fill="FFFFFF"/>
          <w:vertAlign w:val="superscript"/>
        </w:rPr>
        <w:t>44</w:t>
      </w:r>
      <w:r w:rsidR="008C2584">
        <w:rPr>
          <w:color w:val="000000"/>
          <w:sz w:val="20"/>
          <w:szCs w:val="20"/>
          <w:shd w:val="clear" w:color="auto" w:fill="FFFFFF"/>
        </w:rPr>
        <w:fldChar w:fldCharType="end"/>
      </w:r>
      <w:r w:rsidR="00655A5F">
        <w:rPr>
          <w:color w:val="000000"/>
          <w:sz w:val="20"/>
          <w:szCs w:val="20"/>
          <w:shd w:val="clear" w:color="auto" w:fill="FFFFFF"/>
        </w:rPr>
        <w:t xml:space="preserve"> </w:t>
      </w:r>
      <w:r w:rsidR="005523CC">
        <w:rPr>
          <w:color w:val="000000"/>
          <w:sz w:val="20"/>
          <w:szCs w:val="20"/>
          <w:shd w:val="clear" w:color="auto" w:fill="FFFFFF"/>
        </w:rPr>
        <w:t>O</w:t>
      </w:r>
      <w:r w:rsidR="00655A5F">
        <w:rPr>
          <w:color w:val="000000"/>
          <w:sz w:val="20"/>
          <w:szCs w:val="20"/>
          <w:shd w:val="clear" w:color="auto" w:fill="FFFFFF"/>
        </w:rPr>
        <w:t xml:space="preserve">ur observation that symptomatic improvement accompanies metabolic dysregulation may provide </w:t>
      </w:r>
      <w:r w:rsidR="006369F3">
        <w:rPr>
          <w:color w:val="000000"/>
          <w:sz w:val="20"/>
          <w:szCs w:val="20"/>
          <w:shd w:val="clear" w:color="auto" w:fill="FFFFFF"/>
        </w:rPr>
        <w:t>some insight</w:t>
      </w:r>
      <w:r w:rsidR="005523CC">
        <w:rPr>
          <w:color w:val="000000"/>
          <w:sz w:val="20"/>
          <w:szCs w:val="20"/>
          <w:shd w:val="clear" w:color="auto" w:fill="FFFFFF"/>
        </w:rPr>
        <w:t xml:space="preserve"> into why</w:t>
      </w:r>
      <w:r w:rsidR="00386B62">
        <w:rPr>
          <w:color w:val="000000"/>
          <w:sz w:val="20"/>
          <w:szCs w:val="20"/>
          <w:shd w:val="clear" w:color="auto" w:fill="FFFFFF"/>
        </w:rPr>
        <w:t>, paradoxically,</w:t>
      </w:r>
      <w:r w:rsidR="005523CC">
        <w:rPr>
          <w:color w:val="000000"/>
          <w:sz w:val="20"/>
          <w:szCs w:val="20"/>
          <w:shd w:val="clear" w:color="auto" w:fill="FFFFFF"/>
        </w:rPr>
        <w:t xml:space="preserve"> cardiovascular mortality improves with treatments that</w:t>
      </w:r>
      <w:r w:rsidR="00057DD0">
        <w:rPr>
          <w:color w:val="000000"/>
          <w:sz w:val="20"/>
          <w:szCs w:val="20"/>
          <w:shd w:val="clear" w:color="auto" w:fill="FFFFFF"/>
        </w:rPr>
        <w:t xml:space="preserve"> lead to worse metabolic outcomes</w:t>
      </w:r>
      <w:r w:rsidR="005A1FD0">
        <w:rPr>
          <w:color w:val="000000"/>
          <w:sz w:val="20"/>
          <w:szCs w:val="20"/>
          <w:shd w:val="clear" w:color="auto" w:fill="FFFFFF"/>
        </w:rPr>
        <w:t>. I</w:t>
      </w:r>
      <w:r w:rsidR="006369F3">
        <w:rPr>
          <w:color w:val="000000"/>
          <w:sz w:val="20"/>
          <w:szCs w:val="20"/>
          <w:shd w:val="clear" w:color="auto" w:fill="FFFFFF"/>
        </w:rPr>
        <w:t>mprovements in mental state may result in improved self-care</w:t>
      </w:r>
      <w:r w:rsidR="00386B62">
        <w:rPr>
          <w:color w:val="000000"/>
          <w:sz w:val="20"/>
          <w:szCs w:val="20"/>
          <w:shd w:val="clear" w:color="auto" w:fill="FFFFFF"/>
        </w:rPr>
        <w:t xml:space="preserve"> and engagement with physical health services</w:t>
      </w:r>
      <w:r w:rsidR="00FE7930">
        <w:rPr>
          <w:color w:val="000000"/>
          <w:sz w:val="20"/>
          <w:szCs w:val="20"/>
          <w:shd w:val="clear" w:color="auto" w:fill="FFFFFF"/>
        </w:rPr>
        <w:t>,</w:t>
      </w:r>
      <w:r w:rsidR="00386B62">
        <w:rPr>
          <w:color w:val="000000"/>
          <w:sz w:val="20"/>
          <w:szCs w:val="20"/>
          <w:shd w:val="clear" w:color="auto" w:fill="FFFFFF"/>
        </w:rPr>
        <w:t xml:space="preserve"> </w:t>
      </w:r>
      <w:r w:rsidR="005F6869">
        <w:rPr>
          <w:color w:val="000000"/>
          <w:sz w:val="20"/>
          <w:szCs w:val="20"/>
          <w:shd w:val="clear" w:color="auto" w:fill="FFFFFF"/>
        </w:rPr>
        <w:t>which may offset</w:t>
      </w:r>
      <w:r w:rsidR="00386B62">
        <w:rPr>
          <w:color w:val="000000"/>
          <w:sz w:val="20"/>
          <w:szCs w:val="20"/>
          <w:shd w:val="clear" w:color="auto" w:fill="FFFFFF"/>
        </w:rPr>
        <w:t xml:space="preserve"> the metabolic risk</w:t>
      </w:r>
      <w:r w:rsidR="001D6F81">
        <w:rPr>
          <w:color w:val="000000"/>
          <w:sz w:val="20"/>
          <w:szCs w:val="20"/>
          <w:shd w:val="clear" w:color="auto" w:fill="FFFFFF"/>
        </w:rPr>
        <w:t xml:space="preserve"> of </w:t>
      </w:r>
      <w:r w:rsidR="0025692F">
        <w:rPr>
          <w:color w:val="000000"/>
          <w:sz w:val="20"/>
          <w:szCs w:val="20"/>
          <w:shd w:val="clear" w:color="auto" w:fill="FFFFFF"/>
        </w:rPr>
        <w:t>a</w:t>
      </w:r>
      <w:r w:rsidR="001D6F81">
        <w:rPr>
          <w:color w:val="000000"/>
          <w:sz w:val="20"/>
          <w:szCs w:val="20"/>
          <w:shd w:val="clear" w:color="auto" w:fill="FFFFFF"/>
        </w:rPr>
        <w:t xml:space="preserve"> drug</w:t>
      </w:r>
      <w:r w:rsidR="00386B62">
        <w:rPr>
          <w:color w:val="000000"/>
          <w:sz w:val="20"/>
          <w:szCs w:val="20"/>
          <w:shd w:val="clear" w:color="auto" w:fill="FFFFFF"/>
        </w:rPr>
        <w:t>.</w:t>
      </w:r>
      <w:r w:rsidR="00555D56">
        <w:rPr>
          <w:color w:val="000000"/>
          <w:sz w:val="20"/>
          <w:szCs w:val="20"/>
          <w:shd w:val="clear" w:color="auto" w:fill="FFFFFF"/>
        </w:rPr>
        <w:t xml:space="preserve"> </w:t>
      </w:r>
      <w:r w:rsidR="005F6869">
        <w:rPr>
          <w:color w:val="000000"/>
          <w:sz w:val="20"/>
          <w:szCs w:val="20"/>
          <w:shd w:val="clear" w:color="auto" w:fill="FFFFFF"/>
        </w:rPr>
        <w:t>This may be partially driven by the fact that clozapine and olanzapine are amongst the most effective antipsychotic drugs and are also the dr</w:t>
      </w:r>
      <w:r w:rsidR="00776206">
        <w:rPr>
          <w:color w:val="000000"/>
          <w:sz w:val="20"/>
          <w:szCs w:val="20"/>
          <w:shd w:val="clear" w:color="auto" w:fill="FFFFFF"/>
        </w:rPr>
        <w:t>u</w:t>
      </w:r>
      <w:r w:rsidR="005F6869">
        <w:rPr>
          <w:color w:val="000000"/>
          <w:sz w:val="20"/>
          <w:szCs w:val="20"/>
          <w:shd w:val="clear" w:color="auto" w:fill="FFFFFF"/>
        </w:rPr>
        <w:t>gs associated with highest risk of metabolic dysregulation.</w:t>
      </w:r>
      <w:r w:rsidR="00B859EB">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B859EB">
        <w:rPr>
          <w:color w:val="000000"/>
          <w:sz w:val="20"/>
          <w:szCs w:val="20"/>
          <w:bdr w:val="none" w:sz="0" w:space="0" w:color="auto" w:frame="1"/>
        </w:rPr>
        <w:instrText xml:space="preserve"> ADDIN EN.CITE </w:instrText>
      </w:r>
      <w:r w:rsidR="00B859EB">
        <w:rPr>
          <w:color w:val="000000"/>
          <w:sz w:val="20"/>
          <w:szCs w:val="20"/>
          <w:bdr w:val="none" w:sz="0" w:space="0" w:color="auto" w:frame="1"/>
        </w:rPr>
        <w:fldChar w:fldCharType="begin">
          <w:fldData xml:space="preserve">PEVuZE5vdGU+PENpdGU+PEF1dGhvcj5IdWhuPC9BdXRob3I+PFllYXI+MjAxOTwvWWVhcj48UmVj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</w:fldData>
        </w:fldChar>
      </w:r>
      <w:r w:rsidR="00B859EB">
        <w:rPr>
          <w:color w:val="000000"/>
          <w:sz w:val="20"/>
          <w:szCs w:val="20"/>
          <w:bdr w:val="none" w:sz="0" w:space="0" w:color="auto" w:frame="1"/>
        </w:rPr>
        <w:instrText xml:space="preserve"> ADDIN EN.CITE.DATA </w:instrText>
      </w:r>
      <w:r w:rsidR="00B859EB">
        <w:rPr>
          <w:color w:val="000000"/>
          <w:sz w:val="20"/>
          <w:szCs w:val="20"/>
          <w:bdr w:val="none" w:sz="0" w:space="0" w:color="auto" w:frame="1"/>
        </w:rPr>
      </w:r>
      <w:r w:rsidR="00B859EB">
        <w:rPr>
          <w:color w:val="000000"/>
          <w:sz w:val="20"/>
          <w:szCs w:val="20"/>
          <w:bdr w:val="none" w:sz="0" w:space="0" w:color="auto" w:frame="1"/>
        </w:rPr>
        <w:fldChar w:fldCharType="end"/>
      </w:r>
      <w:r w:rsidR="00B859EB">
        <w:rPr>
          <w:color w:val="000000"/>
          <w:sz w:val="20"/>
          <w:szCs w:val="20"/>
          <w:bdr w:val="none" w:sz="0" w:space="0" w:color="auto" w:frame="1"/>
        </w:rPr>
      </w:r>
      <w:r w:rsidR="00B859EB">
        <w:rPr>
          <w:color w:val="000000"/>
          <w:sz w:val="20"/>
          <w:szCs w:val="20"/>
          <w:bdr w:val="none" w:sz="0" w:space="0" w:color="auto" w:frame="1"/>
        </w:rPr>
        <w:fldChar w:fldCharType="separate"/>
      </w:r>
      <w:r w:rsidR="00B859EB" w:rsidRPr="00A332EF">
        <w:rPr>
          <w:noProof/>
          <w:color w:val="000000"/>
          <w:sz w:val="20"/>
          <w:szCs w:val="20"/>
          <w:bdr w:val="none" w:sz="0" w:space="0" w:color="auto" w:frame="1"/>
          <w:vertAlign w:val="superscript"/>
        </w:rPr>
        <w:t>6</w:t>
      </w:r>
      <w:r w:rsidR="00B859EB">
        <w:rPr>
          <w:color w:val="000000"/>
          <w:sz w:val="20"/>
          <w:szCs w:val="20"/>
          <w:bdr w:val="none" w:sz="0" w:space="0" w:color="auto" w:frame="1"/>
        </w:rPr>
        <w:fldChar w:fldCharType="end"/>
      </w:r>
      <w:r w:rsidR="005F6869">
        <w:rPr>
          <w:color w:val="000000"/>
          <w:sz w:val="20"/>
          <w:szCs w:val="20"/>
          <w:shd w:val="clear" w:color="auto" w:fill="FFFFFF"/>
        </w:rPr>
        <w:t xml:space="preserve"> </w:t>
      </w:r>
      <w:bookmarkStart w:id="65" w:name="_Hlk20211837"/>
      <w:bookmarkStart w:id="66" w:name="_Hlk19976579"/>
      <w:r w:rsidR="00555D56">
        <w:rPr>
          <w:color w:val="000000"/>
          <w:sz w:val="20"/>
          <w:szCs w:val="20"/>
          <w:shd w:val="clear" w:color="auto" w:fill="FFFFFF"/>
        </w:rPr>
        <w:t>It is</w:t>
      </w:r>
      <w:r w:rsidR="005604B4">
        <w:rPr>
          <w:color w:val="000000"/>
          <w:sz w:val="20"/>
          <w:szCs w:val="20"/>
          <w:shd w:val="clear" w:color="auto" w:fill="FFFFFF"/>
        </w:rPr>
        <w:t xml:space="preserve"> </w:t>
      </w:r>
      <w:r w:rsidR="00555D56">
        <w:rPr>
          <w:color w:val="000000"/>
          <w:sz w:val="20"/>
          <w:szCs w:val="20"/>
          <w:shd w:val="clear" w:color="auto" w:fill="FFFFFF"/>
        </w:rPr>
        <w:t xml:space="preserve">unclear if the </w:t>
      </w:r>
      <w:r w:rsidR="00DD70A3">
        <w:rPr>
          <w:color w:val="000000"/>
          <w:sz w:val="20"/>
          <w:szCs w:val="20"/>
          <w:shd w:val="clear" w:color="auto" w:fill="FFFFFF"/>
        </w:rPr>
        <w:t xml:space="preserve">association between </w:t>
      </w:r>
      <w:r w:rsidR="001D6F81">
        <w:rPr>
          <w:color w:val="000000"/>
          <w:sz w:val="20"/>
          <w:szCs w:val="20"/>
          <w:shd w:val="clear" w:color="auto" w:fill="FFFFFF"/>
        </w:rPr>
        <w:t xml:space="preserve">symptom improvement and </w:t>
      </w:r>
      <w:r w:rsidR="00C9785C">
        <w:rPr>
          <w:color w:val="000000"/>
          <w:sz w:val="20"/>
          <w:szCs w:val="20"/>
          <w:shd w:val="clear" w:color="auto" w:fill="FFFFFF"/>
        </w:rPr>
        <w:t>metabolic dysregulation reflects a</w:t>
      </w:r>
      <w:r w:rsidR="00F0267E">
        <w:rPr>
          <w:color w:val="000000"/>
          <w:sz w:val="20"/>
          <w:szCs w:val="20"/>
          <w:shd w:val="clear" w:color="auto" w:fill="FFFFFF"/>
        </w:rPr>
        <w:t>n</w:t>
      </w:r>
      <w:r w:rsidR="00490C66">
        <w:rPr>
          <w:color w:val="000000"/>
          <w:sz w:val="20"/>
          <w:szCs w:val="20"/>
          <w:shd w:val="clear" w:color="auto" w:fill="FFFFFF"/>
        </w:rPr>
        <w:t xml:space="preserve"> </w:t>
      </w:r>
      <w:r w:rsidR="00F0267E">
        <w:rPr>
          <w:color w:val="000000"/>
          <w:sz w:val="20"/>
          <w:szCs w:val="20"/>
          <w:shd w:val="clear" w:color="auto" w:fill="FFFFFF"/>
        </w:rPr>
        <w:t>intrinsic</w:t>
      </w:r>
      <w:r w:rsidR="00490C66">
        <w:rPr>
          <w:color w:val="000000"/>
          <w:sz w:val="20"/>
          <w:szCs w:val="20"/>
          <w:shd w:val="clear" w:color="auto" w:fill="FFFFFF"/>
        </w:rPr>
        <w:t xml:space="preserve"> </w:t>
      </w:r>
      <w:r w:rsidR="001A10F6">
        <w:rPr>
          <w:color w:val="000000"/>
          <w:sz w:val="20"/>
          <w:szCs w:val="20"/>
          <w:shd w:val="clear" w:color="auto" w:fill="FFFFFF"/>
        </w:rPr>
        <w:t xml:space="preserve">therapeutic </w:t>
      </w:r>
      <w:r w:rsidR="00490C66">
        <w:rPr>
          <w:color w:val="000000"/>
          <w:sz w:val="20"/>
          <w:szCs w:val="20"/>
          <w:shd w:val="clear" w:color="auto" w:fill="FFFFFF"/>
        </w:rPr>
        <w:t>link</w:t>
      </w:r>
      <w:r w:rsidR="00A74C74">
        <w:rPr>
          <w:color w:val="000000"/>
          <w:sz w:val="20"/>
          <w:szCs w:val="20"/>
          <w:shd w:val="clear" w:color="auto" w:fill="FFFFFF"/>
        </w:rPr>
        <w:t>.</w:t>
      </w:r>
      <w:r w:rsidR="00F0267E">
        <w:rPr>
          <w:color w:val="000000"/>
          <w:sz w:val="20"/>
          <w:szCs w:val="20"/>
          <w:shd w:val="clear" w:color="auto" w:fill="FFFFFF"/>
        </w:rPr>
        <w:t xml:space="preserve"> </w:t>
      </w:r>
      <w:r w:rsidR="00157464" w:rsidRPr="00E24FED">
        <w:rPr>
          <w:color w:val="000000"/>
          <w:sz w:val="20"/>
          <w:szCs w:val="20"/>
          <w:shd w:val="clear" w:color="auto" w:fill="FFFFFF"/>
        </w:rPr>
        <w:t>One</w:t>
      </w:r>
      <w:r w:rsidR="003B00B4" w:rsidRPr="00E24FED">
        <w:rPr>
          <w:color w:val="000000"/>
          <w:sz w:val="20"/>
          <w:szCs w:val="20"/>
          <w:shd w:val="clear" w:color="auto" w:fill="FFFFFF"/>
        </w:rPr>
        <w:t xml:space="preserve"> </w:t>
      </w:r>
      <w:r w:rsidR="003B00B4" w:rsidRPr="00406263">
        <w:rPr>
          <w:color w:val="000000"/>
          <w:sz w:val="20"/>
          <w:szCs w:val="20"/>
          <w:shd w:val="clear" w:color="auto" w:fill="FFFFFF"/>
        </w:rPr>
        <w:t>possible</w:t>
      </w:r>
      <w:r w:rsidR="00157464" w:rsidRPr="00E24FED">
        <w:rPr>
          <w:color w:val="000000"/>
          <w:sz w:val="20"/>
          <w:szCs w:val="20"/>
          <w:shd w:val="clear" w:color="auto" w:fill="FFFFFF"/>
        </w:rPr>
        <w:t xml:space="preserve"> explanation</w:t>
      </w:r>
      <w:r w:rsidR="00157464">
        <w:rPr>
          <w:color w:val="000000"/>
          <w:sz w:val="20"/>
          <w:szCs w:val="20"/>
          <w:shd w:val="clear" w:color="auto" w:fill="FFFFFF"/>
        </w:rPr>
        <w:t xml:space="preserve"> is that the</w:t>
      </w:r>
      <w:r w:rsidR="00DF22E7">
        <w:rPr>
          <w:color w:val="000000"/>
          <w:sz w:val="20"/>
          <w:szCs w:val="20"/>
          <w:shd w:val="clear" w:color="auto" w:fill="FFFFFF"/>
        </w:rPr>
        <w:t xml:space="preserve"> antipsychotic</w:t>
      </w:r>
      <w:r w:rsidR="00157464">
        <w:rPr>
          <w:color w:val="000000"/>
          <w:sz w:val="20"/>
          <w:szCs w:val="20"/>
          <w:shd w:val="clear" w:color="auto" w:fill="FFFFFF"/>
        </w:rPr>
        <w:t xml:space="preserve"> receptor binding profiles </w:t>
      </w:r>
      <w:r w:rsidR="00DF22E7">
        <w:rPr>
          <w:color w:val="000000"/>
          <w:sz w:val="20"/>
          <w:szCs w:val="20"/>
          <w:shd w:val="clear" w:color="auto" w:fill="FFFFFF"/>
        </w:rPr>
        <w:t>implicated in metabolic dysregulation, such as serotonin 5-HT</w:t>
      </w:r>
      <w:r w:rsidR="00DF22E7" w:rsidRPr="00D76E79">
        <w:rPr>
          <w:color w:val="000000"/>
          <w:sz w:val="20"/>
          <w:szCs w:val="20"/>
          <w:shd w:val="clear" w:color="auto" w:fill="FFFFFF"/>
          <w:vertAlign w:val="subscript"/>
        </w:rPr>
        <w:t>2A</w:t>
      </w:r>
      <w:r w:rsidR="00DF22E7">
        <w:rPr>
          <w:color w:val="000000"/>
          <w:sz w:val="20"/>
          <w:szCs w:val="20"/>
          <w:shd w:val="clear" w:color="auto" w:fill="FFFFFF"/>
        </w:rPr>
        <w:t>, histamine H</w:t>
      </w:r>
      <w:r w:rsidR="00DF22E7" w:rsidRPr="00D76E79">
        <w:rPr>
          <w:color w:val="000000"/>
          <w:sz w:val="20"/>
          <w:szCs w:val="20"/>
          <w:shd w:val="clear" w:color="auto" w:fill="FFFFFF"/>
          <w:vertAlign w:val="subscript"/>
        </w:rPr>
        <w:t>1</w:t>
      </w:r>
      <w:r w:rsidR="00DF22E7">
        <w:rPr>
          <w:color w:val="000000"/>
          <w:sz w:val="20"/>
          <w:szCs w:val="20"/>
          <w:shd w:val="clear" w:color="auto" w:fill="FFFFFF"/>
        </w:rPr>
        <w:t>, and muscarinic M</w:t>
      </w:r>
      <w:r w:rsidR="00DF22E7" w:rsidRPr="00D76E79">
        <w:rPr>
          <w:color w:val="000000"/>
          <w:sz w:val="20"/>
          <w:szCs w:val="20"/>
          <w:shd w:val="clear" w:color="auto" w:fill="FFFFFF"/>
          <w:vertAlign w:val="subscript"/>
        </w:rPr>
        <w:t>3</w:t>
      </w:r>
      <w:r w:rsidR="00DF22E7">
        <w:rPr>
          <w:color w:val="000000"/>
          <w:sz w:val="20"/>
          <w:szCs w:val="20"/>
          <w:shd w:val="clear" w:color="auto" w:fill="FFFFFF"/>
        </w:rPr>
        <w:t xml:space="preserve"> receptors</w:t>
      </w:r>
      <w:r w:rsidR="00223F58">
        <w:rPr>
          <w:color w:val="000000"/>
          <w:sz w:val="20"/>
          <w:szCs w:val="20"/>
          <w:shd w:val="clear" w:color="auto" w:fill="FFFFFF"/>
        </w:rPr>
        <w:t>,</w:t>
      </w:r>
      <w:r w:rsidR="00016DE0">
        <w:rPr>
          <w:sz w:val="20"/>
          <w:szCs w:val="20"/>
        </w:rPr>
        <w:fldChar w:fldCharType="begin">
          <w:fldData xml:space="preserve">PEVuZE5vdGU+PENpdGU+PEF1dGhvcj5LYWFyPC9BdXRob3I+PFllYXI+MjAxOTwvWWVhcj48UmVj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</w:fldData>
        </w:fldChar>
      </w:r>
      <w:r w:rsidR="001520A4">
        <w:rPr>
          <w:sz w:val="20"/>
          <w:szCs w:val="20"/>
        </w:rPr>
        <w:instrText xml:space="preserve"> ADDIN EN.CITE </w:instrText>
      </w:r>
      <w:r w:rsidR="001520A4">
        <w:rPr>
          <w:sz w:val="20"/>
          <w:szCs w:val="20"/>
        </w:rPr>
        <w:fldChar w:fldCharType="begin">
          <w:fldData xml:space="preserve">PEVuZE5vdGU+PENpdGU+PEF1dGhvcj5LYWFyPC9BdXRob3I+PFllYXI+MjAxOTwvWWVhcj48UmVj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</w:fldData>
        </w:fldChar>
      </w:r>
      <w:r w:rsidR="001520A4">
        <w:rPr>
          <w:sz w:val="20"/>
          <w:szCs w:val="20"/>
        </w:rPr>
        <w:instrText xml:space="preserve"> ADDIN EN.CITE.DATA </w:instrText>
      </w:r>
      <w:r w:rsidR="001520A4">
        <w:rPr>
          <w:sz w:val="20"/>
          <w:szCs w:val="20"/>
        </w:rPr>
      </w:r>
      <w:r w:rsidR="001520A4">
        <w:rPr>
          <w:sz w:val="20"/>
          <w:szCs w:val="20"/>
        </w:rPr>
        <w:fldChar w:fldCharType="end"/>
      </w:r>
      <w:r w:rsidR="00016DE0">
        <w:rPr>
          <w:sz w:val="20"/>
          <w:szCs w:val="20"/>
        </w:rPr>
      </w:r>
      <w:r w:rsidR="00016DE0">
        <w:rPr>
          <w:sz w:val="20"/>
          <w:szCs w:val="20"/>
        </w:rPr>
        <w:fldChar w:fldCharType="separate"/>
      </w:r>
      <w:r w:rsidR="001520A4" w:rsidRPr="001520A4">
        <w:rPr>
          <w:noProof/>
          <w:sz w:val="20"/>
          <w:szCs w:val="20"/>
          <w:vertAlign w:val="superscript"/>
        </w:rPr>
        <w:t>13</w:t>
      </w:r>
      <w:r w:rsidR="00016DE0">
        <w:rPr>
          <w:sz w:val="20"/>
          <w:szCs w:val="20"/>
        </w:rPr>
        <w:fldChar w:fldCharType="end"/>
      </w:r>
      <w:r w:rsidR="00223F58">
        <w:rPr>
          <w:color w:val="000000"/>
          <w:sz w:val="20"/>
          <w:szCs w:val="20"/>
          <w:shd w:val="clear" w:color="auto" w:fill="FFFFFF"/>
        </w:rPr>
        <w:t xml:space="preserve"> may also play a therapeutic role alongside D2 dopamine</w:t>
      </w:r>
      <w:r w:rsidR="00E23A31">
        <w:rPr>
          <w:color w:val="000000"/>
          <w:sz w:val="20"/>
          <w:szCs w:val="20"/>
          <w:shd w:val="clear" w:color="auto" w:fill="FFFFFF"/>
        </w:rPr>
        <w:t xml:space="preserve"> receptor</w:t>
      </w:r>
      <w:r w:rsidR="00223F58">
        <w:rPr>
          <w:color w:val="000000"/>
          <w:sz w:val="20"/>
          <w:szCs w:val="20"/>
          <w:shd w:val="clear" w:color="auto" w:fill="FFFFFF"/>
        </w:rPr>
        <w:t xml:space="preserve"> blockade.</w:t>
      </w:r>
      <w:r w:rsidR="00D76E79">
        <w:rPr>
          <w:color w:val="000000"/>
          <w:sz w:val="20"/>
          <w:szCs w:val="20"/>
          <w:shd w:val="clear" w:color="auto" w:fill="FFFFFF"/>
        </w:rPr>
        <w:fldChar w:fldCharType="begin">
          <w:fldData xml:space="preserve">PEVuZE5vdGU+PENpdGU+PEF1dGhvcj5Db29wZXI8L0F1dGhvcj48WWVhcj4yMDE2PC9ZZWFyPjxS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</w:fldData>
        </w:fldChar>
      </w:r>
      <w:r w:rsidR="00D8084E">
        <w:rPr>
          <w:color w:val="000000"/>
          <w:sz w:val="20"/>
          <w:szCs w:val="20"/>
          <w:shd w:val="clear" w:color="auto" w:fill="FFFFFF"/>
        </w:rPr>
        <w:instrText xml:space="preserve"> ADDIN EN.CITE </w:instrText>
      </w:r>
      <w:r w:rsidR="00D8084E">
        <w:rPr>
          <w:color w:val="000000"/>
          <w:sz w:val="20"/>
          <w:szCs w:val="20"/>
          <w:shd w:val="clear" w:color="auto" w:fill="FFFFFF"/>
        </w:rPr>
        <w:fldChar w:fldCharType="begin">
          <w:fldData xml:space="preserve">PEVuZE5vdGU+PENpdGU+PEF1dGhvcj5Db29wZXI8L0F1dGhvcj48WWVhcj4yMDE2PC9ZZWFyPjxS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</w:fldData>
        </w:fldChar>
      </w:r>
      <w:r w:rsidR="00D8084E">
        <w:rPr>
          <w:color w:val="000000"/>
          <w:sz w:val="20"/>
          <w:szCs w:val="20"/>
          <w:shd w:val="clear" w:color="auto" w:fill="FFFFFF"/>
        </w:rPr>
        <w:instrText xml:space="preserve"> ADDIN EN.CITE.DATA </w:instrText>
      </w:r>
      <w:r w:rsidR="00D8084E">
        <w:rPr>
          <w:color w:val="000000"/>
          <w:sz w:val="20"/>
          <w:szCs w:val="20"/>
          <w:shd w:val="clear" w:color="auto" w:fill="FFFFFF"/>
        </w:rPr>
      </w:r>
      <w:r w:rsidR="00D8084E">
        <w:rPr>
          <w:color w:val="000000"/>
          <w:sz w:val="20"/>
          <w:szCs w:val="20"/>
          <w:shd w:val="clear" w:color="auto" w:fill="FFFFFF"/>
        </w:rPr>
        <w:fldChar w:fldCharType="end"/>
      </w:r>
      <w:r w:rsidR="00D76E79">
        <w:rPr>
          <w:color w:val="000000"/>
          <w:sz w:val="20"/>
          <w:szCs w:val="20"/>
          <w:shd w:val="clear" w:color="auto" w:fill="FFFFFF"/>
        </w:rPr>
      </w:r>
      <w:r w:rsidR="00D76E79">
        <w:rPr>
          <w:color w:val="000000"/>
          <w:sz w:val="20"/>
          <w:szCs w:val="20"/>
          <w:shd w:val="clear" w:color="auto" w:fill="FFFFFF"/>
        </w:rPr>
        <w:fldChar w:fldCharType="separate"/>
      </w:r>
      <w:r w:rsidR="00D8084E" w:rsidRPr="00D8084E">
        <w:rPr>
          <w:noProof/>
          <w:color w:val="000000"/>
          <w:sz w:val="20"/>
          <w:szCs w:val="20"/>
          <w:shd w:val="clear" w:color="auto" w:fill="FFFFFF"/>
          <w:vertAlign w:val="superscript"/>
        </w:rPr>
        <w:t>38</w:t>
      </w:r>
      <w:r w:rsidR="00D76E79">
        <w:rPr>
          <w:color w:val="000000"/>
          <w:sz w:val="20"/>
          <w:szCs w:val="20"/>
          <w:shd w:val="clear" w:color="auto" w:fill="FFFFFF"/>
        </w:rPr>
        <w:fldChar w:fldCharType="end"/>
      </w:r>
      <w:r w:rsidR="00253D7D">
        <w:rPr>
          <w:color w:val="000000"/>
          <w:sz w:val="20"/>
          <w:szCs w:val="20"/>
          <w:shd w:val="clear" w:color="auto" w:fill="FFFFFF"/>
        </w:rPr>
        <w:t xml:space="preserve"> </w:t>
      </w:r>
      <w:bookmarkEnd w:id="65"/>
      <w:r w:rsidR="00983408" w:rsidRPr="00983408">
        <w:rPr>
          <w:color w:val="000000"/>
          <w:sz w:val="20"/>
          <w:szCs w:val="20"/>
          <w:shd w:val="clear" w:color="auto" w:fill="FFFFFF"/>
        </w:rPr>
        <w:t xml:space="preserve">In addition to serotonin, histamine, and muscarinic activity, peripheral dopaminergic signalling may play a role in defining the metabolic profiles associated with different antipsychotics. This could go some way to explaining the different lipid and glucose outcomes associated with dopamine receptor antagonists compared with partial agonists. However, both the central and peripheral mechanisms that underlie the effects of antipsychotic drugs on metabolic parameters are poorly understood. Future pre-clinical work should explore if peripheral receptor </w:t>
      </w:r>
      <w:r w:rsidR="00983408" w:rsidRPr="00983408">
        <w:rPr>
          <w:color w:val="000000"/>
          <w:sz w:val="20"/>
          <w:szCs w:val="20"/>
          <w:shd w:val="clear" w:color="auto" w:fill="FFFFFF"/>
        </w:rPr>
        <w:lastRenderedPageBreak/>
        <w:t>binding profiles of different antipsychotics explain their respective metabolic signatures, and whether this can be manipulated to mitigate the metabolic side-effects of treatment.</w:t>
      </w:r>
    </w:p>
    <w:bookmarkEnd w:id="66"/>
    <w:p w14:paraId="7F8041B0" w14:textId="5B2A2B8A" w:rsidR="002B1C52" w:rsidRPr="002B1C52" w:rsidRDefault="002B1C52" w:rsidP="002B1C52">
      <w:pPr>
        <w:spacing w:line="480" w:lineRule="auto"/>
        <w:jc w:val="both"/>
        <w:rPr>
          <w:sz w:val="20"/>
          <w:szCs w:val="20"/>
        </w:rPr>
      </w:pPr>
      <w:r w:rsidRPr="00996BB3">
        <w:rPr>
          <w:sz w:val="20"/>
          <w:szCs w:val="20"/>
        </w:rPr>
        <w:t>Strength</w:t>
      </w:r>
      <w:r w:rsidRPr="00F91A90">
        <w:rPr>
          <w:sz w:val="20"/>
          <w:szCs w:val="20"/>
        </w:rPr>
        <w:t xml:space="preserve">s of </w:t>
      </w:r>
      <w:r>
        <w:rPr>
          <w:sz w:val="20"/>
          <w:szCs w:val="20"/>
        </w:rPr>
        <w:t xml:space="preserve">our </w:t>
      </w:r>
      <w:r w:rsidRPr="00F91A90">
        <w:rPr>
          <w:sz w:val="20"/>
          <w:szCs w:val="20"/>
        </w:rPr>
        <w:t xml:space="preserve">analysis include the large sample size </w:t>
      </w:r>
      <w:r w:rsidR="003B00B4">
        <w:rPr>
          <w:sz w:val="20"/>
          <w:szCs w:val="20"/>
        </w:rPr>
        <w:t>(</w:t>
      </w:r>
      <w:r>
        <w:rPr>
          <w:sz w:val="20"/>
          <w:szCs w:val="20"/>
        </w:rPr>
        <w:t>almost 26,000</w:t>
      </w:r>
      <w:r w:rsidRPr="00996BB3">
        <w:rPr>
          <w:sz w:val="20"/>
          <w:szCs w:val="20"/>
        </w:rPr>
        <w:t xml:space="preserve"> participants</w:t>
      </w:r>
      <w:r w:rsidR="003B00B4">
        <w:rPr>
          <w:sz w:val="20"/>
          <w:szCs w:val="20"/>
        </w:rPr>
        <w:t>)</w:t>
      </w:r>
      <w:r w:rsidRPr="00996BB3">
        <w:rPr>
          <w:sz w:val="20"/>
          <w:szCs w:val="20"/>
        </w:rPr>
        <w:t>, and</w:t>
      </w:r>
      <w:r>
        <w:rPr>
          <w:sz w:val="20"/>
          <w:szCs w:val="20"/>
        </w:rPr>
        <w:t xml:space="preserve"> </w:t>
      </w:r>
      <w:r w:rsidR="003B00B4">
        <w:rPr>
          <w:sz w:val="20"/>
          <w:szCs w:val="20"/>
        </w:rPr>
        <w:t>methodological rigour (</w:t>
      </w:r>
      <w:r>
        <w:rPr>
          <w:sz w:val="20"/>
          <w:szCs w:val="20"/>
        </w:rPr>
        <w:t>restriction to double-blind randomised controlled trials to control for illness and other non-drug related effects</w:t>
      </w:r>
      <w:r w:rsidR="003B00B4">
        <w:rPr>
          <w:sz w:val="20"/>
          <w:szCs w:val="20"/>
        </w:rPr>
        <w:t>)</w:t>
      </w:r>
      <w:r>
        <w:rPr>
          <w:sz w:val="20"/>
          <w:szCs w:val="20"/>
        </w:rPr>
        <w:t>. However, some limitations should be acknowledged. Despite attempts made to contact authors, we were unable to obtain metabolic data for several trials</w:t>
      </w:r>
      <w:r w:rsidR="003B00B4">
        <w:rPr>
          <w:sz w:val="20"/>
          <w:szCs w:val="20"/>
        </w:rPr>
        <w:t xml:space="preserve">, especially if the </w:t>
      </w:r>
      <w:bookmarkStart w:id="67" w:name="_Hlk19981335"/>
      <w:r>
        <w:rPr>
          <w:sz w:val="20"/>
          <w:szCs w:val="20"/>
        </w:rPr>
        <w:t>stud</w:t>
      </w:r>
      <w:r w:rsidR="003B00B4">
        <w:rPr>
          <w:sz w:val="20"/>
          <w:szCs w:val="20"/>
        </w:rPr>
        <w:t>y was</w:t>
      </w:r>
      <w:r>
        <w:rPr>
          <w:sz w:val="20"/>
          <w:szCs w:val="20"/>
        </w:rPr>
        <w:t xml:space="preserve"> performed over 15 years ago. Thus, our findings are mostly restricted to RCTs of recently licensed antipsychotics</w:t>
      </w:r>
      <w:r w:rsidR="00983408" w:rsidRPr="0073595D">
        <w:rPr>
          <w:sz w:val="20"/>
          <w:szCs w:val="20"/>
        </w:rPr>
        <w:t>; further work is required to define the metabolic profiles of older drugs which will better inform prescribing practice. We restricted our analyses to randomised controlled trials so that prescriber and biases were controlled for to give the best estimates of drug specific effects. However, as randomised controlled trials are generally relatively short, this means the duration of treatment in the studies included was in the range 2-13 weeks. Thus, it remains unclear if there is further metabolic change over a longer time period. As such, future NMAs should examine antipsychotic-induced metabolic dysregulation in patients receiving long-term maintenance therapy.</w:t>
      </w:r>
      <w:bookmarkEnd w:id="67"/>
      <w:r w:rsidR="00D054E9" w:rsidRPr="00D054E9">
        <w:rPr>
          <w:sz w:val="20"/>
          <w:szCs w:val="20"/>
        </w:rPr>
        <w:t xml:space="preserve"> </w:t>
      </w:r>
      <w:r>
        <w:rPr>
          <w:sz w:val="20"/>
          <w:szCs w:val="20"/>
        </w:rPr>
        <w:t>Studies often failed to report on lifestyle and treatment factors that may influence metabolic outcomes, including physical comorbidity, alcohol use, smoking, diet, exercise, and co-prescription of psychiatric (e.g. mood stabilisers) or physical health medication</w:t>
      </w:r>
      <w:r w:rsidR="00A82D47">
        <w:rPr>
          <w:sz w:val="20"/>
          <w:szCs w:val="20"/>
        </w:rPr>
        <w:t>s</w:t>
      </w:r>
      <w:r>
        <w:rPr>
          <w:sz w:val="20"/>
          <w:szCs w:val="20"/>
        </w:rPr>
        <w:t xml:space="preserve"> (e.g. statins/anti-glycaemic agents) that may </w:t>
      </w:r>
      <w:r w:rsidR="00C20E57">
        <w:rPr>
          <w:sz w:val="20"/>
          <w:szCs w:val="20"/>
        </w:rPr>
        <w:t xml:space="preserve">have </w:t>
      </w:r>
      <w:r>
        <w:rPr>
          <w:sz w:val="20"/>
          <w:szCs w:val="20"/>
        </w:rPr>
        <w:t>influence</w:t>
      </w:r>
      <w:r w:rsidR="00C20E57">
        <w:rPr>
          <w:sz w:val="20"/>
          <w:szCs w:val="20"/>
        </w:rPr>
        <w:t>d</w:t>
      </w:r>
      <w:r>
        <w:rPr>
          <w:sz w:val="20"/>
          <w:szCs w:val="20"/>
        </w:rPr>
        <w:t xml:space="preserve"> metabolic parameters. However, randomisation of participants should have distributed study participants with these confounders equally between groups.</w:t>
      </w:r>
      <w:r w:rsidR="000C3633">
        <w:rPr>
          <w:sz w:val="20"/>
          <w:szCs w:val="20"/>
        </w:rPr>
        <w:t xml:space="preserve"> Our meta-regression analyses were based on study-level data and require replication </w:t>
      </w:r>
      <w:r w:rsidR="0012721E">
        <w:rPr>
          <w:sz w:val="20"/>
          <w:szCs w:val="20"/>
        </w:rPr>
        <w:t>with</w:t>
      </w:r>
      <w:r w:rsidR="00F45098">
        <w:rPr>
          <w:sz w:val="20"/>
          <w:szCs w:val="20"/>
        </w:rPr>
        <w:t xml:space="preserve"> individual patient data.</w:t>
      </w:r>
      <w:r>
        <w:rPr>
          <w:sz w:val="20"/>
          <w:szCs w:val="20"/>
        </w:rPr>
        <w:t xml:space="preserve"> Finally, studies included in the meta-analysis often failed to report on relative proportions of different non-Caucasian ethnic groups, </w:t>
      </w:r>
      <w:r w:rsidRPr="002B1C52">
        <w:rPr>
          <w:sz w:val="20"/>
          <w:szCs w:val="20"/>
        </w:rPr>
        <w:t>therefore we were unable to examine in greater detail the influence of different ethnicities on metabolic outcomes, something that should be explored in future studies.</w:t>
      </w:r>
    </w:p>
    <w:p w14:paraId="4F2865B6" w14:textId="2646F401" w:rsidR="004662F2" w:rsidRPr="00E23A31" w:rsidRDefault="002B1C52" w:rsidP="004662F2">
      <w:pPr>
        <w:spacing w:line="480" w:lineRule="auto"/>
        <w:jc w:val="both"/>
        <w:rPr>
          <w:color w:val="000000"/>
          <w:sz w:val="20"/>
          <w:szCs w:val="20"/>
          <w:shd w:val="clear" w:color="auto" w:fill="FFFFFF"/>
        </w:rPr>
      </w:pPr>
      <w:bookmarkStart w:id="68" w:name="_Hlk20216301"/>
      <w:r w:rsidRPr="00C93D5A">
        <w:rPr>
          <w:bCs/>
          <w:sz w:val="20"/>
          <w:szCs w:val="20"/>
        </w:rPr>
        <w:t xml:space="preserve">In conclusion, </w:t>
      </w:r>
      <w:r w:rsidRPr="002B1C52">
        <w:rPr>
          <w:rFonts w:eastAsia="Times New Roman" w:cs="Helvetica"/>
          <w:bCs/>
          <w:color w:val="333333"/>
          <w:sz w:val="20"/>
          <w:szCs w:val="20"/>
          <w:lang w:eastAsia="en-GB"/>
        </w:rPr>
        <w:t>t</w:t>
      </w:r>
      <w:r w:rsidR="00686286" w:rsidRPr="002B1C52">
        <w:rPr>
          <w:sz w:val="20"/>
          <w:szCs w:val="20"/>
        </w:rPr>
        <w:t xml:space="preserve">here are marked differences </w:t>
      </w:r>
      <w:r w:rsidR="005F6869" w:rsidRPr="002B1C52">
        <w:rPr>
          <w:sz w:val="20"/>
          <w:szCs w:val="20"/>
        </w:rPr>
        <w:t xml:space="preserve">between </w:t>
      </w:r>
      <w:r w:rsidR="00686286" w:rsidRPr="002B1C52">
        <w:rPr>
          <w:sz w:val="20"/>
          <w:szCs w:val="20"/>
        </w:rPr>
        <w:t>antipsychotics</w:t>
      </w:r>
      <w:r w:rsidR="005F6869" w:rsidRPr="002B1C52">
        <w:rPr>
          <w:sz w:val="20"/>
          <w:szCs w:val="20"/>
        </w:rPr>
        <w:t xml:space="preserve"> in the</w:t>
      </w:r>
      <w:r w:rsidR="00776206" w:rsidRPr="002B1C52">
        <w:rPr>
          <w:sz w:val="20"/>
          <w:szCs w:val="20"/>
        </w:rPr>
        <w:t>ir</w:t>
      </w:r>
      <w:r w:rsidR="005F6869" w:rsidRPr="002B1C52">
        <w:rPr>
          <w:sz w:val="20"/>
          <w:szCs w:val="20"/>
        </w:rPr>
        <w:t xml:space="preserve"> metabolic side-effects</w:t>
      </w:r>
      <w:r w:rsidR="00686286" w:rsidRPr="002B1C52">
        <w:rPr>
          <w:sz w:val="20"/>
          <w:szCs w:val="20"/>
        </w:rPr>
        <w:t>, with olanzapine and</w:t>
      </w:r>
      <w:r w:rsidR="00686286" w:rsidRPr="00BF55B7">
        <w:rPr>
          <w:sz w:val="20"/>
          <w:szCs w:val="20"/>
        </w:rPr>
        <w:t xml:space="preserve"> clozapine showing the worst side</w:t>
      </w:r>
      <w:r w:rsidR="00C43853">
        <w:rPr>
          <w:sz w:val="20"/>
          <w:szCs w:val="20"/>
        </w:rPr>
        <w:t>-</w:t>
      </w:r>
      <w:r w:rsidR="00686286" w:rsidRPr="00BF55B7">
        <w:rPr>
          <w:sz w:val="20"/>
          <w:szCs w:val="20"/>
        </w:rPr>
        <w:t>effect profiles.</w:t>
      </w:r>
      <w:r w:rsidR="00686286">
        <w:rPr>
          <w:sz w:val="20"/>
          <w:szCs w:val="20"/>
        </w:rPr>
        <w:t xml:space="preserve"> </w:t>
      </w:r>
      <w:r w:rsidR="00946813">
        <w:rPr>
          <w:sz w:val="20"/>
          <w:szCs w:val="20"/>
        </w:rPr>
        <w:t>A</w:t>
      </w:r>
      <w:r w:rsidR="00946813">
        <w:rPr>
          <w:color w:val="000000"/>
          <w:sz w:val="20"/>
          <w:szCs w:val="20"/>
          <w:shd w:val="clear" w:color="auto" w:fill="FFFFFF"/>
        </w:rPr>
        <w:t xml:space="preserve">ripiprazole, </w:t>
      </w:r>
      <w:proofErr w:type="spellStart"/>
      <w:r w:rsidR="00946813">
        <w:rPr>
          <w:color w:val="000000"/>
          <w:sz w:val="20"/>
          <w:szCs w:val="20"/>
          <w:shd w:val="clear" w:color="auto" w:fill="FFFFFF"/>
        </w:rPr>
        <w:t>brexpiprazole</w:t>
      </w:r>
      <w:proofErr w:type="spellEnd"/>
      <w:r w:rsidR="00946813">
        <w:rPr>
          <w:color w:val="000000"/>
          <w:sz w:val="20"/>
          <w:szCs w:val="20"/>
          <w:shd w:val="clear" w:color="auto" w:fill="FFFFFF"/>
        </w:rPr>
        <w:t xml:space="preserve">, </w:t>
      </w:r>
      <w:proofErr w:type="spellStart"/>
      <w:r w:rsidR="00946813">
        <w:rPr>
          <w:color w:val="000000"/>
          <w:sz w:val="20"/>
          <w:szCs w:val="20"/>
          <w:shd w:val="clear" w:color="auto" w:fill="FFFFFF"/>
        </w:rPr>
        <w:t>cariprazine</w:t>
      </w:r>
      <w:proofErr w:type="spellEnd"/>
      <w:r w:rsidR="00946813">
        <w:rPr>
          <w:color w:val="000000"/>
          <w:sz w:val="20"/>
          <w:szCs w:val="20"/>
          <w:shd w:val="clear" w:color="auto" w:fill="FFFFFF"/>
        </w:rPr>
        <w:t>, lurasidone</w:t>
      </w:r>
      <w:r w:rsidR="00B3783B" w:rsidRPr="0073595D">
        <w:rPr>
          <w:color w:val="000000"/>
          <w:sz w:val="20"/>
          <w:szCs w:val="20"/>
          <w:shd w:val="clear" w:color="auto" w:fill="FFFFFF"/>
        </w:rPr>
        <w:t>, and ziprasidone</w:t>
      </w:r>
      <w:r w:rsidR="00E766E8">
        <w:rPr>
          <w:color w:val="000000"/>
          <w:sz w:val="20"/>
          <w:szCs w:val="20"/>
          <w:shd w:val="clear" w:color="auto" w:fill="FFFFFF"/>
        </w:rPr>
        <w:t xml:space="preserve"> a</w:t>
      </w:r>
      <w:r w:rsidR="00946813">
        <w:rPr>
          <w:color w:val="000000"/>
          <w:sz w:val="20"/>
          <w:szCs w:val="20"/>
          <w:shd w:val="clear" w:color="auto" w:fill="FFFFFF"/>
        </w:rPr>
        <w:t xml:space="preserve">re associated with </w:t>
      </w:r>
      <w:r w:rsidR="00417C0B">
        <w:rPr>
          <w:color w:val="000000"/>
          <w:sz w:val="20"/>
          <w:szCs w:val="20"/>
          <w:shd w:val="clear" w:color="auto" w:fill="FFFFFF"/>
        </w:rPr>
        <w:t xml:space="preserve">the </w:t>
      </w:r>
      <w:r w:rsidR="00946813">
        <w:rPr>
          <w:color w:val="000000"/>
          <w:sz w:val="20"/>
          <w:szCs w:val="20"/>
          <w:shd w:val="clear" w:color="auto" w:fill="FFFFFF"/>
        </w:rPr>
        <w:t xml:space="preserve">best </w:t>
      </w:r>
      <w:r w:rsidR="00417C0B">
        <w:rPr>
          <w:color w:val="000000"/>
          <w:sz w:val="20"/>
          <w:szCs w:val="20"/>
          <w:shd w:val="clear" w:color="auto" w:fill="FFFFFF"/>
        </w:rPr>
        <w:t xml:space="preserve">metabolic </w:t>
      </w:r>
      <w:r w:rsidR="00946813">
        <w:rPr>
          <w:color w:val="000000"/>
          <w:sz w:val="20"/>
          <w:szCs w:val="20"/>
          <w:shd w:val="clear" w:color="auto" w:fill="FFFFFF"/>
        </w:rPr>
        <w:t>outcomes</w:t>
      </w:r>
      <w:r w:rsidR="000B6892">
        <w:rPr>
          <w:color w:val="000000"/>
          <w:sz w:val="20"/>
          <w:szCs w:val="20"/>
          <w:shd w:val="clear" w:color="auto" w:fill="FFFFFF"/>
        </w:rPr>
        <w:t xml:space="preserve"> and these drugs can be considered safe</w:t>
      </w:r>
      <w:r w:rsidR="009A0660">
        <w:rPr>
          <w:color w:val="000000"/>
          <w:sz w:val="20"/>
          <w:szCs w:val="20"/>
          <w:shd w:val="clear" w:color="auto" w:fill="FFFFFF"/>
        </w:rPr>
        <w:t>r</w:t>
      </w:r>
      <w:r w:rsidR="000B6892">
        <w:rPr>
          <w:color w:val="000000"/>
          <w:sz w:val="20"/>
          <w:szCs w:val="20"/>
          <w:shd w:val="clear" w:color="auto" w:fill="FFFFFF"/>
        </w:rPr>
        <w:t xml:space="preserve"> options</w:t>
      </w:r>
      <w:r w:rsidR="004662F2">
        <w:rPr>
          <w:color w:val="000000"/>
          <w:sz w:val="20"/>
          <w:szCs w:val="20"/>
          <w:shd w:val="clear" w:color="auto" w:fill="FFFFFF"/>
        </w:rPr>
        <w:t xml:space="preserve"> in those at higher risk of developing metabolic complications. </w:t>
      </w:r>
      <w:bookmarkEnd w:id="68"/>
      <w:r w:rsidR="000B6892">
        <w:rPr>
          <w:color w:val="000000"/>
          <w:sz w:val="20"/>
          <w:szCs w:val="20"/>
          <w:shd w:val="clear" w:color="auto" w:fill="FFFFFF"/>
        </w:rPr>
        <w:t xml:space="preserve">However, </w:t>
      </w:r>
      <w:r w:rsidR="000B6892">
        <w:rPr>
          <w:sz w:val="20"/>
          <w:szCs w:val="20"/>
        </w:rPr>
        <w:t>c</w:t>
      </w:r>
      <w:r w:rsidR="000B6892" w:rsidRPr="00996BB3">
        <w:rPr>
          <w:sz w:val="20"/>
          <w:szCs w:val="20"/>
        </w:rPr>
        <w:t>linical decisions to preferentially use antipsychotic</w:t>
      </w:r>
      <w:r w:rsidR="000B6892">
        <w:rPr>
          <w:sz w:val="20"/>
          <w:szCs w:val="20"/>
        </w:rPr>
        <w:t>s</w:t>
      </w:r>
      <w:r w:rsidR="000B6892" w:rsidRPr="00996BB3">
        <w:rPr>
          <w:sz w:val="20"/>
          <w:szCs w:val="20"/>
        </w:rPr>
        <w:t xml:space="preserve"> with fewer metabolic side effects should</w:t>
      </w:r>
      <w:r w:rsidR="000B6892">
        <w:rPr>
          <w:sz w:val="20"/>
          <w:szCs w:val="20"/>
        </w:rPr>
        <w:t xml:space="preserve"> consider that clinical improvement </w:t>
      </w:r>
      <w:r w:rsidR="00C15C2B">
        <w:rPr>
          <w:sz w:val="20"/>
          <w:szCs w:val="20"/>
        </w:rPr>
        <w:t>is</w:t>
      </w:r>
      <w:r w:rsidR="000B6892">
        <w:rPr>
          <w:sz w:val="20"/>
          <w:szCs w:val="20"/>
        </w:rPr>
        <w:t xml:space="preserve"> associated with development of these side effects. We identified higher baseline</w:t>
      </w:r>
      <w:r w:rsidR="006A77A1">
        <w:rPr>
          <w:sz w:val="20"/>
          <w:szCs w:val="20"/>
        </w:rPr>
        <w:t>-</w:t>
      </w:r>
      <w:r w:rsidR="000B6892">
        <w:rPr>
          <w:sz w:val="20"/>
          <w:szCs w:val="20"/>
        </w:rPr>
        <w:t>weight, male gender, and non-</w:t>
      </w:r>
      <w:r w:rsidR="000B6892">
        <w:rPr>
          <w:sz w:val="20"/>
          <w:szCs w:val="20"/>
        </w:rPr>
        <w:lastRenderedPageBreak/>
        <w:t xml:space="preserve">Caucasian ethnicity as </w:t>
      </w:r>
      <w:r w:rsidR="00FD3D1D">
        <w:rPr>
          <w:sz w:val="20"/>
          <w:szCs w:val="20"/>
        </w:rPr>
        <w:t xml:space="preserve">potential </w:t>
      </w:r>
      <w:r w:rsidR="000B6892">
        <w:rPr>
          <w:sz w:val="20"/>
          <w:szCs w:val="20"/>
        </w:rPr>
        <w:t>risk factors for antipsychotic</w:t>
      </w:r>
      <w:r w:rsidR="002D3866">
        <w:rPr>
          <w:sz w:val="20"/>
          <w:szCs w:val="20"/>
        </w:rPr>
        <w:t>-induced</w:t>
      </w:r>
      <w:r w:rsidR="000B6892">
        <w:rPr>
          <w:sz w:val="20"/>
          <w:szCs w:val="20"/>
        </w:rPr>
        <w:t xml:space="preserve"> metabolic disturbance. </w:t>
      </w:r>
      <w:r w:rsidR="00C15C2B">
        <w:rPr>
          <w:sz w:val="20"/>
          <w:szCs w:val="20"/>
        </w:rPr>
        <w:t>Treatment g</w:t>
      </w:r>
      <w:r w:rsidR="000B6892">
        <w:rPr>
          <w:sz w:val="20"/>
          <w:szCs w:val="20"/>
        </w:rPr>
        <w:t xml:space="preserve">uidelines should be updated </w:t>
      </w:r>
      <w:r w:rsidR="00C15C2B">
        <w:rPr>
          <w:sz w:val="20"/>
          <w:szCs w:val="20"/>
        </w:rPr>
        <w:t>to reflect differences in metabolic risk</w:t>
      </w:r>
      <w:r w:rsidR="000B6892">
        <w:rPr>
          <w:sz w:val="20"/>
          <w:szCs w:val="20"/>
        </w:rPr>
        <w:t xml:space="preserve">, but the choice of the treatment intervention should be made on an individual patient basis, </w:t>
      </w:r>
      <w:r w:rsidR="00D35CD8">
        <w:rPr>
          <w:sz w:val="20"/>
          <w:szCs w:val="20"/>
        </w:rPr>
        <w:t xml:space="preserve">considering </w:t>
      </w:r>
      <w:r w:rsidR="000B6892">
        <w:rPr>
          <w:sz w:val="20"/>
          <w:szCs w:val="20"/>
        </w:rPr>
        <w:t>the clinical circumstances and preferences of patients, carers</w:t>
      </w:r>
      <w:r w:rsidR="00D35CD8">
        <w:rPr>
          <w:sz w:val="20"/>
          <w:szCs w:val="20"/>
        </w:rPr>
        <w:t>,</w:t>
      </w:r>
      <w:r w:rsidR="000B6892">
        <w:rPr>
          <w:sz w:val="20"/>
          <w:szCs w:val="20"/>
        </w:rPr>
        <w:t xml:space="preserve"> and clinicians. </w:t>
      </w:r>
    </w:p>
    <w:p w14:paraId="3A25C258" w14:textId="58016E54" w:rsidR="004E5247" w:rsidRDefault="004E5247" w:rsidP="003D3BB3">
      <w:pPr>
        <w:spacing w:line="480" w:lineRule="auto"/>
        <w:jc w:val="both"/>
        <w:rPr>
          <w:sz w:val="20"/>
          <w:szCs w:val="20"/>
        </w:rPr>
      </w:pPr>
    </w:p>
    <w:p w14:paraId="49F280F4" w14:textId="7749F4D1" w:rsidR="00FE3F23" w:rsidRDefault="00FE3F23" w:rsidP="003D3BB3">
      <w:pPr>
        <w:spacing w:line="480" w:lineRule="auto"/>
        <w:jc w:val="both"/>
        <w:rPr>
          <w:sz w:val="20"/>
          <w:szCs w:val="20"/>
        </w:rPr>
      </w:pPr>
    </w:p>
    <w:p w14:paraId="6B41F082" w14:textId="5BB48B5C" w:rsidR="00FE3F23" w:rsidRDefault="00FE3F23" w:rsidP="003D3BB3">
      <w:pPr>
        <w:spacing w:line="480" w:lineRule="auto"/>
        <w:jc w:val="both"/>
        <w:rPr>
          <w:sz w:val="20"/>
          <w:szCs w:val="20"/>
        </w:rPr>
      </w:pPr>
    </w:p>
    <w:p w14:paraId="3853240F" w14:textId="689B32E8" w:rsidR="00FE3F23" w:rsidRDefault="00FE3F23" w:rsidP="003D3BB3">
      <w:pPr>
        <w:spacing w:line="480" w:lineRule="auto"/>
        <w:jc w:val="both"/>
        <w:rPr>
          <w:sz w:val="20"/>
          <w:szCs w:val="20"/>
        </w:rPr>
      </w:pPr>
    </w:p>
    <w:p w14:paraId="24FCD7DB" w14:textId="12F1C3C7" w:rsidR="00FE3F23" w:rsidRDefault="00FE3F23" w:rsidP="003D3BB3">
      <w:pPr>
        <w:spacing w:line="480" w:lineRule="auto"/>
        <w:jc w:val="both"/>
        <w:rPr>
          <w:sz w:val="20"/>
          <w:szCs w:val="20"/>
        </w:rPr>
      </w:pPr>
    </w:p>
    <w:p w14:paraId="5FF06D40" w14:textId="259C26CA" w:rsidR="00FE3F23" w:rsidRDefault="00FE3F23" w:rsidP="003D3BB3">
      <w:pPr>
        <w:spacing w:line="480" w:lineRule="auto"/>
        <w:jc w:val="both"/>
        <w:rPr>
          <w:sz w:val="20"/>
          <w:szCs w:val="20"/>
        </w:rPr>
      </w:pPr>
    </w:p>
    <w:p w14:paraId="7288D47E" w14:textId="064CE00F" w:rsidR="00FE3F23" w:rsidRDefault="00FE3F23" w:rsidP="003D3BB3">
      <w:pPr>
        <w:spacing w:line="480" w:lineRule="auto"/>
        <w:jc w:val="both"/>
        <w:rPr>
          <w:sz w:val="20"/>
          <w:szCs w:val="20"/>
        </w:rPr>
      </w:pPr>
    </w:p>
    <w:p w14:paraId="4E3C63B5" w14:textId="7DCA02CC" w:rsidR="00FE3F23" w:rsidRDefault="00FE3F23" w:rsidP="003D3BB3">
      <w:pPr>
        <w:spacing w:line="480" w:lineRule="auto"/>
        <w:jc w:val="both"/>
        <w:rPr>
          <w:sz w:val="20"/>
          <w:szCs w:val="20"/>
        </w:rPr>
      </w:pPr>
    </w:p>
    <w:p w14:paraId="49DA4977" w14:textId="56412FB9" w:rsidR="00FE3F23" w:rsidRDefault="00FE3F23" w:rsidP="003D3BB3">
      <w:pPr>
        <w:spacing w:line="480" w:lineRule="auto"/>
        <w:jc w:val="both"/>
        <w:rPr>
          <w:sz w:val="20"/>
          <w:szCs w:val="20"/>
        </w:rPr>
      </w:pPr>
    </w:p>
    <w:p w14:paraId="1DD0AFB7" w14:textId="69F1BB59" w:rsidR="00FE3F23" w:rsidRDefault="00FE3F23" w:rsidP="003D3BB3">
      <w:pPr>
        <w:spacing w:line="480" w:lineRule="auto"/>
        <w:jc w:val="both"/>
        <w:rPr>
          <w:sz w:val="20"/>
          <w:szCs w:val="20"/>
        </w:rPr>
      </w:pPr>
    </w:p>
    <w:p w14:paraId="79AD2430" w14:textId="025243FF" w:rsidR="00FE3F23" w:rsidRDefault="00FE3F23" w:rsidP="003D3BB3">
      <w:pPr>
        <w:spacing w:line="480" w:lineRule="auto"/>
        <w:jc w:val="both"/>
        <w:rPr>
          <w:sz w:val="20"/>
          <w:szCs w:val="20"/>
        </w:rPr>
      </w:pPr>
    </w:p>
    <w:p w14:paraId="2907392C" w14:textId="152914EC" w:rsidR="00FE3F23" w:rsidRDefault="00FE3F23" w:rsidP="003D3BB3">
      <w:pPr>
        <w:spacing w:line="480" w:lineRule="auto"/>
        <w:jc w:val="both"/>
        <w:rPr>
          <w:sz w:val="20"/>
          <w:szCs w:val="20"/>
        </w:rPr>
      </w:pPr>
    </w:p>
    <w:p w14:paraId="6414543C" w14:textId="7AF06BF8" w:rsidR="00FE3F23" w:rsidRDefault="00FE3F23" w:rsidP="003D3BB3">
      <w:pPr>
        <w:spacing w:line="480" w:lineRule="auto"/>
        <w:jc w:val="both"/>
        <w:rPr>
          <w:sz w:val="20"/>
          <w:szCs w:val="20"/>
        </w:rPr>
      </w:pPr>
    </w:p>
    <w:p w14:paraId="746AF1B1" w14:textId="45C70305" w:rsidR="00FE3F23" w:rsidRDefault="00FE3F23" w:rsidP="003D3BB3">
      <w:pPr>
        <w:spacing w:line="480" w:lineRule="auto"/>
        <w:jc w:val="both"/>
        <w:rPr>
          <w:sz w:val="20"/>
          <w:szCs w:val="20"/>
        </w:rPr>
      </w:pPr>
    </w:p>
    <w:p w14:paraId="7ECBAA0F" w14:textId="6647FA15" w:rsidR="00FE3F23" w:rsidRDefault="00FE3F23" w:rsidP="003D3BB3">
      <w:pPr>
        <w:spacing w:line="480" w:lineRule="auto"/>
        <w:jc w:val="both"/>
        <w:rPr>
          <w:sz w:val="20"/>
          <w:szCs w:val="20"/>
        </w:rPr>
      </w:pPr>
    </w:p>
    <w:p w14:paraId="7251E28D" w14:textId="4A6D1CC7" w:rsidR="00FE3F23" w:rsidRDefault="00FE3F23" w:rsidP="003D3BB3">
      <w:pPr>
        <w:spacing w:line="480" w:lineRule="auto"/>
        <w:jc w:val="both"/>
        <w:rPr>
          <w:sz w:val="20"/>
          <w:szCs w:val="20"/>
        </w:rPr>
      </w:pPr>
    </w:p>
    <w:p w14:paraId="56F5EB50" w14:textId="335140EB" w:rsidR="00FE3F23" w:rsidRDefault="00FE3F23" w:rsidP="003D3BB3">
      <w:pPr>
        <w:spacing w:line="480" w:lineRule="auto"/>
        <w:jc w:val="both"/>
        <w:rPr>
          <w:sz w:val="20"/>
          <w:szCs w:val="20"/>
        </w:rPr>
      </w:pPr>
    </w:p>
    <w:p w14:paraId="4F343D94" w14:textId="222B382D" w:rsidR="00FE3F23" w:rsidRDefault="00FE3F23" w:rsidP="003D3BB3">
      <w:pPr>
        <w:spacing w:line="480" w:lineRule="auto"/>
        <w:jc w:val="both"/>
        <w:rPr>
          <w:sz w:val="20"/>
          <w:szCs w:val="20"/>
        </w:rPr>
      </w:pPr>
    </w:p>
    <w:p w14:paraId="69F67D3A" w14:textId="2015D859" w:rsidR="00CF38AF" w:rsidRDefault="00E801DD" w:rsidP="0074547C">
      <w:pPr>
        <w:spacing w:line="360" w:lineRule="auto"/>
        <w:rPr>
          <w:b/>
          <w:sz w:val="28"/>
          <w:szCs w:val="28"/>
        </w:rPr>
      </w:pPr>
      <w:r>
        <w:rPr>
          <w:b/>
          <w:sz w:val="28"/>
          <w:szCs w:val="28"/>
        </w:rPr>
        <w:lastRenderedPageBreak/>
        <w:t>L</w:t>
      </w:r>
      <w:r w:rsidR="00CF38AF">
        <w:rPr>
          <w:b/>
          <w:sz w:val="28"/>
          <w:szCs w:val="28"/>
        </w:rPr>
        <w:t>EGENDS</w:t>
      </w:r>
    </w:p>
    <w:p w14:paraId="2E75576C" w14:textId="75BB6CD7" w:rsidR="00BC2AB8" w:rsidRDefault="00BC2AB8" w:rsidP="00426C80">
      <w:pPr>
        <w:pStyle w:val="NormalWeb"/>
        <w:spacing w:before="0" w:beforeAutospacing="0" w:after="0" w:afterAutospacing="0" w:line="360" w:lineRule="auto"/>
        <w:jc w:val="both"/>
        <w:rPr>
          <w:rFonts w:asciiTheme="minorHAnsi" w:hAnsiTheme="minorHAnsi"/>
          <w:color w:val="323232"/>
          <w:sz w:val="20"/>
          <w:szCs w:val="20"/>
        </w:rPr>
      </w:pPr>
      <w:r w:rsidRPr="00426C80">
        <w:rPr>
          <w:rStyle w:val="label"/>
          <w:rFonts w:asciiTheme="minorHAnsi" w:hAnsiTheme="minorHAnsi"/>
          <w:b/>
          <w:color w:val="323232"/>
          <w:sz w:val="20"/>
          <w:szCs w:val="20"/>
        </w:rPr>
        <w:t>Figure 1</w:t>
      </w:r>
      <w:r w:rsidRPr="00426C80">
        <w:rPr>
          <w:rFonts w:asciiTheme="minorHAnsi" w:hAnsiTheme="minorHAnsi"/>
          <w:b/>
          <w:color w:val="323232"/>
          <w:sz w:val="20"/>
          <w:szCs w:val="20"/>
        </w:rPr>
        <w:t>.</w:t>
      </w:r>
      <w:r w:rsidRPr="00426C80">
        <w:rPr>
          <w:rFonts w:asciiTheme="minorHAnsi" w:hAnsiTheme="minorHAnsi"/>
          <w:color w:val="323232"/>
          <w:sz w:val="20"/>
          <w:szCs w:val="20"/>
        </w:rPr>
        <w:t xml:space="preserve"> Network </w:t>
      </w:r>
      <w:r w:rsidR="00065167">
        <w:rPr>
          <w:rFonts w:asciiTheme="minorHAnsi" w:hAnsiTheme="minorHAnsi"/>
          <w:color w:val="323232"/>
          <w:sz w:val="20"/>
          <w:szCs w:val="20"/>
        </w:rPr>
        <w:t>graphs</w:t>
      </w:r>
      <w:r w:rsidRPr="00426C80">
        <w:rPr>
          <w:rFonts w:asciiTheme="minorHAnsi" w:hAnsiTheme="minorHAnsi"/>
          <w:color w:val="323232"/>
          <w:sz w:val="20"/>
          <w:szCs w:val="20"/>
        </w:rPr>
        <w:t xml:space="preserve"> for all outcomes. The thickness of connecting lines corresponds to the number of trials comparing the treatments. </w:t>
      </w:r>
    </w:p>
    <w:p w14:paraId="06F5EB1A" w14:textId="77777777" w:rsidR="00F80DBE" w:rsidRPr="00426C80" w:rsidRDefault="00F80DBE" w:rsidP="00426C80">
      <w:pPr>
        <w:pStyle w:val="NormalWeb"/>
        <w:spacing w:before="0" w:beforeAutospacing="0" w:after="0" w:afterAutospacing="0" w:line="360" w:lineRule="auto"/>
        <w:jc w:val="both"/>
        <w:rPr>
          <w:rFonts w:asciiTheme="minorHAnsi" w:hAnsiTheme="minorHAnsi"/>
          <w:color w:val="323232"/>
          <w:sz w:val="20"/>
          <w:szCs w:val="20"/>
        </w:rPr>
      </w:pPr>
    </w:p>
    <w:p w14:paraId="1EEC7FB8" w14:textId="4CCC04CF" w:rsidR="00960556" w:rsidRPr="00E03FC0" w:rsidRDefault="00960556" w:rsidP="00426C80">
      <w:pPr>
        <w:pStyle w:val="NormalWeb"/>
        <w:spacing w:before="0" w:beforeAutospacing="0" w:after="0" w:afterAutospacing="0" w:line="360" w:lineRule="auto"/>
        <w:jc w:val="both"/>
        <w:rPr>
          <w:rFonts w:asciiTheme="minorHAnsi" w:hAnsiTheme="minorHAnsi"/>
          <w:color w:val="323232"/>
          <w:sz w:val="20"/>
          <w:szCs w:val="20"/>
        </w:rPr>
      </w:pPr>
      <w:r w:rsidRPr="009931E2">
        <w:rPr>
          <w:rStyle w:val="label"/>
          <w:rFonts w:asciiTheme="minorHAnsi" w:hAnsiTheme="minorHAnsi"/>
          <w:b/>
          <w:color w:val="323232"/>
          <w:sz w:val="20"/>
          <w:szCs w:val="20"/>
        </w:rPr>
        <w:t>Figure 2</w:t>
      </w:r>
      <w:r w:rsidRPr="003D4273">
        <w:rPr>
          <w:rFonts w:asciiTheme="minorHAnsi" w:hAnsiTheme="minorHAnsi"/>
          <w:b/>
          <w:color w:val="323232"/>
          <w:sz w:val="20"/>
          <w:szCs w:val="20"/>
        </w:rPr>
        <w:t>.</w:t>
      </w:r>
      <w:r w:rsidRPr="003D4273">
        <w:rPr>
          <w:rFonts w:asciiTheme="minorHAnsi" w:hAnsiTheme="minorHAnsi"/>
          <w:color w:val="323232"/>
          <w:sz w:val="20"/>
          <w:szCs w:val="20"/>
        </w:rPr>
        <w:t> Forest</w:t>
      </w:r>
      <w:r w:rsidR="00794EC6">
        <w:rPr>
          <w:rFonts w:asciiTheme="minorHAnsi" w:hAnsiTheme="minorHAnsi"/>
          <w:color w:val="323232"/>
          <w:sz w:val="20"/>
          <w:szCs w:val="20"/>
        </w:rPr>
        <w:t>-</w:t>
      </w:r>
      <w:r w:rsidRPr="003D4273">
        <w:rPr>
          <w:rFonts w:asciiTheme="minorHAnsi" w:hAnsiTheme="minorHAnsi"/>
          <w:color w:val="323232"/>
          <w:sz w:val="20"/>
          <w:szCs w:val="20"/>
        </w:rPr>
        <w:t>plots for mean differences of antipsychotic drugs comp</w:t>
      </w:r>
      <w:r w:rsidRPr="003A59B6">
        <w:rPr>
          <w:rFonts w:asciiTheme="minorHAnsi" w:hAnsiTheme="minorHAnsi"/>
          <w:color w:val="323232"/>
          <w:sz w:val="20"/>
          <w:szCs w:val="20"/>
        </w:rPr>
        <w:t>ared with placebo. MD = mean difference. CI = 95% confidence interval. PI = 95</w:t>
      </w:r>
      <w:r w:rsidRPr="0020426A">
        <w:rPr>
          <w:rFonts w:asciiTheme="minorHAnsi" w:hAnsiTheme="minorHAnsi"/>
          <w:color w:val="323232"/>
          <w:sz w:val="20"/>
          <w:szCs w:val="20"/>
        </w:rPr>
        <w:t xml:space="preserve">% prediction interval. </w:t>
      </w:r>
      <w:r w:rsidR="00150794" w:rsidRPr="0020426A">
        <w:rPr>
          <w:rFonts w:asciiTheme="minorHAnsi" w:hAnsiTheme="minorHAnsi"/>
          <w:color w:val="323232"/>
          <w:sz w:val="20"/>
          <w:szCs w:val="20"/>
        </w:rPr>
        <w:t>Green, blue, yellow and red c</w:t>
      </w:r>
      <w:r w:rsidRPr="005A1113">
        <w:rPr>
          <w:rFonts w:asciiTheme="minorHAnsi" w:hAnsiTheme="minorHAnsi"/>
          <w:color w:val="323232"/>
          <w:sz w:val="20"/>
          <w:szCs w:val="20"/>
        </w:rPr>
        <w:t>olours indicate the confidence in the evidence</w:t>
      </w:r>
      <w:r w:rsidR="001E7A2F" w:rsidRPr="005A1113">
        <w:rPr>
          <w:rFonts w:asciiTheme="minorHAnsi" w:hAnsiTheme="minorHAnsi"/>
          <w:color w:val="323232"/>
          <w:sz w:val="20"/>
          <w:szCs w:val="20"/>
        </w:rPr>
        <w:t xml:space="preserve"> for a given comparison</w:t>
      </w:r>
      <w:r w:rsidRPr="00AE39EC">
        <w:rPr>
          <w:rFonts w:asciiTheme="minorHAnsi" w:hAnsiTheme="minorHAnsi"/>
          <w:color w:val="323232"/>
          <w:sz w:val="20"/>
          <w:szCs w:val="20"/>
        </w:rPr>
        <w:t xml:space="preserve">: green = high, blue = moderate, yellow = low, red = very low. </w:t>
      </w:r>
      <w:r w:rsidRPr="004E0429">
        <w:rPr>
          <w:rFonts w:asciiTheme="minorHAnsi" w:hAnsiTheme="minorHAnsi"/>
          <w:color w:val="323232"/>
          <w:sz w:val="20"/>
          <w:szCs w:val="20"/>
        </w:rPr>
        <w:t xml:space="preserve">Confidence of outcomes was graded using </w:t>
      </w:r>
      <w:proofErr w:type="spellStart"/>
      <w:r w:rsidRPr="004E0429">
        <w:rPr>
          <w:rFonts w:asciiTheme="minorHAnsi" w:hAnsiTheme="minorHAnsi"/>
          <w:color w:val="323232"/>
          <w:sz w:val="20"/>
          <w:szCs w:val="20"/>
        </w:rPr>
        <w:t>CINeMA</w:t>
      </w:r>
      <w:proofErr w:type="spellEnd"/>
      <w:r w:rsidRPr="004E0429">
        <w:rPr>
          <w:rFonts w:asciiTheme="minorHAnsi" w:hAnsiTheme="minorHAnsi"/>
          <w:color w:val="323232"/>
          <w:sz w:val="20"/>
          <w:szCs w:val="20"/>
        </w:rPr>
        <w:t>.</w:t>
      </w:r>
      <w:r w:rsidRPr="00DA7804">
        <w:rPr>
          <w:rFonts w:asciiTheme="minorHAnsi" w:hAnsiTheme="minorHAnsi"/>
          <w:color w:val="323232"/>
          <w:sz w:val="20"/>
          <w:szCs w:val="20"/>
        </w:rPr>
        <w:t xml:space="preserve"> </w:t>
      </w:r>
      <w:r w:rsidR="00426C80" w:rsidRPr="00DA7804">
        <w:rPr>
          <w:rFonts w:asciiTheme="minorHAnsi" w:hAnsiTheme="minorHAnsi"/>
          <w:color w:val="323232"/>
          <w:sz w:val="20"/>
          <w:szCs w:val="20"/>
        </w:rPr>
        <w:t>Grey lines</w:t>
      </w:r>
      <w:r w:rsidR="00426C80" w:rsidRPr="00DF618F">
        <w:rPr>
          <w:rFonts w:asciiTheme="minorHAnsi" w:hAnsiTheme="minorHAnsi"/>
          <w:color w:val="323232"/>
          <w:sz w:val="20"/>
          <w:szCs w:val="20"/>
        </w:rPr>
        <w:t xml:space="preserve"> </w:t>
      </w:r>
      <w:r w:rsidR="00426C80" w:rsidRPr="007E2AC3">
        <w:rPr>
          <w:rFonts w:asciiTheme="minorHAnsi" w:hAnsiTheme="minorHAnsi"/>
          <w:color w:val="323232"/>
          <w:sz w:val="20"/>
          <w:szCs w:val="20"/>
        </w:rPr>
        <w:t xml:space="preserve">immediately </w:t>
      </w:r>
      <w:r w:rsidR="00426C80" w:rsidRPr="005C4FFC">
        <w:rPr>
          <w:rFonts w:asciiTheme="minorHAnsi" w:hAnsiTheme="minorHAnsi"/>
          <w:color w:val="323232"/>
          <w:sz w:val="20"/>
          <w:szCs w:val="20"/>
        </w:rPr>
        <w:t>below each col</w:t>
      </w:r>
      <w:r w:rsidR="00426C80" w:rsidRPr="003B4557">
        <w:rPr>
          <w:rFonts w:asciiTheme="minorHAnsi" w:hAnsiTheme="minorHAnsi"/>
          <w:color w:val="323232"/>
          <w:sz w:val="20"/>
          <w:szCs w:val="20"/>
        </w:rPr>
        <w:t>oured line</w:t>
      </w:r>
      <w:r w:rsidR="00426C80" w:rsidRPr="00D80593">
        <w:rPr>
          <w:rFonts w:asciiTheme="minorHAnsi" w:hAnsiTheme="minorHAnsi"/>
          <w:color w:val="323232"/>
          <w:sz w:val="20"/>
          <w:szCs w:val="20"/>
        </w:rPr>
        <w:t xml:space="preserve"> indicate the prediction interval </w:t>
      </w:r>
      <w:r w:rsidR="00426C80" w:rsidRPr="00CB181B">
        <w:rPr>
          <w:rFonts w:asciiTheme="minorHAnsi" w:hAnsiTheme="minorHAnsi"/>
          <w:color w:val="323232"/>
          <w:sz w:val="20"/>
          <w:szCs w:val="20"/>
        </w:rPr>
        <w:t>corresponding to that antipsychotic-placebo compari</w:t>
      </w:r>
      <w:r w:rsidR="00426C80" w:rsidRPr="00E03FC0">
        <w:rPr>
          <w:rFonts w:asciiTheme="minorHAnsi" w:hAnsiTheme="minorHAnsi"/>
          <w:color w:val="323232"/>
          <w:sz w:val="20"/>
          <w:szCs w:val="20"/>
        </w:rPr>
        <w:t>son.</w:t>
      </w:r>
      <w:r w:rsidR="001B453A">
        <w:rPr>
          <w:rFonts w:asciiTheme="minorHAnsi" w:hAnsiTheme="minorHAnsi"/>
          <w:color w:val="323232"/>
          <w:sz w:val="20"/>
          <w:szCs w:val="20"/>
        </w:rPr>
        <w:t xml:space="preserve"> </w:t>
      </w:r>
      <w:r w:rsidR="008D1204" w:rsidRPr="0073595D">
        <w:rPr>
          <w:rFonts w:asciiTheme="minorHAnsi" w:hAnsiTheme="minorHAnsi"/>
          <w:color w:val="323232"/>
          <w:sz w:val="20"/>
          <w:szCs w:val="20"/>
        </w:rPr>
        <w:t xml:space="preserve">Full </w:t>
      </w:r>
      <w:r w:rsidR="00B7218F" w:rsidRPr="0073595D">
        <w:rPr>
          <w:rFonts w:asciiTheme="minorHAnsi" w:hAnsiTheme="minorHAnsi"/>
          <w:color w:val="323232"/>
          <w:sz w:val="20"/>
          <w:szCs w:val="20"/>
        </w:rPr>
        <w:t>results for all treatment comparisons are shown in</w:t>
      </w:r>
      <w:r w:rsidR="00B3535A" w:rsidRPr="0073595D">
        <w:rPr>
          <w:rFonts w:asciiTheme="minorHAnsi" w:hAnsiTheme="minorHAnsi"/>
          <w:color w:val="323232"/>
          <w:sz w:val="20"/>
          <w:szCs w:val="20"/>
        </w:rPr>
        <w:t xml:space="preserve"> the </w:t>
      </w:r>
      <w:r w:rsidR="000433BC">
        <w:rPr>
          <w:rFonts w:asciiTheme="minorHAnsi" w:hAnsiTheme="minorHAnsi"/>
          <w:color w:val="323232"/>
          <w:sz w:val="20"/>
          <w:szCs w:val="20"/>
        </w:rPr>
        <w:t>a</w:t>
      </w:r>
      <w:r w:rsidR="00B3535A" w:rsidRPr="0073595D">
        <w:rPr>
          <w:rFonts w:asciiTheme="minorHAnsi" w:hAnsiTheme="minorHAnsi"/>
          <w:color w:val="323232"/>
          <w:sz w:val="20"/>
          <w:szCs w:val="20"/>
        </w:rPr>
        <w:t>ppendix p</w:t>
      </w:r>
      <w:r w:rsidR="000433BC">
        <w:rPr>
          <w:rFonts w:asciiTheme="minorHAnsi" w:hAnsiTheme="minorHAnsi"/>
          <w:color w:val="323232"/>
          <w:sz w:val="20"/>
          <w:szCs w:val="20"/>
        </w:rPr>
        <w:t>p</w:t>
      </w:r>
      <w:r w:rsidR="00B3535A" w:rsidRPr="0073595D">
        <w:rPr>
          <w:rFonts w:asciiTheme="minorHAnsi" w:hAnsiTheme="minorHAnsi"/>
          <w:color w:val="323232"/>
          <w:sz w:val="20"/>
          <w:szCs w:val="20"/>
        </w:rPr>
        <w:t>41-46</w:t>
      </w:r>
      <w:r w:rsidR="00B7218F" w:rsidRPr="0073595D">
        <w:rPr>
          <w:rFonts w:asciiTheme="minorHAnsi" w:hAnsiTheme="minorHAnsi"/>
          <w:color w:val="323232"/>
          <w:sz w:val="20"/>
          <w:szCs w:val="20"/>
        </w:rPr>
        <w:t>.</w:t>
      </w:r>
    </w:p>
    <w:p w14:paraId="2DE397EF" w14:textId="3940E3B1" w:rsidR="005F7D58" w:rsidRPr="00426C80" w:rsidRDefault="005F7D58" w:rsidP="00426C80">
      <w:pPr>
        <w:pStyle w:val="NormalWeb"/>
        <w:spacing w:before="0" w:beforeAutospacing="0" w:after="0" w:afterAutospacing="0" w:line="360" w:lineRule="auto"/>
        <w:jc w:val="both"/>
        <w:rPr>
          <w:rFonts w:asciiTheme="minorHAnsi" w:hAnsiTheme="minorHAnsi"/>
          <w:b/>
          <w:sz w:val="20"/>
          <w:szCs w:val="20"/>
        </w:rPr>
      </w:pPr>
    </w:p>
    <w:p w14:paraId="5E8C5FFC" w14:textId="53978DA4" w:rsidR="00C0645F" w:rsidRDefault="00C0645F" w:rsidP="00426C80">
      <w:pPr>
        <w:pStyle w:val="NormalWeb"/>
        <w:spacing w:before="0" w:beforeAutospacing="0" w:after="0" w:afterAutospacing="0" w:line="360" w:lineRule="auto"/>
        <w:jc w:val="both"/>
        <w:rPr>
          <w:rFonts w:asciiTheme="minorHAnsi" w:hAnsiTheme="minorHAnsi"/>
          <w:sz w:val="20"/>
          <w:szCs w:val="20"/>
        </w:rPr>
      </w:pPr>
      <w:r w:rsidRPr="00426C80">
        <w:rPr>
          <w:rFonts w:asciiTheme="minorHAnsi" w:hAnsiTheme="minorHAnsi"/>
          <w:b/>
          <w:sz w:val="20"/>
          <w:szCs w:val="20"/>
        </w:rPr>
        <w:t>Figure 3.</w:t>
      </w:r>
      <w:r w:rsidRPr="00426C80">
        <w:rPr>
          <w:rFonts w:asciiTheme="minorHAnsi" w:hAnsiTheme="minorHAnsi"/>
          <w:sz w:val="20"/>
          <w:szCs w:val="20"/>
        </w:rPr>
        <w:t xml:space="preserve"> Heat map of antipsychotic drugs ranked according to associated degree of alteration in body</w:t>
      </w:r>
      <w:r w:rsidR="00973749">
        <w:rPr>
          <w:rFonts w:asciiTheme="minorHAnsi" w:hAnsiTheme="minorHAnsi"/>
          <w:sz w:val="20"/>
          <w:szCs w:val="20"/>
        </w:rPr>
        <w:t>-</w:t>
      </w:r>
      <w:r w:rsidRPr="00426C80">
        <w:rPr>
          <w:rFonts w:asciiTheme="minorHAnsi" w:hAnsiTheme="minorHAnsi"/>
          <w:sz w:val="20"/>
          <w:szCs w:val="20"/>
        </w:rPr>
        <w:t xml:space="preserve">weight, Body Mass Index (BMI) and metabolic parameters. Numbers reflect P-scores which rank antipsychotics on a continuous scale from 0 to 1. A higher P-score indicates greater degree of disturbance. The P-scores are reversed for HDL-cholesterol, where increased levels are considered beneficial. </w:t>
      </w:r>
      <w:r w:rsidR="007D1474">
        <w:rPr>
          <w:rFonts w:asciiTheme="minorHAnsi" w:hAnsiTheme="minorHAnsi"/>
          <w:sz w:val="20"/>
          <w:szCs w:val="20"/>
        </w:rPr>
        <w:t>Grey</w:t>
      </w:r>
      <w:r w:rsidRPr="00426C80">
        <w:rPr>
          <w:rFonts w:asciiTheme="minorHAnsi" w:hAnsiTheme="minorHAnsi"/>
          <w:sz w:val="20"/>
          <w:szCs w:val="20"/>
        </w:rPr>
        <w:t xml:space="preserve"> squares indicate that data </w:t>
      </w:r>
      <w:r w:rsidR="008D49A8" w:rsidRPr="00426C80">
        <w:rPr>
          <w:rFonts w:asciiTheme="minorHAnsi" w:hAnsiTheme="minorHAnsi"/>
          <w:sz w:val="20"/>
          <w:szCs w:val="20"/>
        </w:rPr>
        <w:t>are</w:t>
      </w:r>
      <w:r w:rsidRPr="00426C80">
        <w:rPr>
          <w:rFonts w:asciiTheme="minorHAnsi" w:hAnsiTheme="minorHAnsi"/>
          <w:sz w:val="20"/>
          <w:szCs w:val="20"/>
        </w:rPr>
        <w:t xml:space="preserve"> not available. </w:t>
      </w:r>
    </w:p>
    <w:p w14:paraId="419B2790" w14:textId="77777777" w:rsidR="00F80DBE" w:rsidRPr="00426C80" w:rsidRDefault="00F80DBE" w:rsidP="00426C80">
      <w:pPr>
        <w:pStyle w:val="NormalWeb"/>
        <w:spacing w:before="0" w:beforeAutospacing="0" w:after="0" w:afterAutospacing="0" w:line="360" w:lineRule="auto"/>
        <w:jc w:val="both"/>
        <w:rPr>
          <w:rFonts w:asciiTheme="minorHAnsi" w:hAnsiTheme="minorHAnsi"/>
          <w:sz w:val="20"/>
          <w:szCs w:val="20"/>
        </w:rPr>
      </w:pPr>
    </w:p>
    <w:p w14:paraId="40769881" w14:textId="384791B1" w:rsidR="00C0645F" w:rsidRDefault="004E4FBB" w:rsidP="00426C80">
      <w:pPr>
        <w:spacing w:line="360" w:lineRule="auto"/>
        <w:jc w:val="both"/>
        <w:rPr>
          <w:sz w:val="20"/>
          <w:szCs w:val="20"/>
        </w:rPr>
      </w:pPr>
      <w:r w:rsidRPr="00426C80">
        <w:rPr>
          <w:b/>
          <w:sz w:val="20"/>
          <w:szCs w:val="20"/>
        </w:rPr>
        <w:t xml:space="preserve">Figure 4. </w:t>
      </w:r>
      <w:r w:rsidRPr="00426C80">
        <w:rPr>
          <w:sz w:val="20"/>
          <w:szCs w:val="20"/>
        </w:rPr>
        <w:t>'Bubble-plots’ for meta-regressions on the effect of baseline predictors on antipsychotic-induced changes in fasting</w:t>
      </w:r>
      <w:r w:rsidR="00AC47C2">
        <w:rPr>
          <w:sz w:val="20"/>
          <w:szCs w:val="20"/>
        </w:rPr>
        <w:t>-</w:t>
      </w:r>
      <w:r w:rsidRPr="00426C80">
        <w:rPr>
          <w:sz w:val="20"/>
          <w:szCs w:val="20"/>
        </w:rPr>
        <w:t xml:space="preserve">glucose. Each bubble corresponds to a study. The size of the bubbles is proportional to sample size. </w:t>
      </w:r>
      <w:r w:rsidRPr="009931E2">
        <w:rPr>
          <w:sz w:val="20"/>
          <w:szCs w:val="20"/>
        </w:rPr>
        <w:t xml:space="preserve">The drawn line corresponds to the meta-regression estimate, and </w:t>
      </w:r>
      <w:r w:rsidRPr="003D4273">
        <w:rPr>
          <w:sz w:val="20"/>
          <w:szCs w:val="20"/>
        </w:rPr>
        <w:t>corresponding 95% CI.</w:t>
      </w:r>
    </w:p>
    <w:p w14:paraId="385D57AC" w14:textId="77777777" w:rsidR="00F80DBE" w:rsidRPr="003D4273" w:rsidRDefault="00F80DBE" w:rsidP="00426C80">
      <w:pPr>
        <w:spacing w:line="360" w:lineRule="auto"/>
        <w:jc w:val="both"/>
        <w:rPr>
          <w:strike/>
          <w:sz w:val="20"/>
          <w:szCs w:val="20"/>
        </w:rPr>
      </w:pPr>
    </w:p>
    <w:p w14:paraId="0C1EDB2E" w14:textId="3D6F5709" w:rsidR="00DA2760" w:rsidRDefault="002E3E99" w:rsidP="00DA2760">
      <w:pPr>
        <w:spacing w:line="360" w:lineRule="auto"/>
        <w:jc w:val="both"/>
        <w:rPr>
          <w:sz w:val="20"/>
          <w:szCs w:val="20"/>
        </w:rPr>
      </w:pPr>
      <w:r w:rsidRPr="003A59B6">
        <w:rPr>
          <w:b/>
          <w:sz w:val="20"/>
          <w:szCs w:val="20"/>
        </w:rPr>
        <w:t>Figure 5</w:t>
      </w:r>
      <w:r w:rsidR="000D2E78">
        <w:rPr>
          <w:b/>
          <w:sz w:val="20"/>
          <w:szCs w:val="20"/>
        </w:rPr>
        <w:t xml:space="preserve">. </w:t>
      </w:r>
      <w:r w:rsidR="000D2E78">
        <w:rPr>
          <w:sz w:val="20"/>
          <w:szCs w:val="20"/>
        </w:rPr>
        <w:t xml:space="preserve">'Bubble-plots’ for the associations between change in symptom severity and change in metabolic parameters. </w:t>
      </w:r>
      <w:r w:rsidR="00531756">
        <w:rPr>
          <w:sz w:val="20"/>
          <w:szCs w:val="20"/>
        </w:rPr>
        <w:t>Each bubble corresponds to a study.</w:t>
      </w:r>
      <w:r w:rsidRPr="0020426A">
        <w:rPr>
          <w:b/>
          <w:sz w:val="20"/>
          <w:szCs w:val="20"/>
        </w:rPr>
        <w:t xml:space="preserve"> </w:t>
      </w:r>
      <w:r w:rsidR="00DA2760" w:rsidRPr="00426C80">
        <w:rPr>
          <w:sz w:val="20"/>
          <w:szCs w:val="20"/>
        </w:rPr>
        <w:t xml:space="preserve">The size of the bubbles is proportional to sample size. </w:t>
      </w:r>
      <w:r w:rsidR="00DA2760" w:rsidRPr="009931E2">
        <w:rPr>
          <w:sz w:val="20"/>
          <w:szCs w:val="20"/>
        </w:rPr>
        <w:t xml:space="preserve">The drawn line corresponds to the meta-regression estimate, and </w:t>
      </w:r>
      <w:r w:rsidR="00DA2760" w:rsidRPr="003D4273">
        <w:rPr>
          <w:sz w:val="20"/>
          <w:szCs w:val="20"/>
        </w:rPr>
        <w:t>corresponding 95% CI.</w:t>
      </w:r>
    </w:p>
    <w:p w14:paraId="6DFBF31F" w14:textId="35ADFD7F" w:rsidR="002E3E99" w:rsidRPr="0020426A" w:rsidRDefault="002E3E99" w:rsidP="00426C80">
      <w:pPr>
        <w:spacing w:line="360" w:lineRule="auto"/>
        <w:jc w:val="both"/>
        <w:rPr>
          <w:b/>
          <w:sz w:val="20"/>
          <w:szCs w:val="20"/>
        </w:rPr>
      </w:pPr>
      <w:r w:rsidRPr="0020426A">
        <w:rPr>
          <w:b/>
          <w:sz w:val="20"/>
          <w:szCs w:val="20"/>
        </w:rPr>
        <w:t xml:space="preserve"> </w:t>
      </w:r>
    </w:p>
    <w:p w14:paraId="0940A84D" w14:textId="42695D5D" w:rsidR="005F7D58" w:rsidRDefault="005F7D58" w:rsidP="00C0645F">
      <w:pPr>
        <w:spacing w:line="240" w:lineRule="auto"/>
        <w:jc w:val="both"/>
        <w:rPr>
          <w:strike/>
          <w:sz w:val="20"/>
          <w:szCs w:val="20"/>
        </w:rPr>
        <w:sectPr w:rsidR="005F7D58" w:rsidSect="00C0645F">
          <w:footerReference w:type="default" r:id="rId10"/>
          <w:pgSz w:w="11906" w:h="16838"/>
          <w:pgMar w:top="1440" w:right="1440" w:bottom="1440" w:left="1440" w:header="708" w:footer="708" w:gutter="0"/>
          <w:cols w:space="708"/>
          <w:docGrid w:linePitch="360"/>
        </w:sectPr>
      </w:pPr>
    </w:p>
    <w:p w14:paraId="7D5D41C9" w14:textId="77777777" w:rsidR="0073595D" w:rsidRPr="0073595D" w:rsidRDefault="0073595D" w:rsidP="0073595D">
      <w:pPr>
        <w:spacing w:line="480" w:lineRule="auto"/>
        <w:jc w:val="both"/>
        <w:rPr>
          <w:b/>
          <w:sz w:val="24"/>
          <w:szCs w:val="24"/>
        </w:rPr>
      </w:pPr>
      <w:r w:rsidRPr="0073595D">
        <w:rPr>
          <w:b/>
          <w:sz w:val="24"/>
          <w:szCs w:val="24"/>
        </w:rPr>
        <w:lastRenderedPageBreak/>
        <w:t>Contributors</w:t>
      </w:r>
    </w:p>
    <w:p w14:paraId="7DB1ABBC" w14:textId="77777777" w:rsidR="0073595D" w:rsidRDefault="0073595D" w:rsidP="0073595D">
      <w:pPr>
        <w:pStyle w:val="NormalWeb"/>
        <w:shd w:val="clear" w:color="auto" w:fill="FFFFFF"/>
        <w:spacing w:before="0" w:beforeAutospacing="0" w:after="0" w:afterAutospacing="0" w:line="480" w:lineRule="auto"/>
        <w:jc w:val="both"/>
        <w:rPr>
          <w:rFonts w:asciiTheme="minorHAnsi" w:hAnsiTheme="minorHAnsi"/>
          <w:sz w:val="20"/>
          <w:szCs w:val="20"/>
        </w:rPr>
      </w:pPr>
      <w:r w:rsidRPr="0073595D">
        <w:rPr>
          <w:rFonts w:asciiTheme="minorHAnsi" w:hAnsiTheme="minorHAnsi"/>
          <w:sz w:val="20"/>
          <w:szCs w:val="20"/>
        </w:rPr>
        <w:t xml:space="preserve">TP formulated the research questions and performed the literature search. TP, LV, YM, GH, AA, and KB selected the articles and extracted outcome data. TP and RM performed the statistical analyses. TP, RM, SN, OE, AC, and OH wrote the report. </w:t>
      </w:r>
      <w:r w:rsidRPr="0073595D">
        <w:rPr>
          <w:rFonts w:asciiTheme="minorHAnsi" w:hAnsiTheme="minorHAnsi" w:cs="Helvetica"/>
          <w:color w:val="333333"/>
          <w:sz w:val="20"/>
          <w:szCs w:val="20"/>
        </w:rPr>
        <w:t>TP had full access to all the data in the study and takes responsibility for the integrity of the data and the accuracy of the data analysis.</w:t>
      </w:r>
      <w:r w:rsidRPr="0078596A">
        <w:rPr>
          <w:rFonts w:asciiTheme="minorHAnsi" w:hAnsiTheme="minorHAnsi"/>
          <w:sz w:val="20"/>
          <w:szCs w:val="20"/>
        </w:rPr>
        <w:t xml:space="preserve"> </w:t>
      </w:r>
    </w:p>
    <w:p w14:paraId="1DC364E5" w14:textId="5E737D1D" w:rsidR="00066532" w:rsidRPr="00FD102B" w:rsidRDefault="00E53E39" w:rsidP="00B63ED3">
      <w:pPr>
        <w:pStyle w:val="NormalWeb"/>
        <w:shd w:val="clear" w:color="auto" w:fill="FFFFFF"/>
        <w:spacing w:line="480" w:lineRule="auto"/>
        <w:jc w:val="both"/>
        <w:rPr>
          <w:rFonts w:asciiTheme="minorHAnsi" w:hAnsiTheme="minorHAnsi"/>
          <w:b/>
          <w:color w:val="000000"/>
        </w:rPr>
      </w:pPr>
      <w:r>
        <w:rPr>
          <w:rFonts w:asciiTheme="minorHAnsi" w:hAnsiTheme="minorHAnsi"/>
          <w:b/>
          <w:color w:val="000000"/>
        </w:rPr>
        <w:t>Declaration of interests</w:t>
      </w:r>
    </w:p>
    <w:p w14:paraId="6C02567E" w14:textId="1B9D0C2A" w:rsidR="00066532" w:rsidRPr="002E3AFC" w:rsidRDefault="004B36FF" w:rsidP="00B63ED3">
      <w:pPr>
        <w:spacing w:after="200" w:line="480" w:lineRule="auto"/>
        <w:jc w:val="both"/>
        <w:rPr>
          <w:rFonts w:ascii="Calibri" w:eastAsia="Times New Roman" w:hAnsi="Calibri" w:cs="Times New Roman"/>
          <w:i/>
          <w:sz w:val="20"/>
          <w:szCs w:val="20"/>
        </w:rPr>
      </w:pPr>
      <w:proofErr w:type="gramStart"/>
      <w:r>
        <w:rPr>
          <w:rFonts w:ascii="Calibri" w:eastAsia="Times New Roman" w:hAnsi="Calibri" w:cs="Times New Roman"/>
          <w:sz w:val="20"/>
          <w:szCs w:val="20"/>
        </w:rPr>
        <w:t>OH</w:t>
      </w:r>
      <w:proofErr w:type="gramEnd"/>
      <w:r w:rsidR="00015752" w:rsidRPr="00550402">
        <w:rPr>
          <w:rFonts w:ascii="Calibri" w:eastAsia="Times New Roman" w:hAnsi="Calibri" w:cs="Times New Roman"/>
          <w:sz w:val="20"/>
          <w:szCs w:val="20"/>
        </w:rPr>
        <w:t xml:space="preserve"> </w:t>
      </w:r>
      <w:r w:rsidR="00015752" w:rsidRPr="002E3AFC">
        <w:rPr>
          <w:rStyle w:val="Emphasis"/>
          <w:rFonts w:ascii="Calibri" w:hAnsi="Calibri" w:cs="Arial"/>
          <w:i w:val="0"/>
          <w:sz w:val="20"/>
          <w:szCs w:val="20"/>
          <w:shd w:val="clear" w:color="auto" w:fill="FFFFFF"/>
        </w:rPr>
        <w:t>declare</w:t>
      </w:r>
      <w:r w:rsidR="002E3AFC" w:rsidRPr="002E3AFC">
        <w:rPr>
          <w:rStyle w:val="Emphasis"/>
          <w:rFonts w:ascii="Calibri" w:hAnsi="Calibri" w:cs="Arial"/>
          <w:i w:val="0"/>
          <w:sz w:val="20"/>
          <w:szCs w:val="20"/>
          <w:shd w:val="clear" w:color="auto" w:fill="FFFFFF"/>
        </w:rPr>
        <w:t xml:space="preserve">s that he </w:t>
      </w:r>
      <w:r w:rsidR="00066532" w:rsidRPr="002E3AFC">
        <w:rPr>
          <w:rFonts w:ascii="Calibri" w:eastAsia="Times New Roman" w:hAnsi="Calibri" w:cs="Times New Roman"/>
          <w:sz w:val="20"/>
          <w:szCs w:val="20"/>
        </w:rPr>
        <w:t xml:space="preserve">has received investigator-initiated research funding from and/or participated in advisory/ speaker meetings organised by Astra-Zeneca, </w:t>
      </w:r>
      <w:proofErr w:type="spellStart"/>
      <w:r w:rsidR="00066532" w:rsidRPr="002E3AFC">
        <w:rPr>
          <w:rFonts w:ascii="Calibri" w:eastAsia="Times New Roman" w:hAnsi="Calibri" w:cs="Times New Roman"/>
          <w:sz w:val="20"/>
          <w:szCs w:val="20"/>
        </w:rPr>
        <w:t>Autifony</w:t>
      </w:r>
      <w:proofErr w:type="spellEnd"/>
      <w:r w:rsidR="00066532" w:rsidRPr="002E3AFC">
        <w:rPr>
          <w:rFonts w:ascii="Calibri" w:eastAsia="Times New Roman" w:hAnsi="Calibri" w:cs="Times New Roman"/>
          <w:sz w:val="20"/>
          <w:szCs w:val="20"/>
        </w:rPr>
        <w:t xml:space="preserve">, BMS, Eli Lilly, </w:t>
      </w:r>
      <w:proofErr w:type="spellStart"/>
      <w:r w:rsidR="00066532" w:rsidRPr="002E3AFC">
        <w:rPr>
          <w:rFonts w:ascii="Calibri" w:eastAsia="Times New Roman" w:hAnsi="Calibri" w:cs="Times New Roman"/>
          <w:sz w:val="20"/>
          <w:szCs w:val="20"/>
        </w:rPr>
        <w:t>Heptares</w:t>
      </w:r>
      <w:proofErr w:type="spellEnd"/>
      <w:r w:rsidR="00066532" w:rsidRPr="002E3AFC">
        <w:rPr>
          <w:rFonts w:ascii="Calibri" w:eastAsia="Times New Roman" w:hAnsi="Calibri" w:cs="Times New Roman"/>
          <w:sz w:val="20"/>
          <w:szCs w:val="20"/>
        </w:rPr>
        <w:t xml:space="preserve">, </w:t>
      </w:r>
      <w:proofErr w:type="spellStart"/>
      <w:r w:rsidR="00066532" w:rsidRPr="002E3AFC">
        <w:rPr>
          <w:rFonts w:ascii="Calibri" w:eastAsia="Times New Roman" w:hAnsi="Calibri" w:cs="Times New Roman"/>
          <w:sz w:val="20"/>
          <w:szCs w:val="20"/>
        </w:rPr>
        <w:t>Jansenn</w:t>
      </w:r>
      <w:proofErr w:type="spellEnd"/>
      <w:r w:rsidR="00066532" w:rsidRPr="002E3AFC">
        <w:rPr>
          <w:rFonts w:ascii="Calibri" w:eastAsia="Times New Roman" w:hAnsi="Calibri" w:cs="Times New Roman"/>
          <w:sz w:val="20"/>
          <w:szCs w:val="20"/>
        </w:rPr>
        <w:t xml:space="preserve">, Lundbeck, </w:t>
      </w:r>
      <w:proofErr w:type="spellStart"/>
      <w:r w:rsidR="00066532" w:rsidRPr="002E3AFC">
        <w:rPr>
          <w:rFonts w:ascii="Calibri" w:eastAsia="Times New Roman" w:hAnsi="Calibri" w:cs="Times New Roman"/>
          <w:sz w:val="20"/>
          <w:szCs w:val="20"/>
        </w:rPr>
        <w:t>Lyden</w:t>
      </w:r>
      <w:proofErr w:type="spellEnd"/>
      <w:r w:rsidR="00066532" w:rsidRPr="002E3AFC">
        <w:rPr>
          <w:rFonts w:ascii="Calibri" w:eastAsia="Times New Roman" w:hAnsi="Calibri" w:cs="Times New Roman"/>
          <w:sz w:val="20"/>
          <w:szCs w:val="20"/>
        </w:rPr>
        <w:t xml:space="preserve">-Delta, Otsuka, </w:t>
      </w:r>
      <w:proofErr w:type="spellStart"/>
      <w:r w:rsidR="00066532" w:rsidRPr="002E3AFC">
        <w:rPr>
          <w:rFonts w:ascii="Calibri" w:eastAsia="Times New Roman" w:hAnsi="Calibri" w:cs="Times New Roman"/>
          <w:sz w:val="20"/>
          <w:szCs w:val="20"/>
        </w:rPr>
        <w:t>Servier</w:t>
      </w:r>
      <w:proofErr w:type="spellEnd"/>
      <w:r w:rsidR="00066532" w:rsidRPr="002E3AFC">
        <w:rPr>
          <w:rFonts w:ascii="Calibri" w:eastAsia="Times New Roman" w:hAnsi="Calibri" w:cs="Times New Roman"/>
          <w:sz w:val="20"/>
          <w:szCs w:val="20"/>
        </w:rPr>
        <w:t>, Sunovion, Rand and Roche.  Neither Professor Howes nor his family have been employed by or have holdings/ a financial stake in any biomedical company.</w:t>
      </w:r>
      <w:r w:rsidR="00331289">
        <w:rPr>
          <w:rFonts w:ascii="Calibri" w:eastAsia="Times New Roman" w:hAnsi="Calibri" w:cs="Times New Roman"/>
          <w:sz w:val="20"/>
          <w:szCs w:val="20"/>
        </w:rPr>
        <w:t xml:space="preserve"> </w:t>
      </w:r>
      <w:r>
        <w:rPr>
          <w:rFonts w:ascii="Calibri" w:eastAsia="Times New Roman" w:hAnsi="Calibri" w:cs="Times New Roman"/>
          <w:sz w:val="20"/>
          <w:szCs w:val="20"/>
        </w:rPr>
        <w:t>YM</w:t>
      </w:r>
      <w:r w:rsidR="006036F8" w:rsidRPr="006036F8">
        <w:rPr>
          <w:rFonts w:ascii="Calibri" w:eastAsia="Times New Roman" w:hAnsi="Calibri" w:cs="Times New Roman"/>
          <w:sz w:val="20"/>
          <w:szCs w:val="20"/>
        </w:rPr>
        <w:t xml:space="preserve"> reports grants from Japan Society for the Promotion of Science, grants from Astellas Foundation for Research on Metabolic Disorders, grants from Japanese Society of Clinical Neuropsychopharmacology, grants from Mochida Memorial Foundation for Medical and Pharmaceutical Research, personal fees from Sumitomo Dainippon Pharma, personal fees from Bracket, personal fees from </w:t>
      </w:r>
      <w:proofErr w:type="spellStart"/>
      <w:r w:rsidR="006036F8" w:rsidRPr="006036F8">
        <w:rPr>
          <w:rFonts w:ascii="Calibri" w:eastAsia="Times New Roman" w:hAnsi="Calibri" w:cs="Times New Roman"/>
          <w:sz w:val="20"/>
          <w:szCs w:val="20"/>
        </w:rPr>
        <w:t>Medavante</w:t>
      </w:r>
      <w:proofErr w:type="spellEnd"/>
      <w:r w:rsidR="006036F8" w:rsidRPr="006036F8">
        <w:rPr>
          <w:rFonts w:ascii="Calibri" w:eastAsia="Times New Roman" w:hAnsi="Calibri" w:cs="Times New Roman"/>
          <w:sz w:val="20"/>
          <w:szCs w:val="20"/>
        </w:rPr>
        <w:t>-Prophase outside the submitted work.</w:t>
      </w:r>
      <w:r w:rsidR="006036F8">
        <w:rPr>
          <w:rFonts w:ascii="Calibri" w:eastAsia="Times New Roman" w:hAnsi="Calibri" w:cs="Times New Roman"/>
          <w:sz w:val="20"/>
          <w:szCs w:val="20"/>
        </w:rPr>
        <w:t xml:space="preserve"> </w:t>
      </w:r>
      <w:r>
        <w:rPr>
          <w:rFonts w:ascii="Calibri" w:eastAsia="Times New Roman" w:hAnsi="Calibri" w:cs="Times New Roman"/>
          <w:sz w:val="20"/>
          <w:szCs w:val="20"/>
        </w:rPr>
        <w:t xml:space="preserve">TP, </w:t>
      </w:r>
      <w:r w:rsidR="00C70FC4">
        <w:rPr>
          <w:rFonts w:ascii="Calibri" w:eastAsia="Times New Roman" w:hAnsi="Calibri" w:cs="Times New Roman"/>
          <w:sz w:val="20"/>
          <w:szCs w:val="20"/>
        </w:rPr>
        <w:t xml:space="preserve">RM, </w:t>
      </w:r>
      <w:r>
        <w:rPr>
          <w:rFonts w:ascii="Calibri" w:eastAsia="Times New Roman" w:hAnsi="Calibri" w:cs="Times New Roman"/>
          <w:sz w:val="20"/>
          <w:szCs w:val="20"/>
        </w:rPr>
        <w:t xml:space="preserve">LV, KB, SN, AA, GH, </w:t>
      </w:r>
      <w:r w:rsidR="00C70FC4">
        <w:rPr>
          <w:rFonts w:ascii="Calibri" w:eastAsia="Times New Roman" w:hAnsi="Calibri" w:cs="Times New Roman"/>
          <w:sz w:val="20"/>
          <w:szCs w:val="20"/>
        </w:rPr>
        <w:t>OE and AC</w:t>
      </w:r>
      <w:r w:rsidR="00331289" w:rsidRPr="002E3AFC">
        <w:rPr>
          <w:rFonts w:ascii="Calibri" w:eastAsia="Times New Roman" w:hAnsi="Calibri" w:cs="Times New Roman"/>
          <w:sz w:val="20"/>
          <w:szCs w:val="20"/>
        </w:rPr>
        <w:t xml:space="preserve"> </w:t>
      </w:r>
      <w:r w:rsidR="00331289" w:rsidRPr="002E3AFC">
        <w:rPr>
          <w:rStyle w:val="Emphasis"/>
          <w:rFonts w:ascii="Calibri" w:hAnsi="Calibri" w:cs="Arial"/>
          <w:i w:val="0"/>
          <w:sz w:val="20"/>
          <w:szCs w:val="20"/>
          <w:shd w:val="clear" w:color="auto" w:fill="FFFFFF"/>
        </w:rPr>
        <w:t>declare</w:t>
      </w:r>
      <w:r w:rsidR="00331289">
        <w:rPr>
          <w:rStyle w:val="Emphasis"/>
          <w:rFonts w:ascii="Calibri" w:hAnsi="Calibri" w:cs="Arial"/>
          <w:i w:val="0"/>
          <w:sz w:val="20"/>
          <w:szCs w:val="20"/>
          <w:shd w:val="clear" w:color="auto" w:fill="FFFFFF"/>
        </w:rPr>
        <w:t xml:space="preserve"> no conflicts of interest.</w:t>
      </w:r>
    </w:p>
    <w:p w14:paraId="231A87EC" w14:textId="77777777" w:rsidR="00E32F24" w:rsidRPr="00E32F24" w:rsidRDefault="00E32F24" w:rsidP="00E32F24">
      <w:pPr>
        <w:spacing w:line="480" w:lineRule="auto"/>
        <w:rPr>
          <w:b/>
          <w:sz w:val="24"/>
          <w:szCs w:val="24"/>
        </w:rPr>
      </w:pPr>
      <w:r w:rsidRPr="00E32F24">
        <w:rPr>
          <w:b/>
          <w:sz w:val="24"/>
          <w:szCs w:val="24"/>
        </w:rPr>
        <w:t>Acknowledgements</w:t>
      </w:r>
    </w:p>
    <w:p w14:paraId="4BDD2B32" w14:textId="77777777" w:rsidR="00E32F24" w:rsidRDefault="00E32F24" w:rsidP="00E32F24">
      <w:pPr>
        <w:spacing w:line="480" w:lineRule="auto"/>
        <w:jc w:val="both"/>
        <w:rPr>
          <w:sz w:val="20"/>
          <w:szCs w:val="20"/>
        </w:rPr>
      </w:pPr>
      <w:r w:rsidRPr="00E32F24">
        <w:rPr>
          <w:sz w:val="20"/>
          <w:szCs w:val="20"/>
        </w:rPr>
        <w:t xml:space="preserve">This study was funded by Medical Research Council-UK (no. MC-A656-5QD30), Maudsley Charity (no. 666), Brain and </w:t>
      </w:r>
      <w:proofErr w:type="spellStart"/>
      <w:r w:rsidRPr="00E32F24">
        <w:rPr>
          <w:sz w:val="20"/>
          <w:szCs w:val="20"/>
        </w:rPr>
        <w:t>Behavior</w:t>
      </w:r>
      <w:proofErr w:type="spellEnd"/>
      <w:r w:rsidRPr="00E32F24">
        <w:rPr>
          <w:sz w:val="20"/>
          <w:szCs w:val="20"/>
        </w:rPr>
        <w:t xml:space="preserve"> Research Foundation, and </w:t>
      </w:r>
      <w:proofErr w:type="spellStart"/>
      <w:r w:rsidRPr="00E32F24">
        <w:rPr>
          <w:sz w:val="20"/>
          <w:szCs w:val="20"/>
        </w:rPr>
        <w:t>Wellcome</w:t>
      </w:r>
      <w:proofErr w:type="spellEnd"/>
      <w:r w:rsidRPr="00E32F24">
        <w:rPr>
          <w:sz w:val="20"/>
          <w:szCs w:val="20"/>
        </w:rPr>
        <w:t xml:space="preserve"> Trust (no. 094849/Z/10/Z) grants to Professor Howes and the </w:t>
      </w:r>
      <w:r w:rsidRPr="00E32F24">
        <w:rPr>
          <w:rFonts w:cs="Arial"/>
          <w:iCs/>
          <w:color w:val="222222"/>
          <w:sz w:val="20"/>
          <w:szCs w:val="20"/>
        </w:rPr>
        <w:t xml:space="preserve">National Institute for Health Research (NIHR) Biomedical Research Centre at South London and Maudsley NHS Foundation Trust and King’s College London, and </w:t>
      </w:r>
      <w:r w:rsidRPr="00E32F24">
        <w:rPr>
          <w:rFonts w:cs="Helvetica"/>
          <w:color w:val="333333"/>
          <w:sz w:val="20"/>
          <w:szCs w:val="20"/>
        </w:rPr>
        <w:t>NIHR Oxford Health Biomedical Research Centre at Oxford Health NHS Foundation Trust</w:t>
      </w:r>
      <w:r w:rsidRPr="00E32F24">
        <w:rPr>
          <w:rFonts w:cs="Arial"/>
          <w:iCs/>
          <w:color w:val="222222"/>
          <w:sz w:val="20"/>
          <w:szCs w:val="20"/>
        </w:rPr>
        <w:t xml:space="preserve">. </w:t>
      </w:r>
      <w:r w:rsidRPr="00E32F24">
        <w:rPr>
          <w:rFonts w:cs="Helvetica"/>
          <w:color w:val="333333"/>
          <w:sz w:val="20"/>
          <w:szCs w:val="20"/>
        </w:rPr>
        <w:t xml:space="preserve">RM’s work is supported by the </w:t>
      </w:r>
      <w:proofErr w:type="spellStart"/>
      <w:r w:rsidRPr="00E32F24">
        <w:rPr>
          <w:rFonts w:cs="Helvetica"/>
          <w:color w:val="333333"/>
          <w:sz w:val="20"/>
          <w:szCs w:val="20"/>
        </w:rPr>
        <w:t>Wellcome</w:t>
      </w:r>
      <w:proofErr w:type="spellEnd"/>
      <w:r w:rsidRPr="00E32F24">
        <w:rPr>
          <w:rFonts w:cs="Helvetica"/>
          <w:color w:val="333333"/>
          <w:sz w:val="20"/>
          <w:szCs w:val="20"/>
        </w:rPr>
        <w:t xml:space="preserve"> Trust (no. 200102/Z/15/Z). </w:t>
      </w:r>
      <w:r w:rsidRPr="00E32F24">
        <w:rPr>
          <w:sz w:val="20"/>
          <w:szCs w:val="20"/>
        </w:rPr>
        <w:t xml:space="preserve">KB’s work is supported by the Royal College of Psychiatrists </w:t>
      </w:r>
      <w:proofErr w:type="spellStart"/>
      <w:r w:rsidRPr="00E32F24">
        <w:rPr>
          <w:sz w:val="20"/>
          <w:szCs w:val="20"/>
        </w:rPr>
        <w:t>Rosetrees</w:t>
      </w:r>
      <w:proofErr w:type="spellEnd"/>
      <w:r w:rsidRPr="00E32F24">
        <w:rPr>
          <w:sz w:val="20"/>
          <w:szCs w:val="20"/>
        </w:rPr>
        <w:t xml:space="preserve"> Trust and the </w:t>
      </w:r>
      <w:proofErr w:type="spellStart"/>
      <w:r w:rsidRPr="00E32F24">
        <w:rPr>
          <w:sz w:val="20"/>
          <w:szCs w:val="20"/>
        </w:rPr>
        <w:t>Stoneygate</w:t>
      </w:r>
      <w:proofErr w:type="spellEnd"/>
      <w:r w:rsidRPr="00E32F24">
        <w:rPr>
          <w:sz w:val="20"/>
          <w:szCs w:val="20"/>
        </w:rPr>
        <w:t xml:space="preserve"> Trust.</w:t>
      </w:r>
      <w:r w:rsidRPr="00E32F24">
        <w:t xml:space="preserve"> </w:t>
      </w:r>
      <w:r w:rsidRPr="00E32F24">
        <w:rPr>
          <w:rFonts w:cs="Arial"/>
          <w:sz w:val="20"/>
          <w:szCs w:val="20"/>
        </w:rPr>
        <w:t xml:space="preserve">OE is supported by project grant No. 180083 from the Swiss National Science Foundation (SNSF). </w:t>
      </w:r>
      <w:r w:rsidRPr="00E32F24">
        <w:rPr>
          <w:rFonts w:cs="Helvetica"/>
          <w:color w:val="333333"/>
          <w:sz w:val="20"/>
          <w:szCs w:val="20"/>
        </w:rPr>
        <w:t>AC is supported by the National Institute for Health Research (NIHR) Oxford Cognitive Health Clinical Research Facility, grant RP-2017-08-ST2-006 from NIHR Research Professorship, and grant BRC-1215-20005 from the NIHR Oxford Health Biomedical Research Centre. </w:t>
      </w:r>
    </w:p>
    <w:p w14:paraId="405AD1D4" w14:textId="6FF3DD8F" w:rsidR="001B57C7" w:rsidRPr="00825113" w:rsidRDefault="00E50C38" w:rsidP="006E07A0">
      <w:pPr>
        <w:spacing w:line="480" w:lineRule="auto"/>
        <w:rPr>
          <w:b/>
          <w:sz w:val="20"/>
          <w:szCs w:val="20"/>
        </w:rPr>
      </w:pPr>
      <w:r>
        <w:rPr>
          <w:b/>
          <w:sz w:val="28"/>
          <w:szCs w:val="28"/>
        </w:rPr>
        <w:lastRenderedPageBreak/>
        <w:t>R</w:t>
      </w:r>
      <w:r w:rsidR="001B57C7" w:rsidRPr="00C141C5">
        <w:rPr>
          <w:b/>
          <w:sz w:val="28"/>
          <w:szCs w:val="28"/>
        </w:rPr>
        <w:t>EFERENCES</w:t>
      </w:r>
    </w:p>
    <w:p w14:paraId="6B759CB1" w14:textId="77777777" w:rsidR="00C354DC" w:rsidRPr="00C354DC" w:rsidRDefault="00A16D11" w:rsidP="00C354DC">
      <w:pPr>
        <w:pStyle w:val="EndNoteBibliography"/>
        <w:spacing w:after="0"/>
        <w:ind w:left="720" w:hanging="720"/>
      </w:pPr>
      <w:r w:rsidRPr="00996BB3">
        <w:rPr>
          <w:rFonts w:asciiTheme="minorHAnsi" w:hAnsiTheme="minorHAnsi"/>
          <w:sz w:val="20"/>
          <w:szCs w:val="20"/>
        </w:rPr>
        <w:fldChar w:fldCharType="begin"/>
      </w:r>
      <w:r w:rsidRPr="00825113">
        <w:rPr>
          <w:rFonts w:asciiTheme="minorHAnsi" w:hAnsiTheme="minorHAnsi"/>
          <w:sz w:val="20"/>
          <w:szCs w:val="20"/>
        </w:rPr>
        <w:instrText xml:space="preserve"> ADDIN EN.REFLIST </w:instrText>
      </w:r>
      <w:r w:rsidRPr="00996BB3">
        <w:rPr>
          <w:rFonts w:asciiTheme="minorHAnsi" w:hAnsiTheme="minorHAnsi"/>
          <w:sz w:val="20"/>
          <w:szCs w:val="20"/>
        </w:rPr>
        <w:fldChar w:fldCharType="separate"/>
      </w:r>
      <w:r w:rsidR="00C354DC" w:rsidRPr="00C354DC">
        <w:t>1.</w:t>
      </w:r>
      <w:r w:rsidR="00C354DC" w:rsidRPr="00C354DC">
        <w:tab/>
        <w:t xml:space="preserve">Howes OD, Bhatnagar A, Gaughran FP, Amiel SA, Murray RM, Pilowsky LS. A prospective study of impairment in glucose control caused by clozapine without changes in insulin resistance. </w:t>
      </w:r>
      <w:r w:rsidR="00C354DC" w:rsidRPr="00C354DC">
        <w:rPr>
          <w:i/>
        </w:rPr>
        <w:t xml:space="preserve">Am J Psychiat. </w:t>
      </w:r>
      <w:r w:rsidR="00C354DC" w:rsidRPr="00C354DC">
        <w:t>2004;161(2):361-363.</w:t>
      </w:r>
    </w:p>
    <w:p w14:paraId="3709DA5F" w14:textId="77777777" w:rsidR="00C354DC" w:rsidRPr="00C354DC" w:rsidRDefault="00C354DC" w:rsidP="00C354DC">
      <w:pPr>
        <w:pStyle w:val="EndNoteBibliography"/>
        <w:spacing w:after="0"/>
        <w:ind w:left="720" w:hanging="720"/>
      </w:pPr>
      <w:r w:rsidRPr="00C354DC">
        <w:t>2.</w:t>
      </w:r>
      <w:r w:rsidRPr="00C354DC">
        <w:tab/>
        <w:t xml:space="preserve">Vancampfort D, Stubbs B, Mitchell AJ, et al. Risk of metabolic syndrome and its components in people with schizophrenia and related psychotic disorders, bipolar disorder and major depressive disorder: a systematic review and meta-analysis. </w:t>
      </w:r>
      <w:r w:rsidRPr="00C354DC">
        <w:rPr>
          <w:i/>
        </w:rPr>
        <w:t xml:space="preserve">World Psychiatry. </w:t>
      </w:r>
      <w:r w:rsidRPr="00C354DC">
        <w:t>2015;14(3):339-347.</w:t>
      </w:r>
    </w:p>
    <w:p w14:paraId="53896736" w14:textId="77777777" w:rsidR="00C354DC" w:rsidRPr="00C354DC" w:rsidRDefault="00C354DC" w:rsidP="00C354DC">
      <w:pPr>
        <w:pStyle w:val="EndNoteBibliography"/>
        <w:spacing w:after="0"/>
        <w:ind w:left="720" w:hanging="720"/>
      </w:pPr>
      <w:r w:rsidRPr="00C354DC">
        <w:t>3.</w:t>
      </w:r>
      <w:r w:rsidRPr="00C354DC">
        <w:tab/>
        <w:t xml:space="preserve">Mitchell AJ, Vancampfort D, Sweers K, van Winkel R, Yu W, De Hert M. Prevalence of metabolic syndrome and metabolic abnormalities in schizophrenia and related disorders--a systematic review and meta-analysis. </w:t>
      </w:r>
      <w:r w:rsidRPr="00C354DC">
        <w:rPr>
          <w:i/>
        </w:rPr>
        <w:t xml:space="preserve">Schizophr Bull. </w:t>
      </w:r>
      <w:r w:rsidRPr="00C354DC">
        <w:t>2013;39(2):306-318.</w:t>
      </w:r>
    </w:p>
    <w:p w14:paraId="2181099D" w14:textId="77777777" w:rsidR="00C354DC" w:rsidRPr="00C354DC" w:rsidRDefault="00C354DC" w:rsidP="00C354DC">
      <w:pPr>
        <w:pStyle w:val="EndNoteBibliography"/>
        <w:spacing w:after="0"/>
        <w:ind w:left="720" w:hanging="720"/>
      </w:pPr>
      <w:r w:rsidRPr="00C354DC">
        <w:t>4.</w:t>
      </w:r>
      <w:r w:rsidRPr="00C354DC">
        <w:tab/>
        <w:t xml:space="preserve">Correll. Prevalence, incidence and mortality from cardiovascular disease in patients with pooled and specific severe mental illness: a large-scale meta-analysis of 3,211,768 patients and 113,383,368 controls (vol 16, pg 163, 2014). </w:t>
      </w:r>
      <w:r w:rsidRPr="00C354DC">
        <w:rPr>
          <w:i/>
        </w:rPr>
        <w:t xml:space="preserve">World Psychiatry. </w:t>
      </w:r>
      <w:r w:rsidRPr="00C354DC">
        <w:t>2018;17(1):120-120.</w:t>
      </w:r>
    </w:p>
    <w:p w14:paraId="24446EF3" w14:textId="77777777" w:rsidR="00C354DC" w:rsidRPr="00C354DC" w:rsidRDefault="00C354DC" w:rsidP="00C354DC">
      <w:pPr>
        <w:pStyle w:val="EndNoteBibliography"/>
        <w:spacing w:after="0"/>
        <w:ind w:left="720" w:hanging="720"/>
      </w:pPr>
      <w:r w:rsidRPr="00C354DC">
        <w:t>5.</w:t>
      </w:r>
      <w:r w:rsidRPr="00C354DC">
        <w:tab/>
        <w:t xml:space="preserve">Saha S, Chant D, McGrath J. A systematic review of mortality in schizophrenia: is the differential mortality gap worsening over time? </w:t>
      </w:r>
      <w:r w:rsidRPr="00C354DC">
        <w:rPr>
          <w:i/>
        </w:rPr>
        <w:t xml:space="preserve">Arch Gen Psychiatry. </w:t>
      </w:r>
      <w:r w:rsidRPr="00C354DC">
        <w:t>2007;64(10):1123-1131.</w:t>
      </w:r>
    </w:p>
    <w:p w14:paraId="56F0B1C0" w14:textId="77777777" w:rsidR="00C354DC" w:rsidRPr="00C354DC" w:rsidRDefault="00C354DC" w:rsidP="00C354DC">
      <w:pPr>
        <w:pStyle w:val="EndNoteBibliography"/>
        <w:spacing w:after="0"/>
        <w:ind w:left="720" w:hanging="720"/>
      </w:pPr>
      <w:r w:rsidRPr="00C354DC">
        <w:t>6.</w:t>
      </w:r>
      <w:r w:rsidRPr="00C354DC">
        <w:tab/>
        <w:t xml:space="preserve">Huhn M, Nikolakopoulou A, Schneider-Thoma J, et al. Comparative efficacy and tolerability of 32 oral antipsychotics for the acute treatment of adults with multi-episode schizophrenia: a systematic review and network meta-analysis. </w:t>
      </w:r>
      <w:r w:rsidRPr="00C354DC">
        <w:rPr>
          <w:i/>
        </w:rPr>
        <w:t xml:space="preserve">Lancet. </w:t>
      </w:r>
      <w:r w:rsidRPr="00C354DC">
        <w:t>2019.</w:t>
      </w:r>
    </w:p>
    <w:p w14:paraId="4B388F11" w14:textId="77777777" w:rsidR="00C354DC" w:rsidRPr="00C354DC" w:rsidRDefault="00C354DC" w:rsidP="00C354DC">
      <w:pPr>
        <w:pStyle w:val="EndNoteBibliography"/>
        <w:spacing w:after="0"/>
        <w:ind w:left="720" w:hanging="720"/>
      </w:pPr>
      <w:r w:rsidRPr="00C354DC">
        <w:t>7.</w:t>
      </w:r>
      <w:r w:rsidRPr="00C354DC">
        <w:tab/>
        <w:t xml:space="preserve">Hermes E, Nasrallah H, Davis V, et al. The association between weight change and symptom reduction in the CATIE schizophrenia trial. </w:t>
      </w:r>
      <w:r w:rsidRPr="00C354DC">
        <w:rPr>
          <w:i/>
        </w:rPr>
        <w:t xml:space="preserve">Schizophrenia Research. </w:t>
      </w:r>
      <w:r w:rsidRPr="00C354DC">
        <w:t>2011;128(1-3):166-170.</w:t>
      </w:r>
    </w:p>
    <w:p w14:paraId="18BC3E8B" w14:textId="77777777" w:rsidR="00C354DC" w:rsidRPr="00C354DC" w:rsidRDefault="00C354DC" w:rsidP="00C354DC">
      <w:pPr>
        <w:pStyle w:val="EndNoteBibliography"/>
        <w:spacing w:after="0"/>
        <w:ind w:left="720" w:hanging="720"/>
      </w:pPr>
      <w:r w:rsidRPr="00C354DC">
        <w:t>8.</w:t>
      </w:r>
      <w:r w:rsidRPr="00C354DC">
        <w:tab/>
        <w:t xml:space="preserve">Raben AT, Marshe VS, Chintoh A, Gorbovskaya I, Muller DJ, Hahn MK. The Complex Relationship between Antipsychotic-Induced Weight Gain and Therapeutic Benefits: A Systematic Review and Implications for Treatment. </w:t>
      </w:r>
      <w:r w:rsidRPr="00C354DC">
        <w:rPr>
          <w:i/>
        </w:rPr>
        <w:t xml:space="preserve">Front Neurosci-Switz. </w:t>
      </w:r>
      <w:r w:rsidRPr="00C354DC">
        <w:t>2018;11.</w:t>
      </w:r>
    </w:p>
    <w:p w14:paraId="1B6C738F" w14:textId="77777777" w:rsidR="00C354DC" w:rsidRPr="00C354DC" w:rsidRDefault="00C354DC" w:rsidP="00C354DC">
      <w:pPr>
        <w:pStyle w:val="EndNoteBibliography"/>
        <w:spacing w:after="0"/>
        <w:ind w:left="720" w:hanging="720"/>
      </w:pPr>
      <w:r w:rsidRPr="00C354DC">
        <w:t>9.</w:t>
      </w:r>
      <w:r w:rsidRPr="00C354DC">
        <w:tab/>
        <w:t xml:space="preserve">Umbricht DS, Pollack S, Kane JM. Clozapine and weight gain. </w:t>
      </w:r>
      <w:r w:rsidRPr="00C354DC">
        <w:rPr>
          <w:i/>
        </w:rPr>
        <w:t xml:space="preserve">J Clin Psychiatry. </w:t>
      </w:r>
      <w:r w:rsidRPr="00C354DC">
        <w:t>1994;55 Suppl B:157-160.</w:t>
      </w:r>
    </w:p>
    <w:p w14:paraId="4C1854E5" w14:textId="77777777" w:rsidR="00C354DC" w:rsidRPr="00C354DC" w:rsidRDefault="00C354DC" w:rsidP="00C354DC">
      <w:pPr>
        <w:pStyle w:val="EndNoteBibliography"/>
        <w:spacing w:after="0"/>
        <w:ind w:left="720" w:hanging="720"/>
      </w:pPr>
      <w:r w:rsidRPr="00C354DC">
        <w:t>10.</w:t>
      </w:r>
      <w:r w:rsidRPr="00C354DC">
        <w:tab/>
        <w:t xml:space="preserve">Moher D, Liberati A, Tetzlaff J, Altman DG, Grp P. Preferred Reporting Items for Systematic Reviews and Meta-Analyses: The PRISMA Statement. </w:t>
      </w:r>
      <w:r w:rsidRPr="00C354DC">
        <w:rPr>
          <w:i/>
        </w:rPr>
        <w:t xml:space="preserve">Journal of Clinical Epidemiology. </w:t>
      </w:r>
      <w:r w:rsidRPr="00C354DC">
        <w:t>2009;62(10):1006-1012.</w:t>
      </w:r>
    </w:p>
    <w:p w14:paraId="61DC4631" w14:textId="77777777" w:rsidR="00C354DC" w:rsidRPr="00C354DC" w:rsidRDefault="00C354DC" w:rsidP="00C354DC">
      <w:pPr>
        <w:pStyle w:val="EndNoteBibliography"/>
        <w:spacing w:after="0"/>
        <w:ind w:left="720" w:hanging="720"/>
      </w:pPr>
      <w:r w:rsidRPr="00C354DC">
        <w:t>11.</w:t>
      </w:r>
      <w:r w:rsidRPr="00C354DC">
        <w:tab/>
        <w:t xml:space="preserve">Simon V, van Winkel R, De Hert M. Are weight gain and metabolic side effects of atypical antipsychotics dose dependent? A literature review. </w:t>
      </w:r>
      <w:r w:rsidRPr="00C354DC">
        <w:rPr>
          <w:i/>
        </w:rPr>
        <w:t xml:space="preserve">J Clin Psychiatry. </w:t>
      </w:r>
      <w:r w:rsidRPr="00C354DC">
        <w:t>2009;70(7):1041-1050.</w:t>
      </w:r>
    </w:p>
    <w:p w14:paraId="2117401B" w14:textId="77777777" w:rsidR="00C354DC" w:rsidRPr="00C354DC" w:rsidRDefault="00C354DC" w:rsidP="00C354DC">
      <w:pPr>
        <w:pStyle w:val="EndNoteBibliography"/>
        <w:spacing w:after="0"/>
        <w:ind w:left="720" w:hanging="720"/>
      </w:pPr>
      <w:r w:rsidRPr="00C354DC">
        <w:t>12.</w:t>
      </w:r>
      <w:r w:rsidRPr="00C354DC">
        <w:tab/>
        <w:t>Higgins PT, Green S. Cochrane Handbook for Systematic Reviews of Interventions Version 5.1.0 (updated March 2011). 2011.</w:t>
      </w:r>
    </w:p>
    <w:p w14:paraId="54339FD6" w14:textId="77777777" w:rsidR="00C354DC" w:rsidRPr="00C354DC" w:rsidRDefault="00C354DC" w:rsidP="00C354DC">
      <w:pPr>
        <w:pStyle w:val="EndNoteBibliography"/>
        <w:spacing w:after="0"/>
        <w:ind w:left="720" w:hanging="720"/>
      </w:pPr>
      <w:r w:rsidRPr="00C354DC">
        <w:t>13.</w:t>
      </w:r>
      <w:r w:rsidRPr="00C354DC">
        <w:tab/>
        <w:t xml:space="preserve">Kaar SJ, Natesan S, McCutcheon R, Howes OD. Antipsychotics: Mechanisms underlying clinical response and side-effects and novel treatment approaches based on pathophysiology. </w:t>
      </w:r>
      <w:r w:rsidRPr="00C354DC">
        <w:rPr>
          <w:i/>
        </w:rPr>
        <w:t xml:space="preserve">Neuropharmacology. </w:t>
      </w:r>
      <w:r w:rsidRPr="00C354DC">
        <w:t>2019:107704.</w:t>
      </w:r>
    </w:p>
    <w:p w14:paraId="195D7004" w14:textId="77777777" w:rsidR="00C354DC" w:rsidRPr="00C354DC" w:rsidRDefault="00C354DC" w:rsidP="00C354DC">
      <w:pPr>
        <w:pStyle w:val="EndNoteBibliography"/>
        <w:spacing w:after="0"/>
        <w:ind w:left="720" w:hanging="720"/>
      </w:pPr>
      <w:r w:rsidRPr="00C354DC">
        <w:t>14.</w:t>
      </w:r>
      <w:r w:rsidRPr="00C354DC">
        <w:tab/>
        <w:t xml:space="preserve">Cipriani A, Barbui C, Salanti G, et al. Comparative efficacy and acceptability of antimanic drugs in acute mania: a multiple-treatments meta-analysis. </w:t>
      </w:r>
      <w:r w:rsidRPr="00C354DC">
        <w:rPr>
          <w:i/>
        </w:rPr>
        <w:t xml:space="preserve">Lancet. </w:t>
      </w:r>
      <w:r w:rsidRPr="00C354DC">
        <w:t>2011;378(9799):1306-1315.</w:t>
      </w:r>
    </w:p>
    <w:p w14:paraId="6264D993" w14:textId="0C2C2752" w:rsidR="00C354DC" w:rsidRPr="00C354DC" w:rsidRDefault="00C354DC" w:rsidP="00C354DC">
      <w:pPr>
        <w:pStyle w:val="EndNoteBibliography"/>
        <w:spacing w:after="0"/>
        <w:ind w:left="720" w:hanging="720"/>
      </w:pPr>
      <w:r w:rsidRPr="00C354DC">
        <w:t>15.</w:t>
      </w:r>
      <w:r w:rsidRPr="00C354DC">
        <w:tab/>
        <w:t xml:space="preserve">R Core Team. R: A language and environment for statistical computing. 2017; </w:t>
      </w:r>
      <w:hyperlink r:id="rId11" w:history="1">
        <w:r w:rsidRPr="00C354DC">
          <w:rPr>
            <w:rStyle w:val="Hyperlink"/>
          </w:rPr>
          <w:t>https://www.R-project.org/</w:t>
        </w:r>
      </w:hyperlink>
      <w:r w:rsidRPr="00C354DC">
        <w:t>. Accessed February 19, 2018.</w:t>
      </w:r>
    </w:p>
    <w:p w14:paraId="00D36BD8" w14:textId="77777777" w:rsidR="00C354DC" w:rsidRPr="00C354DC" w:rsidRDefault="00C354DC" w:rsidP="00C354DC">
      <w:pPr>
        <w:pStyle w:val="EndNoteBibliography"/>
        <w:spacing w:after="0"/>
        <w:ind w:left="720" w:hanging="720"/>
      </w:pPr>
      <w:r w:rsidRPr="00C354DC">
        <w:t>16.</w:t>
      </w:r>
      <w:r w:rsidRPr="00C354DC">
        <w:tab/>
        <w:t xml:space="preserve">Efthimiou O, Debray TP, van Valkenhoef G, et al. GetReal in network meta-analysis: a review of the methodology. </w:t>
      </w:r>
      <w:r w:rsidRPr="00C354DC">
        <w:rPr>
          <w:i/>
        </w:rPr>
        <w:t xml:space="preserve">Res Synth Methods. </w:t>
      </w:r>
      <w:r w:rsidRPr="00C354DC">
        <w:t>2016;7(3):236-263.</w:t>
      </w:r>
    </w:p>
    <w:p w14:paraId="0A1396B7" w14:textId="77777777" w:rsidR="00C354DC" w:rsidRPr="00C354DC" w:rsidRDefault="00C354DC" w:rsidP="00C354DC">
      <w:pPr>
        <w:pStyle w:val="EndNoteBibliography"/>
        <w:spacing w:after="0"/>
        <w:ind w:left="720" w:hanging="720"/>
      </w:pPr>
      <w:r w:rsidRPr="00C354DC">
        <w:t>17.</w:t>
      </w:r>
      <w:r w:rsidRPr="00C354DC">
        <w:tab/>
        <w:t xml:space="preserve">Hildrum B, Mykletun A, Hole T, Midthjell K, Dahl AA. Age-specific prevalence of the metabolic syndrome defined by the International Diabetes Federation and the National Cholesterol Education Program: the Norwegian HUNT 2 study. </w:t>
      </w:r>
      <w:r w:rsidRPr="00C354DC">
        <w:rPr>
          <w:i/>
        </w:rPr>
        <w:t xml:space="preserve">Bmc Public Health. </w:t>
      </w:r>
      <w:r w:rsidRPr="00C354DC">
        <w:t>2007;7:220.</w:t>
      </w:r>
    </w:p>
    <w:p w14:paraId="20100BB1" w14:textId="77777777" w:rsidR="00C354DC" w:rsidRPr="00C354DC" w:rsidRDefault="00C354DC" w:rsidP="00C354DC">
      <w:pPr>
        <w:pStyle w:val="EndNoteBibliography"/>
        <w:spacing w:after="0"/>
        <w:ind w:left="720" w:hanging="720"/>
      </w:pPr>
      <w:r w:rsidRPr="00C354DC">
        <w:lastRenderedPageBreak/>
        <w:t>18.</w:t>
      </w:r>
      <w:r w:rsidRPr="00C354DC">
        <w:tab/>
        <w:t xml:space="preserve">Pradhan AD. Sex differences in the metabolic syndrome: implications for cardiovascular health in women. </w:t>
      </w:r>
      <w:r w:rsidRPr="00C354DC">
        <w:rPr>
          <w:i/>
        </w:rPr>
        <w:t xml:space="preserve">Clin Chem. </w:t>
      </w:r>
      <w:r w:rsidRPr="00C354DC">
        <w:t>2014;60(1):44-52.</w:t>
      </w:r>
    </w:p>
    <w:p w14:paraId="054A33F3" w14:textId="77777777" w:rsidR="00C354DC" w:rsidRPr="00C354DC" w:rsidRDefault="00C354DC" w:rsidP="00C354DC">
      <w:pPr>
        <w:pStyle w:val="EndNoteBibliography"/>
        <w:spacing w:after="0"/>
        <w:ind w:left="720" w:hanging="720"/>
      </w:pPr>
      <w:r w:rsidRPr="00C354DC">
        <w:t>19.</w:t>
      </w:r>
      <w:r w:rsidRPr="00C354DC">
        <w:tab/>
        <w:t xml:space="preserve">Liu J, Hanley AJG, Young TK, Harris SB, Zinman B. Characteristics and prevalence of the metabolic syndrome among three ethnic groups in Canada. </w:t>
      </w:r>
      <w:r w:rsidRPr="00C354DC">
        <w:rPr>
          <w:i/>
        </w:rPr>
        <w:t xml:space="preserve">Int J Obesity. </w:t>
      </w:r>
      <w:r w:rsidRPr="00C354DC">
        <w:t>2006;30(4):669-676.</w:t>
      </w:r>
    </w:p>
    <w:p w14:paraId="63DBE30A" w14:textId="77777777" w:rsidR="00C354DC" w:rsidRPr="00C354DC" w:rsidRDefault="00C354DC" w:rsidP="00C354DC">
      <w:pPr>
        <w:pStyle w:val="EndNoteBibliography"/>
        <w:spacing w:after="0"/>
        <w:ind w:left="720" w:hanging="720"/>
      </w:pPr>
      <w:r w:rsidRPr="00C354DC">
        <w:t>20.</w:t>
      </w:r>
      <w:r w:rsidRPr="00C354DC">
        <w:tab/>
        <w:t xml:space="preserve">Rucker G. Network meta-analysis, electrical networks and graph theory. </w:t>
      </w:r>
      <w:r w:rsidRPr="00C354DC">
        <w:rPr>
          <w:i/>
        </w:rPr>
        <w:t xml:space="preserve">Res Synth Methods. </w:t>
      </w:r>
      <w:r w:rsidRPr="00C354DC">
        <w:t>2012;3(4):312-324.</w:t>
      </w:r>
    </w:p>
    <w:p w14:paraId="2DB8CD42" w14:textId="1C4E5AAC" w:rsidR="00C354DC" w:rsidRPr="00C354DC" w:rsidRDefault="00C354DC" w:rsidP="00C354DC">
      <w:pPr>
        <w:pStyle w:val="EndNoteBibliography"/>
        <w:spacing w:after="0"/>
        <w:ind w:left="720" w:hanging="720"/>
      </w:pPr>
      <w:r w:rsidRPr="00C354DC">
        <w:t>21.</w:t>
      </w:r>
      <w:r w:rsidRPr="00C354DC">
        <w:tab/>
        <w:t xml:space="preserve">Rücker G, Krahn U, König J, Efthimiou O, Schwarzer G. netmeta: Network Meta-Analysis using Frequentist Methods. </w:t>
      </w:r>
      <w:hyperlink r:id="rId12" w:history="1">
        <w:r w:rsidRPr="00C354DC">
          <w:rPr>
            <w:rStyle w:val="Hyperlink"/>
          </w:rPr>
          <w:t>https://github.com/guido-s/netmeta</w:t>
        </w:r>
      </w:hyperlink>
      <w:r w:rsidRPr="00C354DC">
        <w:t>. 2019.</w:t>
      </w:r>
    </w:p>
    <w:p w14:paraId="72A1BB51" w14:textId="77777777" w:rsidR="00C354DC" w:rsidRPr="00C354DC" w:rsidRDefault="00C354DC" w:rsidP="00C354DC">
      <w:pPr>
        <w:pStyle w:val="EndNoteBibliography"/>
        <w:spacing w:after="0"/>
        <w:ind w:left="720" w:hanging="720"/>
      </w:pPr>
      <w:r w:rsidRPr="00C354DC">
        <w:t>22.</w:t>
      </w:r>
      <w:r w:rsidRPr="00C354DC">
        <w:tab/>
        <w:t xml:space="preserve">Amrhein V, Greenland S, McShane B. Scientists rise up against statistical significance. </w:t>
      </w:r>
      <w:r w:rsidRPr="00C354DC">
        <w:rPr>
          <w:i/>
        </w:rPr>
        <w:t xml:space="preserve">Nature. </w:t>
      </w:r>
      <w:r w:rsidRPr="00C354DC">
        <w:t>2019;567(7748):305-307.</w:t>
      </w:r>
    </w:p>
    <w:p w14:paraId="19E58EDC" w14:textId="77777777" w:rsidR="00C354DC" w:rsidRPr="00C354DC" w:rsidRDefault="00C354DC" w:rsidP="00C354DC">
      <w:pPr>
        <w:pStyle w:val="EndNoteBibliography"/>
        <w:spacing w:after="0"/>
        <w:ind w:left="720" w:hanging="720"/>
      </w:pPr>
      <w:r w:rsidRPr="00C354DC">
        <w:t>23.</w:t>
      </w:r>
      <w:r w:rsidRPr="00C354DC">
        <w:tab/>
        <w:t xml:space="preserve">Efthimiou O, White IR. The dark side of the force: multiplicity issues in network meta-analysis and how to address them. </w:t>
      </w:r>
      <w:r w:rsidRPr="00C354DC">
        <w:rPr>
          <w:i/>
        </w:rPr>
        <w:t xml:space="preserve">Res Synth Methods. </w:t>
      </w:r>
      <w:r w:rsidRPr="00C354DC">
        <w:t>2019.</w:t>
      </w:r>
    </w:p>
    <w:p w14:paraId="01B17636" w14:textId="77777777" w:rsidR="00C354DC" w:rsidRPr="00C354DC" w:rsidRDefault="00C354DC" w:rsidP="00C354DC">
      <w:pPr>
        <w:pStyle w:val="EndNoteBibliography"/>
        <w:spacing w:after="0"/>
        <w:ind w:left="720" w:hanging="720"/>
      </w:pPr>
      <w:r w:rsidRPr="00C354DC">
        <w:t>24.</w:t>
      </w:r>
      <w:r w:rsidRPr="00C354DC">
        <w:tab/>
        <w:t xml:space="preserve">Rucker G, Schwarzer G. Ranking treatments in frequentist network meta-analysis works without resampling methods. </w:t>
      </w:r>
      <w:r w:rsidRPr="00C354DC">
        <w:rPr>
          <w:i/>
        </w:rPr>
        <w:t xml:space="preserve">Bmc Medical Research Methodology. </w:t>
      </w:r>
      <w:r w:rsidRPr="00C354DC">
        <w:t>2015;15.</w:t>
      </w:r>
    </w:p>
    <w:p w14:paraId="4140F5D8" w14:textId="77777777" w:rsidR="00C354DC" w:rsidRPr="00C354DC" w:rsidRDefault="00C354DC" w:rsidP="00C354DC">
      <w:pPr>
        <w:pStyle w:val="EndNoteBibliography"/>
        <w:spacing w:after="0"/>
        <w:ind w:left="720" w:hanging="720"/>
      </w:pPr>
      <w:r w:rsidRPr="00C354DC">
        <w:t>25.</w:t>
      </w:r>
      <w:r w:rsidRPr="00C354DC">
        <w:tab/>
        <w:t xml:space="preserve">Stone. 2013 ACC/AHA Guideline on the Treatment of Blood Cholesterol to Reduce Atherosclerotic Cardiovascular Risk in Adults: A Report of the American College of Cardiology/American Heart Association Task Force on Practice Guidelines (vol 129, pg S1, 2014). </w:t>
      </w:r>
      <w:r w:rsidRPr="00C354DC">
        <w:rPr>
          <w:i/>
        </w:rPr>
        <w:t xml:space="preserve">Circulation. </w:t>
      </w:r>
      <w:r w:rsidRPr="00C354DC">
        <w:t>2014;129(25):S46-S48.</w:t>
      </w:r>
    </w:p>
    <w:p w14:paraId="1D6BABDD" w14:textId="77777777" w:rsidR="00C354DC" w:rsidRPr="00C354DC" w:rsidRDefault="00C354DC" w:rsidP="00C354DC">
      <w:pPr>
        <w:pStyle w:val="EndNoteBibliography"/>
        <w:spacing w:after="0"/>
        <w:ind w:left="720" w:hanging="720"/>
      </w:pPr>
      <w:r w:rsidRPr="00C354DC">
        <w:t>26.</w:t>
      </w:r>
      <w:r w:rsidRPr="00C354DC">
        <w:tab/>
        <w:t xml:space="preserve">Higgins JP, Jackson D, Barrett JK, Lu G, Ades AE, White IR. Consistency and inconsistency in network meta-analysis: concepts and models for multi-arm studies. </w:t>
      </w:r>
      <w:r w:rsidRPr="00C354DC">
        <w:rPr>
          <w:i/>
        </w:rPr>
        <w:t xml:space="preserve">Res Synth Methods. </w:t>
      </w:r>
      <w:r w:rsidRPr="00C354DC">
        <w:t>2012;3(2):98-110.</w:t>
      </w:r>
    </w:p>
    <w:p w14:paraId="14B227AB" w14:textId="77777777" w:rsidR="00C354DC" w:rsidRPr="00C354DC" w:rsidRDefault="00C354DC" w:rsidP="00C354DC">
      <w:pPr>
        <w:pStyle w:val="EndNoteBibliography"/>
        <w:spacing w:after="0"/>
        <w:ind w:left="720" w:hanging="720"/>
      </w:pPr>
      <w:r w:rsidRPr="00C354DC">
        <w:t>27.</w:t>
      </w:r>
      <w:r w:rsidRPr="00C354DC">
        <w:tab/>
        <w:t xml:space="preserve">Konig J, Krahn U, Binder H. Visualizing the flow of evidence in network meta-analysis and characterizing mixed treatment comparisons. </w:t>
      </w:r>
      <w:r w:rsidRPr="00C354DC">
        <w:rPr>
          <w:i/>
        </w:rPr>
        <w:t xml:space="preserve">Statistics in Medicine. </w:t>
      </w:r>
      <w:r w:rsidRPr="00C354DC">
        <w:t>2013;32(30):5414-5429.</w:t>
      </w:r>
    </w:p>
    <w:p w14:paraId="07330F16" w14:textId="77777777" w:rsidR="00C354DC" w:rsidRPr="00C354DC" w:rsidRDefault="00C354DC" w:rsidP="00C354DC">
      <w:pPr>
        <w:pStyle w:val="EndNoteBibliography"/>
        <w:spacing w:after="0"/>
        <w:ind w:left="720" w:hanging="720"/>
      </w:pPr>
      <w:r w:rsidRPr="00C354DC">
        <w:t>28.</w:t>
      </w:r>
      <w:r w:rsidRPr="00C354DC">
        <w:tab/>
        <w:t xml:space="preserve">Higgins JPT, Altman DG, Gotzsche PC, et al. The Cochrane Collaboration's tool for assessing risk of bias in randomised trials. </w:t>
      </w:r>
      <w:r w:rsidRPr="00C354DC">
        <w:rPr>
          <w:i/>
        </w:rPr>
        <w:t xml:space="preserve">Bmj-Brit Med J. </w:t>
      </w:r>
      <w:r w:rsidRPr="00C354DC">
        <w:t>2011;343.</w:t>
      </w:r>
    </w:p>
    <w:p w14:paraId="55B34890" w14:textId="77777777" w:rsidR="00C354DC" w:rsidRPr="00C354DC" w:rsidRDefault="00C354DC" w:rsidP="00C354DC">
      <w:pPr>
        <w:pStyle w:val="EndNoteBibliography"/>
        <w:spacing w:after="0"/>
        <w:ind w:left="720" w:hanging="720"/>
      </w:pPr>
      <w:r w:rsidRPr="00C354DC">
        <w:t>29.</w:t>
      </w:r>
      <w:r w:rsidRPr="00C354DC">
        <w:tab/>
        <w:t xml:space="preserve">Salanti G, Del Giovane C, Chaimani A, Caldwell DM, Higgins JP. Evaluating the quality of evidence from a network meta-analysis. </w:t>
      </w:r>
      <w:r w:rsidRPr="00C354DC">
        <w:rPr>
          <w:i/>
        </w:rPr>
        <w:t xml:space="preserve">PLoS One. </w:t>
      </w:r>
      <w:r w:rsidRPr="00C354DC">
        <w:t>2014;9(7):e99682.</w:t>
      </w:r>
    </w:p>
    <w:p w14:paraId="50AC70CD" w14:textId="77777777" w:rsidR="00C354DC" w:rsidRPr="00C354DC" w:rsidRDefault="00C354DC" w:rsidP="00C354DC">
      <w:pPr>
        <w:pStyle w:val="EndNoteBibliography"/>
        <w:spacing w:after="0"/>
        <w:ind w:left="720" w:hanging="720"/>
      </w:pPr>
      <w:r w:rsidRPr="00C354DC">
        <w:t>30.</w:t>
      </w:r>
      <w:r w:rsidRPr="00C354DC">
        <w:tab/>
        <w:t xml:space="preserve">Nikolakopoulou A, Higgins JP, Papakonstantinou T, et al. Assessing Confidence in the Results of Network Meta-Analysis (Cinema). </w:t>
      </w:r>
      <w:r w:rsidRPr="00C354DC">
        <w:rPr>
          <w:i/>
        </w:rPr>
        <w:t xml:space="preserve">bioRxiv: pre-print. </w:t>
      </w:r>
      <w:r w:rsidRPr="00C354DC">
        <w:t>2019.</w:t>
      </w:r>
    </w:p>
    <w:p w14:paraId="27A14941" w14:textId="77777777" w:rsidR="00C354DC" w:rsidRPr="00C354DC" w:rsidRDefault="00C354DC" w:rsidP="00C354DC">
      <w:pPr>
        <w:pStyle w:val="EndNoteBibliography"/>
        <w:spacing w:after="0"/>
        <w:ind w:left="720" w:hanging="720"/>
      </w:pPr>
      <w:r w:rsidRPr="00C354DC">
        <w:t>31.</w:t>
      </w:r>
      <w:r w:rsidRPr="00C354DC">
        <w:tab/>
        <w:t xml:space="preserve">Viechtbauer W. Conducting Meta-Analyses in R with the metafor Package. </w:t>
      </w:r>
      <w:r w:rsidRPr="00C354DC">
        <w:rPr>
          <w:i/>
        </w:rPr>
        <w:t xml:space="preserve">J Stat Softw. </w:t>
      </w:r>
      <w:r w:rsidRPr="00C354DC">
        <w:t>2010;36(3):1-48.</w:t>
      </w:r>
    </w:p>
    <w:p w14:paraId="2397BCE9" w14:textId="77777777" w:rsidR="00C354DC" w:rsidRPr="00C354DC" w:rsidRDefault="00C354DC" w:rsidP="00C354DC">
      <w:pPr>
        <w:pStyle w:val="EndNoteBibliography"/>
        <w:spacing w:after="0"/>
        <w:ind w:left="720" w:hanging="720"/>
      </w:pPr>
      <w:r w:rsidRPr="00C354DC">
        <w:t>32.</w:t>
      </w:r>
      <w:r w:rsidRPr="00C354DC">
        <w:tab/>
        <w:t xml:space="preserve">Riley RD, Thompson JR, Abrams KR. An alternative model for bivariate random-effects meta-analysis when the within-study correlations are unknown. </w:t>
      </w:r>
      <w:r w:rsidRPr="00C354DC">
        <w:rPr>
          <w:i/>
        </w:rPr>
        <w:t xml:space="preserve">Biostatistics. </w:t>
      </w:r>
      <w:r w:rsidRPr="00C354DC">
        <w:t>2008;9(1):172-186.</w:t>
      </w:r>
    </w:p>
    <w:p w14:paraId="61D29AA6" w14:textId="77777777" w:rsidR="00C354DC" w:rsidRPr="00C354DC" w:rsidRDefault="00C354DC" w:rsidP="00C354DC">
      <w:pPr>
        <w:pStyle w:val="EndNoteBibliography"/>
        <w:spacing w:after="0"/>
        <w:ind w:left="720" w:hanging="720"/>
      </w:pPr>
      <w:r w:rsidRPr="00C354DC">
        <w:t>33.</w:t>
      </w:r>
      <w:r w:rsidRPr="00C354DC">
        <w:tab/>
        <w:t xml:space="preserve">Manu P, Dima L, Shulman M, Vancampfort D, De Hert M, Correll CU. Weight gain and obesity in schizophrenia: epidemiology, pathobiology, and management. </w:t>
      </w:r>
      <w:r w:rsidRPr="00C354DC">
        <w:rPr>
          <w:i/>
        </w:rPr>
        <w:t xml:space="preserve">Acta Psychiatr Scand. </w:t>
      </w:r>
      <w:r w:rsidRPr="00C354DC">
        <w:t>2015;132(2):97-108.</w:t>
      </w:r>
    </w:p>
    <w:p w14:paraId="45388D88" w14:textId="77777777" w:rsidR="00C354DC" w:rsidRPr="00C354DC" w:rsidRDefault="00C354DC" w:rsidP="00C354DC">
      <w:pPr>
        <w:pStyle w:val="EndNoteBibliography"/>
        <w:spacing w:after="0"/>
        <w:ind w:left="720" w:hanging="720"/>
      </w:pPr>
      <w:r w:rsidRPr="00C354DC">
        <w:t>34.</w:t>
      </w:r>
      <w:r w:rsidRPr="00C354DC">
        <w:tab/>
        <w:t xml:space="preserve">Nasrallah HA, Newcomer JW, Risinger R, et al. Effect of aripiprazole lauroxil on metabolic and endocrine profiles and related safety considerations among patients with acute schizophrenia. </w:t>
      </w:r>
      <w:r w:rsidRPr="00C354DC">
        <w:rPr>
          <w:i/>
        </w:rPr>
        <w:t xml:space="preserve">Journal of Clinical Psychiatry. </w:t>
      </w:r>
      <w:r w:rsidRPr="00C354DC">
        <w:t>2016;77(11):1519-1525.</w:t>
      </w:r>
    </w:p>
    <w:p w14:paraId="65F23F41" w14:textId="77777777" w:rsidR="00C354DC" w:rsidRPr="00C354DC" w:rsidRDefault="00C354DC" w:rsidP="00C354DC">
      <w:pPr>
        <w:pStyle w:val="EndNoteBibliography"/>
        <w:spacing w:after="0"/>
        <w:ind w:left="720" w:hanging="720"/>
      </w:pPr>
      <w:r w:rsidRPr="00C354DC">
        <w:t>35.</w:t>
      </w:r>
      <w:r w:rsidRPr="00C354DC">
        <w:tab/>
        <w:t xml:space="preserve">Boyda HN, Tse L, Procyshyn RM, Honer WG, Barr AM. Preclinical models of antipsychotic drug-induced metabolic side effects. </w:t>
      </w:r>
      <w:r w:rsidRPr="00C354DC">
        <w:rPr>
          <w:i/>
        </w:rPr>
        <w:t xml:space="preserve">Trends Pharmacol Sci. </w:t>
      </w:r>
      <w:r w:rsidRPr="00C354DC">
        <w:t>2010;31(10):484-496.</w:t>
      </w:r>
    </w:p>
    <w:p w14:paraId="48FF5A87" w14:textId="77777777" w:rsidR="00C354DC" w:rsidRPr="00C354DC" w:rsidRDefault="00C354DC" w:rsidP="00C354DC">
      <w:pPr>
        <w:pStyle w:val="EndNoteBibliography"/>
        <w:spacing w:after="0"/>
        <w:ind w:left="720" w:hanging="720"/>
      </w:pPr>
      <w:r w:rsidRPr="00C354DC">
        <w:t>36.</w:t>
      </w:r>
      <w:r w:rsidRPr="00C354DC">
        <w:tab/>
        <w:t xml:space="preserve">Willett WC, Manson JE, Stampfer MJ, et al. Weight, weight change, and coronary heart disease in women. Risk within the 'normal' weight range. </w:t>
      </w:r>
      <w:r w:rsidRPr="00C354DC">
        <w:rPr>
          <w:i/>
        </w:rPr>
        <w:t xml:space="preserve">JAMA. </w:t>
      </w:r>
      <w:r w:rsidRPr="00C354DC">
        <w:t>1995;273(6):461-465.</w:t>
      </w:r>
    </w:p>
    <w:p w14:paraId="5A4E86F4" w14:textId="77777777" w:rsidR="00C354DC" w:rsidRPr="00C354DC" w:rsidRDefault="00C354DC" w:rsidP="00C354DC">
      <w:pPr>
        <w:pStyle w:val="EndNoteBibliography"/>
        <w:spacing w:after="0"/>
        <w:ind w:left="720" w:hanging="720"/>
      </w:pPr>
      <w:r w:rsidRPr="00C354DC">
        <w:t>37.</w:t>
      </w:r>
      <w:r w:rsidRPr="00C354DC">
        <w:tab/>
        <w:t xml:space="preserve">Kenchaiah S, Evans JC, Levy D, et al. Obesity and the risk of heart failure. </w:t>
      </w:r>
      <w:r w:rsidRPr="00C354DC">
        <w:rPr>
          <w:i/>
        </w:rPr>
        <w:t xml:space="preserve">N Engl J Med. </w:t>
      </w:r>
      <w:r w:rsidRPr="00C354DC">
        <w:t>2002;347(5):305-313.</w:t>
      </w:r>
    </w:p>
    <w:p w14:paraId="42DFE002" w14:textId="77777777" w:rsidR="00C354DC" w:rsidRPr="00C354DC" w:rsidRDefault="00C354DC" w:rsidP="00C354DC">
      <w:pPr>
        <w:pStyle w:val="EndNoteBibliography"/>
        <w:spacing w:after="0"/>
        <w:ind w:left="720" w:hanging="720"/>
      </w:pPr>
      <w:r w:rsidRPr="00C354DC">
        <w:t>38.</w:t>
      </w:r>
      <w:r w:rsidRPr="00C354DC">
        <w:tab/>
        <w:t xml:space="preserve">Cooper SJ, Reynolds GP, Barnes TRE, et al. BAP guidelines on the management of weight gain, metabolic disturbances and cardiovascular risk associated with psychosis and antipsychotic drug treatment. </w:t>
      </w:r>
      <w:r w:rsidRPr="00C354DC">
        <w:rPr>
          <w:i/>
        </w:rPr>
        <w:t xml:space="preserve">Journal of Psychopharmacology. </w:t>
      </w:r>
      <w:r w:rsidRPr="00C354DC">
        <w:t>2016;30(8):717-748.</w:t>
      </w:r>
    </w:p>
    <w:p w14:paraId="41474668" w14:textId="77777777" w:rsidR="00C354DC" w:rsidRPr="00C354DC" w:rsidRDefault="00C354DC" w:rsidP="00C354DC">
      <w:pPr>
        <w:pStyle w:val="EndNoteBibliography"/>
        <w:spacing w:after="0"/>
        <w:ind w:left="720" w:hanging="720"/>
      </w:pPr>
      <w:r w:rsidRPr="00C354DC">
        <w:t>39.</w:t>
      </w:r>
      <w:r w:rsidRPr="00C354DC">
        <w:tab/>
        <w:t xml:space="preserve">Austin MA, Hokanson JE, Edwards KL. Hypertriglyceridemia as a cardiovascular risk factor. </w:t>
      </w:r>
      <w:r w:rsidRPr="00C354DC">
        <w:rPr>
          <w:i/>
        </w:rPr>
        <w:t xml:space="preserve">Am J Cardiol. </w:t>
      </w:r>
      <w:r w:rsidRPr="00C354DC">
        <w:t>1998;81(4a):7b-12b.</w:t>
      </w:r>
    </w:p>
    <w:p w14:paraId="4415EB46" w14:textId="77777777" w:rsidR="00C354DC" w:rsidRPr="00C354DC" w:rsidRDefault="00C354DC" w:rsidP="00C354DC">
      <w:pPr>
        <w:pStyle w:val="EndNoteBibliography"/>
        <w:spacing w:after="0"/>
        <w:ind w:left="720" w:hanging="720"/>
      </w:pPr>
      <w:r w:rsidRPr="00C354DC">
        <w:lastRenderedPageBreak/>
        <w:t>40.</w:t>
      </w:r>
      <w:r w:rsidRPr="00C354DC">
        <w:tab/>
        <w:t xml:space="preserve">Tirosh A, Shai I, Bitzur R, et al. Changes in Triglyceride Levels Over Time and Risk of Type 2 Diabetes in Young Men. </w:t>
      </w:r>
      <w:r w:rsidRPr="00C354DC">
        <w:rPr>
          <w:i/>
        </w:rPr>
        <w:t xml:space="preserve">Diabetes Care. </w:t>
      </w:r>
      <w:r w:rsidRPr="00C354DC">
        <w:t>2008;31(10):2032-2037.</w:t>
      </w:r>
    </w:p>
    <w:p w14:paraId="731C9B38" w14:textId="77777777" w:rsidR="00C354DC" w:rsidRPr="00C354DC" w:rsidRDefault="00C354DC" w:rsidP="00C354DC">
      <w:pPr>
        <w:pStyle w:val="EndNoteBibliography"/>
        <w:spacing w:after="0"/>
        <w:ind w:left="720" w:hanging="720"/>
      </w:pPr>
      <w:r w:rsidRPr="00C354DC">
        <w:t>41.</w:t>
      </w:r>
      <w:r w:rsidRPr="00C354DC">
        <w:tab/>
        <w:t xml:space="preserve">Pillinger T, Beck K, Gobjila C, Donocik JG, Jauhar S, Howes OD. Impaired Glucose Homeostasis in First-Episode Schizophrenia: A Systematic Review and Meta-analysis. </w:t>
      </w:r>
      <w:r w:rsidRPr="00C354DC">
        <w:rPr>
          <w:i/>
        </w:rPr>
        <w:t xml:space="preserve">JAMA Psychiatry. </w:t>
      </w:r>
      <w:r w:rsidRPr="00C354DC">
        <w:t>2017;74(3):261-269.</w:t>
      </w:r>
    </w:p>
    <w:p w14:paraId="4475AA78" w14:textId="77777777" w:rsidR="00C354DC" w:rsidRPr="00C354DC" w:rsidRDefault="00C354DC" w:rsidP="00C354DC">
      <w:pPr>
        <w:pStyle w:val="EndNoteBibliography"/>
        <w:spacing w:after="0"/>
        <w:ind w:left="720" w:hanging="720"/>
      </w:pPr>
      <w:r w:rsidRPr="00C354DC">
        <w:t>42.</w:t>
      </w:r>
      <w:r w:rsidRPr="00C354DC">
        <w:tab/>
        <w:t xml:space="preserve">Pillinger T, D'Ambrosio E, McCutcheon R, O DH. Is psychosis a multisystem disorder? A meta-review of central nervous system, immune, cardiometabolic, and endocrine alterations in first-episode psychosis and perspective on potential models. </w:t>
      </w:r>
      <w:r w:rsidRPr="00C354DC">
        <w:rPr>
          <w:i/>
        </w:rPr>
        <w:t xml:space="preserve">Mol Psychiatry. </w:t>
      </w:r>
      <w:r w:rsidRPr="00C354DC">
        <w:t>2018.</w:t>
      </w:r>
    </w:p>
    <w:p w14:paraId="3AAE6D0D" w14:textId="77777777" w:rsidR="00C354DC" w:rsidRPr="00C354DC" w:rsidRDefault="00C354DC" w:rsidP="00C354DC">
      <w:pPr>
        <w:pStyle w:val="EndNoteBibliography"/>
        <w:spacing w:after="0"/>
        <w:ind w:left="720" w:hanging="720"/>
      </w:pPr>
      <w:r w:rsidRPr="00C354DC">
        <w:t>43.</w:t>
      </w:r>
      <w:r w:rsidRPr="00C354DC">
        <w:tab/>
        <w:t xml:space="preserve">Pillinger T, Beck K, Stubbs B, Howes OD. Cholesterol and triglyceride levels in first-episode psychosis: systematic review and meta-analysis. </w:t>
      </w:r>
      <w:r w:rsidRPr="00C354DC">
        <w:rPr>
          <w:i/>
        </w:rPr>
        <w:t xml:space="preserve">Br J Psychiatry. </w:t>
      </w:r>
      <w:r w:rsidRPr="00C354DC">
        <w:t>2017;211(6):339-349.</w:t>
      </w:r>
    </w:p>
    <w:p w14:paraId="32799AF0" w14:textId="77777777" w:rsidR="00C354DC" w:rsidRPr="00C354DC" w:rsidRDefault="00C354DC" w:rsidP="00C354DC">
      <w:pPr>
        <w:pStyle w:val="EndNoteBibliography"/>
        <w:ind w:left="720" w:hanging="720"/>
      </w:pPr>
      <w:r w:rsidRPr="00C354DC">
        <w:t>44.</w:t>
      </w:r>
      <w:r w:rsidRPr="00C354DC">
        <w:tab/>
        <w:t xml:space="preserve">Tiihonen J, Lonnqvist J, Wahlbeck K, et al. 11-year follow-up of mortality in patients with schizophrenia: a population-based cohort study (FIN11 study). </w:t>
      </w:r>
      <w:r w:rsidRPr="00C354DC">
        <w:rPr>
          <w:i/>
        </w:rPr>
        <w:t xml:space="preserve">Lancet. </w:t>
      </w:r>
      <w:r w:rsidRPr="00C354DC">
        <w:t>2009;374(9690):620-627.</w:t>
      </w:r>
    </w:p>
    <w:p w14:paraId="23AD337A" w14:textId="426D226A" w:rsidR="007D6811" w:rsidRPr="00237636" w:rsidRDefault="00A16D11" w:rsidP="00237636">
      <w:pPr>
        <w:pStyle w:val="EndNoteBibliography"/>
        <w:ind w:left="720" w:hanging="720"/>
        <w:rPr>
          <w:b/>
          <w:sz w:val="20"/>
          <w:szCs w:val="20"/>
        </w:rPr>
      </w:pPr>
      <w:r w:rsidRPr="00996BB3">
        <w:rPr>
          <w:sz w:val="20"/>
          <w:szCs w:val="20"/>
        </w:rPr>
        <w:fldChar w:fldCharType="end"/>
      </w:r>
    </w:p>
    <w:sectPr w:rsidR="007D6811" w:rsidRPr="00237636" w:rsidSect="00846D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0A467B" w14:textId="77777777" w:rsidR="000E08B9" w:rsidRDefault="000E08B9" w:rsidP="00040B15">
      <w:pPr>
        <w:spacing w:after="0" w:line="240" w:lineRule="auto"/>
      </w:pPr>
      <w:r>
        <w:separator/>
      </w:r>
    </w:p>
  </w:endnote>
  <w:endnote w:type="continuationSeparator" w:id="0">
    <w:p w14:paraId="24AB3E59" w14:textId="77777777" w:rsidR="000E08B9" w:rsidRDefault="000E08B9" w:rsidP="00040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auto"/>
    <w:pitch w:val="variable"/>
    <w:sig w:usb0="E00002FF" w:usb1="5000785B" w:usb2="00000000" w:usb3="00000000" w:csb0="0000019F"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0377232"/>
      <w:docPartObj>
        <w:docPartGallery w:val="Page Numbers (Bottom of Page)"/>
        <w:docPartUnique/>
      </w:docPartObj>
    </w:sdtPr>
    <w:sdtEndPr>
      <w:rPr>
        <w:noProof/>
      </w:rPr>
    </w:sdtEndPr>
    <w:sdtContent>
      <w:p w14:paraId="0E3012B3" w14:textId="25A199D4" w:rsidR="003123C9" w:rsidRDefault="003123C9">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3E179042" w14:textId="77777777" w:rsidR="003123C9" w:rsidRDefault="003123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C79DC" w14:textId="77777777" w:rsidR="000E08B9" w:rsidRDefault="000E08B9" w:rsidP="00040B15">
      <w:pPr>
        <w:spacing w:after="0" w:line="240" w:lineRule="auto"/>
      </w:pPr>
      <w:r>
        <w:separator/>
      </w:r>
    </w:p>
  </w:footnote>
  <w:footnote w:type="continuationSeparator" w:id="0">
    <w:p w14:paraId="71304214" w14:textId="77777777" w:rsidR="000E08B9" w:rsidRDefault="000E08B9" w:rsidP="00040B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DC7ADC"/>
    <w:multiLevelType w:val="hybridMultilevel"/>
    <w:tmpl w:val="03648C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3F67FA"/>
    <w:multiLevelType w:val="hybridMultilevel"/>
    <w:tmpl w:val="0E6222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4F3044D"/>
    <w:multiLevelType w:val="hybridMultilevel"/>
    <w:tmpl w:val="3336F0F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C166C1"/>
    <w:multiLevelType w:val="hybridMultilevel"/>
    <w:tmpl w:val="17463C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zp25s9wp029befe06xpwdbatarp2w2dw20&quot;&gt;metabolic network analysis&lt;record-ids&gt;&lt;item&gt;2359&lt;/item&gt;&lt;item&gt;4295&lt;/item&gt;&lt;item&gt;10163&lt;/item&gt;&lt;item&gt;10176&lt;/item&gt;&lt;item&gt;10180&lt;/item&gt;&lt;item&gt;10182&lt;/item&gt;&lt;item&gt;10186&lt;/item&gt;&lt;item&gt;10189&lt;/item&gt;&lt;item&gt;10190&lt;/item&gt;&lt;item&gt;10191&lt;/item&gt;&lt;item&gt;10826&lt;/item&gt;&lt;item&gt;10845&lt;/item&gt;&lt;item&gt;10853&lt;/item&gt;&lt;item&gt;10855&lt;/item&gt;&lt;item&gt;10914&lt;/item&gt;&lt;item&gt;10915&lt;/item&gt;&lt;item&gt;10921&lt;/item&gt;&lt;item&gt;10927&lt;/item&gt;&lt;item&gt;10931&lt;/item&gt;&lt;item&gt;10932&lt;/item&gt;&lt;item&gt;10933&lt;/item&gt;&lt;item&gt;10938&lt;/item&gt;&lt;item&gt;11492&lt;/item&gt;&lt;item&gt;11493&lt;/item&gt;&lt;item&gt;11648&lt;/item&gt;&lt;item&gt;11650&lt;/item&gt;&lt;item&gt;11652&lt;/item&gt;&lt;item&gt;11663&lt;/item&gt;&lt;item&gt;11675&lt;/item&gt;&lt;item&gt;11718&lt;/item&gt;&lt;item&gt;11730&lt;/item&gt;&lt;/record-ids&gt;&lt;/item&gt;&lt;/Libraries&gt;"/>
  </w:docVars>
  <w:rsids>
    <w:rsidRoot w:val="00C43FD6"/>
    <w:rsid w:val="00000046"/>
    <w:rsid w:val="000000A7"/>
    <w:rsid w:val="000001AC"/>
    <w:rsid w:val="000003A9"/>
    <w:rsid w:val="000006C2"/>
    <w:rsid w:val="00000775"/>
    <w:rsid w:val="00000B9B"/>
    <w:rsid w:val="00000E7D"/>
    <w:rsid w:val="000010F9"/>
    <w:rsid w:val="00001148"/>
    <w:rsid w:val="00001969"/>
    <w:rsid w:val="00001B18"/>
    <w:rsid w:val="00001CD0"/>
    <w:rsid w:val="00001F0E"/>
    <w:rsid w:val="00002025"/>
    <w:rsid w:val="00002C53"/>
    <w:rsid w:val="00002FC2"/>
    <w:rsid w:val="000041D1"/>
    <w:rsid w:val="0000453C"/>
    <w:rsid w:val="00004776"/>
    <w:rsid w:val="000048EB"/>
    <w:rsid w:val="00004FCD"/>
    <w:rsid w:val="0000538C"/>
    <w:rsid w:val="0000542A"/>
    <w:rsid w:val="000055E2"/>
    <w:rsid w:val="00005738"/>
    <w:rsid w:val="00006156"/>
    <w:rsid w:val="000063C0"/>
    <w:rsid w:val="00006523"/>
    <w:rsid w:val="000065B9"/>
    <w:rsid w:val="00006B03"/>
    <w:rsid w:val="00006BAE"/>
    <w:rsid w:val="00006BFC"/>
    <w:rsid w:val="00006D9C"/>
    <w:rsid w:val="000071FB"/>
    <w:rsid w:val="000073C2"/>
    <w:rsid w:val="000107D2"/>
    <w:rsid w:val="00010A1D"/>
    <w:rsid w:val="00011CE0"/>
    <w:rsid w:val="00011E6D"/>
    <w:rsid w:val="00011EB7"/>
    <w:rsid w:val="00012070"/>
    <w:rsid w:val="000121C9"/>
    <w:rsid w:val="000124B4"/>
    <w:rsid w:val="000127B5"/>
    <w:rsid w:val="000129CE"/>
    <w:rsid w:val="00012ECA"/>
    <w:rsid w:val="000133DD"/>
    <w:rsid w:val="0001364D"/>
    <w:rsid w:val="00014C76"/>
    <w:rsid w:val="00014C87"/>
    <w:rsid w:val="00014C9A"/>
    <w:rsid w:val="00014F8D"/>
    <w:rsid w:val="000151B2"/>
    <w:rsid w:val="00015255"/>
    <w:rsid w:val="00015752"/>
    <w:rsid w:val="00015AFB"/>
    <w:rsid w:val="00015B8C"/>
    <w:rsid w:val="00015C4B"/>
    <w:rsid w:val="0001682B"/>
    <w:rsid w:val="00016D5B"/>
    <w:rsid w:val="00016DE0"/>
    <w:rsid w:val="0001713F"/>
    <w:rsid w:val="00017435"/>
    <w:rsid w:val="0001747A"/>
    <w:rsid w:val="00017480"/>
    <w:rsid w:val="000174C7"/>
    <w:rsid w:val="000177AC"/>
    <w:rsid w:val="00017EE4"/>
    <w:rsid w:val="000202B4"/>
    <w:rsid w:val="00020599"/>
    <w:rsid w:val="00020B1D"/>
    <w:rsid w:val="00020F46"/>
    <w:rsid w:val="00021357"/>
    <w:rsid w:val="00021876"/>
    <w:rsid w:val="000218E4"/>
    <w:rsid w:val="000219CC"/>
    <w:rsid w:val="00021A90"/>
    <w:rsid w:val="00021D24"/>
    <w:rsid w:val="00022507"/>
    <w:rsid w:val="00023601"/>
    <w:rsid w:val="00023B76"/>
    <w:rsid w:val="00023C49"/>
    <w:rsid w:val="00023D03"/>
    <w:rsid w:val="00023F9E"/>
    <w:rsid w:val="00024156"/>
    <w:rsid w:val="00024A71"/>
    <w:rsid w:val="00024AB7"/>
    <w:rsid w:val="00024CF7"/>
    <w:rsid w:val="00024E05"/>
    <w:rsid w:val="00025308"/>
    <w:rsid w:val="0002533B"/>
    <w:rsid w:val="00025442"/>
    <w:rsid w:val="00025542"/>
    <w:rsid w:val="00025E1D"/>
    <w:rsid w:val="00025F59"/>
    <w:rsid w:val="00026114"/>
    <w:rsid w:val="0002658F"/>
    <w:rsid w:val="0002681E"/>
    <w:rsid w:val="000269A4"/>
    <w:rsid w:val="00026A64"/>
    <w:rsid w:val="00026CCF"/>
    <w:rsid w:val="000273E0"/>
    <w:rsid w:val="00027FD5"/>
    <w:rsid w:val="0003026D"/>
    <w:rsid w:val="00030782"/>
    <w:rsid w:val="00030982"/>
    <w:rsid w:val="00030ECC"/>
    <w:rsid w:val="00032687"/>
    <w:rsid w:val="00032A92"/>
    <w:rsid w:val="00032B1F"/>
    <w:rsid w:val="000330E4"/>
    <w:rsid w:val="000332AA"/>
    <w:rsid w:val="00033B23"/>
    <w:rsid w:val="00033CE3"/>
    <w:rsid w:val="00034074"/>
    <w:rsid w:val="00034583"/>
    <w:rsid w:val="000349CD"/>
    <w:rsid w:val="000352C4"/>
    <w:rsid w:val="0003559B"/>
    <w:rsid w:val="00035722"/>
    <w:rsid w:val="000357CE"/>
    <w:rsid w:val="0003589F"/>
    <w:rsid w:val="00035BAF"/>
    <w:rsid w:val="0003703F"/>
    <w:rsid w:val="000370EE"/>
    <w:rsid w:val="00037378"/>
    <w:rsid w:val="00037741"/>
    <w:rsid w:val="0004033D"/>
    <w:rsid w:val="000405D0"/>
    <w:rsid w:val="000409DB"/>
    <w:rsid w:val="00040B0B"/>
    <w:rsid w:val="00040B15"/>
    <w:rsid w:val="00040C5C"/>
    <w:rsid w:val="00040D48"/>
    <w:rsid w:val="000415C1"/>
    <w:rsid w:val="00041950"/>
    <w:rsid w:val="00042325"/>
    <w:rsid w:val="0004282E"/>
    <w:rsid w:val="0004287A"/>
    <w:rsid w:val="00042AB4"/>
    <w:rsid w:val="00042BDC"/>
    <w:rsid w:val="000431FA"/>
    <w:rsid w:val="000433AA"/>
    <w:rsid w:val="000433BC"/>
    <w:rsid w:val="000434BE"/>
    <w:rsid w:val="00043630"/>
    <w:rsid w:val="000437E1"/>
    <w:rsid w:val="00043CAC"/>
    <w:rsid w:val="00044140"/>
    <w:rsid w:val="000444E0"/>
    <w:rsid w:val="00044614"/>
    <w:rsid w:val="00044CBA"/>
    <w:rsid w:val="00044EFA"/>
    <w:rsid w:val="00045103"/>
    <w:rsid w:val="00045104"/>
    <w:rsid w:val="000451BF"/>
    <w:rsid w:val="0004542F"/>
    <w:rsid w:val="000458C5"/>
    <w:rsid w:val="000460E7"/>
    <w:rsid w:val="0004626F"/>
    <w:rsid w:val="00046668"/>
    <w:rsid w:val="0004697E"/>
    <w:rsid w:val="00046C4B"/>
    <w:rsid w:val="00046C69"/>
    <w:rsid w:val="00046C72"/>
    <w:rsid w:val="00046E22"/>
    <w:rsid w:val="0004747E"/>
    <w:rsid w:val="00047985"/>
    <w:rsid w:val="00047B23"/>
    <w:rsid w:val="00050109"/>
    <w:rsid w:val="000502FD"/>
    <w:rsid w:val="0005054E"/>
    <w:rsid w:val="00050949"/>
    <w:rsid w:val="00050EFB"/>
    <w:rsid w:val="000510FB"/>
    <w:rsid w:val="00051C2A"/>
    <w:rsid w:val="0005258F"/>
    <w:rsid w:val="00052C9A"/>
    <w:rsid w:val="00052EF9"/>
    <w:rsid w:val="0005321A"/>
    <w:rsid w:val="000532DF"/>
    <w:rsid w:val="000535BF"/>
    <w:rsid w:val="000535DA"/>
    <w:rsid w:val="000539AB"/>
    <w:rsid w:val="0005453B"/>
    <w:rsid w:val="0005466B"/>
    <w:rsid w:val="000549A9"/>
    <w:rsid w:val="00054BEB"/>
    <w:rsid w:val="00054E4E"/>
    <w:rsid w:val="00054FC6"/>
    <w:rsid w:val="000552E7"/>
    <w:rsid w:val="00055354"/>
    <w:rsid w:val="00055BDB"/>
    <w:rsid w:val="00055C85"/>
    <w:rsid w:val="00055E96"/>
    <w:rsid w:val="00055EFD"/>
    <w:rsid w:val="000566C9"/>
    <w:rsid w:val="00056817"/>
    <w:rsid w:val="000569B7"/>
    <w:rsid w:val="00056B4A"/>
    <w:rsid w:val="000576B4"/>
    <w:rsid w:val="00057990"/>
    <w:rsid w:val="00057DD0"/>
    <w:rsid w:val="00060218"/>
    <w:rsid w:val="00060414"/>
    <w:rsid w:val="000604DF"/>
    <w:rsid w:val="000608E2"/>
    <w:rsid w:val="000608E3"/>
    <w:rsid w:val="00061561"/>
    <w:rsid w:val="000615B9"/>
    <w:rsid w:val="00061A86"/>
    <w:rsid w:val="000622D1"/>
    <w:rsid w:val="000624B4"/>
    <w:rsid w:val="00062E85"/>
    <w:rsid w:val="00062F0F"/>
    <w:rsid w:val="000632D0"/>
    <w:rsid w:val="00063551"/>
    <w:rsid w:val="00063678"/>
    <w:rsid w:val="000637D4"/>
    <w:rsid w:val="00064164"/>
    <w:rsid w:val="000642EA"/>
    <w:rsid w:val="00064D51"/>
    <w:rsid w:val="00064E55"/>
    <w:rsid w:val="00065100"/>
    <w:rsid w:val="00065167"/>
    <w:rsid w:val="0006561B"/>
    <w:rsid w:val="000656E1"/>
    <w:rsid w:val="00065A2F"/>
    <w:rsid w:val="000663C4"/>
    <w:rsid w:val="00066451"/>
    <w:rsid w:val="00066532"/>
    <w:rsid w:val="00066A86"/>
    <w:rsid w:val="00066AD5"/>
    <w:rsid w:val="0006703E"/>
    <w:rsid w:val="00067C52"/>
    <w:rsid w:val="00067C65"/>
    <w:rsid w:val="00067D16"/>
    <w:rsid w:val="00067DA4"/>
    <w:rsid w:val="00070433"/>
    <w:rsid w:val="000706F7"/>
    <w:rsid w:val="000708E8"/>
    <w:rsid w:val="00070D86"/>
    <w:rsid w:val="0007121C"/>
    <w:rsid w:val="000713D2"/>
    <w:rsid w:val="00071686"/>
    <w:rsid w:val="000718ED"/>
    <w:rsid w:val="000718FA"/>
    <w:rsid w:val="00071CB9"/>
    <w:rsid w:val="000727CE"/>
    <w:rsid w:val="00072806"/>
    <w:rsid w:val="00072D02"/>
    <w:rsid w:val="00072D57"/>
    <w:rsid w:val="00072F1C"/>
    <w:rsid w:val="000734B3"/>
    <w:rsid w:val="00073B74"/>
    <w:rsid w:val="00074205"/>
    <w:rsid w:val="000745F9"/>
    <w:rsid w:val="00074A74"/>
    <w:rsid w:val="00074AD2"/>
    <w:rsid w:val="00074D36"/>
    <w:rsid w:val="00074FDB"/>
    <w:rsid w:val="000750BC"/>
    <w:rsid w:val="00075242"/>
    <w:rsid w:val="00075474"/>
    <w:rsid w:val="00075B76"/>
    <w:rsid w:val="00075D0C"/>
    <w:rsid w:val="00075EAD"/>
    <w:rsid w:val="00075EF6"/>
    <w:rsid w:val="0007629E"/>
    <w:rsid w:val="00076414"/>
    <w:rsid w:val="000769AA"/>
    <w:rsid w:val="000769C5"/>
    <w:rsid w:val="00076DF5"/>
    <w:rsid w:val="00076F8D"/>
    <w:rsid w:val="0007725D"/>
    <w:rsid w:val="00077386"/>
    <w:rsid w:val="000776AB"/>
    <w:rsid w:val="000777DB"/>
    <w:rsid w:val="00077820"/>
    <w:rsid w:val="00077909"/>
    <w:rsid w:val="00077BC0"/>
    <w:rsid w:val="00077CCB"/>
    <w:rsid w:val="00077ED0"/>
    <w:rsid w:val="00080DEC"/>
    <w:rsid w:val="00081002"/>
    <w:rsid w:val="0008117B"/>
    <w:rsid w:val="00081229"/>
    <w:rsid w:val="0008124C"/>
    <w:rsid w:val="00081ACB"/>
    <w:rsid w:val="00081E92"/>
    <w:rsid w:val="00081F3C"/>
    <w:rsid w:val="000823C6"/>
    <w:rsid w:val="0008251C"/>
    <w:rsid w:val="000825AC"/>
    <w:rsid w:val="00082C44"/>
    <w:rsid w:val="00082CFE"/>
    <w:rsid w:val="00083B1B"/>
    <w:rsid w:val="00084B5A"/>
    <w:rsid w:val="00084BE7"/>
    <w:rsid w:val="00084D4B"/>
    <w:rsid w:val="000852CE"/>
    <w:rsid w:val="0008574C"/>
    <w:rsid w:val="00086394"/>
    <w:rsid w:val="0008687C"/>
    <w:rsid w:val="00086D42"/>
    <w:rsid w:val="00087F2B"/>
    <w:rsid w:val="00090ABF"/>
    <w:rsid w:val="00090AE5"/>
    <w:rsid w:val="00090F96"/>
    <w:rsid w:val="000914AE"/>
    <w:rsid w:val="00091592"/>
    <w:rsid w:val="00091C73"/>
    <w:rsid w:val="00091D51"/>
    <w:rsid w:val="000922FA"/>
    <w:rsid w:val="00092354"/>
    <w:rsid w:val="0009259B"/>
    <w:rsid w:val="00092684"/>
    <w:rsid w:val="000926F3"/>
    <w:rsid w:val="0009285F"/>
    <w:rsid w:val="00093130"/>
    <w:rsid w:val="00093212"/>
    <w:rsid w:val="00093739"/>
    <w:rsid w:val="000939E7"/>
    <w:rsid w:val="000948B7"/>
    <w:rsid w:val="00094D31"/>
    <w:rsid w:val="00094E46"/>
    <w:rsid w:val="0009506C"/>
    <w:rsid w:val="000955EC"/>
    <w:rsid w:val="0009589D"/>
    <w:rsid w:val="00095ADA"/>
    <w:rsid w:val="00095E7D"/>
    <w:rsid w:val="0009644E"/>
    <w:rsid w:val="00097485"/>
    <w:rsid w:val="000975E6"/>
    <w:rsid w:val="00097DB7"/>
    <w:rsid w:val="00097EFE"/>
    <w:rsid w:val="00097F8E"/>
    <w:rsid w:val="000A012A"/>
    <w:rsid w:val="000A01C1"/>
    <w:rsid w:val="000A0704"/>
    <w:rsid w:val="000A0CB5"/>
    <w:rsid w:val="000A0FAE"/>
    <w:rsid w:val="000A1099"/>
    <w:rsid w:val="000A13B9"/>
    <w:rsid w:val="000A1C2F"/>
    <w:rsid w:val="000A2125"/>
    <w:rsid w:val="000A22EC"/>
    <w:rsid w:val="000A2891"/>
    <w:rsid w:val="000A2F74"/>
    <w:rsid w:val="000A3A8F"/>
    <w:rsid w:val="000A3D10"/>
    <w:rsid w:val="000A3E91"/>
    <w:rsid w:val="000A4060"/>
    <w:rsid w:val="000A440E"/>
    <w:rsid w:val="000A4A59"/>
    <w:rsid w:val="000A4AAA"/>
    <w:rsid w:val="000A4B63"/>
    <w:rsid w:val="000A4D25"/>
    <w:rsid w:val="000A55F1"/>
    <w:rsid w:val="000A572E"/>
    <w:rsid w:val="000A59B0"/>
    <w:rsid w:val="000A5D6E"/>
    <w:rsid w:val="000A5DAD"/>
    <w:rsid w:val="000A5F33"/>
    <w:rsid w:val="000A6006"/>
    <w:rsid w:val="000A64A1"/>
    <w:rsid w:val="000A7384"/>
    <w:rsid w:val="000A79AC"/>
    <w:rsid w:val="000B039E"/>
    <w:rsid w:val="000B04CC"/>
    <w:rsid w:val="000B1446"/>
    <w:rsid w:val="000B1604"/>
    <w:rsid w:val="000B2BDA"/>
    <w:rsid w:val="000B2CD6"/>
    <w:rsid w:val="000B324F"/>
    <w:rsid w:val="000B3556"/>
    <w:rsid w:val="000B3C87"/>
    <w:rsid w:val="000B3D1A"/>
    <w:rsid w:val="000B434D"/>
    <w:rsid w:val="000B44B5"/>
    <w:rsid w:val="000B4726"/>
    <w:rsid w:val="000B5792"/>
    <w:rsid w:val="000B66B8"/>
    <w:rsid w:val="000B6892"/>
    <w:rsid w:val="000B695E"/>
    <w:rsid w:val="000B6A58"/>
    <w:rsid w:val="000B7103"/>
    <w:rsid w:val="000B72FA"/>
    <w:rsid w:val="000B7790"/>
    <w:rsid w:val="000B7841"/>
    <w:rsid w:val="000B7DE4"/>
    <w:rsid w:val="000C02B3"/>
    <w:rsid w:val="000C02CC"/>
    <w:rsid w:val="000C0374"/>
    <w:rsid w:val="000C07BE"/>
    <w:rsid w:val="000C0997"/>
    <w:rsid w:val="000C0D26"/>
    <w:rsid w:val="000C0E62"/>
    <w:rsid w:val="000C10C3"/>
    <w:rsid w:val="000C1130"/>
    <w:rsid w:val="000C11DC"/>
    <w:rsid w:val="000C136C"/>
    <w:rsid w:val="000C15DF"/>
    <w:rsid w:val="000C1A1A"/>
    <w:rsid w:val="000C20E7"/>
    <w:rsid w:val="000C2275"/>
    <w:rsid w:val="000C2609"/>
    <w:rsid w:val="000C26C4"/>
    <w:rsid w:val="000C2BF2"/>
    <w:rsid w:val="000C2C09"/>
    <w:rsid w:val="000C2ED1"/>
    <w:rsid w:val="000C326C"/>
    <w:rsid w:val="000C340A"/>
    <w:rsid w:val="000C3633"/>
    <w:rsid w:val="000C36F1"/>
    <w:rsid w:val="000C3726"/>
    <w:rsid w:val="000C43F9"/>
    <w:rsid w:val="000C49D9"/>
    <w:rsid w:val="000C516B"/>
    <w:rsid w:val="000C54F7"/>
    <w:rsid w:val="000C5A4D"/>
    <w:rsid w:val="000C5B97"/>
    <w:rsid w:val="000C5BF7"/>
    <w:rsid w:val="000C60BF"/>
    <w:rsid w:val="000C6433"/>
    <w:rsid w:val="000C64F6"/>
    <w:rsid w:val="000C6979"/>
    <w:rsid w:val="000C6A10"/>
    <w:rsid w:val="000C7453"/>
    <w:rsid w:val="000C769A"/>
    <w:rsid w:val="000C7A78"/>
    <w:rsid w:val="000D01E2"/>
    <w:rsid w:val="000D0ABE"/>
    <w:rsid w:val="000D0EE0"/>
    <w:rsid w:val="000D1960"/>
    <w:rsid w:val="000D1B24"/>
    <w:rsid w:val="000D21F6"/>
    <w:rsid w:val="000D240B"/>
    <w:rsid w:val="000D25E7"/>
    <w:rsid w:val="000D290D"/>
    <w:rsid w:val="000D2A0C"/>
    <w:rsid w:val="000D2B2F"/>
    <w:rsid w:val="000D2C3D"/>
    <w:rsid w:val="000D2DAB"/>
    <w:rsid w:val="000D2E78"/>
    <w:rsid w:val="000D2F2E"/>
    <w:rsid w:val="000D31EF"/>
    <w:rsid w:val="000D3357"/>
    <w:rsid w:val="000D4654"/>
    <w:rsid w:val="000D467D"/>
    <w:rsid w:val="000D491D"/>
    <w:rsid w:val="000D493E"/>
    <w:rsid w:val="000D499A"/>
    <w:rsid w:val="000D4F2F"/>
    <w:rsid w:val="000D5B3A"/>
    <w:rsid w:val="000D6290"/>
    <w:rsid w:val="000D69AB"/>
    <w:rsid w:val="000D6C52"/>
    <w:rsid w:val="000D70C1"/>
    <w:rsid w:val="000D745C"/>
    <w:rsid w:val="000D7DAA"/>
    <w:rsid w:val="000D7FED"/>
    <w:rsid w:val="000E08B9"/>
    <w:rsid w:val="000E08DA"/>
    <w:rsid w:val="000E0C3E"/>
    <w:rsid w:val="000E1302"/>
    <w:rsid w:val="000E13AB"/>
    <w:rsid w:val="000E1BD6"/>
    <w:rsid w:val="000E1E15"/>
    <w:rsid w:val="000E21C2"/>
    <w:rsid w:val="000E221F"/>
    <w:rsid w:val="000E226E"/>
    <w:rsid w:val="000E2621"/>
    <w:rsid w:val="000E2A28"/>
    <w:rsid w:val="000E2AFF"/>
    <w:rsid w:val="000E3063"/>
    <w:rsid w:val="000E354D"/>
    <w:rsid w:val="000E37F0"/>
    <w:rsid w:val="000E3942"/>
    <w:rsid w:val="000E3E11"/>
    <w:rsid w:val="000E44DE"/>
    <w:rsid w:val="000E480C"/>
    <w:rsid w:val="000E489C"/>
    <w:rsid w:val="000E4A2F"/>
    <w:rsid w:val="000E5168"/>
    <w:rsid w:val="000E5199"/>
    <w:rsid w:val="000E55AF"/>
    <w:rsid w:val="000E590B"/>
    <w:rsid w:val="000E5A3A"/>
    <w:rsid w:val="000E7185"/>
    <w:rsid w:val="000E774C"/>
    <w:rsid w:val="000E77D7"/>
    <w:rsid w:val="000E7944"/>
    <w:rsid w:val="000E7D0F"/>
    <w:rsid w:val="000F0646"/>
    <w:rsid w:val="000F08F4"/>
    <w:rsid w:val="000F0A17"/>
    <w:rsid w:val="000F0C4B"/>
    <w:rsid w:val="000F0EA8"/>
    <w:rsid w:val="000F0F6F"/>
    <w:rsid w:val="000F127B"/>
    <w:rsid w:val="000F1707"/>
    <w:rsid w:val="000F1C18"/>
    <w:rsid w:val="000F2083"/>
    <w:rsid w:val="000F222F"/>
    <w:rsid w:val="000F2595"/>
    <w:rsid w:val="000F2824"/>
    <w:rsid w:val="000F2867"/>
    <w:rsid w:val="000F29A3"/>
    <w:rsid w:val="000F32CF"/>
    <w:rsid w:val="000F3372"/>
    <w:rsid w:val="000F3481"/>
    <w:rsid w:val="000F4EC0"/>
    <w:rsid w:val="000F5354"/>
    <w:rsid w:val="000F5382"/>
    <w:rsid w:val="000F53B2"/>
    <w:rsid w:val="000F5E27"/>
    <w:rsid w:val="000F5F4B"/>
    <w:rsid w:val="000F6217"/>
    <w:rsid w:val="000F6243"/>
    <w:rsid w:val="000F629C"/>
    <w:rsid w:val="000F64FD"/>
    <w:rsid w:val="000F6752"/>
    <w:rsid w:val="000F6DE0"/>
    <w:rsid w:val="000F6FAE"/>
    <w:rsid w:val="000F76DA"/>
    <w:rsid w:val="000F7A15"/>
    <w:rsid w:val="000F7F8C"/>
    <w:rsid w:val="001001FE"/>
    <w:rsid w:val="00100AD3"/>
    <w:rsid w:val="00100D2F"/>
    <w:rsid w:val="00100E15"/>
    <w:rsid w:val="0010124B"/>
    <w:rsid w:val="0010172B"/>
    <w:rsid w:val="0010292E"/>
    <w:rsid w:val="00102955"/>
    <w:rsid w:val="00102B28"/>
    <w:rsid w:val="00103148"/>
    <w:rsid w:val="0010329A"/>
    <w:rsid w:val="00103B12"/>
    <w:rsid w:val="00105176"/>
    <w:rsid w:val="001051FD"/>
    <w:rsid w:val="001057E1"/>
    <w:rsid w:val="00105852"/>
    <w:rsid w:val="00106018"/>
    <w:rsid w:val="001060C8"/>
    <w:rsid w:val="00106760"/>
    <w:rsid w:val="00106DEB"/>
    <w:rsid w:val="00106E09"/>
    <w:rsid w:val="001100D4"/>
    <w:rsid w:val="001102FD"/>
    <w:rsid w:val="001107C7"/>
    <w:rsid w:val="00110B0B"/>
    <w:rsid w:val="00110F2F"/>
    <w:rsid w:val="00111C06"/>
    <w:rsid w:val="00111E5B"/>
    <w:rsid w:val="00112742"/>
    <w:rsid w:val="001127CE"/>
    <w:rsid w:val="00112F1E"/>
    <w:rsid w:val="001130DB"/>
    <w:rsid w:val="00113197"/>
    <w:rsid w:val="00113233"/>
    <w:rsid w:val="001135AB"/>
    <w:rsid w:val="00113713"/>
    <w:rsid w:val="00113EA1"/>
    <w:rsid w:val="001141B3"/>
    <w:rsid w:val="00114647"/>
    <w:rsid w:val="00114D4A"/>
    <w:rsid w:val="00114EBE"/>
    <w:rsid w:val="00114F6F"/>
    <w:rsid w:val="00115239"/>
    <w:rsid w:val="001156AC"/>
    <w:rsid w:val="00115B53"/>
    <w:rsid w:val="001162D2"/>
    <w:rsid w:val="00116714"/>
    <w:rsid w:val="00116BFD"/>
    <w:rsid w:val="00116E0D"/>
    <w:rsid w:val="00117700"/>
    <w:rsid w:val="001178F0"/>
    <w:rsid w:val="00117BE7"/>
    <w:rsid w:val="00117DD4"/>
    <w:rsid w:val="00120092"/>
    <w:rsid w:val="00120CEA"/>
    <w:rsid w:val="00121320"/>
    <w:rsid w:val="001213A1"/>
    <w:rsid w:val="00121C77"/>
    <w:rsid w:val="00122782"/>
    <w:rsid w:val="0012290F"/>
    <w:rsid w:val="00122AD4"/>
    <w:rsid w:val="00122CE5"/>
    <w:rsid w:val="001230C2"/>
    <w:rsid w:val="00123168"/>
    <w:rsid w:val="00123789"/>
    <w:rsid w:val="001243AD"/>
    <w:rsid w:val="00124497"/>
    <w:rsid w:val="00124705"/>
    <w:rsid w:val="00124B1A"/>
    <w:rsid w:val="00124F14"/>
    <w:rsid w:val="00125BA8"/>
    <w:rsid w:val="00125D11"/>
    <w:rsid w:val="00125D8C"/>
    <w:rsid w:val="00126194"/>
    <w:rsid w:val="00126712"/>
    <w:rsid w:val="0012685B"/>
    <w:rsid w:val="00126A0B"/>
    <w:rsid w:val="001271A4"/>
    <w:rsid w:val="0012721E"/>
    <w:rsid w:val="00127350"/>
    <w:rsid w:val="001273AD"/>
    <w:rsid w:val="00130204"/>
    <w:rsid w:val="00130691"/>
    <w:rsid w:val="00130B70"/>
    <w:rsid w:val="00130DC9"/>
    <w:rsid w:val="00130FFB"/>
    <w:rsid w:val="001325A1"/>
    <w:rsid w:val="00132755"/>
    <w:rsid w:val="00132F08"/>
    <w:rsid w:val="001337EF"/>
    <w:rsid w:val="0013516D"/>
    <w:rsid w:val="00135217"/>
    <w:rsid w:val="00135397"/>
    <w:rsid w:val="001353B8"/>
    <w:rsid w:val="001353D5"/>
    <w:rsid w:val="0013549C"/>
    <w:rsid w:val="00135546"/>
    <w:rsid w:val="00135864"/>
    <w:rsid w:val="00135DB1"/>
    <w:rsid w:val="00136433"/>
    <w:rsid w:val="00136D9D"/>
    <w:rsid w:val="00136EE6"/>
    <w:rsid w:val="00137074"/>
    <w:rsid w:val="001373DD"/>
    <w:rsid w:val="001374D4"/>
    <w:rsid w:val="001375B7"/>
    <w:rsid w:val="00137682"/>
    <w:rsid w:val="00137F52"/>
    <w:rsid w:val="00137FDE"/>
    <w:rsid w:val="00140244"/>
    <w:rsid w:val="001405E9"/>
    <w:rsid w:val="001409B9"/>
    <w:rsid w:val="001410DD"/>
    <w:rsid w:val="0014113F"/>
    <w:rsid w:val="001411A2"/>
    <w:rsid w:val="0014130E"/>
    <w:rsid w:val="00141815"/>
    <w:rsid w:val="00143805"/>
    <w:rsid w:val="001438C3"/>
    <w:rsid w:val="00143E43"/>
    <w:rsid w:val="00143EEC"/>
    <w:rsid w:val="00144148"/>
    <w:rsid w:val="00144362"/>
    <w:rsid w:val="001444FB"/>
    <w:rsid w:val="001449BF"/>
    <w:rsid w:val="00144AAB"/>
    <w:rsid w:val="00144EC6"/>
    <w:rsid w:val="001450C8"/>
    <w:rsid w:val="00145133"/>
    <w:rsid w:val="00145303"/>
    <w:rsid w:val="00145A8C"/>
    <w:rsid w:val="00145CCB"/>
    <w:rsid w:val="00145D0A"/>
    <w:rsid w:val="0014642B"/>
    <w:rsid w:val="001464B9"/>
    <w:rsid w:val="00146918"/>
    <w:rsid w:val="00146C44"/>
    <w:rsid w:val="0014757E"/>
    <w:rsid w:val="001475FF"/>
    <w:rsid w:val="0014761B"/>
    <w:rsid w:val="00147762"/>
    <w:rsid w:val="00147975"/>
    <w:rsid w:val="00147A1B"/>
    <w:rsid w:val="00147C17"/>
    <w:rsid w:val="00147D2E"/>
    <w:rsid w:val="00147FAA"/>
    <w:rsid w:val="00147FEA"/>
    <w:rsid w:val="00150794"/>
    <w:rsid w:val="00150E39"/>
    <w:rsid w:val="001515CB"/>
    <w:rsid w:val="00151F27"/>
    <w:rsid w:val="00151FDF"/>
    <w:rsid w:val="001520A4"/>
    <w:rsid w:val="0015252B"/>
    <w:rsid w:val="00152EAC"/>
    <w:rsid w:val="00152FE9"/>
    <w:rsid w:val="001539CE"/>
    <w:rsid w:val="00153D07"/>
    <w:rsid w:val="00154256"/>
    <w:rsid w:val="00154B49"/>
    <w:rsid w:val="00154C87"/>
    <w:rsid w:val="00154E12"/>
    <w:rsid w:val="00154E5F"/>
    <w:rsid w:val="001553CB"/>
    <w:rsid w:val="001554DC"/>
    <w:rsid w:val="00156162"/>
    <w:rsid w:val="00156777"/>
    <w:rsid w:val="00156BD6"/>
    <w:rsid w:val="00156FD2"/>
    <w:rsid w:val="00157464"/>
    <w:rsid w:val="00160BAD"/>
    <w:rsid w:val="00160E5C"/>
    <w:rsid w:val="00160EFF"/>
    <w:rsid w:val="00161209"/>
    <w:rsid w:val="0016168D"/>
    <w:rsid w:val="00161A2D"/>
    <w:rsid w:val="00162221"/>
    <w:rsid w:val="00162A4D"/>
    <w:rsid w:val="0016327D"/>
    <w:rsid w:val="0016361C"/>
    <w:rsid w:val="001637F0"/>
    <w:rsid w:val="0016403A"/>
    <w:rsid w:val="00164380"/>
    <w:rsid w:val="001644D7"/>
    <w:rsid w:val="0016456C"/>
    <w:rsid w:val="00164B0A"/>
    <w:rsid w:val="00164C07"/>
    <w:rsid w:val="00164CFC"/>
    <w:rsid w:val="00164E05"/>
    <w:rsid w:val="001653D2"/>
    <w:rsid w:val="001656E9"/>
    <w:rsid w:val="0016583B"/>
    <w:rsid w:val="001658FA"/>
    <w:rsid w:val="00165968"/>
    <w:rsid w:val="0016607B"/>
    <w:rsid w:val="0016689B"/>
    <w:rsid w:val="001671E9"/>
    <w:rsid w:val="001672CC"/>
    <w:rsid w:val="001673D1"/>
    <w:rsid w:val="001675F4"/>
    <w:rsid w:val="001677EC"/>
    <w:rsid w:val="00167D33"/>
    <w:rsid w:val="00167D40"/>
    <w:rsid w:val="00167FB7"/>
    <w:rsid w:val="001702D2"/>
    <w:rsid w:val="00170835"/>
    <w:rsid w:val="00171732"/>
    <w:rsid w:val="001721B3"/>
    <w:rsid w:val="00172667"/>
    <w:rsid w:val="00172963"/>
    <w:rsid w:val="00172CE3"/>
    <w:rsid w:val="0017374E"/>
    <w:rsid w:val="00173FA9"/>
    <w:rsid w:val="00174268"/>
    <w:rsid w:val="001748E7"/>
    <w:rsid w:val="00174C0E"/>
    <w:rsid w:val="0017507D"/>
    <w:rsid w:val="00175EDB"/>
    <w:rsid w:val="001769C9"/>
    <w:rsid w:val="00177E25"/>
    <w:rsid w:val="00180D2D"/>
    <w:rsid w:val="00180EFE"/>
    <w:rsid w:val="00181B9E"/>
    <w:rsid w:val="00181C7D"/>
    <w:rsid w:val="00182200"/>
    <w:rsid w:val="00182B80"/>
    <w:rsid w:val="00182BFA"/>
    <w:rsid w:val="00182E80"/>
    <w:rsid w:val="00183265"/>
    <w:rsid w:val="001832EF"/>
    <w:rsid w:val="00183393"/>
    <w:rsid w:val="00183DA8"/>
    <w:rsid w:val="00183EA2"/>
    <w:rsid w:val="001843CA"/>
    <w:rsid w:val="001848F9"/>
    <w:rsid w:val="001856DB"/>
    <w:rsid w:val="00185EB3"/>
    <w:rsid w:val="00185F9D"/>
    <w:rsid w:val="0018681C"/>
    <w:rsid w:val="00186877"/>
    <w:rsid w:val="00186A8A"/>
    <w:rsid w:val="001874E4"/>
    <w:rsid w:val="0018755E"/>
    <w:rsid w:val="00187603"/>
    <w:rsid w:val="001879D5"/>
    <w:rsid w:val="00187AB1"/>
    <w:rsid w:val="00190074"/>
    <w:rsid w:val="0019039B"/>
    <w:rsid w:val="0019091F"/>
    <w:rsid w:val="00190A74"/>
    <w:rsid w:val="0019193A"/>
    <w:rsid w:val="00191A2B"/>
    <w:rsid w:val="00191AD1"/>
    <w:rsid w:val="0019238A"/>
    <w:rsid w:val="0019252F"/>
    <w:rsid w:val="001929C7"/>
    <w:rsid w:val="00192C01"/>
    <w:rsid w:val="00192EE8"/>
    <w:rsid w:val="00193168"/>
    <w:rsid w:val="00193632"/>
    <w:rsid w:val="00193AE0"/>
    <w:rsid w:val="00193DA9"/>
    <w:rsid w:val="00193FA4"/>
    <w:rsid w:val="00194282"/>
    <w:rsid w:val="0019440B"/>
    <w:rsid w:val="00194EC4"/>
    <w:rsid w:val="001966C7"/>
    <w:rsid w:val="00196AA1"/>
    <w:rsid w:val="001973C7"/>
    <w:rsid w:val="00197792"/>
    <w:rsid w:val="00197EEA"/>
    <w:rsid w:val="00197F84"/>
    <w:rsid w:val="001A062D"/>
    <w:rsid w:val="001A06A7"/>
    <w:rsid w:val="001A0769"/>
    <w:rsid w:val="001A0D1B"/>
    <w:rsid w:val="001A10F6"/>
    <w:rsid w:val="001A176E"/>
    <w:rsid w:val="001A17B8"/>
    <w:rsid w:val="001A1D73"/>
    <w:rsid w:val="001A2005"/>
    <w:rsid w:val="001A20BC"/>
    <w:rsid w:val="001A224D"/>
    <w:rsid w:val="001A262F"/>
    <w:rsid w:val="001A297B"/>
    <w:rsid w:val="001A307D"/>
    <w:rsid w:val="001A3AE1"/>
    <w:rsid w:val="001A3D64"/>
    <w:rsid w:val="001A3FAA"/>
    <w:rsid w:val="001A4170"/>
    <w:rsid w:val="001A42DF"/>
    <w:rsid w:val="001A4512"/>
    <w:rsid w:val="001A4689"/>
    <w:rsid w:val="001A4772"/>
    <w:rsid w:val="001A4B87"/>
    <w:rsid w:val="001A4C20"/>
    <w:rsid w:val="001A4D7B"/>
    <w:rsid w:val="001A588C"/>
    <w:rsid w:val="001A64D7"/>
    <w:rsid w:val="001A659F"/>
    <w:rsid w:val="001A67E9"/>
    <w:rsid w:val="001A715D"/>
    <w:rsid w:val="001A77D2"/>
    <w:rsid w:val="001A796C"/>
    <w:rsid w:val="001A797E"/>
    <w:rsid w:val="001A7C5D"/>
    <w:rsid w:val="001A7CC7"/>
    <w:rsid w:val="001B04CA"/>
    <w:rsid w:val="001B0506"/>
    <w:rsid w:val="001B07CD"/>
    <w:rsid w:val="001B0885"/>
    <w:rsid w:val="001B09D1"/>
    <w:rsid w:val="001B17DF"/>
    <w:rsid w:val="001B19D2"/>
    <w:rsid w:val="001B1F16"/>
    <w:rsid w:val="001B204F"/>
    <w:rsid w:val="001B2567"/>
    <w:rsid w:val="001B2C59"/>
    <w:rsid w:val="001B2C79"/>
    <w:rsid w:val="001B453A"/>
    <w:rsid w:val="001B45F4"/>
    <w:rsid w:val="001B483D"/>
    <w:rsid w:val="001B4D35"/>
    <w:rsid w:val="001B533F"/>
    <w:rsid w:val="001B5565"/>
    <w:rsid w:val="001B56BD"/>
    <w:rsid w:val="001B56BE"/>
    <w:rsid w:val="001B57C7"/>
    <w:rsid w:val="001B5ADA"/>
    <w:rsid w:val="001B5C5C"/>
    <w:rsid w:val="001B5F56"/>
    <w:rsid w:val="001B60D4"/>
    <w:rsid w:val="001B652B"/>
    <w:rsid w:val="001B68F2"/>
    <w:rsid w:val="001B6B21"/>
    <w:rsid w:val="001B6B61"/>
    <w:rsid w:val="001B6C52"/>
    <w:rsid w:val="001B6EE6"/>
    <w:rsid w:val="001B751C"/>
    <w:rsid w:val="001B789C"/>
    <w:rsid w:val="001B79F9"/>
    <w:rsid w:val="001B7A1E"/>
    <w:rsid w:val="001C046E"/>
    <w:rsid w:val="001C053C"/>
    <w:rsid w:val="001C106A"/>
    <w:rsid w:val="001C1433"/>
    <w:rsid w:val="001C1FB5"/>
    <w:rsid w:val="001C215D"/>
    <w:rsid w:val="001C265A"/>
    <w:rsid w:val="001C2B61"/>
    <w:rsid w:val="001C2EDC"/>
    <w:rsid w:val="001C34CC"/>
    <w:rsid w:val="001C3981"/>
    <w:rsid w:val="001C3FDB"/>
    <w:rsid w:val="001C473A"/>
    <w:rsid w:val="001C49AF"/>
    <w:rsid w:val="001C4BFD"/>
    <w:rsid w:val="001C4E3E"/>
    <w:rsid w:val="001C50B5"/>
    <w:rsid w:val="001C50DF"/>
    <w:rsid w:val="001C54E5"/>
    <w:rsid w:val="001C5574"/>
    <w:rsid w:val="001C557D"/>
    <w:rsid w:val="001C5B66"/>
    <w:rsid w:val="001C5C4A"/>
    <w:rsid w:val="001C5D41"/>
    <w:rsid w:val="001C5DAD"/>
    <w:rsid w:val="001C5E04"/>
    <w:rsid w:val="001C5F75"/>
    <w:rsid w:val="001C60A4"/>
    <w:rsid w:val="001C628B"/>
    <w:rsid w:val="001C62FF"/>
    <w:rsid w:val="001C66CF"/>
    <w:rsid w:val="001C6C73"/>
    <w:rsid w:val="001C6EC4"/>
    <w:rsid w:val="001C7092"/>
    <w:rsid w:val="001C7238"/>
    <w:rsid w:val="001C7A2A"/>
    <w:rsid w:val="001C7A34"/>
    <w:rsid w:val="001D0309"/>
    <w:rsid w:val="001D079A"/>
    <w:rsid w:val="001D0863"/>
    <w:rsid w:val="001D0EBE"/>
    <w:rsid w:val="001D10E9"/>
    <w:rsid w:val="001D1416"/>
    <w:rsid w:val="001D1C09"/>
    <w:rsid w:val="001D20C4"/>
    <w:rsid w:val="001D2DBB"/>
    <w:rsid w:val="001D3041"/>
    <w:rsid w:val="001D3109"/>
    <w:rsid w:val="001D3149"/>
    <w:rsid w:val="001D3166"/>
    <w:rsid w:val="001D37A8"/>
    <w:rsid w:val="001D3923"/>
    <w:rsid w:val="001D3A3A"/>
    <w:rsid w:val="001D40BC"/>
    <w:rsid w:val="001D411C"/>
    <w:rsid w:val="001D418D"/>
    <w:rsid w:val="001D4891"/>
    <w:rsid w:val="001D4D95"/>
    <w:rsid w:val="001D4E82"/>
    <w:rsid w:val="001D5383"/>
    <w:rsid w:val="001D5A0D"/>
    <w:rsid w:val="001D5BD4"/>
    <w:rsid w:val="001D5FC9"/>
    <w:rsid w:val="001D621B"/>
    <w:rsid w:val="001D6380"/>
    <w:rsid w:val="001D6975"/>
    <w:rsid w:val="001D6B18"/>
    <w:rsid w:val="001D6F81"/>
    <w:rsid w:val="001D7125"/>
    <w:rsid w:val="001D75DB"/>
    <w:rsid w:val="001D76B5"/>
    <w:rsid w:val="001E02BA"/>
    <w:rsid w:val="001E03E7"/>
    <w:rsid w:val="001E0605"/>
    <w:rsid w:val="001E0D95"/>
    <w:rsid w:val="001E0FD7"/>
    <w:rsid w:val="001E106B"/>
    <w:rsid w:val="001E1244"/>
    <w:rsid w:val="001E13F8"/>
    <w:rsid w:val="001E14AF"/>
    <w:rsid w:val="001E171D"/>
    <w:rsid w:val="001E1725"/>
    <w:rsid w:val="001E1D70"/>
    <w:rsid w:val="001E2839"/>
    <w:rsid w:val="001E2A03"/>
    <w:rsid w:val="001E2A52"/>
    <w:rsid w:val="001E37B7"/>
    <w:rsid w:val="001E4286"/>
    <w:rsid w:val="001E4659"/>
    <w:rsid w:val="001E4CEA"/>
    <w:rsid w:val="001E4E9B"/>
    <w:rsid w:val="001E5057"/>
    <w:rsid w:val="001E544A"/>
    <w:rsid w:val="001E545D"/>
    <w:rsid w:val="001E54B8"/>
    <w:rsid w:val="001E56F2"/>
    <w:rsid w:val="001E57EA"/>
    <w:rsid w:val="001E5A24"/>
    <w:rsid w:val="001E60CD"/>
    <w:rsid w:val="001E62AF"/>
    <w:rsid w:val="001E69AB"/>
    <w:rsid w:val="001E7133"/>
    <w:rsid w:val="001E7810"/>
    <w:rsid w:val="001E7A2F"/>
    <w:rsid w:val="001E7B57"/>
    <w:rsid w:val="001F0580"/>
    <w:rsid w:val="001F06C9"/>
    <w:rsid w:val="001F11FF"/>
    <w:rsid w:val="001F14ED"/>
    <w:rsid w:val="001F1D0D"/>
    <w:rsid w:val="001F21DE"/>
    <w:rsid w:val="001F224D"/>
    <w:rsid w:val="001F29D6"/>
    <w:rsid w:val="001F2B20"/>
    <w:rsid w:val="001F2D5A"/>
    <w:rsid w:val="001F3399"/>
    <w:rsid w:val="001F3901"/>
    <w:rsid w:val="001F3E4A"/>
    <w:rsid w:val="001F4149"/>
    <w:rsid w:val="001F4460"/>
    <w:rsid w:val="001F4B23"/>
    <w:rsid w:val="001F4F52"/>
    <w:rsid w:val="001F5236"/>
    <w:rsid w:val="001F5710"/>
    <w:rsid w:val="001F5D19"/>
    <w:rsid w:val="001F5E0C"/>
    <w:rsid w:val="001F6543"/>
    <w:rsid w:val="001F65BF"/>
    <w:rsid w:val="001F7497"/>
    <w:rsid w:val="001F752A"/>
    <w:rsid w:val="001F78D9"/>
    <w:rsid w:val="001F7AA6"/>
    <w:rsid w:val="001F7BB1"/>
    <w:rsid w:val="00200264"/>
    <w:rsid w:val="00200667"/>
    <w:rsid w:val="002006E1"/>
    <w:rsid w:val="0020072E"/>
    <w:rsid w:val="0020094F"/>
    <w:rsid w:val="00200F6A"/>
    <w:rsid w:val="002011D5"/>
    <w:rsid w:val="0020157E"/>
    <w:rsid w:val="0020196C"/>
    <w:rsid w:val="00201B98"/>
    <w:rsid w:val="00202363"/>
    <w:rsid w:val="002027B0"/>
    <w:rsid w:val="0020298D"/>
    <w:rsid w:val="00202C65"/>
    <w:rsid w:val="00203283"/>
    <w:rsid w:val="0020426A"/>
    <w:rsid w:val="00204805"/>
    <w:rsid w:val="00205495"/>
    <w:rsid w:val="00205732"/>
    <w:rsid w:val="002057EE"/>
    <w:rsid w:val="00205885"/>
    <w:rsid w:val="00205DF2"/>
    <w:rsid w:val="00205E4B"/>
    <w:rsid w:val="00206072"/>
    <w:rsid w:val="002063DC"/>
    <w:rsid w:val="00206863"/>
    <w:rsid w:val="002068C1"/>
    <w:rsid w:val="0020706E"/>
    <w:rsid w:val="0020714C"/>
    <w:rsid w:val="0020739B"/>
    <w:rsid w:val="0020773F"/>
    <w:rsid w:val="00207A9A"/>
    <w:rsid w:val="00207DCC"/>
    <w:rsid w:val="0021015A"/>
    <w:rsid w:val="0021023B"/>
    <w:rsid w:val="0021040B"/>
    <w:rsid w:val="0021045B"/>
    <w:rsid w:val="002117C2"/>
    <w:rsid w:val="00211BA8"/>
    <w:rsid w:val="00211D87"/>
    <w:rsid w:val="00212061"/>
    <w:rsid w:val="00212281"/>
    <w:rsid w:val="00212441"/>
    <w:rsid w:val="002125F5"/>
    <w:rsid w:val="00212E59"/>
    <w:rsid w:val="0021306D"/>
    <w:rsid w:val="0021308C"/>
    <w:rsid w:val="00213890"/>
    <w:rsid w:val="00213C7A"/>
    <w:rsid w:val="00214208"/>
    <w:rsid w:val="00214A07"/>
    <w:rsid w:val="00215216"/>
    <w:rsid w:val="002153F7"/>
    <w:rsid w:val="00215730"/>
    <w:rsid w:val="0021593D"/>
    <w:rsid w:val="00215A53"/>
    <w:rsid w:val="00216106"/>
    <w:rsid w:val="0021645A"/>
    <w:rsid w:val="0021690C"/>
    <w:rsid w:val="00216DDE"/>
    <w:rsid w:val="00216F05"/>
    <w:rsid w:val="002171E1"/>
    <w:rsid w:val="00217646"/>
    <w:rsid w:val="0021798D"/>
    <w:rsid w:val="00217CCB"/>
    <w:rsid w:val="00217FC8"/>
    <w:rsid w:val="002200AC"/>
    <w:rsid w:val="002207B5"/>
    <w:rsid w:val="0022099F"/>
    <w:rsid w:val="00220F83"/>
    <w:rsid w:val="0022116B"/>
    <w:rsid w:val="002214BD"/>
    <w:rsid w:val="002216D6"/>
    <w:rsid w:val="002218DD"/>
    <w:rsid w:val="00221A74"/>
    <w:rsid w:val="00221B0F"/>
    <w:rsid w:val="002220E1"/>
    <w:rsid w:val="00222780"/>
    <w:rsid w:val="002231C8"/>
    <w:rsid w:val="002232C0"/>
    <w:rsid w:val="00223454"/>
    <w:rsid w:val="00223F58"/>
    <w:rsid w:val="002243E6"/>
    <w:rsid w:val="002249C7"/>
    <w:rsid w:val="00224AF3"/>
    <w:rsid w:val="00225D93"/>
    <w:rsid w:val="00225E56"/>
    <w:rsid w:val="00225ECE"/>
    <w:rsid w:val="00225F7B"/>
    <w:rsid w:val="002260FD"/>
    <w:rsid w:val="00226483"/>
    <w:rsid w:val="002265BC"/>
    <w:rsid w:val="00226673"/>
    <w:rsid w:val="00226837"/>
    <w:rsid w:val="0022684E"/>
    <w:rsid w:val="00226BD3"/>
    <w:rsid w:val="00226EBE"/>
    <w:rsid w:val="00226FAD"/>
    <w:rsid w:val="00226FB1"/>
    <w:rsid w:val="00227535"/>
    <w:rsid w:val="002277C7"/>
    <w:rsid w:val="0022785E"/>
    <w:rsid w:val="002279B9"/>
    <w:rsid w:val="00227F7B"/>
    <w:rsid w:val="002302A0"/>
    <w:rsid w:val="00231105"/>
    <w:rsid w:val="00231148"/>
    <w:rsid w:val="002311C3"/>
    <w:rsid w:val="002312F5"/>
    <w:rsid w:val="00231407"/>
    <w:rsid w:val="00232882"/>
    <w:rsid w:val="00232BBF"/>
    <w:rsid w:val="00232CF3"/>
    <w:rsid w:val="00232D1F"/>
    <w:rsid w:val="00232D2C"/>
    <w:rsid w:val="00233B2D"/>
    <w:rsid w:val="00233DD9"/>
    <w:rsid w:val="002343A5"/>
    <w:rsid w:val="00234490"/>
    <w:rsid w:val="0023456B"/>
    <w:rsid w:val="002346F0"/>
    <w:rsid w:val="00235241"/>
    <w:rsid w:val="00235473"/>
    <w:rsid w:val="00235920"/>
    <w:rsid w:val="00235E8F"/>
    <w:rsid w:val="00236109"/>
    <w:rsid w:val="0023672D"/>
    <w:rsid w:val="00236789"/>
    <w:rsid w:val="00236C1B"/>
    <w:rsid w:val="00236C5E"/>
    <w:rsid w:val="00237636"/>
    <w:rsid w:val="002377DC"/>
    <w:rsid w:val="00237AA5"/>
    <w:rsid w:val="00237BD3"/>
    <w:rsid w:val="00237CF0"/>
    <w:rsid w:val="00240298"/>
    <w:rsid w:val="00240387"/>
    <w:rsid w:val="00240586"/>
    <w:rsid w:val="00240C6C"/>
    <w:rsid w:val="00240E9A"/>
    <w:rsid w:val="00241535"/>
    <w:rsid w:val="00242593"/>
    <w:rsid w:val="002426BD"/>
    <w:rsid w:val="0024290E"/>
    <w:rsid w:val="00242AB6"/>
    <w:rsid w:val="00242CFD"/>
    <w:rsid w:val="0024316F"/>
    <w:rsid w:val="0024359F"/>
    <w:rsid w:val="00243659"/>
    <w:rsid w:val="00243929"/>
    <w:rsid w:val="00243983"/>
    <w:rsid w:val="00243AB6"/>
    <w:rsid w:val="00243B8B"/>
    <w:rsid w:val="00243F0A"/>
    <w:rsid w:val="002442C3"/>
    <w:rsid w:val="002442E7"/>
    <w:rsid w:val="002444F1"/>
    <w:rsid w:val="00244E0E"/>
    <w:rsid w:val="002451E7"/>
    <w:rsid w:val="002452CD"/>
    <w:rsid w:val="0024567E"/>
    <w:rsid w:val="00245F52"/>
    <w:rsid w:val="00246E99"/>
    <w:rsid w:val="00247254"/>
    <w:rsid w:val="00247598"/>
    <w:rsid w:val="00247887"/>
    <w:rsid w:val="002478C8"/>
    <w:rsid w:val="00247EBE"/>
    <w:rsid w:val="00247F56"/>
    <w:rsid w:val="00250125"/>
    <w:rsid w:val="00250246"/>
    <w:rsid w:val="0025026B"/>
    <w:rsid w:val="0025091D"/>
    <w:rsid w:val="002509EE"/>
    <w:rsid w:val="00250D67"/>
    <w:rsid w:val="00250FE9"/>
    <w:rsid w:val="00251518"/>
    <w:rsid w:val="002516E6"/>
    <w:rsid w:val="00251ACB"/>
    <w:rsid w:val="00251C5B"/>
    <w:rsid w:val="00251E1F"/>
    <w:rsid w:val="0025214A"/>
    <w:rsid w:val="002524BA"/>
    <w:rsid w:val="002527C8"/>
    <w:rsid w:val="00252B66"/>
    <w:rsid w:val="00252BC2"/>
    <w:rsid w:val="00252F9E"/>
    <w:rsid w:val="002533E1"/>
    <w:rsid w:val="00253826"/>
    <w:rsid w:val="002538FA"/>
    <w:rsid w:val="00253B3B"/>
    <w:rsid w:val="00253D7D"/>
    <w:rsid w:val="00253DB3"/>
    <w:rsid w:val="00253E4E"/>
    <w:rsid w:val="002549FC"/>
    <w:rsid w:val="00254A11"/>
    <w:rsid w:val="00254F95"/>
    <w:rsid w:val="00255A3C"/>
    <w:rsid w:val="00255D8C"/>
    <w:rsid w:val="00255DD5"/>
    <w:rsid w:val="00255F6D"/>
    <w:rsid w:val="00256066"/>
    <w:rsid w:val="0025692F"/>
    <w:rsid w:val="0025697A"/>
    <w:rsid w:val="00256AB2"/>
    <w:rsid w:val="00256F5E"/>
    <w:rsid w:val="00257C26"/>
    <w:rsid w:val="002604B2"/>
    <w:rsid w:val="002618FF"/>
    <w:rsid w:val="002619A4"/>
    <w:rsid w:val="00261AB0"/>
    <w:rsid w:val="00262083"/>
    <w:rsid w:val="002625BC"/>
    <w:rsid w:val="0026288C"/>
    <w:rsid w:val="00262B33"/>
    <w:rsid w:val="00262B95"/>
    <w:rsid w:val="0026326E"/>
    <w:rsid w:val="002635AE"/>
    <w:rsid w:val="002636EE"/>
    <w:rsid w:val="00263D54"/>
    <w:rsid w:val="0026442E"/>
    <w:rsid w:val="002646C3"/>
    <w:rsid w:val="00264945"/>
    <w:rsid w:val="00264AA8"/>
    <w:rsid w:val="00264C84"/>
    <w:rsid w:val="002650E4"/>
    <w:rsid w:val="00265288"/>
    <w:rsid w:val="00265464"/>
    <w:rsid w:val="00265F0B"/>
    <w:rsid w:val="00265FC7"/>
    <w:rsid w:val="002663BE"/>
    <w:rsid w:val="00266B5C"/>
    <w:rsid w:val="002671D9"/>
    <w:rsid w:val="00267335"/>
    <w:rsid w:val="0026737D"/>
    <w:rsid w:val="00267385"/>
    <w:rsid w:val="002676F6"/>
    <w:rsid w:val="00267B6F"/>
    <w:rsid w:val="00267C60"/>
    <w:rsid w:val="0027048E"/>
    <w:rsid w:val="002708AD"/>
    <w:rsid w:val="00270ABD"/>
    <w:rsid w:val="002712D3"/>
    <w:rsid w:val="0027130D"/>
    <w:rsid w:val="00272172"/>
    <w:rsid w:val="002721DB"/>
    <w:rsid w:val="0027234A"/>
    <w:rsid w:val="002724DB"/>
    <w:rsid w:val="002727AC"/>
    <w:rsid w:val="0027292D"/>
    <w:rsid w:val="00272B5D"/>
    <w:rsid w:val="00272CBF"/>
    <w:rsid w:val="00273117"/>
    <w:rsid w:val="0027318F"/>
    <w:rsid w:val="0027382E"/>
    <w:rsid w:val="00273C46"/>
    <w:rsid w:val="00274013"/>
    <w:rsid w:val="0027436E"/>
    <w:rsid w:val="00274C68"/>
    <w:rsid w:val="00274F23"/>
    <w:rsid w:val="0027553E"/>
    <w:rsid w:val="00275A32"/>
    <w:rsid w:val="00275D2A"/>
    <w:rsid w:val="00275EC1"/>
    <w:rsid w:val="00276158"/>
    <w:rsid w:val="0027636F"/>
    <w:rsid w:val="002767AD"/>
    <w:rsid w:val="0027682D"/>
    <w:rsid w:val="002770DA"/>
    <w:rsid w:val="0027738A"/>
    <w:rsid w:val="002775CE"/>
    <w:rsid w:val="0027760D"/>
    <w:rsid w:val="00277862"/>
    <w:rsid w:val="00277A87"/>
    <w:rsid w:val="00277C31"/>
    <w:rsid w:val="00277C82"/>
    <w:rsid w:val="0028018C"/>
    <w:rsid w:val="00280319"/>
    <w:rsid w:val="002803C8"/>
    <w:rsid w:val="00280721"/>
    <w:rsid w:val="00280914"/>
    <w:rsid w:val="00281114"/>
    <w:rsid w:val="00281225"/>
    <w:rsid w:val="002816C0"/>
    <w:rsid w:val="00281967"/>
    <w:rsid w:val="00281CE2"/>
    <w:rsid w:val="00281E4E"/>
    <w:rsid w:val="00282168"/>
    <w:rsid w:val="0028244F"/>
    <w:rsid w:val="00282548"/>
    <w:rsid w:val="002825E6"/>
    <w:rsid w:val="002826DE"/>
    <w:rsid w:val="00282820"/>
    <w:rsid w:val="00282BE6"/>
    <w:rsid w:val="002830F9"/>
    <w:rsid w:val="0028362B"/>
    <w:rsid w:val="00283A33"/>
    <w:rsid w:val="00283A89"/>
    <w:rsid w:val="00283C3D"/>
    <w:rsid w:val="00283F24"/>
    <w:rsid w:val="0028413C"/>
    <w:rsid w:val="00284A25"/>
    <w:rsid w:val="00284A7B"/>
    <w:rsid w:val="00284AB2"/>
    <w:rsid w:val="00284C3F"/>
    <w:rsid w:val="00284F5E"/>
    <w:rsid w:val="002851F9"/>
    <w:rsid w:val="0028560B"/>
    <w:rsid w:val="002861A8"/>
    <w:rsid w:val="002861F6"/>
    <w:rsid w:val="00286882"/>
    <w:rsid w:val="00286A3B"/>
    <w:rsid w:val="00286AF9"/>
    <w:rsid w:val="00286D90"/>
    <w:rsid w:val="0028723A"/>
    <w:rsid w:val="0029026A"/>
    <w:rsid w:val="00290521"/>
    <w:rsid w:val="00290646"/>
    <w:rsid w:val="00290CE2"/>
    <w:rsid w:val="00290CED"/>
    <w:rsid w:val="00290E44"/>
    <w:rsid w:val="00290F73"/>
    <w:rsid w:val="00290FA6"/>
    <w:rsid w:val="002911C2"/>
    <w:rsid w:val="0029157F"/>
    <w:rsid w:val="00291977"/>
    <w:rsid w:val="00291E51"/>
    <w:rsid w:val="00291E6F"/>
    <w:rsid w:val="00293125"/>
    <w:rsid w:val="0029363A"/>
    <w:rsid w:val="002938E7"/>
    <w:rsid w:val="00294F59"/>
    <w:rsid w:val="00295290"/>
    <w:rsid w:val="00295508"/>
    <w:rsid w:val="00295782"/>
    <w:rsid w:val="00295C68"/>
    <w:rsid w:val="002961D7"/>
    <w:rsid w:val="002969AB"/>
    <w:rsid w:val="00296F82"/>
    <w:rsid w:val="00297359"/>
    <w:rsid w:val="0029783D"/>
    <w:rsid w:val="0029794D"/>
    <w:rsid w:val="00297A8A"/>
    <w:rsid w:val="00297BC4"/>
    <w:rsid w:val="00297DB3"/>
    <w:rsid w:val="002A0529"/>
    <w:rsid w:val="002A0676"/>
    <w:rsid w:val="002A07DD"/>
    <w:rsid w:val="002A09C6"/>
    <w:rsid w:val="002A0C0F"/>
    <w:rsid w:val="002A0D1B"/>
    <w:rsid w:val="002A1504"/>
    <w:rsid w:val="002A170B"/>
    <w:rsid w:val="002A189E"/>
    <w:rsid w:val="002A1B76"/>
    <w:rsid w:val="002A1D66"/>
    <w:rsid w:val="002A2256"/>
    <w:rsid w:val="002A2690"/>
    <w:rsid w:val="002A26A7"/>
    <w:rsid w:val="002A2800"/>
    <w:rsid w:val="002A2865"/>
    <w:rsid w:val="002A28DD"/>
    <w:rsid w:val="002A318F"/>
    <w:rsid w:val="002A32DD"/>
    <w:rsid w:val="002A390E"/>
    <w:rsid w:val="002A3F6A"/>
    <w:rsid w:val="002A4115"/>
    <w:rsid w:val="002A44E3"/>
    <w:rsid w:val="002A4B40"/>
    <w:rsid w:val="002A547D"/>
    <w:rsid w:val="002A54FD"/>
    <w:rsid w:val="002A56FC"/>
    <w:rsid w:val="002A57AD"/>
    <w:rsid w:val="002A5A9A"/>
    <w:rsid w:val="002A5E83"/>
    <w:rsid w:val="002A64F6"/>
    <w:rsid w:val="002A67AB"/>
    <w:rsid w:val="002A6913"/>
    <w:rsid w:val="002A6996"/>
    <w:rsid w:val="002A69ED"/>
    <w:rsid w:val="002A6F5C"/>
    <w:rsid w:val="002A7D2E"/>
    <w:rsid w:val="002B002C"/>
    <w:rsid w:val="002B0112"/>
    <w:rsid w:val="002B063C"/>
    <w:rsid w:val="002B071B"/>
    <w:rsid w:val="002B0E8E"/>
    <w:rsid w:val="002B0F18"/>
    <w:rsid w:val="002B104B"/>
    <w:rsid w:val="002B12B5"/>
    <w:rsid w:val="002B1602"/>
    <w:rsid w:val="002B1680"/>
    <w:rsid w:val="002B1C52"/>
    <w:rsid w:val="002B2832"/>
    <w:rsid w:val="002B2A79"/>
    <w:rsid w:val="002B2D0A"/>
    <w:rsid w:val="002B383A"/>
    <w:rsid w:val="002B3F6F"/>
    <w:rsid w:val="002B4147"/>
    <w:rsid w:val="002B41C2"/>
    <w:rsid w:val="002B48CB"/>
    <w:rsid w:val="002B4A57"/>
    <w:rsid w:val="002B50A1"/>
    <w:rsid w:val="002B5621"/>
    <w:rsid w:val="002B567A"/>
    <w:rsid w:val="002B5C6B"/>
    <w:rsid w:val="002B5ECE"/>
    <w:rsid w:val="002B5F2D"/>
    <w:rsid w:val="002B610D"/>
    <w:rsid w:val="002B63C3"/>
    <w:rsid w:val="002B677A"/>
    <w:rsid w:val="002B7106"/>
    <w:rsid w:val="002B72A8"/>
    <w:rsid w:val="002B731B"/>
    <w:rsid w:val="002B7409"/>
    <w:rsid w:val="002B7CCC"/>
    <w:rsid w:val="002B7FC1"/>
    <w:rsid w:val="002C092D"/>
    <w:rsid w:val="002C0C23"/>
    <w:rsid w:val="002C0C6C"/>
    <w:rsid w:val="002C0F8B"/>
    <w:rsid w:val="002C12D4"/>
    <w:rsid w:val="002C142C"/>
    <w:rsid w:val="002C1743"/>
    <w:rsid w:val="002C19B2"/>
    <w:rsid w:val="002C1A3D"/>
    <w:rsid w:val="002C1AE5"/>
    <w:rsid w:val="002C1BF7"/>
    <w:rsid w:val="002C1C7F"/>
    <w:rsid w:val="002C20DF"/>
    <w:rsid w:val="002C252D"/>
    <w:rsid w:val="002C3663"/>
    <w:rsid w:val="002C3770"/>
    <w:rsid w:val="002C3BC3"/>
    <w:rsid w:val="002C43C4"/>
    <w:rsid w:val="002C458B"/>
    <w:rsid w:val="002C519A"/>
    <w:rsid w:val="002C595A"/>
    <w:rsid w:val="002C6039"/>
    <w:rsid w:val="002C6276"/>
    <w:rsid w:val="002C62B1"/>
    <w:rsid w:val="002C6965"/>
    <w:rsid w:val="002C6F41"/>
    <w:rsid w:val="002C73F2"/>
    <w:rsid w:val="002C7A54"/>
    <w:rsid w:val="002C7BD1"/>
    <w:rsid w:val="002C7BF1"/>
    <w:rsid w:val="002D01C7"/>
    <w:rsid w:val="002D081C"/>
    <w:rsid w:val="002D08EC"/>
    <w:rsid w:val="002D0920"/>
    <w:rsid w:val="002D11D0"/>
    <w:rsid w:val="002D15C6"/>
    <w:rsid w:val="002D184A"/>
    <w:rsid w:val="002D18B5"/>
    <w:rsid w:val="002D20F7"/>
    <w:rsid w:val="002D25CE"/>
    <w:rsid w:val="002D2AD5"/>
    <w:rsid w:val="002D2C58"/>
    <w:rsid w:val="002D2DC8"/>
    <w:rsid w:val="002D2F3B"/>
    <w:rsid w:val="002D352B"/>
    <w:rsid w:val="002D3866"/>
    <w:rsid w:val="002D3C97"/>
    <w:rsid w:val="002D3F99"/>
    <w:rsid w:val="002D3FDF"/>
    <w:rsid w:val="002D4036"/>
    <w:rsid w:val="002D405F"/>
    <w:rsid w:val="002D4107"/>
    <w:rsid w:val="002D47E6"/>
    <w:rsid w:val="002D5230"/>
    <w:rsid w:val="002D5932"/>
    <w:rsid w:val="002D5F1C"/>
    <w:rsid w:val="002D62AE"/>
    <w:rsid w:val="002D67CF"/>
    <w:rsid w:val="002D6CF8"/>
    <w:rsid w:val="002D6E21"/>
    <w:rsid w:val="002D71D0"/>
    <w:rsid w:val="002D71E1"/>
    <w:rsid w:val="002D7696"/>
    <w:rsid w:val="002E067C"/>
    <w:rsid w:val="002E09BB"/>
    <w:rsid w:val="002E0B59"/>
    <w:rsid w:val="002E10B2"/>
    <w:rsid w:val="002E1264"/>
    <w:rsid w:val="002E12A4"/>
    <w:rsid w:val="002E15A9"/>
    <w:rsid w:val="002E1F18"/>
    <w:rsid w:val="002E223D"/>
    <w:rsid w:val="002E2405"/>
    <w:rsid w:val="002E2982"/>
    <w:rsid w:val="002E372D"/>
    <w:rsid w:val="002E3916"/>
    <w:rsid w:val="002E3AFC"/>
    <w:rsid w:val="002E3E99"/>
    <w:rsid w:val="002E3EDA"/>
    <w:rsid w:val="002E4638"/>
    <w:rsid w:val="002E4CAD"/>
    <w:rsid w:val="002E5145"/>
    <w:rsid w:val="002E5874"/>
    <w:rsid w:val="002E5E4B"/>
    <w:rsid w:val="002E67DE"/>
    <w:rsid w:val="002E6BC2"/>
    <w:rsid w:val="002E6DB7"/>
    <w:rsid w:val="002E7097"/>
    <w:rsid w:val="002E7236"/>
    <w:rsid w:val="002E76FD"/>
    <w:rsid w:val="002E7B53"/>
    <w:rsid w:val="002F01A0"/>
    <w:rsid w:val="002F06E2"/>
    <w:rsid w:val="002F099C"/>
    <w:rsid w:val="002F1787"/>
    <w:rsid w:val="002F2227"/>
    <w:rsid w:val="002F2801"/>
    <w:rsid w:val="002F2C45"/>
    <w:rsid w:val="002F30CB"/>
    <w:rsid w:val="002F33D5"/>
    <w:rsid w:val="002F34F1"/>
    <w:rsid w:val="002F35C2"/>
    <w:rsid w:val="002F3855"/>
    <w:rsid w:val="002F3A61"/>
    <w:rsid w:val="002F4289"/>
    <w:rsid w:val="002F43B8"/>
    <w:rsid w:val="002F4720"/>
    <w:rsid w:val="002F48A5"/>
    <w:rsid w:val="002F48BF"/>
    <w:rsid w:val="002F4B2D"/>
    <w:rsid w:val="002F4C58"/>
    <w:rsid w:val="002F4CC3"/>
    <w:rsid w:val="002F5421"/>
    <w:rsid w:val="002F57E3"/>
    <w:rsid w:val="002F5FA0"/>
    <w:rsid w:val="002F601F"/>
    <w:rsid w:val="002F6261"/>
    <w:rsid w:val="002F6628"/>
    <w:rsid w:val="002F669A"/>
    <w:rsid w:val="002F6859"/>
    <w:rsid w:val="002F6BE9"/>
    <w:rsid w:val="002F7C51"/>
    <w:rsid w:val="002F7F46"/>
    <w:rsid w:val="003001A0"/>
    <w:rsid w:val="00300645"/>
    <w:rsid w:val="0030083C"/>
    <w:rsid w:val="00300C69"/>
    <w:rsid w:val="0030101B"/>
    <w:rsid w:val="003011C0"/>
    <w:rsid w:val="0030132A"/>
    <w:rsid w:val="00301434"/>
    <w:rsid w:val="0030165A"/>
    <w:rsid w:val="00301869"/>
    <w:rsid w:val="0030195B"/>
    <w:rsid w:val="00301E93"/>
    <w:rsid w:val="00302330"/>
    <w:rsid w:val="003023AA"/>
    <w:rsid w:val="00302574"/>
    <w:rsid w:val="0030277A"/>
    <w:rsid w:val="00302867"/>
    <w:rsid w:val="00302A8A"/>
    <w:rsid w:val="00302D02"/>
    <w:rsid w:val="00302E5A"/>
    <w:rsid w:val="00302E9F"/>
    <w:rsid w:val="003037EA"/>
    <w:rsid w:val="00303B11"/>
    <w:rsid w:val="00303D3C"/>
    <w:rsid w:val="00303D5C"/>
    <w:rsid w:val="00304A2A"/>
    <w:rsid w:val="00304A77"/>
    <w:rsid w:val="00304E96"/>
    <w:rsid w:val="003050C2"/>
    <w:rsid w:val="003056EB"/>
    <w:rsid w:val="00305A32"/>
    <w:rsid w:val="00305CC6"/>
    <w:rsid w:val="00306EBF"/>
    <w:rsid w:val="00306EDA"/>
    <w:rsid w:val="00306F48"/>
    <w:rsid w:val="00307855"/>
    <w:rsid w:val="00307B07"/>
    <w:rsid w:val="00307F08"/>
    <w:rsid w:val="003101FB"/>
    <w:rsid w:val="00310332"/>
    <w:rsid w:val="003107BA"/>
    <w:rsid w:val="00310A48"/>
    <w:rsid w:val="00310B19"/>
    <w:rsid w:val="003111E2"/>
    <w:rsid w:val="003112F7"/>
    <w:rsid w:val="00311461"/>
    <w:rsid w:val="00311DB7"/>
    <w:rsid w:val="003123C9"/>
    <w:rsid w:val="00312AEE"/>
    <w:rsid w:val="00312C08"/>
    <w:rsid w:val="00312C3A"/>
    <w:rsid w:val="0031408B"/>
    <w:rsid w:val="00314445"/>
    <w:rsid w:val="00314A2A"/>
    <w:rsid w:val="00314AA8"/>
    <w:rsid w:val="00314AC0"/>
    <w:rsid w:val="00315456"/>
    <w:rsid w:val="00315677"/>
    <w:rsid w:val="003156F5"/>
    <w:rsid w:val="003157EC"/>
    <w:rsid w:val="0031667A"/>
    <w:rsid w:val="003167CF"/>
    <w:rsid w:val="00316832"/>
    <w:rsid w:val="00316A3B"/>
    <w:rsid w:val="00317398"/>
    <w:rsid w:val="0032001C"/>
    <w:rsid w:val="0032074B"/>
    <w:rsid w:val="00321158"/>
    <w:rsid w:val="00321251"/>
    <w:rsid w:val="0032127C"/>
    <w:rsid w:val="00321497"/>
    <w:rsid w:val="003217B8"/>
    <w:rsid w:val="0032185D"/>
    <w:rsid w:val="003219EF"/>
    <w:rsid w:val="00321B15"/>
    <w:rsid w:val="00321C19"/>
    <w:rsid w:val="003220EB"/>
    <w:rsid w:val="00323155"/>
    <w:rsid w:val="00323156"/>
    <w:rsid w:val="00323FB4"/>
    <w:rsid w:val="0032419B"/>
    <w:rsid w:val="003243A5"/>
    <w:rsid w:val="00324502"/>
    <w:rsid w:val="00324605"/>
    <w:rsid w:val="003246DA"/>
    <w:rsid w:val="0032493F"/>
    <w:rsid w:val="003255A0"/>
    <w:rsid w:val="003256B4"/>
    <w:rsid w:val="003256D0"/>
    <w:rsid w:val="00325825"/>
    <w:rsid w:val="0032585C"/>
    <w:rsid w:val="00325C9A"/>
    <w:rsid w:val="00325E24"/>
    <w:rsid w:val="00325F5D"/>
    <w:rsid w:val="00326790"/>
    <w:rsid w:val="00326B35"/>
    <w:rsid w:val="00326D27"/>
    <w:rsid w:val="00327680"/>
    <w:rsid w:val="00327857"/>
    <w:rsid w:val="003278D3"/>
    <w:rsid w:val="00327A25"/>
    <w:rsid w:val="00327F0C"/>
    <w:rsid w:val="003308B0"/>
    <w:rsid w:val="00330C07"/>
    <w:rsid w:val="00330F32"/>
    <w:rsid w:val="00331054"/>
    <w:rsid w:val="00331289"/>
    <w:rsid w:val="00331704"/>
    <w:rsid w:val="0033191C"/>
    <w:rsid w:val="00331AF1"/>
    <w:rsid w:val="00331F20"/>
    <w:rsid w:val="003320B7"/>
    <w:rsid w:val="00332F4C"/>
    <w:rsid w:val="00332F76"/>
    <w:rsid w:val="003337F5"/>
    <w:rsid w:val="00333B1C"/>
    <w:rsid w:val="00333E47"/>
    <w:rsid w:val="0033408A"/>
    <w:rsid w:val="0033426F"/>
    <w:rsid w:val="00334724"/>
    <w:rsid w:val="00334801"/>
    <w:rsid w:val="00334830"/>
    <w:rsid w:val="00334B7F"/>
    <w:rsid w:val="00334CF9"/>
    <w:rsid w:val="00335126"/>
    <w:rsid w:val="003352A9"/>
    <w:rsid w:val="003354AB"/>
    <w:rsid w:val="00335924"/>
    <w:rsid w:val="00335BF4"/>
    <w:rsid w:val="00336684"/>
    <w:rsid w:val="00337143"/>
    <w:rsid w:val="00337474"/>
    <w:rsid w:val="00337609"/>
    <w:rsid w:val="00337A39"/>
    <w:rsid w:val="00337A69"/>
    <w:rsid w:val="0034063C"/>
    <w:rsid w:val="003406A8"/>
    <w:rsid w:val="00340A26"/>
    <w:rsid w:val="00340CFF"/>
    <w:rsid w:val="003414E1"/>
    <w:rsid w:val="003416FC"/>
    <w:rsid w:val="00341BCD"/>
    <w:rsid w:val="00342370"/>
    <w:rsid w:val="0034247F"/>
    <w:rsid w:val="0034277B"/>
    <w:rsid w:val="003428F4"/>
    <w:rsid w:val="0034314E"/>
    <w:rsid w:val="00343751"/>
    <w:rsid w:val="0034391A"/>
    <w:rsid w:val="003448F6"/>
    <w:rsid w:val="00344AA1"/>
    <w:rsid w:val="00344BE0"/>
    <w:rsid w:val="00344E6E"/>
    <w:rsid w:val="00344F8E"/>
    <w:rsid w:val="003450B5"/>
    <w:rsid w:val="003452D5"/>
    <w:rsid w:val="00345789"/>
    <w:rsid w:val="00345A1D"/>
    <w:rsid w:val="00345B50"/>
    <w:rsid w:val="00345CFF"/>
    <w:rsid w:val="00346312"/>
    <w:rsid w:val="0034695B"/>
    <w:rsid w:val="00346D58"/>
    <w:rsid w:val="00346E1E"/>
    <w:rsid w:val="00350434"/>
    <w:rsid w:val="003506AA"/>
    <w:rsid w:val="00350883"/>
    <w:rsid w:val="00351158"/>
    <w:rsid w:val="003512F0"/>
    <w:rsid w:val="0035151E"/>
    <w:rsid w:val="00351646"/>
    <w:rsid w:val="003521CE"/>
    <w:rsid w:val="003529FB"/>
    <w:rsid w:val="00352B2D"/>
    <w:rsid w:val="00352B51"/>
    <w:rsid w:val="00352C33"/>
    <w:rsid w:val="00352E29"/>
    <w:rsid w:val="00353171"/>
    <w:rsid w:val="003533FD"/>
    <w:rsid w:val="003535F9"/>
    <w:rsid w:val="0035386A"/>
    <w:rsid w:val="00353BFD"/>
    <w:rsid w:val="00353EBF"/>
    <w:rsid w:val="00354342"/>
    <w:rsid w:val="003543B6"/>
    <w:rsid w:val="00354B03"/>
    <w:rsid w:val="00355081"/>
    <w:rsid w:val="0035546C"/>
    <w:rsid w:val="003554F1"/>
    <w:rsid w:val="00355F11"/>
    <w:rsid w:val="00356489"/>
    <w:rsid w:val="0035719F"/>
    <w:rsid w:val="00357831"/>
    <w:rsid w:val="00357EE6"/>
    <w:rsid w:val="00360317"/>
    <w:rsid w:val="003606F5"/>
    <w:rsid w:val="00360A99"/>
    <w:rsid w:val="00360AB6"/>
    <w:rsid w:val="00361235"/>
    <w:rsid w:val="003612CA"/>
    <w:rsid w:val="003614BC"/>
    <w:rsid w:val="00361C8B"/>
    <w:rsid w:val="00361C9C"/>
    <w:rsid w:val="00362164"/>
    <w:rsid w:val="003624C8"/>
    <w:rsid w:val="00362575"/>
    <w:rsid w:val="00363965"/>
    <w:rsid w:val="00363B55"/>
    <w:rsid w:val="00364139"/>
    <w:rsid w:val="00364284"/>
    <w:rsid w:val="0036466F"/>
    <w:rsid w:val="003647E7"/>
    <w:rsid w:val="003651E1"/>
    <w:rsid w:val="003654EF"/>
    <w:rsid w:val="0036550D"/>
    <w:rsid w:val="0036559A"/>
    <w:rsid w:val="003657CC"/>
    <w:rsid w:val="003668FF"/>
    <w:rsid w:val="00367494"/>
    <w:rsid w:val="00367641"/>
    <w:rsid w:val="003679E0"/>
    <w:rsid w:val="00371624"/>
    <w:rsid w:val="00371876"/>
    <w:rsid w:val="00371C31"/>
    <w:rsid w:val="00372065"/>
    <w:rsid w:val="003720F6"/>
    <w:rsid w:val="003723C9"/>
    <w:rsid w:val="0037270B"/>
    <w:rsid w:val="00372C17"/>
    <w:rsid w:val="0037328D"/>
    <w:rsid w:val="00373BB7"/>
    <w:rsid w:val="00373C7E"/>
    <w:rsid w:val="00374063"/>
    <w:rsid w:val="003746F5"/>
    <w:rsid w:val="0037477B"/>
    <w:rsid w:val="00374AD3"/>
    <w:rsid w:val="00374F6F"/>
    <w:rsid w:val="0037534B"/>
    <w:rsid w:val="0037538A"/>
    <w:rsid w:val="00376B0D"/>
    <w:rsid w:val="00376BB6"/>
    <w:rsid w:val="00376F5E"/>
    <w:rsid w:val="00377601"/>
    <w:rsid w:val="003776F2"/>
    <w:rsid w:val="0037784E"/>
    <w:rsid w:val="00377CC4"/>
    <w:rsid w:val="00380371"/>
    <w:rsid w:val="00380537"/>
    <w:rsid w:val="0038069E"/>
    <w:rsid w:val="00380A88"/>
    <w:rsid w:val="00380A91"/>
    <w:rsid w:val="00380F6D"/>
    <w:rsid w:val="003810B7"/>
    <w:rsid w:val="0038125E"/>
    <w:rsid w:val="00381673"/>
    <w:rsid w:val="0038172D"/>
    <w:rsid w:val="00381A85"/>
    <w:rsid w:val="00381BC0"/>
    <w:rsid w:val="00381EFE"/>
    <w:rsid w:val="00381F96"/>
    <w:rsid w:val="00382365"/>
    <w:rsid w:val="00382662"/>
    <w:rsid w:val="00382FEA"/>
    <w:rsid w:val="00383A74"/>
    <w:rsid w:val="00383B4C"/>
    <w:rsid w:val="00383CBA"/>
    <w:rsid w:val="003845BA"/>
    <w:rsid w:val="0038504D"/>
    <w:rsid w:val="00385D41"/>
    <w:rsid w:val="00385EB3"/>
    <w:rsid w:val="00386139"/>
    <w:rsid w:val="003862F1"/>
    <w:rsid w:val="00386482"/>
    <w:rsid w:val="00386B62"/>
    <w:rsid w:val="00387557"/>
    <w:rsid w:val="003878B4"/>
    <w:rsid w:val="00387BBB"/>
    <w:rsid w:val="00387C07"/>
    <w:rsid w:val="00387ECE"/>
    <w:rsid w:val="003904AE"/>
    <w:rsid w:val="00390519"/>
    <w:rsid w:val="003910DD"/>
    <w:rsid w:val="0039153E"/>
    <w:rsid w:val="00391779"/>
    <w:rsid w:val="00391BF3"/>
    <w:rsid w:val="00391D44"/>
    <w:rsid w:val="0039212B"/>
    <w:rsid w:val="003926E0"/>
    <w:rsid w:val="00393C00"/>
    <w:rsid w:val="00393C86"/>
    <w:rsid w:val="003946D0"/>
    <w:rsid w:val="00394ED3"/>
    <w:rsid w:val="003954F3"/>
    <w:rsid w:val="003957CC"/>
    <w:rsid w:val="0039596A"/>
    <w:rsid w:val="0039610B"/>
    <w:rsid w:val="00396237"/>
    <w:rsid w:val="0039647C"/>
    <w:rsid w:val="00396480"/>
    <w:rsid w:val="00396620"/>
    <w:rsid w:val="00396A3B"/>
    <w:rsid w:val="00396DDD"/>
    <w:rsid w:val="003973C2"/>
    <w:rsid w:val="00397447"/>
    <w:rsid w:val="00397BE0"/>
    <w:rsid w:val="003A064C"/>
    <w:rsid w:val="003A0C4D"/>
    <w:rsid w:val="003A0C6A"/>
    <w:rsid w:val="003A0CD3"/>
    <w:rsid w:val="003A0E62"/>
    <w:rsid w:val="003A0EE4"/>
    <w:rsid w:val="003A0F70"/>
    <w:rsid w:val="003A1A2A"/>
    <w:rsid w:val="003A1BAB"/>
    <w:rsid w:val="003A1F10"/>
    <w:rsid w:val="003A1F4A"/>
    <w:rsid w:val="003A1FC2"/>
    <w:rsid w:val="003A21D1"/>
    <w:rsid w:val="003A22FC"/>
    <w:rsid w:val="003A300F"/>
    <w:rsid w:val="003A31E4"/>
    <w:rsid w:val="003A32B9"/>
    <w:rsid w:val="003A3509"/>
    <w:rsid w:val="003A3D33"/>
    <w:rsid w:val="003A3FCA"/>
    <w:rsid w:val="003A4785"/>
    <w:rsid w:val="003A4FDE"/>
    <w:rsid w:val="003A5983"/>
    <w:rsid w:val="003A59B6"/>
    <w:rsid w:val="003A5D1F"/>
    <w:rsid w:val="003A66A2"/>
    <w:rsid w:val="003A7285"/>
    <w:rsid w:val="003A78EF"/>
    <w:rsid w:val="003B00B4"/>
    <w:rsid w:val="003B090D"/>
    <w:rsid w:val="003B137C"/>
    <w:rsid w:val="003B17C2"/>
    <w:rsid w:val="003B2BBF"/>
    <w:rsid w:val="003B31B3"/>
    <w:rsid w:val="003B32E7"/>
    <w:rsid w:val="003B3419"/>
    <w:rsid w:val="003B3F95"/>
    <w:rsid w:val="003B4557"/>
    <w:rsid w:val="003B467E"/>
    <w:rsid w:val="003B5138"/>
    <w:rsid w:val="003B5416"/>
    <w:rsid w:val="003B55CF"/>
    <w:rsid w:val="003B5A01"/>
    <w:rsid w:val="003B5E30"/>
    <w:rsid w:val="003B5FA3"/>
    <w:rsid w:val="003B5FFA"/>
    <w:rsid w:val="003B6064"/>
    <w:rsid w:val="003B6240"/>
    <w:rsid w:val="003B7351"/>
    <w:rsid w:val="003B7A18"/>
    <w:rsid w:val="003C0453"/>
    <w:rsid w:val="003C04CD"/>
    <w:rsid w:val="003C07AB"/>
    <w:rsid w:val="003C07B9"/>
    <w:rsid w:val="003C08EC"/>
    <w:rsid w:val="003C092E"/>
    <w:rsid w:val="003C09F5"/>
    <w:rsid w:val="003C18FC"/>
    <w:rsid w:val="003C1AD8"/>
    <w:rsid w:val="003C2275"/>
    <w:rsid w:val="003C2415"/>
    <w:rsid w:val="003C257B"/>
    <w:rsid w:val="003C2C1B"/>
    <w:rsid w:val="003C2F0A"/>
    <w:rsid w:val="003C3988"/>
    <w:rsid w:val="003C3FEE"/>
    <w:rsid w:val="003C4068"/>
    <w:rsid w:val="003C432A"/>
    <w:rsid w:val="003C450E"/>
    <w:rsid w:val="003C5E37"/>
    <w:rsid w:val="003C64D1"/>
    <w:rsid w:val="003C683A"/>
    <w:rsid w:val="003C6D85"/>
    <w:rsid w:val="003C76A5"/>
    <w:rsid w:val="003C7831"/>
    <w:rsid w:val="003C7AD8"/>
    <w:rsid w:val="003C7F78"/>
    <w:rsid w:val="003D00EC"/>
    <w:rsid w:val="003D0161"/>
    <w:rsid w:val="003D0759"/>
    <w:rsid w:val="003D07AA"/>
    <w:rsid w:val="003D08E1"/>
    <w:rsid w:val="003D0C93"/>
    <w:rsid w:val="003D0FDC"/>
    <w:rsid w:val="003D1260"/>
    <w:rsid w:val="003D14AB"/>
    <w:rsid w:val="003D1947"/>
    <w:rsid w:val="003D1C68"/>
    <w:rsid w:val="003D26E2"/>
    <w:rsid w:val="003D2875"/>
    <w:rsid w:val="003D29E5"/>
    <w:rsid w:val="003D3766"/>
    <w:rsid w:val="003D3BB3"/>
    <w:rsid w:val="003D3C31"/>
    <w:rsid w:val="003D40E2"/>
    <w:rsid w:val="003D4273"/>
    <w:rsid w:val="003D46F4"/>
    <w:rsid w:val="003D4870"/>
    <w:rsid w:val="003D48F2"/>
    <w:rsid w:val="003D50E7"/>
    <w:rsid w:val="003D5172"/>
    <w:rsid w:val="003D5519"/>
    <w:rsid w:val="003D56B3"/>
    <w:rsid w:val="003D59AC"/>
    <w:rsid w:val="003D5A08"/>
    <w:rsid w:val="003D5AAD"/>
    <w:rsid w:val="003D5AB1"/>
    <w:rsid w:val="003D5C8A"/>
    <w:rsid w:val="003D611A"/>
    <w:rsid w:val="003D68E5"/>
    <w:rsid w:val="003D6C62"/>
    <w:rsid w:val="003D72BE"/>
    <w:rsid w:val="003D737C"/>
    <w:rsid w:val="003D742D"/>
    <w:rsid w:val="003D75A1"/>
    <w:rsid w:val="003D777D"/>
    <w:rsid w:val="003D78ED"/>
    <w:rsid w:val="003D7AE0"/>
    <w:rsid w:val="003D7CA7"/>
    <w:rsid w:val="003D7DF9"/>
    <w:rsid w:val="003D7FA7"/>
    <w:rsid w:val="003D7FC0"/>
    <w:rsid w:val="003E003E"/>
    <w:rsid w:val="003E00A5"/>
    <w:rsid w:val="003E011C"/>
    <w:rsid w:val="003E0163"/>
    <w:rsid w:val="003E03A2"/>
    <w:rsid w:val="003E0627"/>
    <w:rsid w:val="003E063B"/>
    <w:rsid w:val="003E07F0"/>
    <w:rsid w:val="003E0ABD"/>
    <w:rsid w:val="003E1957"/>
    <w:rsid w:val="003E1F5B"/>
    <w:rsid w:val="003E21BD"/>
    <w:rsid w:val="003E2835"/>
    <w:rsid w:val="003E2D7A"/>
    <w:rsid w:val="003E2EBF"/>
    <w:rsid w:val="003E30AE"/>
    <w:rsid w:val="003E39DA"/>
    <w:rsid w:val="003E3D7F"/>
    <w:rsid w:val="003E3E0A"/>
    <w:rsid w:val="003E3FA6"/>
    <w:rsid w:val="003E4335"/>
    <w:rsid w:val="003E434E"/>
    <w:rsid w:val="003E455F"/>
    <w:rsid w:val="003E45E1"/>
    <w:rsid w:val="003E53AC"/>
    <w:rsid w:val="003E54F2"/>
    <w:rsid w:val="003E5ACB"/>
    <w:rsid w:val="003E5E75"/>
    <w:rsid w:val="003E5F5D"/>
    <w:rsid w:val="003E5F6A"/>
    <w:rsid w:val="003E612B"/>
    <w:rsid w:val="003E78A2"/>
    <w:rsid w:val="003E7F28"/>
    <w:rsid w:val="003F02F4"/>
    <w:rsid w:val="003F0518"/>
    <w:rsid w:val="003F090F"/>
    <w:rsid w:val="003F1041"/>
    <w:rsid w:val="003F1274"/>
    <w:rsid w:val="003F18C9"/>
    <w:rsid w:val="003F1A49"/>
    <w:rsid w:val="003F1BC1"/>
    <w:rsid w:val="003F2023"/>
    <w:rsid w:val="003F205E"/>
    <w:rsid w:val="003F2855"/>
    <w:rsid w:val="003F29EC"/>
    <w:rsid w:val="003F3013"/>
    <w:rsid w:val="003F3B1C"/>
    <w:rsid w:val="003F4457"/>
    <w:rsid w:val="003F477F"/>
    <w:rsid w:val="003F4783"/>
    <w:rsid w:val="003F49E4"/>
    <w:rsid w:val="003F4A5F"/>
    <w:rsid w:val="003F4A8D"/>
    <w:rsid w:val="003F4B76"/>
    <w:rsid w:val="003F5029"/>
    <w:rsid w:val="003F5383"/>
    <w:rsid w:val="003F55ED"/>
    <w:rsid w:val="003F5AB3"/>
    <w:rsid w:val="003F5C5D"/>
    <w:rsid w:val="003F62A5"/>
    <w:rsid w:val="003F68CD"/>
    <w:rsid w:val="003F692A"/>
    <w:rsid w:val="003F77D2"/>
    <w:rsid w:val="00400815"/>
    <w:rsid w:val="00400B68"/>
    <w:rsid w:val="00400D96"/>
    <w:rsid w:val="00400EFB"/>
    <w:rsid w:val="00400F00"/>
    <w:rsid w:val="00400FF3"/>
    <w:rsid w:val="004010F3"/>
    <w:rsid w:val="0040195C"/>
    <w:rsid w:val="00401A23"/>
    <w:rsid w:val="00401AA3"/>
    <w:rsid w:val="00402308"/>
    <w:rsid w:val="004029C8"/>
    <w:rsid w:val="00403813"/>
    <w:rsid w:val="00403CCA"/>
    <w:rsid w:val="00404C8F"/>
    <w:rsid w:val="00405BAB"/>
    <w:rsid w:val="00405C0A"/>
    <w:rsid w:val="00405C10"/>
    <w:rsid w:val="00406067"/>
    <w:rsid w:val="00406263"/>
    <w:rsid w:val="004064AD"/>
    <w:rsid w:val="00406F61"/>
    <w:rsid w:val="0040713C"/>
    <w:rsid w:val="00407B54"/>
    <w:rsid w:val="00407C32"/>
    <w:rsid w:val="00407C77"/>
    <w:rsid w:val="00407E61"/>
    <w:rsid w:val="00410106"/>
    <w:rsid w:val="00410264"/>
    <w:rsid w:val="004103DB"/>
    <w:rsid w:val="004116E0"/>
    <w:rsid w:val="00411BD1"/>
    <w:rsid w:val="00411CD2"/>
    <w:rsid w:val="004122FD"/>
    <w:rsid w:val="004123FD"/>
    <w:rsid w:val="0041298D"/>
    <w:rsid w:val="00412F96"/>
    <w:rsid w:val="0041365E"/>
    <w:rsid w:val="00413688"/>
    <w:rsid w:val="00413E2A"/>
    <w:rsid w:val="00414C13"/>
    <w:rsid w:val="00414E58"/>
    <w:rsid w:val="0041582B"/>
    <w:rsid w:val="00415A4B"/>
    <w:rsid w:val="00416984"/>
    <w:rsid w:val="00416B13"/>
    <w:rsid w:val="00417023"/>
    <w:rsid w:val="004174CC"/>
    <w:rsid w:val="00417638"/>
    <w:rsid w:val="00417C0B"/>
    <w:rsid w:val="004202D4"/>
    <w:rsid w:val="00420400"/>
    <w:rsid w:val="0042092A"/>
    <w:rsid w:val="004219D6"/>
    <w:rsid w:val="00422154"/>
    <w:rsid w:val="004223A7"/>
    <w:rsid w:val="004229D6"/>
    <w:rsid w:val="00422DB1"/>
    <w:rsid w:val="00423696"/>
    <w:rsid w:val="004237FE"/>
    <w:rsid w:val="00423898"/>
    <w:rsid w:val="00423D99"/>
    <w:rsid w:val="00424205"/>
    <w:rsid w:val="004246C6"/>
    <w:rsid w:val="004246CC"/>
    <w:rsid w:val="00424982"/>
    <w:rsid w:val="004249C6"/>
    <w:rsid w:val="00424B65"/>
    <w:rsid w:val="00424CAB"/>
    <w:rsid w:val="0042505F"/>
    <w:rsid w:val="00425F04"/>
    <w:rsid w:val="0042698D"/>
    <w:rsid w:val="00426C80"/>
    <w:rsid w:val="00426F00"/>
    <w:rsid w:val="004274D5"/>
    <w:rsid w:val="0043027A"/>
    <w:rsid w:val="0043074F"/>
    <w:rsid w:val="0043135F"/>
    <w:rsid w:val="00431B48"/>
    <w:rsid w:val="00433221"/>
    <w:rsid w:val="00433813"/>
    <w:rsid w:val="004343F8"/>
    <w:rsid w:val="00434407"/>
    <w:rsid w:val="004351C2"/>
    <w:rsid w:val="00435717"/>
    <w:rsid w:val="00435813"/>
    <w:rsid w:val="00435B63"/>
    <w:rsid w:val="0043661C"/>
    <w:rsid w:val="0043758A"/>
    <w:rsid w:val="00437792"/>
    <w:rsid w:val="00437B46"/>
    <w:rsid w:val="004401AD"/>
    <w:rsid w:val="00440542"/>
    <w:rsid w:val="00440DBC"/>
    <w:rsid w:val="004410BD"/>
    <w:rsid w:val="0044136A"/>
    <w:rsid w:val="00441625"/>
    <w:rsid w:val="00441E8D"/>
    <w:rsid w:val="00441EE5"/>
    <w:rsid w:val="00441F33"/>
    <w:rsid w:val="004429F0"/>
    <w:rsid w:val="00442C07"/>
    <w:rsid w:val="00442C47"/>
    <w:rsid w:val="00442F8D"/>
    <w:rsid w:val="00443294"/>
    <w:rsid w:val="00443319"/>
    <w:rsid w:val="0044350C"/>
    <w:rsid w:val="00443716"/>
    <w:rsid w:val="00443839"/>
    <w:rsid w:val="004438E9"/>
    <w:rsid w:val="00444280"/>
    <w:rsid w:val="00444468"/>
    <w:rsid w:val="00444516"/>
    <w:rsid w:val="0044477C"/>
    <w:rsid w:val="004449B7"/>
    <w:rsid w:val="00444DB1"/>
    <w:rsid w:val="00444E5F"/>
    <w:rsid w:val="00444FCC"/>
    <w:rsid w:val="004450D4"/>
    <w:rsid w:val="0044514E"/>
    <w:rsid w:val="0044532D"/>
    <w:rsid w:val="0044577B"/>
    <w:rsid w:val="004459B4"/>
    <w:rsid w:val="00446059"/>
    <w:rsid w:val="0044605C"/>
    <w:rsid w:val="004464C3"/>
    <w:rsid w:val="004471C4"/>
    <w:rsid w:val="00447D39"/>
    <w:rsid w:val="00450415"/>
    <w:rsid w:val="00450541"/>
    <w:rsid w:val="004506C0"/>
    <w:rsid w:val="00450721"/>
    <w:rsid w:val="00450F8E"/>
    <w:rsid w:val="0045103B"/>
    <w:rsid w:val="00451D49"/>
    <w:rsid w:val="00451EAF"/>
    <w:rsid w:val="00451FB6"/>
    <w:rsid w:val="004523C9"/>
    <w:rsid w:val="004525AA"/>
    <w:rsid w:val="004525C3"/>
    <w:rsid w:val="00452D4B"/>
    <w:rsid w:val="00452E7E"/>
    <w:rsid w:val="00453091"/>
    <w:rsid w:val="004538CC"/>
    <w:rsid w:val="00453E2F"/>
    <w:rsid w:val="00454854"/>
    <w:rsid w:val="00454CFA"/>
    <w:rsid w:val="00454E96"/>
    <w:rsid w:val="004551A3"/>
    <w:rsid w:val="004553DA"/>
    <w:rsid w:val="00455DDA"/>
    <w:rsid w:val="00455E7A"/>
    <w:rsid w:val="004561F1"/>
    <w:rsid w:val="00456319"/>
    <w:rsid w:val="004563D0"/>
    <w:rsid w:val="00456728"/>
    <w:rsid w:val="004568B7"/>
    <w:rsid w:val="004568F7"/>
    <w:rsid w:val="00456A7D"/>
    <w:rsid w:val="00456B67"/>
    <w:rsid w:val="00456EC6"/>
    <w:rsid w:val="00456FB5"/>
    <w:rsid w:val="0045734A"/>
    <w:rsid w:val="00457FBC"/>
    <w:rsid w:val="00460C9B"/>
    <w:rsid w:val="0046160D"/>
    <w:rsid w:val="0046171F"/>
    <w:rsid w:val="0046181B"/>
    <w:rsid w:val="00461C2F"/>
    <w:rsid w:val="00461CC2"/>
    <w:rsid w:val="00461D98"/>
    <w:rsid w:val="00462035"/>
    <w:rsid w:val="00462460"/>
    <w:rsid w:val="00462CE4"/>
    <w:rsid w:val="00463672"/>
    <w:rsid w:val="0046388D"/>
    <w:rsid w:val="00463967"/>
    <w:rsid w:val="00463AA2"/>
    <w:rsid w:val="00463B97"/>
    <w:rsid w:val="00463FDA"/>
    <w:rsid w:val="004643FD"/>
    <w:rsid w:val="004647C4"/>
    <w:rsid w:val="00464D78"/>
    <w:rsid w:val="004652A4"/>
    <w:rsid w:val="004653C5"/>
    <w:rsid w:val="004657D6"/>
    <w:rsid w:val="004658DA"/>
    <w:rsid w:val="00465A93"/>
    <w:rsid w:val="00465A9F"/>
    <w:rsid w:val="00465D4B"/>
    <w:rsid w:val="00465DA9"/>
    <w:rsid w:val="004662F2"/>
    <w:rsid w:val="00466639"/>
    <w:rsid w:val="00466AAF"/>
    <w:rsid w:val="00466B1A"/>
    <w:rsid w:val="00466B22"/>
    <w:rsid w:val="00466C42"/>
    <w:rsid w:val="00466F3B"/>
    <w:rsid w:val="004675E0"/>
    <w:rsid w:val="00467A90"/>
    <w:rsid w:val="00467E98"/>
    <w:rsid w:val="00470039"/>
    <w:rsid w:val="0047044D"/>
    <w:rsid w:val="00470611"/>
    <w:rsid w:val="00470A6D"/>
    <w:rsid w:val="00470ADB"/>
    <w:rsid w:val="00470C53"/>
    <w:rsid w:val="00471187"/>
    <w:rsid w:val="00471342"/>
    <w:rsid w:val="0047153A"/>
    <w:rsid w:val="004721F5"/>
    <w:rsid w:val="004726AD"/>
    <w:rsid w:val="0047273A"/>
    <w:rsid w:val="00472B93"/>
    <w:rsid w:val="0047361F"/>
    <w:rsid w:val="0047365F"/>
    <w:rsid w:val="004737CE"/>
    <w:rsid w:val="0047384C"/>
    <w:rsid w:val="00473C1C"/>
    <w:rsid w:val="00473CB2"/>
    <w:rsid w:val="00473D01"/>
    <w:rsid w:val="00473EEC"/>
    <w:rsid w:val="0047475E"/>
    <w:rsid w:val="00474A4B"/>
    <w:rsid w:val="00475863"/>
    <w:rsid w:val="00475882"/>
    <w:rsid w:val="004758E9"/>
    <w:rsid w:val="00475A56"/>
    <w:rsid w:val="00475F34"/>
    <w:rsid w:val="00476EE3"/>
    <w:rsid w:val="00477111"/>
    <w:rsid w:val="00477445"/>
    <w:rsid w:val="004776FF"/>
    <w:rsid w:val="0047795F"/>
    <w:rsid w:val="00477BB7"/>
    <w:rsid w:val="00477E12"/>
    <w:rsid w:val="0048044A"/>
    <w:rsid w:val="00480813"/>
    <w:rsid w:val="00480A00"/>
    <w:rsid w:val="00480A1B"/>
    <w:rsid w:val="0048154D"/>
    <w:rsid w:val="004817D6"/>
    <w:rsid w:val="00481D62"/>
    <w:rsid w:val="004823A4"/>
    <w:rsid w:val="004825C9"/>
    <w:rsid w:val="00482619"/>
    <w:rsid w:val="00482CA4"/>
    <w:rsid w:val="0048315D"/>
    <w:rsid w:val="00484921"/>
    <w:rsid w:val="00484CCD"/>
    <w:rsid w:val="00484D23"/>
    <w:rsid w:val="00484E60"/>
    <w:rsid w:val="00484F4C"/>
    <w:rsid w:val="00484FB9"/>
    <w:rsid w:val="00485160"/>
    <w:rsid w:val="0048545E"/>
    <w:rsid w:val="0048556B"/>
    <w:rsid w:val="00485A2C"/>
    <w:rsid w:val="00485EE5"/>
    <w:rsid w:val="004866FE"/>
    <w:rsid w:val="00486FFB"/>
    <w:rsid w:val="00487298"/>
    <w:rsid w:val="0048741A"/>
    <w:rsid w:val="00487A1F"/>
    <w:rsid w:val="00487EC2"/>
    <w:rsid w:val="0049004B"/>
    <w:rsid w:val="00490165"/>
    <w:rsid w:val="004902AD"/>
    <w:rsid w:val="00490C66"/>
    <w:rsid w:val="00490DB0"/>
    <w:rsid w:val="0049121F"/>
    <w:rsid w:val="00491FD8"/>
    <w:rsid w:val="004922AD"/>
    <w:rsid w:val="0049261F"/>
    <w:rsid w:val="00492FFC"/>
    <w:rsid w:val="00493163"/>
    <w:rsid w:val="00493455"/>
    <w:rsid w:val="00493C90"/>
    <w:rsid w:val="00494183"/>
    <w:rsid w:val="00494498"/>
    <w:rsid w:val="00494DCD"/>
    <w:rsid w:val="00494FE2"/>
    <w:rsid w:val="00495449"/>
    <w:rsid w:val="004956B2"/>
    <w:rsid w:val="004956F1"/>
    <w:rsid w:val="00495949"/>
    <w:rsid w:val="004959FB"/>
    <w:rsid w:val="00495D3A"/>
    <w:rsid w:val="004960E7"/>
    <w:rsid w:val="00496740"/>
    <w:rsid w:val="004967B4"/>
    <w:rsid w:val="0049692E"/>
    <w:rsid w:val="004973F1"/>
    <w:rsid w:val="00497450"/>
    <w:rsid w:val="004979CF"/>
    <w:rsid w:val="00497A67"/>
    <w:rsid w:val="00497A95"/>
    <w:rsid w:val="00497B5E"/>
    <w:rsid w:val="004A0695"/>
    <w:rsid w:val="004A09DB"/>
    <w:rsid w:val="004A0DCD"/>
    <w:rsid w:val="004A0DF9"/>
    <w:rsid w:val="004A1373"/>
    <w:rsid w:val="004A19CE"/>
    <w:rsid w:val="004A1D9F"/>
    <w:rsid w:val="004A2502"/>
    <w:rsid w:val="004A25B6"/>
    <w:rsid w:val="004A26D1"/>
    <w:rsid w:val="004A28CB"/>
    <w:rsid w:val="004A29B6"/>
    <w:rsid w:val="004A2E0C"/>
    <w:rsid w:val="004A2F93"/>
    <w:rsid w:val="004A306D"/>
    <w:rsid w:val="004A31BD"/>
    <w:rsid w:val="004A337D"/>
    <w:rsid w:val="004A354B"/>
    <w:rsid w:val="004A3B0F"/>
    <w:rsid w:val="004A3E43"/>
    <w:rsid w:val="004A403C"/>
    <w:rsid w:val="004A4CC5"/>
    <w:rsid w:val="004A56EF"/>
    <w:rsid w:val="004A5A08"/>
    <w:rsid w:val="004A651D"/>
    <w:rsid w:val="004A6764"/>
    <w:rsid w:val="004A6ECB"/>
    <w:rsid w:val="004A6EE6"/>
    <w:rsid w:val="004A77F7"/>
    <w:rsid w:val="004B03D6"/>
    <w:rsid w:val="004B067C"/>
    <w:rsid w:val="004B0948"/>
    <w:rsid w:val="004B099B"/>
    <w:rsid w:val="004B0CE8"/>
    <w:rsid w:val="004B0EEB"/>
    <w:rsid w:val="004B0F91"/>
    <w:rsid w:val="004B1507"/>
    <w:rsid w:val="004B1B17"/>
    <w:rsid w:val="004B1F12"/>
    <w:rsid w:val="004B28F0"/>
    <w:rsid w:val="004B2C4D"/>
    <w:rsid w:val="004B2DFE"/>
    <w:rsid w:val="004B3146"/>
    <w:rsid w:val="004B36FF"/>
    <w:rsid w:val="004B3B15"/>
    <w:rsid w:val="004B3B78"/>
    <w:rsid w:val="004B3C3B"/>
    <w:rsid w:val="004B4236"/>
    <w:rsid w:val="004B429B"/>
    <w:rsid w:val="004B478D"/>
    <w:rsid w:val="004B4A44"/>
    <w:rsid w:val="004B527C"/>
    <w:rsid w:val="004B56E3"/>
    <w:rsid w:val="004B5759"/>
    <w:rsid w:val="004B5A8F"/>
    <w:rsid w:val="004B5A9F"/>
    <w:rsid w:val="004B5E64"/>
    <w:rsid w:val="004B6062"/>
    <w:rsid w:val="004B6186"/>
    <w:rsid w:val="004B6832"/>
    <w:rsid w:val="004B7347"/>
    <w:rsid w:val="004B7441"/>
    <w:rsid w:val="004B753E"/>
    <w:rsid w:val="004B7B21"/>
    <w:rsid w:val="004B7D8B"/>
    <w:rsid w:val="004B7DC9"/>
    <w:rsid w:val="004C050C"/>
    <w:rsid w:val="004C073F"/>
    <w:rsid w:val="004C0775"/>
    <w:rsid w:val="004C0900"/>
    <w:rsid w:val="004C0AD8"/>
    <w:rsid w:val="004C0E04"/>
    <w:rsid w:val="004C10D3"/>
    <w:rsid w:val="004C14C5"/>
    <w:rsid w:val="004C17E6"/>
    <w:rsid w:val="004C1EEE"/>
    <w:rsid w:val="004C1F6E"/>
    <w:rsid w:val="004C224D"/>
    <w:rsid w:val="004C294C"/>
    <w:rsid w:val="004C2F51"/>
    <w:rsid w:val="004C2FD2"/>
    <w:rsid w:val="004C38A7"/>
    <w:rsid w:val="004C3B4F"/>
    <w:rsid w:val="004C3BF3"/>
    <w:rsid w:val="004C3D72"/>
    <w:rsid w:val="004C4550"/>
    <w:rsid w:val="004C455F"/>
    <w:rsid w:val="004C47F3"/>
    <w:rsid w:val="004C4994"/>
    <w:rsid w:val="004C559E"/>
    <w:rsid w:val="004C571E"/>
    <w:rsid w:val="004C59E4"/>
    <w:rsid w:val="004C5E4D"/>
    <w:rsid w:val="004C61A5"/>
    <w:rsid w:val="004C62ED"/>
    <w:rsid w:val="004C6539"/>
    <w:rsid w:val="004C6765"/>
    <w:rsid w:val="004C6C9A"/>
    <w:rsid w:val="004C6E65"/>
    <w:rsid w:val="004C7422"/>
    <w:rsid w:val="004C75A7"/>
    <w:rsid w:val="004C75D7"/>
    <w:rsid w:val="004C76DF"/>
    <w:rsid w:val="004C776B"/>
    <w:rsid w:val="004C78E4"/>
    <w:rsid w:val="004C7D27"/>
    <w:rsid w:val="004C7E24"/>
    <w:rsid w:val="004D061F"/>
    <w:rsid w:val="004D0FE6"/>
    <w:rsid w:val="004D1516"/>
    <w:rsid w:val="004D23EB"/>
    <w:rsid w:val="004D291D"/>
    <w:rsid w:val="004D2C60"/>
    <w:rsid w:val="004D356E"/>
    <w:rsid w:val="004D3E56"/>
    <w:rsid w:val="004D3FE5"/>
    <w:rsid w:val="004D41D3"/>
    <w:rsid w:val="004D4665"/>
    <w:rsid w:val="004D47C6"/>
    <w:rsid w:val="004D50F0"/>
    <w:rsid w:val="004D59D4"/>
    <w:rsid w:val="004D5A60"/>
    <w:rsid w:val="004D5E67"/>
    <w:rsid w:val="004D657F"/>
    <w:rsid w:val="004D65D2"/>
    <w:rsid w:val="004D6A5A"/>
    <w:rsid w:val="004D6D7E"/>
    <w:rsid w:val="004D6EA4"/>
    <w:rsid w:val="004D6F54"/>
    <w:rsid w:val="004D70ED"/>
    <w:rsid w:val="004D71D2"/>
    <w:rsid w:val="004D749D"/>
    <w:rsid w:val="004D7D51"/>
    <w:rsid w:val="004E0429"/>
    <w:rsid w:val="004E04D1"/>
    <w:rsid w:val="004E07DC"/>
    <w:rsid w:val="004E0855"/>
    <w:rsid w:val="004E09A6"/>
    <w:rsid w:val="004E0B42"/>
    <w:rsid w:val="004E1260"/>
    <w:rsid w:val="004E1477"/>
    <w:rsid w:val="004E159C"/>
    <w:rsid w:val="004E1BE0"/>
    <w:rsid w:val="004E20A3"/>
    <w:rsid w:val="004E2490"/>
    <w:rsid w:val="004E2685"/>
    <w:rsid w:val="004E2B4A"/>
    <w:rsid w:val="004E2E85"/>
    <w:rsid w:val="004E37C8"/>
    <w:rsid w:val="004E3D31"/>
    <w:rsid w:val="004E403C"/>
    <w:rsid w:val="004E42D3"/>
    <w:rsid w:val="004E4484"/>
    <w:rsid w:val="004E4FBB"/>
    <w:rsid w:val="004E5137"/>
    <w:rsid w:val="004E5247"/>
    <w:rsid w:val="004E55BD"/>
    <w:rsid w:val="004E57D6"/>
    <w:rsid w:val="004E5F86"/>
    <w:rsid w:val="004E615B"/>
    <w:rsid w:val="004E6867"/>
    <w:rsid w:val="004E6A05"/>
    <w:rsid w:val="004E6D3C"/>
    <w:rsid w:val="004E741D"/>
    <w:rsid w:val="004E79F4"/>
    <w:rsid w:val="004E7B3C"/>
    <w:rsid w:val="004E7B51"/>
    <w:rsid w:val="004E7C4A"/>
    <w:rsid w:val="004E7CDC"/>
    <w:rsid w:val="004F06AF"/>
    <w:rsid w:val="004F098E"/>
    <w:rsid w:val="004F114E"/>
    <w:rsid w:val="004F1986"/>
    <w:rsid w:val="004F221D"/>
    <w:rsid w:val="004F28FD"/>
    <w:rsid w:val="004F2F1F"/>
    <w:rsid w:val="004F458A"/>
    <w:rsid w:val="004F488C"/>
    <w:rsid w:val="004F4A5A"/>
    <w:rsid w:val="004F4CF1"/>
    <w:rsid w:val="004F5095"/>
    <w:rsid w:val="004F55B8"/>
    <w:rsid w:val="004F58A9"/>
    <w:rsid w:val="004F5D08"/>
    <w:rsid w:val="004F63C3"/>
    <w:rsid w:val="004F65D0"/>
    <w:rsid w:val="004F6688"/>
    <w:rsid w:val="004F684F"/>
    <w:rsid w:val="004F6B72"/>
    <w:rsid w:val="004F6BFD"/>
    <w:rsid w:val="004F6F65"/>
    <w:rsid w:val="004F702C"/>
    <w:rsid w:val="004F7412"/>
    <w:rsid w:val="004F7513"/>
    <w:rsid w:val="004F79E2"/>
    <w:rsid w:val="004F7AEB"/>
    <w:rsid w:val="00500142"/>
    <w:rsid w:val="005007E2"/>
    <w:rsid w:val="00500975"/>
    <w:rsid w:val="00500AAD"/>
    <w:rsid w:val="005014EB"/>
    <w:rsid w:val="005015F1"/>
    <w:rsid w:val="00501D4D"/>
    <w:rsid w:val="0050208C"/>
    <w:rsid w:val="00502332"/>
    <w:rsid w:val="00502479"/>
    <w:rsid w:val="0050268A"/>
    <w:rsid w:val="00502E53"/>
    <w:rsid w:val="005030DD"/>
    <w:rsid w:val="005030E1"/>
    <w:rsid w:val="00503261"/>
    <w:rsid w:val="0050333B"/>
    <w:rsid w:val="005035E3"/>
    <w:rsid w:val="00503924"/>
    <w:rsid w:val="00503A35"/>
    <w:rsid w:val="00504039"/>
    <w:rsid w:val="00504091"/>
    <w:rsid w:val="005042CF"/>
    <w:rsid w:val="00504403"/>
    <w:rsid w:val="00504700"/>
    <w:rsid w:val="00504966"/>
    <w:rsid w:val="005049E2"/>
    <w:rsid w:val="00504A94"/>
    <w:rsid w:val="005059B8"/>
    <w:rsid w:val="00505E97"/>
    <w:rsid w:val="00506BD9"/>
    <w:rsid w:val="00506D24"/>
    <w:rsid w:val="00506F85"/>
    <w:rsid w:val="005075D6"/>
    <w:rsid w:val="005076D4"/>
    <w:rsid w:val="0050778A"/>
    <w:rsid w:val="005103AF"/>
    <w:rsid w:val="00510454"/>
    <w:rsid w:val="005109D2"/>
    <w:rsid w:val="00510A44"/>
    <w:rsid w:val="00510E4D"/>
    <w:rsid w:val="005111A3"/>
    <w:rsid w:val="0051120C"/>
    <w:rsid w:val="005112DF"/>
    <w:rsid w:val="00511B40"/>
    <w:rsid w:val="00511B7B"/>
    <w:rsid w:val="00511D99"/>
    <w:rsid w:val="005124C8"/>
    <w:rsid w:val="0051277D"/>
    <w:rsid w:val="00512809"/>
    <w:rsid w:val="00512D90"/>
    <w:rsid w:val="00512EAB"/>
    <w:rsid w:val="00513362"/>
    <w:rsid w:val="005133A8"/>
    <w:rsid w:val="005145D6"/>
    <w:rsid w:val="0051480E"/>
    <w:rsid w:val="0051492D"/>
    <w:rsid w:val="00514C3B"/>
    <w:rsid w:val="005153D5"/>
    <w:rsid w:val="00515835"/>
    <w:rsid w:val="00515C7C"/>
    <w:rsid w:val="00515FFF"/>
    <w:rsid w:val="005163F5"/>
    <w:rsid w:val="0051669F"/>
    <w:rsid w:val="00517C32"/>
    <w:rsid w:val="00517D29"/>
    <w:rsid w:val="00517F2A"/>
    <w:rsid w:val="0052032D"/>
    <w:rsid w:val="00520806"/>
    <w:rsid w:val="00520BE0"/>
    <w:rsid w:val="00520F1C"/>
    <w:rsid w:val="005210D0"/>
    <w:rsid w:val="005210E7"/>
    <w:rsid w:val="0052176C"/>
    <w:rsid w:val="00521EC8"/>
    <w:rsid w:val="0052293C"/>
    <w:rsid w:val="00523330"/>
    <w:rsid w:val="005235A8"/>
    <w:rsid w:val="005236B3"/>
    <w:rsid w:val="005237EA"/>
    <w:rsid w:val="00523D3A"/>
    <w:rsid w:val="00523EBC"/>
    <w:rsid w:val="00523FA1"/>
    <w:rsid w:val="00524506"/>
    <w:rsid w:val="005245DD"/>
    <w:rsid w:val="00524640"/>
    <w:rsid w:val="00525BB1"/>
    <w:rsid w:val="00525BED"/>
    <w:rsid w:val="00525EFF"/>
    <w:rsid w:val="005262B2"/>
    <w:rsid w:val="00526391"/>
    <w:rsid w:val="00526421"/>
    <w:rsid w:val="0052652B"/>
    <w:rsid w:val="00526920"/>
    <w:rsid w:val="00526B10"/>
    <w:rsid w:val="00526D9B"/>
    <w:rsid w:val="00527C18"/>
    <w:rsid w:val="00527E04"/>
    <w:rsid w:val="00527FFA"/>
    <w:rsid w:val="00530094"/>
    <w:rsid w:val="005302F9"/>
    <w:rsid w:val="00530DC6"/>
    <w:rsid w:val="00530DCB"/>
    <w:rsid w:val="005311EB"/>
    <w:rsid w:val="00531756"/>
    <w:rsid w:val="005321F1"/>
    <w:rsid w:val="0053231D"/>
    <w:rsid w:val="00532421"/>
    <w:rsid w:val="005324DD"/>
    <w:rsid w:val="0053258F"/>
    <w:rsid w:val="00532AD4"/>
    <w:rsid w:val="00532C45"/>
    <w:rsid w:val="00532C83"/>
    <w:rsid w:val="0053354C"/>
    <w:rsid w:val="0053371F"/>
    <w:rsid w:val="00533860"/>
    <w:rsid w:val="0053391C"/>
    <w:rsid w:val="00533B8C"/>
    <w:rsid w:val="00534846"/>
    <w:rsid w:val="00534C16"/>
    <w:rsid w:val="00534C98"/>
    <w:rsid w:val="00534DC1"/>
    <w:rsid w:val="005357BF"/>
    <w:rsid w:val="00535D88"/>
    <w:rsid w:val="0053602A"/>
    <w:rsid w:val="00536C73"/>
    <w:rsid w:val="00536CFB"/>
    <w:rsid w:val="00536EC7"/>
    <w:rsid w:val="00536FF1"/>
    <w:rsid w:val="0053710C"/>
    <w:rsid w:val="0053793C"/>
    <w:rsid w:val="005379DA"/>
    <w:rsid w:val="0054070F"/>
    <w:rsid w:val="00540B76"/>
    <w:rsid w:val="00540E65"/>
    <w:rsid w:val="0054149F"/>
    <w:rsid w:val="00541584"/>
    <w:rsid w:val="0054182D"/>
    <w:rsid w:val="00541966"/>
    <w:rsid w:val="00542099"/>
    <w:rsid w:val="005424C2"/>
    <w:rsid w:val="00542D2B"/>
    <w:rsid w:val="00544918"/>
    <w:rsid w:val="00544DDC"/>
    <w:rsid w:val="00544E5E"/>
    <w:rsid w:val="0054574E"/>
    <w:rsid w:val="00545CEF"/>
    <w:rsid w:val="00545FBC"/>
    <w:rsid w:val="00546292"/>
    <w:rsid w:val="005465D3"/>
    <w:rsid w:val="00546D69"/>
    <w:rsid w:val="0054751F"/>
    <w:rsid w:val="005475B2"/>
    <w:rsid w:val="00547C28"/>
    <w:rsid w:val="00547E39"/>
    <w:rsid w:val="00547E3C"/>
    <w:rsid w:val="00550402"/>
    <w:rsid w:val="00550BAF"/>
    <w:rsid w:val="005514BB"/>
    <w:rsid w:val="00551593"/>
    <w:rsid w:val="0055186E"/>
    <w:rsid w:val="00552315"/>
    <w:rsid w:val="005523CC"/>
    <w:rsid w:val="00552499"/>
    <w:rsid w:val="005524F0"/>
    <w:rsid w:val="0055297E"/>
    <w:rsid w:val="00552DA2"/>
    <w:rsid w:val="005530ED"/>
    <w:rsid w:val="0055323C"/>
    <w:rsid w:val="00553883"/>
    <w:rsid w:val="005538BC"/>
    <w:rsid w:val="00553D71"/>
    <w:rsid w:val="00554830"/>
    <w:rsid w:val="00554B0A"/>
    <w:rsid w:val="00554CDD"/>
    <w:rsid w:val="00554FAF"/>
    <w:rsid w:val="00555508"/>
    <w:rsid w:val="00555CF8"/>
    <w:rsid w:val="00555D56"/>
    <w:rsid w:val="00555FD2"/>
    <w:rsid w:val="005560FF"/>
    <w:rsid w:val="0055614F"/>
    <w:rsid w:val="005567A7"/>
    <w:rsid w:val="00556803"/>
    <w:rsid w:val="005568D9"/>
    <w:rsid w:val="00556C95"/>
    <w:rsid w:val="00556EE8"/>
    <w:rsid w:val="005573EB"/>
    <w:rsid w:val="005578BB"/>
    <w:rsid w:val="00557BBC"/>
    <w:rsid w:val="00557DFC"/>
    <w:rsid w:val="00557EB0"/>
    <w:rsid w:val="0056007E"/>
    <w:rsid w:val="0056017D"/>
    <w:rsid w:val="0056046F"/>
    <w:rsid w:val="005604B4"/>
    <w:rsid w:val="005607CB"/>
    <w:rsid w:val="00560EBF"/>
    <w:rsid w:val="005610C6"/>
    <w:rsid w:val="00561192"/>
    <w:rsid w:val="005611B5"/>
    <w:rsid w:val="005612C8"/>
    <w:rsid w:val="00561523"/>
    <w:rsid w:val="00561D62"/>
    <w:rsid w:val="00562685"/>
    <w:rsid w:val="0056273E"/>
    <w:rsid w:val="00562CC6"/>
    <w:rsid w:val="0056344A"/>
    <w:rsid w:val="005639A5"/>
    <w:rsid w:val="00563B77"/>
    <w:rsid w:val="00563E87"/>
    <w:rsid w:val="00564712"/>
    <w:rsid w:val="00564B5C"/>
    <w:rsid w:val="00564D0B"/>
    <w:rsid w:val="00564D39"/>
    <w:rsid w:val="00565009"/>
    <w:rsid w:val="00565257"/>
    <w:rsid w:val="00565554"/>
    <w:rsid w:val="005656E0"/>
    <w:rsid w:val="00565A42"/>
    <w:rsid w:val="00565CB3"/>
    <w:rsid w:val="00565FF8"/>
    <w:rsid w:val="0056662C"/>
    <w:rsid w:val="00566694"/>
    <w:rsid w:val="00566796"/>
    <w:rsid w:val="0056697E"/>
    <w:rsid w:val="00566A02"/>
    <w:rsid w:val="00566A3E"/>
    <w:rsid w:val="0056787D"/>
    <w:rsid w:val="00567DDE"/>
    <w:rsid w:val="00567FB2"/>
    <w:rsid w:val="005703C6"/>
    <w:rsid w:val="005709FF"/>
    <w:rsid w:val="00570CF9"/>
    <w:rsid w:val="005713EB"/>
    <w:rsid w:val="00571B3D"/>
    <w:rsid w:val="00571C71"/>
    <w:rsid w:val="00572421"/>
    <w:rsid w:val="0057272C"/>
    <w:rsid w:val="00572E92"/>
    <w:rsid w:val="0057348F"/>
    <w:rsid w:val="005737B1"/>
    <w:rsid w:val="00573B39"/>
    <w:rsid w:val="00573BD0"/>
    <w:rsid w:val="00573C2B"/>
    <w:rsid w:val="00574118"/>
    <w:rsid w:val="0057416B"/>
    <w:rsid w:val="00574827"/>
    <w:rsid w:val="00574B91"/>
    <w:rsid w:val="00574CC6"/>
    <w:rsid w:val="00575044"/>
    <w:rsid w:val="005751E4"/>
    <w:rsid w:val="005752A7"/>
    <w:rsid w:val="005755DA"/>
    <w:rsid w:val="00575AFC"/>
    <w:rsid w:val="00575B6B"/>
    <w:rsid w:val="00575C97"/>
    <w:rsid w:val="00575FC1"/>
    <w:rsid w:val="005766FD"/>
    <w:rsid w:val="00576839"/>
    <w:rsid w:val="00576953"/>
    <w:rsid w:val="005779E8"/>
    <w:rsid w:val="00577C81"/>
    <w:rsid w:val="00577E9E"/>
    <w:rsid w:val="00577FCE"/>
    <w:rsid w:val="00580043"/>
    <w:rsid w:val="00580435"/>
    <w:rsid w:val="00580570"/>
    <w:rsid w:val="0058083B"/>
    <w:rsid w:val="0058099E"/>
    <w:rsid w:val="00580A0C"/>
    <w:rsid w:val="00580A31"/>
    <w:rsid w:val="00580FCB"/>
    <w:rsid w:val="00581437"/>
    <w:rsid w:val="00581442"/>
    <w:rsid w:val="005814D2"/>
    <w:rsid w:val="00581690"/>
    <w:rsid w:val="00581810"/>
    <w:rsid w:val="00581B33"/>
    <w:rsid w:val="00582E6C"/>
    <w:rsid w:val="00583589"/>
    <w:rsid w:val="005838B6"/>
    <w:rsid w:val="005838F6"/>
    <w:rsid w:val="00583D6F"/>
    <w:rsid w:val="00583F89"/>
    <w:rsid w:val="005841DB"/>
    <w:rsid w:val="0058479D"/>
    <w:rsid w:val="0058570B"/>
    <w:rsid w:val="00585CC7"/>
    <w:rsid w:val="00585D76"/>
    <w:rsid w:val="00585F01"/>
    <w:rsid w:val="0058653E"/>
    <w:rsid w:val="00586812"/>
    <w:rsid w:val="00586B97"/>
    <w:rsid w:val="00586C9C"/>
    <w:rsid w:val="00586D5E"/>
    <w:rsid w:val="00586FC0"/>
    <w:rsid w:val="00587649"/>
    <w:rsid w:val="00587A13"/>
    <w:rsid w:val="00587AFF"/>
    <w:rsid w:val="00590494"/>
    <w:rsid w:val="00590971"/>
    <w:rsid w:val="005909EC"/>
    <w:rsid w:val="00590BA4"/>
    <w:rsid w:val="00590EA5"/>
    <w:rsid w:val="005915F3"/>
    <w:rsid w:val="00591F89"/>
    <w:rsid w:val="00592179"/>
    <w:rsid w:val="005927C5"/>
    <w:rsid w:val="00592D69"/>
    <w:rsid w:val="00592EDD"/>
    <w:rsid w:val="0059300C"/>
    <w:rsid w:val="00593171"/>
    <w:rsid w:val="005935A7"/>
    <w:rsid w:val="0059386E"/>
    <w:rsid w:val="00594120"/>
    <w:rsid w:val="00594517"/>
    <w:rsid w:val="00594536"/>
    <w:rsid w:val="00594569"/>
    <w:rsid w:val="005951F9"/>
    <w:rsid w:val="00595470"/>
    <w:rsid w:val="00596211"/>
    <w:rsid w:val="005962A7"/>
    <w:rsid w:val="00596526"/>
    <w:rsid w:val="0059666F"/>
    <w:rsid w:val="005968E9"/>
    <w:rsid w:val="00596BFA"/>
    <w:rsid w:val="005973FA"/>
    <w:rsid w:val="00597738"/>
    <w:rsid w:val="00597889"/>
    <w:rsid w:val="00597B68"/>
    <w:rsid w:val="005A053B"/>
    <w:rsid w:val="005A09AA"/>
    <w:rsid w:val="005A1113"/>
    <w:rsid w:val="005A189F"/>
    <w:rsid w:val="005A1926"/>
    <w:rsid w:val="005A1940"/>
    <w:rsid w:val="005A1FD0"/>
    <w:rsid w:val="005A23AD"/>
    <w:rsid w:val="005A25E2"/>
    <w:rsid w:val="005A328B"/>
    <w:rsid w:val="005A3342"/>
    <w:rsid w:val="005A3B77"/>
    <w:rsid w:val="005A435A"/>
    <w:rsid w:val="005A45B9"/>
    <w:rsid w:val="005A496E"/>
    <w:rsid w:val="005A5304"/>
    <w:rsid w:val="005A5349"/>
    <w:rsid w:val="005A53C0"/>
    <w:rsid w:val="005A579C"/>
    <w:rsid w:val="005A5917"/>
    <w:rsid w:val="005A5A52"/>
    <w:rsid w:val="005A5FBB"/>
    <w:rsid w:val="005A67F4"/>
    <w:rsid w:val="005A6E1D"/>
    <w:rsid w:val="005A7919"/>
    <w:rsid w:val="005A7C65"/>
    <w:rsid w:val="005B0334"/>
    <w:rsid w:val="005B0419"/>
    <w:rsid w:val="005B0470"/>
    <w:rsid w:val="005B071A"/>
    <w:rsid w:val="005B0A4B"/>
    <w:rsid w:val="005B138A"/>
    <w:rsid w:val="005B183D"/>
    <w:rsid w:val="005B1F6E"/>
    <w:rsid w:val="005B1FDB"/>
    <w:rsid w:val="005B2484"/>
    <w:rsid w:val="005B2A2E"/>
    <w:rsid w:val="005B3564"/>
    <w:rsid w:val="005B36A9"/>
    <w:rsid w:val="005B394D"/>
    <w:rsid w:val="005B39F1"/>
    <w:rsid w:val="005B3D6C"/>
    <w:rsid w:val="005B3F89"/>
    <w:rsid w:val="005B4050"/>
    <w:rsid w:val="005B4762"/>
    <w:rsid w:val="005B4CAF"/>
    <w:rsid w:val="005B4CCA"/>
    <w:rsid w:val="005B4D97"/>
    <w:rsid w:val="005B4DCE"/>
    <w:rsid w:val="005B52B4"/>
    <w:rsid w:val="005B532D"/>
    <w:rsid w:val="005B5F0D"/>
    <w:rsid w:val="005B6A7E"/>
    <w:rsid w:val="005B6C01"/>
    <w:rsid w:val="005B6CCA"/>
    <w:rsid w:val="005B6D86"/>
    <w:rsid w:val="005B75C5"/>
    <w:rsid w:val="005B7AFA"/>
    <w:rsid w:val="005B7F7D"/>
    <w:rsid w:val="005C0093"/>
    <w:rsid w:val="005C075D"/>
    <w:rsid w:val="005C077C"/>
    <w:rsid w:val="005C09AE"/>
    <w:rsid w:val="005C0DE7"/>
    <w:rsid w:val="005C0FC4"/>
    <w:rsid w:val="005C1247"/>
    <w:rsid w:val="005C14AD"/>
    <w:rsid w:val="005C14B1"/>
    <w:rsid w:val="005C182F"/>
    <w:rsid w:val="005C1E00"/>
    <w:rsid w:val="005C2890"/>
    <w:rsid w:val="005C2E10"/>
    <w:rsid w:val="005C2F68"/>
    <w:rsid w:val="005C3225"/>
    <w:rsid w:val="005C3C64"/>
    <w:rsid w:val="005C3FC1"/>
    <w:rsid w:val="005C4101"/>
    <w:rsid w:val="005C46BB"/>
    <w:rsid w:val="005C48DE"/>
    <w:rsid w:val="005C4984"/>
    <w:rsid w:val="005C4BCC"/>
    <w:rsid w:val="005C4FFC"/>
    <w:rsid w:val="005C5221"/>
    <w:rsid w:val="005C547A"/>
    <w:rsid w:val="005C5762"/>
    <w:rsid w:val="005C5B25"/>
    <w:rsid w:val="005C5B51"/>
    <w:rsid w:val="005C5F82"/>
    <w:rsid w:val="005C5FE3"/>
    <w:rsid w:val="005C675F"/>
    <w:rsid w:val="005C6A81"/>
    <w:rsid w:val="005C6CF3"/>
    <w:rsid w:val="005C6D36"/>
    <w:rsid w:val="005C6DDE"/>
    <w:rsid w:val="005C711E"/>
    <w:rsid w:val="005C73F2"/>
    <w:rsid w:val="005C7C8E"/>
    <w:rsid w:val="005C7C9E"/>
    <w:rsid w:val="005C7D83"/>
    <w:rsid w:val="005C7E39"/>
    <w:rsid w:val="005D09AB"/>
    <w:rsid w:val="005D1091"/>
    <w:rsid w:val="005D1388"/>
    <w:rsid w:val="005D1485"/>
    <w:rsid w:val="005D1569"/>
    <w:rsid w:val="005D1595"/>
    <w:rsid w:val="005D1B22"/>
    <w:rsid w:val="005D1B40"/>
    <w:rsid w:val="005D1D32"/>
    <w:rsid w:val="005D1E07"/>
    <w:rsid w:val="005D212D"/>
    <w:rsid w:val="005D2148"/>
    <w:rsid w:val="005D215D"/>
    <w:rsid w:val="005D2658"/>
    <w:rsid w:val="005D2961"/>
    <w:rsid w:val="005D2FFF"/>
    <w:rsid w:val="005D3437"/>
    <w:rsid w:val="005D3585"/>
    <w:rsid w:val="005D3691"/>
    <w:rsid w:val="005D3865"/>
    <w:rsid w:val="005D3904"/>
    <w:rsid w:val="005D39D7"/>
    <w:rsid w:val="005D4426"/>
    <w:rsid w:val="005D467D"/>
    <w:rsid w:val="005D467F"/>
    <w:rsid w:val="005D4895"/>
    <w:rsid w:val="005D4FDC"/>
    <w:rsid w:val="005D536F"/>
    <w:rsid w:val="005D5AB3"/>
    <w:rsid w:val="005D5B46"/>
    <w:rsid w:val="005D6171"/>
    <w:rsid w:val="005D6877"/>
    <w:rsid w:val="005D6BB1"/>
    <w:rsid w:val="005D7989"/>
    <w:rsid w:val="005D7C5D"/>
    <w:rsid w:val="005E00DA"/>
    <w:rsid w:val="005E06C0"/>
    <w:rsid w:val="005E0731"/>
    <w:rsid w:val="005E0C60"/>
    <w:rsid w:val="005E1151"/>
    <w:rsid w:val="005E1391"/>
    <w:rsid w:val="005E18DB"/>
    <w:rsid w:val="005E1E8B"/>
    <w:rsid w:val="005E2342"/>
    <w:rsid w:val="005E23FF"/>
    <w:rsid w:val="005E25B9"/>
    <w:rsid w:val="005E27B4"/>
    <w:rsid w:val="005E2EF8"/>
    <w:rsid w:val="005E35E7"/>
    <w:rsid w:val="005E3706"/>
    <w:rsid w:val="005E39A4"/>
    <w:rsid w:val="005E3C5B"/>
    <w:rsid w:val="005E3DE9"/>
    <w:rsid w:val="005E440F"/>
    <w:rsid w:val="005E4590"/>
    <w:rsid w:val="005E479E"/>
    <w:rsid w:val="005E49FC"/>
    <w:rsid w:val="005E4AE8"/>
    <w:rsid w:val="005E5AB8"/>
    <w:rsid w:val="005E5BAB"/>
    <w:rsid w:val="005E6187"/>
    <w:rsid w:val="005E66C6"/>
    <w:rsid w:val="005E67E5"/>
    <w:rsid w:val="005E6959"/>
    <w:rsid w:val="005E695B"/>
    <w:rsid w:val="005E6A57"/>
    <w:rsid w:val="005E70E0"/>
    <w:rsid w:val="005E77F3"/>
    <w:rsid w:val="005E7A39"/>
    <w:rsid w:val="005E7BD1"/>
    <w:rsid w:val="005E7CB3"/>
    <w:rsid w:val="005F0630"/>
    <w:rsid w:val="005F0ADB"/>
    <w:rsid w:val="005F14DB"/>
    <w:rsid w:val="005F17FF"/>
    <w:rsid w:val="005F1BC8"/>
    <w:rsid w:val="005F25D7"/>
    <w:rsid w:val="005F281C"/>
    <w:rsid w:val="005F29B9"/>
    <w:rsid w:val="005F2A00"/>
    <w:rsid w:val="005F2D35"/>
    <w:rsid w:val="005F2E76"/>
    <w:rsid w:val="005F30D1"/>
    <w:rsid w:val="005F354B"/>
    <w:rsid w:val="005F35B3"/>
    <w:rsid w:val="005F38FA"/>
    <w:rsid w:val="005F4084"/>
    <w:rsid w:val="005F40E8"/>
    <w:rsid w:val="005F4207"/>
    <w:rsid w:val="005F443F"/>
    <w:rsid w:val="005F4F46"/>
    <w:rsid w:val="005F5212"/>
    <w:rsid w:val="005F5250"/>
    <w:rsid w:val="005F52B5"/>
    <w:rsid w:val="005F5E74"/>
    <w:rsid w:val="005F5EAB"/>
    <w:rsid w:val="005F6178"/>
    <w:rsid w:val="005F62DB"/>
    <w:rsid w:val="005F6374"/>
    <w:rsid w:val="005F6869"/>
    <w:rsid w:val="005F7258"/>
    <w:rsid w:val="005F73C0"/>
    <w:rsid w:val="005F73ED"/>
    <w:rsid w:val="005F79E8"/>
    <w:rsid w:val="005F7D58"/>
    <w:rsid w:val="005F7DDE"/>
    <w:rsid w:val="005F7E8A"/>
    <w:rsid w:val="0060001A"/>
    <w:rsid w:val="00600066"/>
    <w:rsid w:val="00600299"/>
    <w:rsid w:val="00600314"/>
    <w:rsid w:val="006005A3"/>
    <w:rsid w:val="006005E2"/>
    <w:rsid w:val="00600EA5"/>
    <w:rsid w:val="006015D4"/>
    <w:rsid w:val="00601BF7"/>
    <w:rsid w:val="00602754"/>
    <w:rsid w:val="00602916"/>
    <w:rsid w:val="00602AF3"/>
    <w:rsid w:val="00602E33"/>
    <w:rsid w:val="00602F1C"/>
    <w:rsid w:val="006036F8"/>
    <w:rsid w:val="00603A71"/>
    <w:rsid w:val="00603B6F"/>
    <w:rsid w:val="0060401A"/>
    <w:rsid w:val="006047A3"/>
    <w:rsid w:val="006047E0"/>
    <w:rsid w:val="00604DE2"/>
    <w:rsid w:val="00605115"/>
    <w:rsid w:val="00605E9D"/>
    <w:rsid w:val="006063B1"/>
    <w:rsid w:val="0060684B"/>
    <w:rsid w:val="00606A93"/>
    <w:rsid w:val="00606AC7"/>
    <w:rsid w:val="00607463"/>
    <w:rsid w:val="00607A0E"/>
    <w:rsid w:val="00607A79"/>
    <w:rsid w:val="00607B96"/>
    <w:rsid w:val="00607DE8"/>
    <w:rsid w:val="00610306"/>
    <w:rsid w:val="006104E5"/>
    <w:rsid w:val="00610533"/>
    <w:rsid w:val="006105F2"/>
    <w:rsid w:val="006106C5"/>
    <w:rsid w:val="00610A56"/>
    <w:rsid w:val="00610C40"/>
    <w:rsid w:val="00610E6F"/>
    <w:rsid w:val="006110CD"/>
    <w:rsid w:val="00611232"/>
    <w:rsid w:val="0061131E"/>
    <w:rsid w:val="0061135E"/>
    <w:rsid w:val="0061136D"/>
    <w:rsid w:val="006116F2"/>
    <w:rsid w:val="006117DC"/>
    <w:rsid w:val="00611A4C"/>
    <w:rsid w:val="00611D0B"/>
    <w:rsid w:val="0061213C"/>
    <w:rsid w:val="006126D7"/>
    <w:rsid w:val="0061282B"/>
    <w:rsid w:val="00612C92"/>
    <w:rsid w:val="00612FC6"/>
    <w:rsid w:val="00613510"/>
    <w:rsid w:val="0061360A"/>
    <w:rsid w:val="0061364B"/>
    <w:rsid w:val="006137D4"/>
    <w:rsid w:val="00613836"/>
    <w:rsid w:val="00613976"/>
    <w:rsid w:val="00613CB5"/>
    <w:rsid w:val="00613E37"/>
    <w:rsid w:val="00613F60"/>
    <w:rsid w:val="00613FD2"/>
    <w:rsid w:val="00614C54"/>
    <w:rsid w:val="006150DC"/>
    <w:rsid w:val="00615A17"/>
    <w:rsid w:val="00615A1C"/>
    <w:rsid w:val="00615E7C"/>
    <w:rsid w:val="0061622F"/>
    <w:rsid w:val="006167CD"/>
    <w:rsid w:val="00616B50"/>
    <w:rsid w:val="00616DE9"/>
    <w:rsid w:val="00617041"/>
    <w:rsid w:val="00617260"/>
    <w:rsid w:val="00617286"/>
    <w:rsid w:val="00617691"/>
    <w:rsid w:val="00620187"/>
    <w:rsid w:val="00620274"/>
    <w:rsid w:val="006206C9"/>
    <w:rsid w:val="00620D32"/>
    <w:rsid w:val="00621182"/>
    <w:rsid w:val="00621A87"/>
    <w:rsid w:val="00621AD7"/>
    <w:rsid w:val="00622282"/>
    <w:rsid w:val="00622494"/>
    <w:rsid w:val="0062259A"/>
    <w:rsid w:val="006225E3"/>
    <w:rsid w:val="00622679"/>
    <w:rsid w:val="006229F8"/>
    <w:rsid w:val="00622ECD"/>
    <w:rsid w:val="006231E1"/>
    <w:rsid w:val="0062320C"/>
    <w:rsid w:val="00623A61"/>
    <w:rsid w:val="00624049"/>
    <w:rsid w:val="006240CD"/>
    <w:rsid w:val="00624401"/>
    <w:rsid w:val="00624706"/>
    <w:rsid w:val="00624BBF"/>
    <w:rsid w:val="00624C23"/>
    <w:rsid w:val="006251DC"/>
    <w:rsid w:val="006257F8"/>
    <w:rsid w:val="006259A9"/>
    <w:rsid w:val="00626349"/>
    <w:rsid w:val="00626511"/>
    <w:rsid w:val="0062673F"/>
    <w:rsid w:val="00626A36"/>
    <w:rsid w:val="006270F4"/>
    <w:rsid w:val="006272D5"/>
    <w:rsid w:val="0062774D"/>
    <w:rsid w:val="00627798"/>
    <w:rsid w:val="006278DF"/>
    <w:rsid w:val="00627A0A"/>
    <w:rsid w:val="00630386"/>
    <w:rsid w:val="006309CF"/>
    <w:rsid w:val="00630BFF"/>
    <w:rsid w:val="00630C70"/>
    <w:rsid w:val="006311D5"/>
    <w:rsid w:val="00631845"/>
    <w:rsid w:val="006318CD"/>
    <w:rsid w:val="00631AC0"/>
    <w:rsid w:val="006320B7"/>
    <w:rsid w:val="00632158"/>
    <w:rsid w:val="006327BA"/>
    <w:rsid w:val="00632801"/>
    <w:rsid w:val="00633307"/>
    <w:rsid w:val="006334F0"/>
    <w:rsid w:val="00633C0F"/>
    <w:rsid w:val="00634112"/>
    <w:rsid w:val="00634293"/>
    <w:rsid w:val="00634CE0"/>
    <w:rsid w:val="006352FE"/>
    <w:rsid w:val="00635961"/>
    <w:rsid w:val="00635F38"/>
    <w:rsid w:val="006369F3"/>
    <w:rsid w:val="006373DC"/>
    <w:rsid w:val="006379E8"/>
    <w:rsid w:val="00637D96"/>
    <w:rsid w:val="00640120"/>
    <w:rsid w:val="0064046B"/>
    <w:rsid w:val="006407E9"/>
    <w:rsid w:val="00640DD5"/>
    <w:rsid w:val="00641275"/>
    <w:rsid w:val="00641567"/>
    <w:rsid w:val="0064164D"/>
    <w:rsid w:val="00641D99"/>
    <w:rsid w:val="0064208B"/>
    <w:rsid w:val="006420FA"/>
    <w:rsid w:val="006420FE"/>
    <w:rsid w:val="0064272C"/>
    <w:rsid w:val="00642BFF"/>
    <w:rsid w:val="00642D27"/>
    <w:rsid w:val="0064345B"/>
    <w:rsid w:val="00643714"/>
    <w:rsid w:val="006437BF"/>
    <w:rsid w:val="00643A4B"/>
    <w:rsid w:val="00643B0A"/>
    <w:rsid w:val="00643C73"/>
    <w:rsid w:val="00644C7C"/>
    <w:rsid w:val="006453FB"/>
    <w:rsid w:val="00645A57"/>
    <w:rsid w:val="00645E91"/>
    <w:rsid w:val="0064605E"/>
    <w:rsid w:val="006465B7"/>
    <w:rsid w:val="00647576"/>
    <w:rsid w:val="00650508"/>
    <w:rsid w:val="0065085A"/>
    <w:rsid w:val="00650B89"/>
    <w:rsid w:val="0065140A"/>
    <w:rsid w:val="00652DD7"/>
    <w:rsid w:val="00652E91"/>
    <w:rsid w:val="00653280"/>
    <w:rsid w:val="006541E1"/>
    <w:rsid w:val="00654389"/>
    <w:rsid w:val="00654BD5"/>
    <w:rsid w:val="00654C08"/>
    <w:rsid w:val="00654CC5"/>
    <w:rsid w:val="00654EAC"/>
    <w:rsid w:val="006552BD"/>
    <w:rsid w:val="0065592F"/>
    <w:rsid w:val="00655A5F"/>
    <w:rsid w:val="00655BCE"/>
    <w:rsid w:val="006561D3"/>
    <w:rsid w:val="006562E7"/>
    <w:rsid w:val="006569BB"/>
    <w:rsid w:val="00656F42"/>
    <w:rsid w:val="006571D3"/>
    <w:rsid w:val="006577D1"/>
    <w:rsid w:val="00657AC4"/>
    <w:rsid w:val="00657ACA"/>
    <w:rsid w:val="00657E87"/>
    <w:rsid w:val="00660198"/>
    <w:rsid w:val="00660EEB"/>
    <w:rsid w:val="00660F52"/>
    <w:rsid w:val="00661494"/>
    <w:rsid w:val="0066151F"/>
    <w:rsid w:val="0066156F"/>
    <w:rsid w:val="00661C76"/>
    <w:rsid w:val="00661F2F"/>
    <w:rsid w:val="00662523"/>
    <w:rsid w:val="006625FC"/>
    <w:rsid w:val="0066270D"/>
    <w:rsid w:val="00662795"/>
    <w:rsid w:val="006627B1"/>
    <w:rsid w:val="006629A3"/>
    <w:rsid w:val="006635E9"/>
    <w:rsid w:val="00663A4C"/>
    <w:rsid w:val="00663AB6"/>
    <w:rsid w:val="00663E43"/>
    <w:rsid w:val="006643ED"/>
    <w:rsid w:val="006649AD"/>
    <w:rsid w:val="00665774"/>
    <w:rsid w:val="00665E24"/>
    <w:rsid w:val="00665FAD"/>
    <w:rsid w:val="006663E3"/>
    <w:rsid w:val="0066699C"/>
    <w:rsid w:val="00666B89"/>
    <w:rsid w:val="00666FA9"/>
    <w:rsid w:val="00667B7B"/>
    <w:rsid w:val="00667FFC"/>
    <w:rsid w:val="00670198"/>
    <w:rsid w:val="006704F4"/>
    <w:rsid w:val="00670545"/>
    <w:rsid w:val="00670E23"/>
    <w:rsid w:val="00670E70"/>
    <w:rsid w:val="006719CA"/>
    <w:rsid w:val="00671F6E"/>
    <w:rsid w:val="00672283"/>
    <w:rsid w:val="00672563"/>
    <w:rsid w:val="006725D9"/>
    <w:rsid w:val="00672CF4"/>
    <w:rsid w:val="0067342A"/>
    <w:rsid w:val="00673CA9"/>
    <w:rsid w:val="00673CEA"/>
    <w:rsid w:val="006749E8"/>
    <w:rsid w:val="00675362"/>
    <w:rsid w:val="00675A7B"/>
    <w:rsid w:val="00676976"/>
    <w:rsid w:val="00677306"/>
    <w:rsid w:val="006776BA"/>
    <w:rsid w:val="0067783B"/>
    <w:rsid w:val="00677C33"/>
    <w:rsid w:val="00677ED8"/>
    <w:rsid w:val="006805DB"/>
    <w:rsid w:val="00681108"/>
    <w:rsid w:val="006811C6"/>
    <w:rsid w:val="00681C7E"/>
    <w:rsid w:val="00681EF7"/>
    <w:rsid w:val="00681F8B"/>
    <w:rsid w:val="00682106"/>
    <w:rsid w:val="00682156"/>
    <w:rsid w:val="0068263A"/>
    <w:rsid w:val="00682A03"/>
    <w:rsid w:val="00682D13"/>
    <w:rsid w:val="00682D17"/>
    <w:rsid w:val="00682F19"/>
    <w:rsid w:val="0068338D"/>
    <w:rsid w:val="00683775"/>
    <w:rsid w:val="00683782"/>
    <w:rsid w:val="00683E46"/>
    <w:rsid w:val="00684326"/>
    <w:rsid w:val="006846E8"/>
    <w:rsid w:val="006847F4"/>
    <w:rsid w:val="00684B96"/>
    <w:rsid w:val="00684F33"/>
    <w:rsid w:val="00685049"/>
    <w:rsid w:val="006851FF"/>
    <w:rsid w:val="006854C2"/>
    <w:rsid w:val="006856E1"/>
    <w:rsid w:val="006859BA"/>
    <w:rsid w:val="00685D05"/>
    <w:rsid w:val="0068607B"/>
    <w:rsid w:val="00686286"/>
    <w:rsid w:val="00686602"/>
    <w:rsid w:val="00686A24"/>
    <w:rsid w:val="00686C71"/>
    <w:rsid w:val="00687401"/>
    <w:rsid w:val="0068740C"/>
    <w:rsid w:val="00687C1F"/>
    <w:rsid w:val="006902D8"/>
    <w:rsid w:val="006902F1"/>
    <w:rsid w:val="006903EA"/>
    <w:rsid w:val="0069114A"/>
    <w:rsid w:val="00691686"/>
    <w:rsid w:val="006918CF"/>
    <w:rsid w:val="00691B4C"/>
    <w:rsid w:val="00691CC2"/>
    <w:rsid w:val="00692AE3"/>
    <w:rsid w:val="00692AF0"/>
    <w:rsid w:val="00692C65"/>
    <w:rsid w:val="00693179"/>
    <w:rsid w:val="0069397F"/>
    <w:rsid w:val="00693B98"/>
    <w:rsid w:val="0069401B"/>
    <w:rsid w:val="00694163"/>
    <w:rsid w:val="0069416A"/>
    <w:rsid w:val="0069420B"/>
    <w:rsid w:val="006942DF"/>
    <w:rsid w:val="006943E0"/>
    <w:rsid w:val="0069440C"/>
    <w:rsid w:val="006944A5"/>
    <w:rsid w:val="00694737"/>
    <w:rsid w:val="00694A15"/>
    <w:rsid w:val="006952E1"/>
    <w:rsid w:val="00695930"/>
    <w:rsid w:val="00696323"/>
    <w:rsid w:val="006966D8"/>
    <w:rsid w:val="00696B84"/>
    <w:rsid w:val="00696D19"/>
    <w:rsid w:val="0069742A"/>
    <w:rsid w:val="0069764E"/>
    <w:rsid w:val="00697A0A"/>
    <w:rsid w:val="00697BED"/>
    <w:rsid w:val="00697F03"/>
    <w:rsid w:val="006A0646"/>
    <w:rsid w:val="006A091F"/>
    <w:rsid w:val="006A0931"/>
    <w:rsid w:val="006A098E"/>
    <w:rsid w:val="006A0AC7"/>
    <w:rsid w:val="006A0D27"/>
    <w:rsid w:val="006A15F3"/>
    <w:rsid w:val="006A1DEB"/>
    <w:rsid w:val="006A2400"/>
    <w:rsid w:val="006A283A"/>
    <w:rsid w:val="006A2D59"/>
    <w:rsid w:val="006A2E0B"/>
    <w:rsid w:val="006A3084"/>
    <w:rsid w:val="006A30E3"/>
    <w:rsid w:val="006A356A"/>
    <w:rsid w:val="006A3D79"/>
    <w:rsid w:val="006A3E6B"/>
    <w:rsid w:val="006A4155"/>
    <w:rsid w:val="006A41FB"/>
    <w:rsid w:val="006A422D"/>
    <w:rsid w:val="006A49F6"/>
    <w:rsid w:val="006A4A13"/>
    <w:rsid w:val="006A4B55"/>
    <w:rsid w:val="006A4FAD"/>
    <w:rsid w:val="006A52E2"/>
    <w:rsid w:val="006A53DA"/>
    <w:rsid w:val="006A5CC7"/>
    <w:rsid w:val="006A60C6"/>
    <w:rsid w:val="006A6AFA"/>
    <w:rsid w:val="006A6C74"/>
    <w:rsid w:val="006A7078"/>
    <w:rsid w:val="006A72B2"/>
    <w:rsid w:val="006A765A"/>
    <w:rsid w:val="006A7745"/>
    <w:rsid w:val="006A77A1"/>
    <w:rsid w:val="006B013A"/>
    <w:rsid w:val="006B06EC"/>
    <w:rsid w:val="006B0999"/>
    <w:rsid w:val="006B0FDB"/>
    <w:rsid w:val="006B1445"/>
    <w:rsid w:val="006B23CE"/>
    <w:rsid w:val="006B252C"/>
    <w:rsid w:val="006B257C"/>
    <w:rsid w:val="006B2F2E"/>
    <w:rsid w:val="006B2F72"/>
    <w:rsid w:val="006B3E2D"/>
    <w:rsid w:val="006B3FF8"/>
    <w:rsid w:val="006B4491"/>
    <w:rsid w:val="006B4799"/>
    <w:rsid w:val="006B4EBC"/>
    <w:rsid w:val="006B59CB"/>
    <w:rsid w:val="006B5A4D"/>
    <w:rsid w:val="006B5F58"/>
    <w:rsid w:val="006B608F"/>
    <w:rsid w:val="006B65B3"/>
    <w:rsid w:val="006B66A9"/>
    <w:rsid w:val="006B6933"/>
    <w:rsid w:val="006B715A"/>
    <w:rsid w:val="006B782B"/>
    <w:rsid w:val="006B7B07"/>
    <w:rsid w:val="006C00B0"/>
    <w:rsid w:val="006C06CD"/>
    <w:rsid w:val="006C0DA9"/>
    <w:rsid w:val="006C0F4F"/>
    <w:rsid w:val="006C1C94"/>
    <w:rsid w:val="006C1D93"/>
    <w:rsid w:val="006C2075"/>
    <w:rsid w:val="006C22FB"/>
    <w:rsid w:val="006C258A"/>
    <w:rsid w:val="006C25C6"/>
    <w:rsid w:val="006C2900"/>
    <w:rsid w:val="006C2D3B"/>
    <w:rsid w:val="006C31ED"/>
    <w:rsid w:val="006C3666"/>
    <w:rsid w:val="006C37B8"/>
    <w:rsid w:val="006C44A0"/>
    <w:rsid w:val="006C4CA1"/>
    <w:rsid w:val="006C4CD7"/>
    <w:rsid w:val="006C5E9F"/>
    <w:rsid w:val="006C5FD1"/>
    <w:rsid w:val="006C6371"/>
    <w:rsid w:val="006C6432"/>
    <w:rsid w:val="006C6A0C"/>
    <w:rsid w:val="006C74AA"/>
    <w:rsid w:val="006C761F"/>
    <w:rsid w:val="006C78AE"/>
    <w:rsid w:val="006C7A50"/>
    <w:rsid w:val="006C7B96"/>
    <w:rsid w:val="006C7C88"/>
    <w:rsid w:val="006C7DCA"/>
    <w:rsid w:val="006C7ED3"/>
    <w:rsid w:val="006D01B3"/>
    <w:rsid w:val="006D04C2"/>
    <w:rsid w:val="006D07DE"/>
    <w:rsid w:val="006D0852"/>
    <w:rsid w:val="006D0E8A"/>
    <w:rsid w:val="006D18F4"/>
    <w:rsid w:val="006D1DEA"/>
    <w:rsid w:val="006D1DEC"/>
    <w:rsid w:val="006D1E01"/>
    <w:rsid w:val="006D1F8A"/>
    <w:rsid w:val="006D2324"/>
    <w:rsid w:val="006D2FB4"/>
    <w:rsid w:val="006D35B7"/>
    <w:rsid w:val="006D3821"/>
    <w:rsid w:val="006D417C"/>
    <w:rsid w:val="006D4685"/>
    <w:rsid w:val="006D490F"/>
    <w:rsid w:val="006D4940"/>
    <w:rsid w:val="006D4E02"/>
    <w:rsid w:val="006D4F46"/>
    <w:rsid w:val="006D51FF"/>
    <w:rsid w:val="006D5C97"/>
    <w:rsid w:val="006D6332"/>
    <w:rsid w:val="006D6933"/>
    <w:rsid w:val="006D6B2E"/>
    <w:rsid w:val="006D6FE6"/>
    <w:rsid w:val="006D75EF"/>
    <w:rsid w:val="006D7A34"/>
    <w:rsid w:val="006D7E6E"/>
    <w:rsid w:val="006D7F1C"/>
    <w:rsid w:val="006E0357"/>
    <w:rsid w:val="006E07A0"/>
    <w:rsid w:val="006E07F4"/>
    <w:rsid w:val="006E082F"/>
    <w:rsid w:val="006E090E"/>
    <w:rsid w:val="006E0A17"/>
    <w:rsid w:val="006E0A4B"/>
    <w:rsid w:val="006E10C7"/>
    <w:rsid w:val="006E1739"/>
    <w:rsid w:val="006E1819"/>
    <w:rsid w:val="006E1BEF"/>
    <w:rsid w:val="006E2467"/>
    <w:rsid w:val="006E2BFA"/>
    <w:rsid w:val="006E2DBB"/>
    <w:rsid w:val="006E31FB"/>
    <w:rsid w:val="006E34F9"/>
    <w:rsid w:val="006E3AE1"/>
    <w:rsid w:val="006E403B"/>
    <w:rsid w:val="006E4DB5"/>
    <w:rsid w:val="006E4F26"/>
    <w:rsid w:val="006E5AC0"/>
    <w:rsid w:val="006E5BB6"/>
    <w:rsid w:val="006E6809"/>
    <w:rsid w:val="006E6A4C"/>
    <w:rsid w:val="006E6CE7"/>
    <w:rsid w:val="006E7210"/>
    <w:rsid w:val="006E7AA1"/>
    <w:rsid w:val="006E7C8A"/>
    <w:rsid w:val="006E7D0E"/>
    <w:rsid w:val="006E7DDF"/>
    <w:rsid w:val="006F0042"/>
    <w:rsid w:val="006F03B6"/>
    <w:rsid w:val="006F0C4D"/>
    <w:rsid w:val="006F0C96"/>
    <w:rsid w:val="006F1051"/>
    <w:rsid w:val="006F13CD"/>
    <w:rsid w:val="006F1E93"/>
    <w:rsid w:val="006F2936"/>
    <w:rsid w:val="006F3904"/>
    <w:rsid w:val="006F3A68"/>
    <w:rsid w:val="006F3CF5"/>
    <w:rsid w:val="006F41B8"/>
    <w:rsid w:val="006F4261"/>
    <w:rsid w:val="006F43EE"/>
    <w:rsid w:val="006F47BF"/>
    <w:rsid w:val="006F4C9B"/>
    <w:rsid w:val="006F5464"/>
    <w:rsid w:val="006F552E"/>
    <w:rsid w:val="006F5A18"/>
    <w:rsid w:val="006F5A3D"/>
    <w:rsid w:val="006F5ABF"/>
    <w:rsid w:val="006F6777"/>
    <w:rsid w:val="006F75E2"/>
    <w:rsid w:val="006F75FB"/>
    <w:rsid w:val="006F75FD"/>
    <w:rsid w:val="006F7BBF"/>
    <w:rsid w:val="00700792"/>
    <w:rsid w:val="00700CDB"/>
    <w:rsid w:val="00700E3F"/>
    <w:rsid w:val="007015A1"/>
    <w:rsid w:val="00701746"/>
    <w:rsid w:val="00701A76"/>
    <w:rsid w:val="00701B2D"/>
    <w:rsid w:val="00701CF6"/>
    <w:rsid w:val="00702293"/>
    <w:rsid w:val="0070229A"/>
    <w:rsid w:val="00702407"/>
    <w:rsid w:val="00702409"/>
    <w:rsid w:val="007024A4"/>
    <w:rsid w:val="007024CC"/>
    <w:rsid w:val="00702729"/>
    <w:rsid w:val="0070285B"/>
    <w:rsid w:val="00702AF0"/>
    <w:rsid w:val="00702BD7"/>
    <w:rsid w:val="00702C3E"/>
    <w:rsid w:val="0070301C"/>
    <w:rsid w:val="00703660"/>
    <w:rsid w:val="00703D26"/>
    <w:rsid w:val="0070429E"/>
    <w:rsid w:val="00704514"/>
    <w:rsid w:val="0070499E"/>
    <w:rsid w:val="00704A40"/>
    <w:rsid w:val="00704E66"/>
    <w:rsid w:val="007060A3"/>
    <w:rsid w:val="00706501"/>
    <w:rsid w:val="00706718"/>
    <w:rsid w:val="00706CCF"/>
    <w:rsid w:val="00706DFA"/>
    <w:rsid w:val="00706F47"/>
    <w:rsid w:val="00707471"/>
    <w:rsid w:val="007075D4"/>
    <w:rsid w:val="007078EE"/>
    <w:rsid w:val="00707AB0"/>
    <w:rsid w:val="00707BBD"/>
    <w:rsid w:val="00707D7C"/>
    <w:rsid w:val="00710BD3"/>
    <w:rsid w:val="007110F8"/>
    <w:rsid w:val="00711584"/>
    <w:rsid w:val="007119B3"/>
    <w:rsid w:val="00711A23"/>
    <w:rsid w:val="00711D05"/>
    <w:rsid w:val="00712396"/>
    <w:rsid w:val="007125FF"/>
    <w:rsid w:val="007129E3"/>
    <w:rsid w:val="00712CDC"/>
    <w:rsid w:val="00712D3F"/>
    <w:rsid w:val="00713061"/>
    <w:rsid w:val="007136BE"/>
    <w:rsid w:val="007139A5"/>
    <w:rsid w:val="00713F0A"/>
    <w:rsid w:val="007140D6"/>
    <w:rsid w:val="007147C0"/>
    <w:rsid w:val="0071495A"/>
    <w:rsid w:val="00715557"/>
    <w:rsid w:val="007155DA"/>
    <w:rsid w:val="00715AF9"/>
    <w:rsid w:val="007160DD"/>
    <w:rsid w:val="007161A5"/>
    <w:rsid w:val="0071634F"/>
    <w:rsid w:val="00716361"/>
    <w:rsid w:val="007163A6"/>
    <w:rsid w:val="00716E9E"/>
    <w:rsid w:val="00716F24"/>
    <w:rsid w:val="00716F3D"/>
    <w:rsid w:val="007170A8"/>
    <w:rsid w:val="007171CF"/>
    <w:rsid w:val="0071761B"/>
    <w:rsid w:val="00717744"/>
    <w:rsid w:val="00717766"/>
    <w:rsid w:val="007178AF"/>
    <w:rsid w:val="00717BC3"/>
    <w:rsid w:val="00717C95"/>
    <w:rsid w:val="00717E55"/>
    <w:rsid w:val="00717E98"/>
    <w:rsid w:val="00720634"/>
    <w:rsid w:val="007207A7"/>
    <w:rsid w:val="00720931"/>
    <w:rsid w:val="00720D2A"/>
    <w:rsid w:val="00721206"/>
    <w:rsid w:val="007212CA"/>
    <w:rsid w:val="00721390"/>
    <w:rsid w:val="007214B1"/>
    <w:rsid w:val="007215BE"/>
    <w:rsid w:val="00721B2C"/>
    <w:rsid w:val="007222D7"/>
    <w:rsid w:val="007226A2"/>
    <w:rsid w:val="007227E9"/>
    <w:rsid w:val="007229A6"/>
    <w:rsid w:val="007230D9"/>
    <w:rsid w:val="00724507"/>
    <w:rsid w:val="0072496C"/>
    <w:rsid w:val="00724BCC"/>
    <w:rsid w:val="00724C72"/>
    <w:rsid w:val="007250F5"/>
    <w:rsid w:val="0072635F"/>
    <w:rsid w:val="00726E83"/>
    <w:rsid w:val="00726EFD"/>
    <w:rsid w:val="00727A89"/>
    <w:rsid w:val="00727AB4"/>
    <w:rsid w:val="00727CA5"/>
    <w:rsid w:val="00727CBE"/>
    <w:rsid w:val="00727FCF"/>
    <w:rsid w:val="007301F5"/>
    <w:rsid w:val="00730348"/>
    <w:rsid w:val="0073047F"/>
    <w:rsid w:val="00730B6F"/>
    <w:rsid w:val="00730BD1"/>
    <w:rsid w:val="00730F04"/>
    <w:rsid w:val="00730FC7"/>
    <w:rsid w:val="0073109C"/>
    <w:rsid w:val="00731356"/>
    <w:rsid w:val="007315D1"/>
    <w:rsid w:val="007322B1"/>
    <w:rsid w:val="0073270E"/>
    <w:rsid w:val="00733391"/>
    <w:rsid w:val="007338C3"/>
    <w:rsid w:val="00733E7B"/>
    <w:rsid w:val="00733E7F"/>
    <w:rsid w:val="007343B0"/>
    <w:rsid w:val="00734606"/>
    <w:rsid w:val="00734649"/>
    <w:rsid w:val="007348D3"/>
    <w:rsid w:val="0073498F"/>
    <w:rsid w:val="007349A7"/>
    <w:rsid w:val="00734F21"/>
    <w:rsid w:val="00734FF9"/>
    <w:rsid w:val="00735093"/>
    <w:rsid w:val="007357E7"/>
    <w:rsid w:val="0073595D"/>
    <w:rsid w:val="00736ACD"/>
    <w:rsid w:val="00736C6F"/>
    <w:rsid w:val="00736FDC"/>
    <w:rsid w:val="007370D9"/>
    <w:rsid w:val="00737231"/>
    <w:rsid w:val="00737AAC"/>
    <w:rsid w:val="00737B89"/>
    <w:rsid w:val="00737DE8"/>
    <w:rsid w:val="00737EE3"/>
    <w:rsid w:val="00740087"/>
    <w:rsid w:val="007400D9"/>
    <w:rsid w:val="007408B5"/>
    <w:rsid w:val="00740EA7"/>
    <w:rsid w:val="0074181F"/>
    <w:rsid w:val="00741A5F"/>
    <w:rsid w:val="00741E97"/>
    <w:rsid w:val="00742405"/>
    <w:rsid w:val="0074281C"/>
    <w:rsid w:val="007431C7"/>
    <w:rsid w:val="00743A69"/>
    <w:rsid w:val="0074420D"/>
    <w:rsid w:val="00744879"/>
    <w:rsid w:val="00744993"/>
    <w:rsid w:val="00744EC1"/>
    <w:rsid w:val="007451D1"/>
    <w:rsid w:val="0074547C"/>
    <w:rsid w:val="007456BA"/>
    <w:rsid w:val="007456D3"/>
    <w:rsid w:val="00745829"/>
    <w:rsid w:val="00745833"/>
    <w:rsid w:val="00745CEC"/>
    <w:rsid w:val="00746B77"/>
    <w:rsid w:val="00747222"/>
    <w:rsid w:val="007474BC"/>
    <w:rsid w:val="00747AF3"/>
    <w:rsid w:val="00747C15"/>
    <w:rsid w:val="00747C7F"/>
    <w:rsid w:val="00747D1E"/>
    <w:rsid w:val="00747ED7"/>
    <w:rsid w:val="007501EE"/>
    <w:rsid w:val="00750B71"/>
    <w:rsid w:val="00751038"/>
    <w:rsid w:val="00751094"/>
    <w:rsid w:val="00751CA4"/>
    <w:rsid w:val="00751D3C"/>
    <w:rsid w:val="00752103"/>
    <w:rsid w:val="007523E4"/>
    <w:rsid w:val="00752492"/>
    <w:rsid w:val="00752D77"/>
    <w:rsid w:val="00752E15"/>
    <w:rsid w:val="007530DE"/>
    <w:rsid w:val="00753172"/>
    <w:rsid w:val="007531B4"/>
    <w:rsid w:val="007535C8"/>
    <w:rsid w:val="00753AF7"/>
    <w:rsid w:val="00753E50"/>
    <w:rsid w:val="007542A4"/>
    <w:rsid w:val="0075456E"/>
    <w:rsid w:val="0075458C"/>
    <w:rsid w:val="0075492D"/>
    <w:rsid w:val="007549BD"/>
    <w:rsid w:val="00754E70"/>
    <w:rsid w:val="007552C6"/>
    <w:rsid w:val="007558CE"/>
    <w:rsid w:val="007566C5"/>
    <w:rsid w:val="0075679C"/>
    <w:rsid w:val="0075696E"/>
    <w:rsid w:val="00756C1A"/>
    <w:rsid w:val="00756D88"/>
    <w:rsid w:val="0075783B"/>
    <w:rsid w:val="00757CB5"/>
    <w:rsid w:val="00760030"/>
    <w:rsid w:val="00760434"/>
    <w:rsid w:val="00760684"/>
    <w:rsid w:val="00760BAB"/>
    <w:rsid w:val="0076104A"/>
    <w:rsid w:val="007611DE"/>
    <w:rsid w:val="0076176E"/>
    <w:rsid w:val="007617BB"/>
    <w:rsid w:val="00761EAE"/>
    <w:rsid w:val="007621D6"/>
    <w:rsid w:val="00762267"/>
    <w:rsid w:val="0076314D"/>
    <w:rsid w:val="0076364E"/>
    <w:rsid w:val="00763A22"/>
    <w:rsid w:val="00763A40"/>
    <w:rsid w:val="00763C15"/>
    <w:rsid w:val="00764400"/>
    <w:rsid w:val="00764430"/>
    <w:rsid w:val="0076443D"/>
    <w:rsid w:val="007645CE"/>
    <w:rsid w:val="0076489F"/>
    <w:rsid w:val="00764F22"/>
    <w:rsid w:val="007651F8"/>
    <w:rsid w:val="007652C7"/>
    <w:rsid w:val="007654E7"/>
    <w:rsid w:val="00765F9C"/>
    <w:rsid w:val="00765FD6"/>
    <w:rsid w:val="00766746"/>
    <w:rsid w:val="00766A7C"/>
    <w:rsid w:val="00766BF0"/>
    <w:rsid w:val="007670EB"/>
    <w:rsid w:val="007671CF"/>
    <w:rsid w:val="007671E6"/>
    <w:rsid w:val="007674EB"/>
    <w:rsid w:val="00767547"/>
    <w:rsid w:val="0076782B"/>
    <w:rsid w:val="00767AE7"/>
    <w:rsid w:val="0077043A"/>
    <w:rsid w:val="0077084D"/>
    <w:rsid w:val="00770986"/>
    <w:rsid w:val="00770A18"/>
    <w:rsid w:val="007713EC"/>
    <w:rsid w:val="0077141C"/>
    <w:rsid w:val="00771862"/>
    <w:rsid w:val="0077189C"/>
    <w:rsid w:val="007720A7"/>
    <w:rsid w:val="00772347"/>
    <w:rsid w:val="00772892"/>
    <w:rsid w:val="00772A87"/>
    <w:rsid w:val="00772F28"/>
    <w:rsid w:val="0077308F"/>
    <w:rsid w:val="0077315A"/>
    <w:rsid w:val="00773F93"/>
    <w:rsid w:val="00774818"/>
    <w:rsid w:val="00774AD4"/>
    <w:rsid w:val="00775107"/>
    <w:rsid w:val="00775679"/>
    <w:rsid w:val="0077572F"/>
    <w:rsid w:val="0077584C"/>
    <w:rsid w:val="00775C1C"/>
    <w:rsid w:val="00775FFF"/>
    <w:rsid w:val="00776206"/>
    <w:rsid w:val="00776F34"/>
    <w:rsid w:val="00777258"/>
    <w:rsid w:val="00777386"/>
    <w:rsid w:val="007773FC"/>
    <w:rsid w:val="00777757"/>
    <w:rsid w:val="00777921"/>
    <w:rsid w:val="00777BAD"/>
    <w:rsid w:val="00777BD6"/>
    <w:rsid w:val="00780069"/>
    <w:rsid w:val="007800A7"/>
    <w:rsid w:val="007802B0"/>
    <w:rsid w:val="0078054F"/>
    <w:rsid w:val="00780BCA"/>
    <w:rsid w:val="00780D31"/>
    <w:rsid w:val="00780D44"/>
    <w:rsid w:val="00781069"/>
    <w:rsid w:val="00781908"/>
    <w:rsid w:val="00781AFA"/>
    <w:rsid w:val="00781E6B"/>
    <w:rsid w:val="00781ED0"/>
    <w:rsid w:val="007824AC"/>
    <w:rsid w:val="007825B9"/>
    <w:rsid w:val="00782B55"/>
    <w:rsid w:val="0078328B"/>
    <w:rsid w:val="00783408"/>
    <w:rsid w:val="00783835"/>
    <w:rsid w:val="00783914"/>
    <w:rsid w:val="00783E24"/>
    <w:rsid w:val="0078415B"/>
    <w:rsid w:val="007846BC"/>
    <w:rsid w:val="007847D0"/>
    <w:rsid w:val="00784D73"/>
    <w:rsid w:val="00784F43"/>
    <w:rsid w:val="0078596A"/>
    <w:rsid w:val="007861B4"/>
    <w:rsid w:val="0078636D"/>
    <w:rsid w:val="007867E7"/>
    <w:rsid w:val="00786818"/>
    <w:rsid w:val="00786D87"/>
    <w:rsid w:val="0078772E"/>
    <w:rsid w:val="00787AB8"/>
    <w:rsid w:val="0079048E"/>
    <w:rsid w:val="00790B3E"/>
    <w:rsid w:val="00791073"/>
    <w:rsid w:val="00791100"/>
    <w:rsid w:val="0079129F"/>
    <w:rsid w:val="007912E3"/>
    <w:rsid w:val="00791463"/>
    <w:rsid w:val="00791479"/>
    <w:rsid w:val="007915E6"/>
    <w:rsid w:val="0079259F"/>
    <w:rsid w:val="0079267C"/>
    <w:rsid w:val="00792A2B"/>
    <w:rsid w:val="00792B6E"/>
    <w:rsid w:val="00792B70"/>
    <w:rsid w:val="00792B8E"/>
    <w:rsid w:val="00792F76"/>
    <w:rsid w:val="00793262"/>
    <w:rsid w:val="007932EF"/>
    <w:rsid w:val="00793390"/>
    <w:rsid w:val="00794203"/>
    <w:rsid w:val="00794C5A"/>
    <w:rsid w:val="00794EC6"/>
    <w:rsid w:val="007954AB"/>
    <w:rsid w:val="00795B25"/>
    <w:rsid w:val="00795F62"/>
    <w:rsid w:val="007963EC"/>
    <w:rsid w:val="0079687B"/>
    <w:rsid w:val="007969AB"/>
    <w:rsid w:val="00796B77"/>
    <w:rsid w:val="00796D7B"/>
    <w:rsid w:val="00797379"/>
    <w:rsid w:val="007977AA"/>
    <w:rsid w:val="007977E9"/>
    <w:rsid w:val="00797CB4"/>
    <w:rsid w:val="00797DC5"/>
    <w:rsid w:val="007A038C"/>
    <w:rsid w:val="007A0DC0"/>
    <w:rsid w:val="007A10F1"/>
    <w:rsid w:val="007A1326"/>
    <w:rsid w:val="007A162A"/>
    <w:rsid w:val="007A169D"/>
    <w:rsid w:val="007A1BFB"/>
    <w:rsid w:val="007A1E85"/>
    <w:rsid w:val="007A28D3"/>
    <w:rsid w:val="007A2918"/>
    <w:rsid w:val="007A2A1D"/>
    <w:rsid w:val="007A2BB2"/>
    <w:rsid w:val="007A3747"/>
    <w:rsid w:val="007A39B2"/>
    <w:rsid w:val="007A452E"/>
    <w:rsid w:val="007A45B2"/>
    <w:rsid w:val="007A4902"/>
    <w:rsid w:val="007A4BCE"/>
    <w:rsid w:val="007A4E87"/>
    <w:rsid w:val="007A4F10"/>
    <w:rsid w:val="007A5627"/>
    <w:rsid w:val="007A57A9"/>
    <w:rsid w:val="007A5A88"/>
    <w:rsid w:val="007A62C3"/>
    <w:rsid w:val="007A68F9"/>
    <w:rsid w:val="007A6A29"/>
    <w:rsid w:val="007A6E97"/>
    <w:rsid w:val="007A7527"/>
    <w:rsid w:val="007A783D"/>
    <w:rsid w:val="007A7B6F"/>
    <w:rsid w:val="007A7C3A"/>
    <w:rsid w:val="007B030C"/>
    <w:rsid w:val="007B0369"/>
    <w:rsid w:val="007B037C"/>
    <w:rsid w:val="007B06F1"/>
    <w:rsid w:val="007B0C58"/>
    <w:rsid w:val="007B0EB6"/>
    <w:rsid w:val="007B0FB3"/>
    <w:rsid w:val="007B1088"/>
    <w:rsid w:val="007B12BC"/>
    <w:rsid w:val="007B1493"/>
    <w:rsid w:val="007B1AA9"/>
    <w:rsid w:val="007B1BD2"/>
    <w:rsid w:val="007B25C9"/>
    <w:rsid w:val="007B27BC"/>
    <w:rsid w:val="007B308E"/>
    <w:rsid w:val="007B32D2"/>
    <w:rsid w:val="007B389B"/>
    <w:rsid w:val="007B4578"/>
    <w:rsid w:val="007B45EA"/>
    <w:rsid w:val="007B45F9"/>
    <w:rsid w:val="007B4817"/>
    <w:rsid w:val="007B4933"/>
    <w:rsid w:val="007B4CE5"/>
    <w:rsid w:val="007B4E72"/>
    <w:rsid w:val="007B554B"/>
    <w:rsid w:val="007B5A73"/>
    <w:rsid w:val="007B5AFA"/>
    <w:rsid w:val="007B5B95"/>
    <w:rsid w:val="007B5CF7"/>
    <w:rsid w:val="007B6031"/>
    <w:rsid w:val="007B62BB"/>
    <w:rsid w:val="007B68ED"/>
    <w:rsid w:val="007B7202"/>
    <w:rsid w:val="007B764C"/>
    <w:rsid w:val="007B771E"/>
    <w:rsid w:val="007B7A58"/>
    <w:rsid w:val="007B7E29"/>
    <w:rsid w:val="007B7ED8"/>
    <w:rsid w:val="007C01A2"/>
    <w:rsid w:val="007C0B13"/>
    <w:rsid w:val="007C0B64"/>
    <w:rsid w:val="007C11C8"/>
    <w:rsid w:val="007C15D8"/>
    <w:rsid w:val="007C17C5"/>
    <w:rsid w:val="007C1B47"/>
    <w:rsid w:val="007C1CA6"/>
    <w:rsid w:val="007C23AE"/>
    <w:rsid w:val="007C2433"/>
    <w:rsid w:val="007C24C5"/>
    <w:rsid w:val="007C25EC"/>
    <w:rsid w:val="007C26C7"/>
    <w:rsid w:val="007C2ACB"/>
    <w:rsid w:val="007C3182"/>
    <w:rsid w:val="007C3298"/>
    <w:rsid w:val="007C35A8"/>
    <w:rsid w:val="007C382F"/>
    <w:rsid w:val="007C4172"/>
    <w:rsid w:val="007C44F8"/>
    <w:rsid w:val="007C4E38"/>
    <w:rsid w:val="007C4F80"/>
    <w:rsid w:val="007C5353"/>
    <w:rsid w:val="007C545D"/>
    <w:rsid w:val="007C5951"/>
    <w:rsid w:val="007C5D91"/>
    <w:rsid w:val="007C6864"/>
    <w:rsid w:val="007C7833"/>
    <w:rsid w:val="007C7864"/>
    <w:rsid w:val="007C7F44"/>
    <w:rsid w:val="007D0CBA"/>
    <w:rsid w:val="007D0FF7"/>
    <w:rsid w:val="007D1474"/>
    <w:rsid w:val="007D154C"/>
    <w:rsid w:val="007D1667"/>
    <w:rsid w:val="007D16C5"/>
    <w:rsid w:val="007D1758"/>
    <w:rsid w:val="007D1AD6"/>
    <w:rsid w:val="007D1E3F"/>
    <w:rsid w:val="007D1F9B"/>
    <w:rsid w:val="007D20C6"/>
    <w:rsid w:val="007D231D"/>
    <w:rsid w:val="007D2430"/>
    <w:rsid w:val="007D2EC5"/>
    <w:rsid w:val="007D3118"/>
    <w:rsid w:val="007D3247"/>
    <w:rsid w:val="007D3BD7"/>
    <w:rsid w:val="007D3DE1"/>
    <w:rsid w:val="007D48B1"/>
    <w:rsid w:val="007D4A5B"/>
    <w:rsid w:val="007D4EEA"/>
    <w:rsid w:val="007D5628"/>
    <w:rsid w:val="007D5817"/>
    <w:rsid w:val="007D5BBC"/>
    <w:rsid w:val="007D62B3"/>
    <w:rsid w:val="007D680E"/>
    <w:rsid w:val="007D6811"/>
    <w:rsid w:val="007D6990"/>
    <w:rsid w:val="007D6A69"/>
    <w:rsid w:val="007D6AC1"/>
    <w:rsid w:val="007D6CD1"/>
    <w:rsid w:val="007D73D3"/>
    <w:rsid w:val="007D74D2"/>
    <w:rsid w:val="007D76C0"/>
    <w:rsid w:val="007D7AFA"/>
    <w:rsid w:val="007E01D9"/>
    <w:rsid w:val="007E0C0B"/>
    <w:rsid w:val="007E1032"/>
    <w:rsid w:val="007E168E"/>
    <w:rsid w:val="007E1975"/>
    <w:rsid w:val="007E210A"/>
    <w:rsid w:val="007E24C4"/>
    <w:rsid w:val="007E2A23"/>
    <w:rsid w:val="007E2A68"/>
    <w:rsid w:val="007E2AC3"/>
    <w:rsid w:val="007E2B2B"/>
    <w:rsid w:val="007E3A84"/>
    <w:rsid w:val="007E4A36"/>
    <w:rsid w:val="007E4E28"/>
    <w:rsid w:val="007E519C"/>
    <w:rsid w:val="007E5F94"/>
    <w:rsid w:val="007E603F"/>
    <w:rsid w:val="007E6845"/>
    <w:rsid w:val="007E7099"/>
    <w:rsid w:val="007E7430"/>
    <w:rsid w:val="007E750F"/>
    <w:rsid w:val="007F0157"/>
    <w:rsid w:val="007F02A9"/>
    <w:rsid w:val="007F058A"/>
    <w:rsid w:val="007F06D4"/>
    <w:rsid w:val="007F0DBF"/>
    <w:rsid w:val="007F1100"/>
    <w:rsid w:val="007F157B"/>
    <w:rsid w:val="007F1BCD"/>
    <w:rsid w:val="007F1F3E"/>
    <w:rsid w:val="007F1F64"/>
    <w:rsid w:val="007F1F67"/>
    <w:rsid w:val="007F225B"/>
    <w:rsid w:val="007F2A9C"/>
    <w:rsid w:val="007F2BEF"/>
    <w:rsid w:val="007F3BAF"/>
    <w:rsid w:val="007F3CD7"/>
    <w:rsid w:val="007F3FD7"/>
    <w:rsid w:val="007F42D6"/>
    <w:rsid w:val="007F49D0"/>
    <w:rsid w:val="007F501B"/>
    <w:rsid w:val="007F58A5"/>
    <w:rsid w:val="007F595F"/>
    <w:rsid w:val="007F6230"/>
    <w:rsid w:val="007F633E"/>
    <w:rsid w:val="007F6A59"/>
    <w:rsid w:val="007F723C"/>
    <w:rsid w:val="007F7625"/>
    <w:rsid w:val="008005DD"/>
    <w:rsid w:val="0080071D"/>
    <w:rsid w:val="0080077B"/>
    <w:rsid w:val="00800788"/>
    <w:rsid w:val="00800829"/>
    <w:rsid w:val="00800BD4"/>
    <w:rsid w:val="00801693"/>
    <w:rsid w:val="008016F2"/>
    <w:rsid w:val="008017FF"/>
    <w:rsid w:val="008018D5"/>
    <w:rsid w:val="00801A29"/>
    <w:rsid w:val="00801B13"/>
    <w:rsid w:val="00801DF7"/>
    <w:rsid w:val="00801F8D"/>
    <w:rsid w:val="0080229B"/>
    <w:rsid w:val="008023E8"/>
    <w:rsid w:val="008025CC"/>
    <w:rsid w:val="0080260E"/>
    <w:rsid w:val="00802A84"/>
    <w:rsid w:val="00802BA6"/>
    <w:rsid w:val="00802ED3"/>
    <w:rsid w:val="00803802"/>
    <w:rsid w:val="00803B62"/>
    <w:rsid w:val="00803E67"/>
    <w:rsid w:val="00804A66"/>
    <w:rsid w:val="00804B93"/>
    <w:rsid w:val="00804D2F"/>
    <w:rsid w:val="0080523D"/>
    <w:rsid w:val="00805D1F"/>
    <w:rsid w:val="00805E18"/>
    <w:rsid w:val="008067E7"/>
    <w:rsid w:val="00806CFC"/>
    <w:rsid w:val="00806EBB"/>
    <w:rsid w:val="00807A67"/>
    <w:rsid w:val="00807F24"/>
    <w:rsid w:val="008103C0"/>
    <w:rsid w:val="00810B46"/>
    <w:rsid w:val="00810BD8"/>
    <w:rsid w:val="00811190"/>
    <w:rsid w:val="008111EE"/>
    <w:rsid w:val="00811576"/>
    <w:rsid w:val="00811D52"/>
    <w:rsid w:val="00811D8E"/>
    <w:rsid w:val="00811E69"/>
    <w:rsid w:val="008125AA"/>
    <w:rsid w:val="00812FF4"/>
    <w:rsid w:val="008131DA"/>
    <w:rsid w:val="00813477"/>
    <w:rsid w:val="00813E23"/>
    <w:rsid w:val="00813F3F"/>
    <w:rsid w:val="00813FEA"/>
    <w:rsid w:val="00814020"/>
    <w:rsid w:val="008140FE"/>
    <w:rsid w:val="00815750"/>
    <w:rsid w:val="00815A3A"/>
    <w:rsid w:val="00815EE2"/>
    <w:rsid w:val="00816C00"/>
    <w:rsid w:val="00817010"/>
    <w:rsid w:val="00817124"/>
    <w:rsid w:val="0081752E"/>
    <w:rsid w:val="00817924"/>
    <w:rsid w:val="008179A8"/>
    <w:rsid w:val="00817DDD"/>
    <w:rsid w:val="00817F9E"/>
    <w:rsid w:val="00820128"/>
    <w:rsid w:val="00820686"/>
    <w:rsid w:val="00820806"/>
    <w:rsid w:val="00820C16"/>
    <w:rsid w:val="00821992"/>
    <w:rsid w:val="00821B79"/>
    <w:rsid w:val="00821B81"/>
    <w:rsid w:val="00821C7B"/>
    <w:rsid w:val="00821D4E"/>
    <w:rsid w:val="00821F8D"/>
    <w:rsid w:val="00824439"/>
    <w:rsid w:val="00824761"/>
    <w:rsid w:val="008248F6"/>
    <w:rsid w:val="00824BBA"/>
    <w:rsid w:val="00824BF3"/>
    <w:rsid w:val="00825113"/>
    <w:rsid w:val="008254A1"/>
    <w:rsid w:val="0082559D"/>
    <w:rsid w:val="00825778"/>
    <w:rsid w:val="00825C5A"/>
    <w:rsid w:val="00826849"/>
    <w:rsid w:val="00826A8F"/>
    <w:rsid w:val="00826C5A"/>
    <w:rsid w:val="00826D55"/>
    <w:rsid w:val="0082759F"/>
    <w:rsid w:val="00827C59"/>
    <w:rsid w:val="00827FBE"/>
    <w:rsid w:val="00830137"/>
    <w:rsid w:val="00830241"/>
    <w:rsid w:val="008303FD"/>
    <w:rsid w:val="008307B2"/>
    <w:rsid w:val="008308D3"/>
    <w:rsid w:val="00830EAD"/>
    <w:rsid w:val="008310C8"/>
    <w:rsid w:val="00831708"/>
    <w:rsid w:val="0083170F"/>
    <w:rsid w:val="00831964"/>
    <w:rsid w:val="00831C2B"/>
    <w:rsid w:val="00832195"/>
    <w:rsid w:val="00832F96"/>
    <w:rsid w:val="008334F0"/>
    <w:rsid w:val="00833B14"/>
    <w:rsid w:val="00833BD1"/>
    <w:rsid w:val="0083422C"/>
    <w:rsid w:val="0083493C"/>
    <w:rsid w:val="00834D72"/>
    <w:rsid w:val="00835233"/>
    <w:rsid w:val="0083542C"/>
    <w:rsid w:val="00835609"/>
    <w:rsid w:val="00835AA3"/>
    <w:rsid w:val="00835ED9"/>
    <w:rsid w:val="008361C8"/>
    <w:rsid w:val="00836A30"/>
    <w:rsid w:val="00836A86"/>
    <w:rsid w:val="00836ECD"/>
    <w:rsid w:val="008371C4"/>
    <w:rsid w:val="00837335"/>
    <w:rsid w:val="00837BD8"/>
    <w:rsid w:val="00840042"/>
    <w:rsid w:val="00840C3F"/>
    <w:rsid w:val="00840EDC"/>
    <w:rsid w:val="008411D0"/>
    <w:rsid w:val="008417A5"/>
    <w:rsid w:val="00841DA9"/>
    <w:rsid w:val="00841E74"/>
    <w:rsid w:val="00842B77"/>
    <w:rsid w:val="008434BC"/>
    <w:rsid w:val="00843692"/>
    <w:rsid w:val="008438B1"/>
    <w:rsid w:val="008438C6"/>
    <w:rsid w:val="0084452B"/>
    <w:rsid w:val="00844764"/>
    <w:rsid w:val="00844A79"/>
    <w:rsid w:val="00844BC1"/>
    <w:rsid w:val="00844E8E"/>
    <w:rsid w:val="00844EE4"/>
    <w:rsid w:val="00844FE4"/>
    <w:rsid w:val="00845624"/>
    <w:rsid w:val="00845D6B"/>
    <w:rsid w:val="00845DF8"/>
    <w:rsid w:val="00846433"/>
    <w:rsid w:val="008464FF"/>
    <w:rsid w:val="008465AA"/>
    <w:rsid w:val="0084692D"/>
    <w:rsid w:val="00846D5F"/>
    <w:rsid w:val="0084718E"/>
    <w:rsid w:val="008471B4"/>
    <w:rsid w:val="008477B1"/>
    <w:rsid w:val="00847993"/>
    <w:rsid w:val="00850291"/>
    <w:rsid w:val="008504E0"/>
    <w:rsid w:val="008508FE"/>
    <w:rsid w:val="00850A58"/>
    <w:rsid w:val="00850CA0"/>
    <w:rsid w:val="00851153"/>
    <w:rsid w:val="008513D5"/>
    <w:rsid w:val="008516D6"/>
    <w:rsid w:val="0085188F"/>
    <w:rsid w:val="0085198E"/>
    <w:rsid w:val="00851C37"/>
    <w:rsid w:val="00851F6D"/>
    <w:rsid w:val="008531F0"/>
    <w:rsid w:val="00853343"/>
    <w:rsid w:val="00853884"/>
    <w:rsid w:val="008539AB"/>
    <w:rsid w:val="00853AAF"/>
    <w:rsid w:val="008546F0"/>
    <w:rsid w:val="00854A77"/>
    <w:rsid w:val="00854B3F"/>
    <w:rsid w:val="008551C6"/>
    <w:rsid w:val="00855253"/>
    <w:rsid w:val="00855448"/>
    <w:rsid w:val="00855815"/>
    <w:rsid w:val="00855A06"/>
    <w:rsid w:val="0085619E"/>
    <w:rsid w:val="0085641C"/>
    <w:rsid w:val="00856766"/>
    <w:rsid w:val="008567F4"/>
    <w:rsid w:val="00857342"/>
    <w:rsid w:val="00860030"/>
    <w:rsid w:val="00860120"/>
    <w:rsid w:val="00860153"/>
    <w:rsid w:val="00860FBA"/>
    <w:rsid w:val="00861062"/>
    <w:rsid w:val="008611B9"/>
    <w:rsid w:val="008612AA"/>
    <w:rsid w:val="00861BB9"/>
    <w:rsid w:val="00861C27"/>
    <w:rsid w:val="00861FDD"/>
    <w:rsid w:val="00862313"/>
    <w:rsid w:val="00862395"/>
    <w:rsid w:val="008627C3"/>
    <w:rsid w:val="00862BE0"/>
    <w:rsid w:val="00863401"/>
    <w:rsid w:val="008635C6"/>
    <w:rsid w:val="00863670"/>
    <w:rsid w:val="00863A95"/>
    <w:rsid w:val="00863C6C"/>
    <w:rsid w:val="00863D1E"/>
    <w:rsid w:val="00863DA5"/>
    <w:rsid w:val="00863EFF"/>
    <w:rsid w:val="008641C0"/>
    <w:rsid w:val="00864520"/>
    <w:rsid w:val="0086471B"/>
    <w:rsid w:val="00864EE0"/>
    <w:rsid w:val="00865024"/>
    <w:rsid w:val="008650DF"/>
    <w:rsid w:val="00865203"/>
    <w:rsid w:val="008653EB"/>
    <w:rsid w:val="00865792"/>
    <w:rsid w:val="0086674F"/>
    <w:rsid w:val="008671C9"/>
    <w:rsid w:val="00867AFB"/>
    <w:rsid w:val="0087014C"/>
    <w:rsid w:val="00870188"/>
    <w:rsid w:val="00870A71"/>
    <w:rsid w:val="00870AB7"/>
    <w:rsid w:val="0087128E"/>
    <w:rsid w:val="00871859"/>
    <w:rsid w:val="0087199A"/>
    <w:rsid w:val="00871C47"/>
    <w:rsid w:val="00871F58"/>
    <w:rsid w:val="008722C4"/>
    <w:rsid w:val="008724FB"/>
    <w:rsid w:val="008725ED"/>
    <w:rsid w:val="0087279F"/>
    <w:rsid w:val="00872C89"/>
    <w:rsid w:val="00872E50"/>
    <w:rsid w:val="00873050"/>
    <w:rsid w:val="00873202"/>
    <w:rsid w:val="008733CC"/>
    <w:rsid w:val="008742D9"/>
    <w:rsid w:val="008748A2"/>
    <w:rsid w:val="00875398"/>
    <w:rsid w:val="00875E4C"/>
    <w:rsid w:val="008764AE"/>
    <w:rsid w:val="00876904"/>
    <w:rsid w:val="00876A28"/>
    <w:rsid w:val="00876C5A"/>
    <w:rsid w:val="00877B84"/>
    <w:rsid w:val="00877C0C"/>
    <w:rsid w:val="008800FA"/>
    <w:rsid w:val="0088013F"/>
    <w:rsid w:val="00880343"/>
    <w:rsid w:val="008803B5"/>
    <w:rsid w:val="00880EAE"/>
    <w:rsid w:val="00880F59"/>
    <w:rsid w:val="00881419"/>
    <w:rsid w:val="008819F6"/>
    <w:rsid w:val="00881D0A"/>
    <w:rsid w:val="0088203A"/>
    <w:rsid w:val="00882318"/>
    <w:rsid w:val="00882337"/>
    <w:rsid w:val="00882764"/>
    <w:rsid w:val="00882C7F"/>
    <w:rsid w:val="00882F47"/>
    <w:rsid w:val="0088300D"/>
    <w:rsid w:val="008833E4"/>
    <w:rsid w:val="0088342F"/>
    <w:rsid w:val="00883B0F"/>
    <w:rsid w:val="00883CE4"/>
    <w:rsid w:val="00883FDA"/>
    <w:rsid w:val="008841C2"/>
    <w:rsid w:val="00884211"/>
    <w:rsid w:val="00884EDE"/>
    <w:rsid w:val="00884EE1"/>
    <w:rsid w:val="00884F0B"/>
    <w:rsid w:val="00885376"/>
    <w:rsid w:val="008853EB"/>
    <w:rsid w:val="00885E66"/>
    <w:rsid w:val="00885EE5"/>
    <w:rsid w:val="0088629A"/>
    <w:rsid w:val="00886376"/>
    <w:rsid w:val="008864A5"/>
    <w:rsid w:val="00886D29"/>
    <w:rsid w:val="00887478"/>
    <w:rsid w:val="00887780"/>
    <w:rsid w:val="00887925"/>
    <w:rsid w:val="008879B9"/>
    <w:rsid w:val="008879BF"/>
    <w:rsid w:val="008905EC"/>
    <w:rsid w:val="00890C0D"/>
    <w:rsid w:val="00890CE5"/>
    <w:rsid w:val="00890D51"/>
    <w:rsid w:val="00890D61"/>
    <w:rsid w:val="00890E7C"/>
    <w:rsid w:val="00891D38"/>
    <w:rsid w:val="00892288"/>
    <w:rsid w:val="00892467"/>
    <w:rsid w:val="008927EF"/>
    <w:rsid w:val="00892DCE"/>
    <w:rsid w:val="00892F57"/>
    <w:rsid w:val="00893144"/>
    <w:rsid w:val="0089359C"/>
    <w:rsid w:val="0089380B"/>
    <w:rsid w:val="00893813"/>
    <w:rsid w:val="00894496"/>
    <w:rsid w:val="008949C3"/>
    <w:rsid w:val="00894D13"/>
    <w:rsid w:val="00895ED0"/>
    <w:rsid w:val="00896394"/>
    <w:rsid w:val="00896557"/>
    <w:rsid w:val="008968F5"/>
    <w:rsid w:val="0089690C"/>
    <w:rsid w:val="00896942"/>
    <w:rsid w:val="00896BE0"/>
    <w:rsid w:val="00896C39"/>
    <w:rsid w:val="008978AD"/>
    <w:rsid w:val="0089796F"/>
    <w:rsid w:val="00897990"/>
    <w:rsid w:val="00897CF0"/>
    <w:rsid w:val="00897D5A"/>
    <w:rsid w:val="00897FFE"/>
    <w:rsid w:val="008A0443"/>
    <w:rsid w:val="008A1169"/>
    <w:rsid w:val="008A16A8"/>
    <w:rsid w:val="008A190B"/>
    <w:rsid w:val="008A1BC4"/>
    <w:rsid w:val="008A1E6E"/>
    <w:rsid w:val="008A256B"/>
    <w:rsid w:val="008A32C0"/>
    <w:rsid w:val="008A38AC"/>
    <w:rsid w:val="008A3C23"/>
    <w:rsid w:val="008A44C0"/>
    <w:rsid w:val="008A47EA"/>
    <w:rsid w:val="008A4A4C"/>
    <w:rsid w:val="008A547E"/>
    <w:rsid w:val="008A5593"/>
    <w:rsid w:val="008A564B"/>
    <w:rsid w:val="008A5BF9"/>
    <w:rsid w:val="008A5DC1"/>
    <w:rsid w:val="008A5DC9"/>
    <w:rsid w:val="008A5F66"/>
    <w:rsid w:val="008A6044"/>
    <w:rsid w:val="008A6396"/>
    <w:rsid w:val="008A655A"/>
    <w:rsid w:val="008A684D"/>
    <w:rsid w:val="008A68E3"/>
    <w:rsid w:val="008A6DAC"/>
    <w:rsid w:val="008A6E58"/>
    <w:rsid w:val="008A6EA4"/>
    <w:rsid w:val="008A6F7E"/>
    <w:rsid w:val="008A7250"/>
    <w:rsid w:val="008A7885"/>
    <w:rsid w:val="008B15B1"/>
    <w:rsid w:val="008B163F"/>
    <w:rsid w:val="008B1C30"/>
    <w:rsid w:val="008B1C47"/>
    <w:rsid w:val="008B21F2"/>
    <w:rsid w:val="008B236A"/>
    <w:rsid w:val="008B267F"/>
    <w:rsid w:val="008B27FE"/>
    <w:rsid w:val="008B2A7D"/>
    <w:rsid w:val="008B2BFE"/>
    <w:rsid w:val="008B2C22"/>
    <w:rsid w:val="008B2CAD"/>
    <w:rsid w:val="008B3640"/>
    <w:rsid w:val="008B36F5"/>
    <w:rsid w:val="008B3961"/>
    <w:rsid w:val="008B3CFA"/>
    <w:rsid w:val="008B3D4C"/>
    <w:rsid w:val="008B3FAE"/>
    <w:rsid w:val="008B40D7"/>
    <w:rsid w:val="008B42A4"/>
    <w:rsid w:val="008B5C43"/>
    <w:rsid w:val="008B5F11"/>
    <w:rsid w:val="008B5F48"/>
    <w:rsid w:val="008B63F8"/>
    <w:rsid w:val="008B69B3"/>
    <w:rsid w:val="008B7388"/>
    <w:rsid w:val="008B7BFB"/>
    <w:rsid w:val="008B7FBA"/>
    <w:rsid w:val="008C03DE"/>
    <w:rsid w:val="008C0815"/>
    <w:rsid w:val="008C0A18"/>
    <w:rsid w:val="008C1120"/>
    <w:rsid w:val="008C1877"/>
    <w:rsid w:val="008C1AC5"/>
    <w:rsid w:val="008C1D16"/>
    <w:rsid w:val="008C22C0"/>
    <w:rsid w:val="008C2584"/>
    <w:rsid w:val="008C28F9"/>
    <w:rsid w:val="008C2902"/>
    <w:rsid w:val="008C2BDA"/>
    <w:rsid w:val="008C2E18"/>
    <w:rsid w:val="008C2F80"/>
    <w:rsid w:val="008C3848"/>
    <w:rsid w:val="008C3B7B"/>
    <w:rsid w:val="008C3C15"/>
    <w:rsid w:val="008C3CFA"/>
    <w:rsid w:val="008C3E17"/>
    <w:rsid w:val="008C3EB0"/>
    <w:rsid w:val="008C3F40"/>
    <w:rsid w:val="008C42F1"/>
    <w:rsid w:val="008C488B"/>
    <w:rsid w:val="008C518C"/>
    <w:rsid w:val="008C552D"/>
    <w:rsid w:val="008C5E96"/>
    <w:rsid w:val="008C5FED"/>
    <w:rsid w:val="008C6173"/>
    <w:rsid w:val="008C679D"/>
    <w:rsid w:val="008C6E70"/>
    <w:rsid w:val="008C6FEA"/>
    <w:rsid w:val="008C7610"/>
    <w:rsid w:val="008C76E6"/>
    <w:rsid w:val="008C7B07"/>
    <w:rsid w:val="008D0321"/>
    <w:rsid w:val="008D048F"/>
    <w:rsid w:val="008D0523"/>
    <w:rsid w:val="008D0788"/>
    <w:rsid w:val="008D088D"/>
    <w:rsid w:val="008D0A95"/>
    <w:rsid w:val="008D0AC2"/>
    <w:rsid w:val="008D0B90"/>
    <w:rsid w:val="008D0EDE"/>
    <w:rsid w:val="008D1049"/>
    <w:rsid w:val="008D1124"/>
    <w:rsid w:val="008D1204"/>
    <w:rsid w:val="008D1D46"/>
    <w:rsid w:val="008D228E"/>
    <w:rsid w:val="008D2654"/>
    <w:rsid w:val="008D2EF3"/>
    <w:rsid w:val="008D3046"/>
    <w:rsid w:val="008D3118"/>
    <w:rsid w:val="008D3172"/>
    <w:rsid w:val="008D3438"/>
    <w:rsid w:val="008D366E"/>
    <w:rsid w:val="008D3674"/>
    <w:rsid w:val="008D36F1"/>
    <w:rsid w:val="008D37DE"/>
    <w:rsid w:val="008D3DC6"/>
    <w:rsid w:val="008D3F8A"/>
    <w:rsid w:val="008D4547"/>
    <w:rsid w:val="008D49A8"/>
    <w:rsid w:val="008D4CDD"/>
    <w:rsid w:val="008D4F2C"/>
    <w:rsid w:val="008D523D"/>
    <w:rsid w:val="008D587B"/>
    <w:rsid w:val="008D5B03"/>
    <w:rsid w:val="008D675C"/>
    <w:rsid w:val="008D6A45"/>
    <w:rsid w:val="008D6AA5"/>
    <w:rsid w:val="008D6F39"/>
    <w:rsid w:val="008D7378"/>
    <w:rsid w:val="008D7A1D"/>
    <w:rsid w:val="008E0257"/>
    <w:rsid w:val="008E08A8"/>
    <w:rsid w:val="008E08CD"/>
    <w:rsid w:val="008E0C40"/>
    <w:rsid w:val="008E1213"/>
    <w:rsid w:val="008E1741"/>
    <w:rsid w:val="008E1A38"/>
    <w:rsid w:val="008E1CB7"/>
    <w:rsid w:val="008E21B1"/>
    <w:rsid w:val="008E23A0"/>
    <w:rsid w:val="008E2479"/>
    <w:rsid w:val="008E2684"/>
    <w:rsid w:val="008E2799"/>
    <w:rsid w:val="008E2915"/>
    <w:rsid w:val="008E2DDA"/>
    <w:rsid w:val="008E2F70"/>
    <w:rsid w:val="008E3766"/>
    <w:rsid w:val="008E37E2"/>
    <w:rsid w:val="008E387F"/>
    <w:rsid w:val="008E4950"/>
    <w:rsid w:val="008E4B96"/>
    <w:rsid w:val="008E57E6"/>
    <w:rsid w:val="008E60E6"/>
    <w:rsid w:val="008E6201"/>
    <w:rsid w:val="008E6BC2"/>
    <w:rsid w:val="008E6E2D"/>
    <w:rsid w:val="008E7897"/>
    <w:rsid w:val="008E7C90"/>
    <w:rsid w:val="008F0172"/>
    <w:rsid w:val="008F018D"/>
    <w:rsid w:val="008F01D9"/>
    <w:rsid w:val="008F02A8"/>
    <w:rsid w:val="008F09A3"/>
    <w:rsid w:val="008F0F88"/>
    <w:rsid w:val="008F165C"/>
    <w:rsid w:val="008F1AEB"/>
    <w:rsid w:val="008F1AFA"/>
    <w:rsid w:val="008F201D"/>
    <w:rsid w:val="008F205C"/>
    <w:rsid w:val="008F20A7"/>
    <w:rsid w:val="008F240C"/>
    <w:rsid w:val="008F2C56"/>
    <w:rsid w:val="008F2EC1"/>
    <w:rsid w:val="008F30DD"/>
    <w:rsid w:val="008F39A1"/>
    <w:rsid w:val="008F3D35"/>
    <w:rsid w:val="008F3E6C"/>
    <w:rsid w:val="008F3EC4"/>
    <w:rsid w:val="008F4071"/>
    <w:rsid w:val="008F4615"/>
    <w:rsid w:val="008F51AD"/>
    <w:rsid w:val="008F54E5"/>
    <w:rsid w:val="008F5793"/>
    <w:rsid w:val="008F6263"/>
    <w:rsid w:val="008F6B8B"/>
    <w:rsid w:val="008F73C3"/>
    <w:rsid w:val="008F78FA"/>
    <w:rsid w:val="008F7BD0"/>
    <w:rsid w:val="008F7BFF"/>
    <w:rsid w:val="00900755"/>
    <w:rsid w:val="0090114E"/>
    <w:rsid w:val="00901EC8"/>
    <w:rsid w:val="009022A2"/>
    <w:rsid w:val="0090230C"/>
    <w:rsid w:val="0090254D"/>
    <w:rsid w:val="0090295F"/>
    <w:rsid w:val="00902A59"/>
    <w:rsid w:val="00903103"/>
    <w:rsid w:val="0090316B"/>
    <w:rsid w:val="00903479"/>
    <w:rsid w:val="0090366C"/>
    <w:rsid w:val="00903D94"/>
    <w:rsid w:val="0090402D"/>
    <w:rsid w:val="009045DC"/>
    <w:rsid w:val="00904722"/>
    <w:rsid w:val="00904897"/>
    <w:rsid w:val="00904B0B"/>
    <w:rsid w:val="00904D15"/>
    <w:rsid w:val="00904E4C"/>
    <w:rsid w:val="00904FDD"/>
    <w:rsid w:val="00904FF0"/>
    <w:rsid w:val="00905144"/>
    <w:rsid w:val="0090529F"/>
    <w:rsid w:val="009056B5"/>
    <w:rsid w:val="00905F95"/>
    <w:rsid w:val="009064D6"/>
    <w:rsid w:val="00906587"/>
    <w:rsid w:val="00906963"/>
    <w:rsid w:val="0090706A"/>
    <w:rsid w:val="0090734B"/>
    <w:rsid w:val="0090757B"/>
    <w:rsid w:val="00910421"/>
    <w:rsid w:val="00910593"/>
    <w:rsid w:val="009105A6"/>
    <w:rsid w:val="0091099F"/>
    <w:rsid w:val="009109FA"/>
    <w:rsid w:val="00910B6E"/>
    <w:rsid w:val="00910BE7"/>
    <w:rsid w:val="00910F43"/>
    <w:rsid w:val="00910F63"/>
    <w:rsid w:val="00911174"/>
    <w:rsid w:val="0091118B"/>
    <w:rsid w:val="009115E0"/>
    <w:rsid w:val="00911F0A"/>
    <w:rsid w:val="009125CB"/>
    <w:rsid w:val="009128EC"/>
    <w:rsid w:val="00912A81"/>
    <w:rsid w:val="009133D1"/>
    <w:rsid w:val="0091365E"/>
    <w:rsid w:val="00913E55"/>
    <w:rsid w:val="009147D0"/>
    <w:rsid w:val="00914921"/>
    <w:rsid w:val="00914B73"/>
    <w:rsid w:val="00914E3D"/>
    <w:rsid w:val="0091501A"/>
    <w:rsid w:val="009154E8"/>
    <w:rsid w:val="0091554A"/>
    <w:rsid w:val="00916514"/>
    <w:rsid w:val="00916A63"/>
    <w:rsid w:val="00916BF3"/>
    <w:rsid w:val="00916E7D"/>
    <w:rsid w:val="0091713E"/>
    <w:rsid w:val="0091729C"/>
    <w:rsid w:val="009179DA"/>
    <w:rsid w:val="009200C9"/>
    <w:rsid w:val="009200D2"/>
    <w:rsid w:val="009209DC"/>
    <w:rsid w:val="00920EFB"/>
    <w:rsid w:val="00921793"/>
    <w:rsid w:val="00921DE3"/>
    <w:rsid w:val="00921E85"/>
    <w:rsid w:val="00921FF0"/>
    <w:rsid w:val="00922317"/>
    <w:rsid w:val="00922494"/>
    <w:rsid w:val="009238E2"/>
    <w:rsid w:val="00923BC9"/>
    <w:rsid w:val="00923D08"/>
    <w:rsid w:val="00923F0F"/>
    <w:rsid w:val="00923F94"/>
    <w:rsid w:val="00924510"/>
    <w:rsid w:val="00924551"/>
    <w:rsid w:val="00924702"/>
    <w:rsid w:val="009248BD"/>
    <w:rsid w:val="0092510F"/>
    <w:rsid w:val="00925182"/>
    <w:rsid w:val="00925A49"/>
    <w:rsid w:val="00925B64"/>
    <w:rsid w:val="00925D6A"/>
    <w:rsid w:val="0092614E"/>
    <w:rsid w:val="00926284"/>
    <w:rsid w:val="00926482"/>
    <w:rsid w:val="0092654A"/>
    <w:rsid w:val="00926638"/>
    <w:rsid w:val="00926A2E"/>
    <w:rsid w:val="00926E31"/>
    <w:rsid w:val="00930448"/>
    <w:rsid w:val="0093047C"/>
    <w:rsid w:val="00930932"/>
    <w:rsid w:val="00930AD0"/>
    <w:rsid w:val="00930E55"/>
    <w:rsid w:val="00930EE4"/>
    <w:rsid w:val="00930F34"/>
    <w:rsid w:val="0093104F"/>
    <w:rsid w:val="00931630"/>
    <w:rsid w:val="00931D70"/>
    <w:rsid w:val="00932F31"/>
    <w:rsid w:val="00933985"/>
    <w:rsid w:val="00934231"/>
    <w:rsid w:val="009347FC"/>
    <w:rsid w:val="00934BBB"/>
    <w:rsid w:val="00934CD2"/>
    <w:rsid w:val="009354C2"/>
    <w:rsid w:val="00935796"/>
    <w:rsid w:val="00935ABA"/>
    <w:rsid w:val="0093654C"/>
    <w:rsid w:val="00936658"/>
    <w:rsid w:val="009367BA"/>
    <w:rsid w:val="00937045"/>
    <w:rsid w:val="009371C9"/>
    <w:rsid w:val="00937579"/>
    <w:rsid w:val="0093778A"/>
    <w:rsid w:val="009379C3"/>
    <w:rsid w:val="00937C97"/>
    <w:rsid w:val="00940194"/>
    <w:rsid w:val="009405B9"/>
    <w:rsid w:val="00941036"/>
    <w:rsid w:val="00941106"/>
    <w:rsid w:val="009412D3"/>
    <w:rsid w:val="0094177D"/>
    <w:rsid w:val="00941956"/>
    <w:rsid w:val="00941B58"/>
    <w:rsid w:val="00941CD9"/>
    <w:rsid w:val="00941EB0"/>
    <w:rsid w:val="00942317"/>
    <w:rsid w:val="0094231B"/>
    <w:rsid w:val="009424EF"/>
    <w:rsid w:val="00942C03"/>
    <w:rsid w:val="00943252"/>
    <w:rsid w:val="009434BC"/>
    <w:rsid w:val="009436B0"/>
    <w:rsid w:val="00943A44"/>
    <w:rsid w:val="00943ACE"/>
    <w:rsid w:val="00945561"/>
    <w:rsid w:val="00945BCA"/>
    <w:rsid w:val="00945E51"/>
    <w:rsid w:val="00945FBC"/>
    <w:rsid w:val="0094609B"/>
    <w:rsid w:val="00946813"/>
    <w:rsid w:val="00950028"/>
    <w:rsid w:val="00950138"/>
    <w:rsid w:val="0095042F"/>
    <w:rsid w:val="00950685"/>
    <w:rsid w:val="00950790"/>
    <w:rsid w:val="00950A83"/>
    <w:rsid w:val="00950F75"/>
    <w:rsid w:val="0095117B"/>
    <w:rsid w:val="00951217"/>
    <w:rsid w:val="00951562"/>
    <w:rsid w:val="009518D3"/>
    <w:rsid w:val="00951A14"/>
    <w:rsid w:val="009522BB"/>
    <w:rsid w:val="009524E4"/>
    <w:rsid w:val="00952D0D"/>
    <w:rsid w:val="00953237"/>
    <w:rsid w:val="009532B6"/>
    <w:rsid w:val="00953EFC"/>
    <w:rsid w:val="0095601E"/>
    <w:rsid w:val="00956073"/>
    <w:rsid w:val="009560BA"/>
    <w:rsid w:val="00956F42"/>
    <w:rsid w:val="009603B1"/>
    <w:rsid w:val="009604DF"/>
    <w:rsid w:val="00960556"/>
    <w:rsid w:val="00960CB2"/>
    <w:rsid w:val="00960CD7"/>
    <w:rsid w:val="00960EC5"/>
    <w:rsid w:val="00961580"/>
    <w:rsid w:val="009621AD"/>
    <w:rsid w:val="0096276B"/>
    <w:rsid w:val="009629F0"/>
    <w:rsid w:val="00962ADF"/>
    <w:rsid w:val="00963193"/>
    <w:rsid w:val="009634FD"/>
    <w:rsid w:val="00963D95"/>
    <w:rsid w:val="00964297"/>
    <w:rsid w:val="00964422"/>
    <w:rsid w:val="009645C2"/>
    <w:rsid w:val="0096469C"/>
    <w:rsid w:val="009647A3"/>
    <w:rsid w:val="00964894"/>
    <w:rsid w:val="00964D50"/>
    <w:rsid w:val="00965270"/>
    <w:rsid w:val="00965565"/>
    <w:rsid w:val="00965715"/>
    <w:rsid w:val="00965804"/>
    <w:rsid w:val="0096588A"/>
    <w:rsid w:val="00965B10"/>
    <w:rsid w:val="00966007"/>
    <w:rsid w:val="00966068"/>
    <w:rsid w:val="00966399"/>
    <w:rsid w:val="009665E5"/>
    <w:rsid w:val="0096661C"/>
    <w:rsid w:val="00966839"/>
    <w:rsid w:val="00966AA8"/>
    <w:rsid w:val="00966EB0"/>
    <w:rsid w:val="00967216"/>
    <w:rsid w:val="00967260"/>
    <w:rsid w:val="0096779E"/>
    <w:rsid w:val="009677DE"/>
    <w:rsid w:val="00967FB9"/>
    <w:rsid w:val="009703ED"/>
    <w:rsid w:val="0097079B"/>
    <w:rsid w:val="00970AB8"/>
    <w:rsid w:val="00970B3E"/>
    <w:rsid w:val="00970C1B"/>
    <w:rsid w:val="00970C86"/>
    <w:rsid w:val="00970F84"/>
    <w:rsid w:val="00971005"/>
    <w:rsid w:val="00971176"/>
    <w:rsid w:val="00971CB5"/>
    <w:rsid w:val="009722E0"/>
    <w:rsid w:val="0097312C"/>
    <w:rsid w:val="00973159"/>
    <w:rsid w:val="009734C3"/>
    <w:rsid w:val="00973749"/>
    <w:rsid w:val="0097385C"/>
    <w:rsid w:val="00973B15"/>
    <w:rsid w:val="00973EE2"/>
    <w:rsid w:val="00973F71"/>
    <w:rsid w:val="00974076"/>
    <w:rsid w:val="009740C4"/>
    <w:rsid w:val="009744B8"/>
    <w:rsid w:val="00974954"/>
    <w:rsid w:val="00974CBB"/>
    <w:rsid w:val="00974F6A"/>
    <w:rsid w:val="00975199"/>
    <w:rsid w:val="00975735"/>
    <w:rsid w:val="00976118"/>
    <w:rsid w:val="00977596"/>
    <w:rsid w:val="0097775F"/>
    <w:rsid w:val="0097783E"/>
    <w:rsid w:val="00977CD3"/>
    <w:rsid w:val="00977D24"/>
    <w:rsid w:val="00977E0C"/>
    <w:rsid w:val="00980F85"/>
    <w:rsid w:val="0098159D"/>
    <w:rsid w:val="00981D05"/>
    <w:rsid w:val="00981FD0"/>
    <w:rsid w:val="009820E1"/>
    <w:rsid w:val="009828C3"/>
    <w:rsid w:val="00982A9E"/>
    <w:rsid w:val="00982EE6"/>
    <w:rsid w:val="0098301E"/>
    <w:rsid w:val="009831EE"/>
    <w:rsid w:val="00983408"/>
    <w:rsid w:val="009837DD"/>
    <w:rsid w:val="00983D54"/>
    <w:rsid w:val="00983D72"/>
    <w:rsid w:val="00983E34"/>
    <w:rsid w:val="0098422A"/>
    <w:rsid w:val="0098425D"/>
    <w:rsid w:val="00984286"/>
    <w:rsid w:val="009847F7"/>
    <w:rsid w:val="00984AED"/>
    <w:rsid w:val="00984BA7"/>
    <w:rsid w:val="00984BBE"/>
    <w:rsid w:val="009854E6"/>
    <w:rsid w:val="009864CA"/>
    <w:rsid w:val="0098689C"/>
    <w:rsid w:val="00986C98"/>
    <w:rsid w:val="00986E18"/>
    <w:rsid w:val="00986E4D"/>
    <w:rsid w:val="00986FAC"/>
    <w:rsid w:val="009872B5"/>
    <w:rsid w:val="009872CB"/>
    <w:rsid w:val="0098739D"/>
    <w:rsid w:val="00987821"/>
    <w:rsid w:val="00987C17"/>
    <w:rsid w:val="00987DF8"/>
    <w:rsid w:val="00990B49"/>
    <w:rsid w:val="0099109D"/>
    <w:rsid w:val="00991187"/>
    <w:rsid w:val="00991227"/>
    <w:rsid w:val="009912B9"/>
    <w:rsid w:val="009916D2"/>
    <w:rsid w:val="00991A91"/>
    <w:rsid w:val="0099204F"/>
    <w:rsid w:val="00992382"/>
    <w:rsid w:val="009925AE"/>
    <w:rsid w:val="0099265D"/>
    <w:rsid w:val="009927F0"/>
    <w:rsid w:val="00992C40"/>
    <w:rsid w:val="00992D68"/>
    <w:rsid w:val="00992D86"/>
    <w:rsid w:val="00993060"/>
    <w:rsid w:val="00993086"/>
    <w:rsid w:val="009931E2"/>
    <w:rsid w:val="00993A4B"/>
    <w:rsid w:val="00993E34"/>
    <w:rsid w:val="00994740"/>
    <w:rsid w:val="009947E6"/>
    <w:rsid w:val="00994EF2"/>
    <w:rsid w:val="009955A2"/>
    <w:rsid w:val="00996487"/>
    <w:rsid w:val="00996782"/>
    <w:rsid w:val="00996BB3"/>
    <w:rsid w:val="00996C73"/>
    <w:rsid w:val="0099706A"/>
    <w:rsid w:val="00997AC1"/>
    <w:rsid w:val="00997B9F"/>
    <w:rsid w:val="00997C82"/>
    <w:rsid w:val="00997E9E"/>
    <w:rsid w:val="009A03BA"/>
    <w:rsid w:val="009A049E"/>
    <w:rsid w:val="009A0596"/>
    <w:rsid w:val="009A0660"/>
    <w:rsid w:val="009A0727"/>
    <w:rsid w:val="009A08FB"/>
    <w:rsid w:val="009A0BAB"/>
    <w:rsid w:val="009A0E3E"/>
    <w:rsid w:val="009A1BC9"/>
    <w:rsid w:val="009A1D71"/>
    <w:rsid w:val="009A1E5E"/>
    <w:rsid w:val="009A22EB"/>
    <w:rsid w:val="009A2874"/>
    <w:rsid w:val="009A2A60"/>
    <w:rsid w:val="009A3A3D"/>
    <w:rsid w:val="009A3B20"/>
    <w:rsid w:val="009A3E39"/>
    <w:rsid w:val="009A409D"/>
    <w:rsid w:val="009A41C0"/>
    <w:rsid w:val="009A4561"/>
    <w:rsid w:val="009A46DC"/>
    <w:rsid w:val="009A473B"/>
    <w:rsid w:val="009A48D6"/>
    <w:rsid w:val="009A4ACC"/>
    <w:rsid w:val="009A615A"/>
    <w:rsid w:val="009A69AA"/>
    <w:rsid w:val="009A6FBB"/>
    <w:rsid w:val="009A76BD"/>
    <w:rsid w:val="009A7CE5"/>
    <w:rsid w:val="009A7FF2"/>
    <w:rsid w:val="009B0370"/>
    <w:rsid w:val="009B059A"/>
    <w:rsid w:val="009B07EB"/>
    <w:rsid w:val="009B10C9"/>
    <w:rsid w:val="009B10F4"/>
    <w:rsid w:val="009B168B"/>
    <w:rsid w:val="009B1A1B"/>
    <w:rsid w:val="009B1F95"/>
    <w:rsid w:val="009B26DD"/>
    <w:rsid w:val="009B2E4E"/>
    <w:rsid w:val="009B3A70"/>
    <w:rsid w:val="009B3AD6"/>
    <w:rsid w:val="009B3DDA"/>
    <w:rsid w:val="009B4195"/>
    <w:rsid w:val="009B41C7"/>
    <w:rsid w:val="009B4375"/>
    <w:rsid w:val="009B4BA9"/>
    <w:rsid w:val="009B4D98"/>
    <w:rsid w:val="009B4DD8"/>
    <w:rsid w:val="009B510C"/>
    <w:rsid w:val="009B5319"/>
    <w:rsid w:val="009B58BD"/>
    <w:rsid w:val="009B5B06"/>
    <w:rsid w:val="009B5BD2"/>
    <w:rsid w:val="009B5BDD"/>
    <w:rsid w:val="009B61BA"/>
    <w:rsid w:val="009B62E0"/>
    <w:rsid w:val="009B69F2"/>
    <w:rsid w:val="009B6AF4"/>
    <w:rsid w:val="009B6EDC"/>
    <w:rsid w:val="009B7145"/>
    <w:rsid w:val="009B7229"/>
    <w:rsid w:val="009B75B6"/>
    <w:rsid w:val="009B7714"/>
    <w:rsid w:val="009B7737"/>
    <w:rsid w:val="009B7B45"/>
    <w:rsid w:val="009B7D57"/>
    <w:rsid w:val="009C1711"/>
    <w:rsid w:val="009C1C76"/>
    <w:rsid w:val="009C1EB5"/>
    <w:rsid w:val="009C2244"/>
    <w:rsid w:val="009C22EC"/>
    <w:rsid w:val="009C2302"/>
    <w:rsid w:val="009C2A22"/>
    <w:rsid w:val="009C35D3"/>
    <w:rsid w:val="009C3A05"/>
    <w:rsid w:val="009C3CBD"/>
    <w:rsid w:val="009C5377"/>
    <w:rsid w:val="009C5E3F"/>
    <w:rsid w:val="009C65F0"/>
    <w:rsid w:val="009C6739"/>
    <w:rsid w:val="009C6905"/>
    <w:rsid w:val="009C6E36"/>
    <w:rsid w:val="009C7139"/>
    <w:rsid w:val="009C7186"/>
    <w:rsid w:val="009C738C"/>
    <w:rsid w:val="009C73A0"/>
    <w:rsid w:val="009C7884"/>
    <w:rsid w:val="009C7963"/>
    <w:rsid w:val="009C7EC9"/>
    <w:rsid w:val="009D012C"/>
    <w:rsid w:val="009D14F9"/>
    <w:rsid w:val="009D1B81"/>
    <w:rsid w:val="009D206F"/>
    <w:rsid w:val="009D21A2"/>
    <w:rsid w:val="009D2B75"/>
    <w:rsid w:val="009D3382"/>
    <w:rsid w:val="009D3535"/>
    <w:rsid w:val="009D3595"/>
    <w:rsid w:val="009D3E55"/>
    <w:rsid w:val="009D4134"/>
    <w:rsid w:val="009D4320"/>
    <w:rsid w:val="009D436D"/>
    <w:rsid w:val="009D4A6A"/>
    <w:rsid w:val="009D4EF2"/>
    <w:rsid w:val="009D5117"/>
    <w:rsid w:val="009D51AE"/>
    <w:rsid w:val="009D537E"/>
    <w:rsid w:val="009D5851"/>
    <w:rsid w:val="009D5C66"/>
    <w:rsid w:val="009D6622"/>
    <w:rsid w:val="009D67E3"/>
    <w:rsid w:val="009D69B4"/>
    <w:rsid w:val="009D6A8F"/>
    <w:rsid w:val="009D6F7F"/>
    <w:rsid w:val="009D705E"/>
    <w:rsid w:val="009D76CF"/>
    <w:rsid w:val="009D794F"/>
    <w:rsid w:val="009D7C64"/>
    <w:rsid w:val="009D7ED2"/>
    <w:rsid w:val="009E08BB"/>
    <w:rsid w:val="009E0914"/>
    <w:rsid w:val="009E0D08"/>
    <w:rsid w:val="009E0D51"/>
    <w:rsid w:val="009E0E69"/>
    <w:rsid w:val="009E0F6E"/>
    <w:rsid w:val="009E0FF7"/>
    <w:rsid w:val="009E10C5"/>
    <w:rsid w:val="009E136E"/>
    <w:rsid w:val="009E1E11"/>
    <w:rsid w:val="009E1EF6"/>
    <w:rsid w:val="009E1FF2"/>
    <w:rsid w:val="009E21A9"/>
    <w:rsid w:val="009E252D"/>
    <w:rsid w:val="009E25C9"/>
    <w:rsid w:val="009E2E02"/>
    <w:rsid w:val="009E2EC9"/>
    <w:rsid w:val="009E2F7A"/>
    <w:rsid w:val="009E341B"/>
    <w:rsid w:val="009E3CC7"/>
    <w:rsid w:val="009E48EA"/>
    <w:rsid w:val="009E4DBC"/>
    <w:rsid w:val="009E5034"/>
    <w:rsid w:val="009E5210"/>
    <w:rsid w:val="009E5484"/>
    <w:rsid w:val="009E55E1"/>
    <w:rsid w:val="009E5BED"/>
    <w:rsid w:val="009E5C04"/>
    <w:rsid w:val="009E5C70"/>
    <w:rsid w:val="009E5D39"/>
    <w:rsid w:val="009E5ED4"/>
    <w:rsid w:val="009E6594"/>
    <w:rsid w:val="009E6BB7"/>
    <w:rsid w:val="009E721D"/>
    <w:rsid w:val="009E73FF"/>
    <w:rsid w:val="009E78EB"/>
    <w:rsid w:val="009E7D5D"/>
    <w:rsid w:val="009E7EDB"/>
    <w:rsid w:val="009F0379"/>
    <w:rsid w:val="009F0B36"/>
    <w:rsid w:val="009F10FA"/>
    <w:rsid w:val="009F17F1"/>
    <w:rsid w:val="009F1847"/>
    <w:rsid w:val="009F1871"/>
    <w:rsid w:val="009F1930"/>
    <w:rsid w:val="009F1F9B"/>
    <w:rsid w:val="009F217A"/>
    <w:rsid w:val="009F2C3A"/>
    <w:rsid w:val="009F3102"/>
    <w:rsid w:val="009F37D2"/>
    <w:rsid w:val="009F39C4"/>
    <w:rsid w:val="009F3FD3"/>
    <w:rsid w:val="009F4219"/>
    <w:rsid w:val="009F443E"/>
    <w:rsid w:val="009F451C"/>
    <w:rsid w:val="009F5712"/>
    <w:rsid w:val="009F58DF"/>
    <w:rsid w:val="009F6452"/>
    <w:rsid w:val="009F65BB"/>
    <w:rsid w:val="009F678B"/>
    <w:rsid w:val="009F6A7E"/>
    <w:rsid w:val="009F6B15"/>
    <w:rsid w:val="009F7A9F"/>
    <w:rsid w:val="00A003AE"/>
    <w:rsid w:val="00A0140F"/>
    <w:rsid w:val="00A01981"/>
    <w:rsid w:val="00A01AF0"/>
    <w:rsid w:val="00A01C4E"/>
    <w:rsid w:val="00A02C87"/>
    <w:rsid w:val="00A03795"/>
    <w:rsid w:val="00A038F9"/>
    <w:rsid w:val="00A03A91"/>
    <w:rsid w:val="00A03D65"/>
    <w:rsid w:val="00A0478D"/>
    <w:rsid w:val="00A04F8D"/>
    <w:rsid w:val="00A0523C"/>
    <w:rsid w:val="00A05272"/>
    <w:rsid w:val="00A0551B"/>
    <w:rsid w:val="00A05C21"/>
    <w:rsid w:val="00A063AE"/>
    <w:rsid w:val="00A0678B"/>
    <w:rsid w:val="00A06862"/>
    <w:rsid w:val="00A0689A"/>
    <w:rsid w:val="00A06AFB"/>
    <w:rsid w:val="00A06E27"/>
    <w:rsid w:val="00A06EB7"/>
    <w:rsid w:val="00A078F2"/>
    <w:rsid w:val="00A07B98"/>
    <w:rsid w:val="00A07DEE"/>
    <w:rsid w:val="00A1015F"/>
    <w:rsid w:val="00A103F2"/>
    <w:rsid w:val="00A10A7E"/>
    <w:rsid w:val="00A11223"/>
    <w:rsid w:val="00A117D9"/>
    <w:rsid w:val="00A11B4F"/>
    <w:rsid w:val="00A12195"/>
    <w:rsid w:val="00A12C56"/>
    <w:rsid w:val="00A133A8"/>
    <w:rsid w:val="00A141C0"/>
    <w:rsid w:val="00A14448"/>
    <w:rsid w:val="00A14AB8"/>
    <w:rsid w:val="00A14BB9"/>
    <w:rsid w:val="00A1527D"/>
    <w:rsid w:val="00A15616"/>
    <w:rsid w:val="00A15A72"/>
    <w:rsid w:val="00A162A9"/>
    <w:rsid w:val="00A1641B"/>
    <w:rsid w:val="00A164C4"/>
    <w:rsid w:val="00A16978"/>
    <w:rsid w:val="00A16D0A"/>
    <w:rsid w:val="00A16D11"/>
    <w:rsid w:val="00A16F74"/>
    <w:rsid w:val="00A16FB2"/>
    <w:rsid w:val="00A1776A"/>
    <w:rsid w:val="00A1798B"/>
    <w:rsid w:val="00A2013A"/>
    <w:rsid w:val="00A2070E"/>
    <w:rsid w:val="00A20C96"/>
    <w:rsid w:val="00A21B44"/>
    <w:rsid w:val="00A21CE6"/>
    <w:rsid w:val="00A220FF"/>
    <w:rsid w:val="00A2242A"/>
    <w:rsid w:val="00A2266A"/>
    <w:rsid w:val="00A22835"/>
    <w:rsid w:val="00A22894"/>
    <w:rsid w:val="00A2289C"/>
    <w:rsid w:val="00A22B0A"/>
    <w:rsid w:val="00A231AB"/>
    <w:rsid w:val="00A2378A"/>
    <w:rsid w:val="00A238AB"/>
    <w:rsid w:val="00A23A35"/>
    <w:rsid w:val="00A244BA"/>
    <w:rsid w:val="00A24E83"/>
    <w:rsid w:val="00A24F9F"/>
    <w:rsid w:val="00A2523A"/>
    <w:rsid w:val="00A2669E"/>
    <w:rsid w:val="00A267A4"/>
    <w:rsid w:val="00A26A38"/>
    <w:rsid w:val="00A270AD"/>
    <w:rsid w:val="00A2717B"/>
    <w:rsid w:val="00A273E7"/>
    <w:rsid w:val="00A27425"/>
    <w:rsid w:val="00A27A27"/>
    <w:rsid w:val="00A3004E"/>
    <w:rsid w:val="00A302F8"/>
    <w:rsid w:val="00A303A8"/>
    <w:rsid w:val="00A3051B"/>
    <w:rsid w:val="00A3081D"/>
    <w:rsid w:val="00A3131E"/>
    <w:rsid w:val="00A31853"/>
    <w:rsid w:val="00A31F9B"/>
    <w:rsid w:val="00A32461"/>
    <w:rsid w:val="00A32484"/>
    <w:rsid w:val="00A326F4"/>
    <w:rsid w:val="00A32FB5"/>
    <w:rsid w:val="00A332EF"/>
    <w:rsid w:val="00A333B7"/>
    <w:rsid w:val="00A337ED"/>
    <w:rsid w:val="00A341A4"/>
    <w:rsid w:val="00A342CB"/>
    <w:rsid w:val="00A34491"/>
    <w:rsid w:val="00A34595"/>
    <w:rsid w:val="00A34866"/>
    <w:rsid w:val="00A34B87"/>
    <w:rsid w:val="00A34E6C"/>
    <w:rsid w:val="00A35118"/>
    <w:rsid w:val="00A3569B"/>
    <w:rsid w:val="00A356CD"/>
    <w:rsid w:val="00A35A26"/>
    <w:rsid w:val="00A35A95"/>
    <w:rsid w:val="00A35E19"/>
    <w:rsid w:val="00A35E75"/>
    <w:rsid w:val="00A360EC"/>
    <w:rsid w:val="00A362BB"/>
    <w:rsid w:val="00A36716"/>
    <w:rsid w:val="00A36782"/>
    <w:rsid w:val="00A3685D"/>
    <w:rsid w:val="00A368F8"/>
    <w:rsid w:val="00A369C7"/>
    <w:rsid w:val="00A36CF2"/>
    <w:rsid w:val="00A3728C"/>
    <w:rsid w:val="00A37C73"/>
    <w:rsid w:val="00A40194"/>
    <w:rsid w:val="00A404EB"/>
    <w:rsid w:val="00A40D4E"/>
    <w:rsid w:val="00A40E1B"/>
    <w:rsid w:val="00A40F42"/>
    <w:rsid w:val="00A41087"/>
    <w:rsid w:val="00A42053"/>
    <w:rsid w:val="00A42100"/>
    <w:rsid w:val="00A42170"/>
    <w:rsid w:val="00A4239F"/>
    <w:rsid w:val="00A430F4"/>
    <w:rsid w:val="00A434FE"/>
    <w:rsid w:val="00A43856"/>
    <w:rsid w:val="00A439E0"/>
    <w:rsid w:val="00A440C3"/>
    <w:rsid w:val="00A447A8"/>
    <w:rsid w:val="00A44D79"/>
    <w:rsid w:val="00A44E0B"/>
    <w:rsid w:val="00A453C8"/>
    <w:rsid w:val="00A4555C"/>
    <w:rsid w:val="00A458B2"/>
    <w:rsid w:val="00A4595F"/>
    <w:rsid w:val="00A45D73"/>
    <w:rsid w:val="00A45F3D"/>
    <w:rsid w:val="00A45F89"/>
    <w:rsid w:val="00A46653"/>
    <w:rsid w:val="00A4683E"/>
    <w:rsid w:val="00A46E40"/>
    <w:rsid w:val="00A46F0C"/>
    <w:rsid w:val="00A4711F"/>
    <w:rsid w:val="00A471D3"/>
    <w:rsid w:val="00A47271"/>
    <w:rsid w:val="00A4734B"/>
    <w:rsid w:val="00A473B0"/>
    <w:rsid w:val="00A474B9"/>
    <w:rsid w:val="00A475BB"/>
    <w:rsid w:val="00A47F2E"/>
    <w:rsid w:val="00A50915"/>
    <w:rsid w:val="00A50F7F"/>
    <w:rsid w:val="00A5112E"/>
    <w:rsid w:val="00A51AE9"/>
    <w:rsid w:val="00A51B0B"/>
    <w:rsid w:val="00A51D96"/>
    <w:rsid w:val="00A51E12"/>
    <w:rsid w:val="00A51F2E"/>
    <w:rsid w:val="00A52380"/>
    <w:rsid w:val="00A5291A"/>
    <w:rsid w:val="00A52FFD"/>
    <w:rsid w:val="00A5324E"/>
    <w:rsid w:val="00A5331A"/>
    <w:rsid w:val="00A53354"/>
    <w:rsid w:val="00A53423"/>
    <w:rsid w:val="00A53B79"/>
    <w:rsid w:val="00A53DD1"/>
    <w:rsid w:val="00A540CB"/>
    <w:rsid w:val="00A5433C"/>
    <w:rsid w:val="00A543E7"/>
    <w:rsid w:val="00A54490"/>
    <w:rsid w:val="00A544E9"/>
    <w:rsid w:val="00A54610"/>
    <w:rsid w:val="00A54903"/>
    <w:rsid w:val="00A54BA1"/>
    <w:rsid w:val="00A54F3E"/>
    <w:rsid w:val="00A555FB"/>
    <w:rsid w:val="00A556CF"/>
    <w:rsid w:val="00A559C5"/>
    <w:rsid w:val="00A55C55"/>
    <w:rsid w:val="00A55DA9"/>
    <w:rsid w:val="00A563AD"/>
    <w:rsid w:val="00A565B0"/>
    <w:rsid w:val="00A567B0"/>
    <w:rsid w:val="00A56832"/>
    <w:rsid w:val="00A57033"/>
    <w:rsid w:val="00A57308"/>
    <w:rsid w:val="00A5751C"/>
    <w:rsid w:val="00A6007A"/>
    <w:rsid w:val="00A60130"/>
    <w:rsid w:val="00A60208"/>
    <w:rsid w:val="00A60912"/>
    <w:rsid w:val="00A60AD5"/>
    <w:rsid w:val="00A60CD9"/>
    <w:rsid w:val="00A61200"/>
    <w:rsid w:val="00A61C54"/>
    <w:rsid w:val="00A61E80"/>
    <w:rsid w:val="00A629AA"/>
    <w:rsid w:val="00A6366B"/>
    <w:rsid w:val="00A63810"/>
    <w:rsid w:val="00A63E24"/>
    <w:rsid w:val="00A643C5"/>
    <w:rsid w:val="00A64C3C"/>
    <w:rsid w:val="00A64DAA"/>
    <w:rsid w:val="00A65004"/>
    <w:rsid w:val="00A65397"/>
    <w:rsid w:val="00A65A7E"/>
    <w:rsid w:val="00A660B0"/>
    <w:rsid w:val="00A67133"/>
    <w:rsid w:val="00A6741E"/>
    <w:rsid w:val="00A67694"/>
    <w:rsid w:val="00A67EE7"/>
    <w:rsid w:val="00A7043E"/>
    <w:rsid w:val="00A70705"/>
    <w:rsid w:val="00A707D4"/>
    <w:rsid w:val="00A7081B"/>
    <w:rsid w:val="00A7094B"/>
    <w:rsid w:val="00A70F7C"/>
    <w:rsid w:val="00A713CC"/>
    <w:rsid w:val="00A716C2"/>
    <w:rsid w:val="00A7171E"/>
    <w:rsid w:val="00A72A38"/>
    <w:rsid w:val="00A72C5A"/>
    <w:rsid w:val="00A735A6"/>
    <w:rsid w:val="00A73727"/>
    <w:rsid w:val="00A74016"/>
    <w:rsid w:val="00A741B0"/>
    <w:rsid w:val="00A7446D"/>
    <w:rsid w:val="00A744B0"/>
    <w:rsid w:val="00A745B6"/>
    <w:rsid w:val="00A748F3"/>
    <w:rsid w:val="00A74C74"/>
    <w:rsid w:val="00A75118"/>
    <w:rsid w:val="00A75637"/>
    <w:rsid w:val="00A757E7"/>
    <w:rsid w:val="00A75BA0"/>
    <w:rsid w:val="00A75BEB"/>
    <w:rsid w:val="00A75C27"/>
    <w:rsid w:val="00A76A7D"/>
    <w:rsid w:val="00A76B4D"/>
    <w:rsid w:val="00A76C31"/>
    <w:rsid w:val="00A7702A"/>
    <w:rsid w:val="00A774C5"/>
    <w:rsid w:val="00A778CB"/>
    <w:rsid w:val="00A77E79"/>
    <w:rsid w:val="00A80058"/>
    <w:rsid w:val="00A801CB"/>
    <w:rsid w:val="00A80B06"/>
    <w:rsid w:val="00A8124E"/>
    <w:rsid w:val="00A813AE"/>
    <w:rsid w:val="00A8172A"/>
    <w:rsid w:val="00A8198C"/>
    <w:rsid w:val="00A81A43"/>
    <w:rsid w:val="00A81B41"/>
    <w:rsid w:val="00A81B5C"/>
    <w:rsid w:val="00A82D47"/>
    <w:rsid w:val="00A82DB5"/>
    <w:rsid w:val="00A83BB9"/>
    <w:rsid w:val="00A8408A"/>
    <w:rsid w:val="00A84232"/>
    <w:rsid w:val="00A84297"/>
    <w:rsid w:val="00A84575"/>
    <w:rsid w:val="00A8464F"/>
    <w:rsid w:val="00A846F1"/>
    <w:rsid w:val="00A84EA5"/>
    <w:rsid w:val="00A852FC"/>
    <w:rsid w:val="00A85851"/>
    <w:rsid w:val="00A85B81"/>
    <w:rsid w:val="00A85CB3"/>
    <w:rsid w:val="00A85EF4"/>
    <w:rsid w:val="00A86AA7"/>
    <w:rsid w:val="00A86D17"/>
    <w:rsid w:val="00A86E6B"/>
    <w:rsid w:val="00A87763"/>
    <w:rsid w:val="00A87A37"/>
    <w:rsid w:val="00A87BA9"/>
    <w:rsid w:val="00A87E2D"/>
    <w:rsid w:val="00A87FEF"/>
    <w:rsid w:val="00A90066"/>
    <w:rsid w:val="00A90D2C"/>
    <w:rsid w:val="00A914D4"/>
    <w:rsid w:val="00A918AF"/>
    <w:rsid w:val="00A919AB"/>
    <w:rsid w:val="00A921EB"/>
    <w:rsid w:val="00A925A1"/>
    <w:rsid w:val="00A926ED"/>
    <w:rsid w:val="00A9300A"/>
    <w:rsid w:val="00A93128"/>
    <w:rsid w:val="00A93634"/>
    <w:rsid w:val="00A93A9C"/>
    <w:rsid w:val="00A93BCC"/>
    <w:rsid w:val="00A94D1B"/>
    <w:rsid w:val="00A94EF4"/>
    <w:rsid w:val="00A951BA"/>
    <w:rsid w:val="00A95374"/>
    <w:rsid w:val="00A95607"/>
    <w:rsid w:val="00A9599D"/>
    <w:rsid w:val="00A95ECA"/>
    <w:rsid w:val="00A95FA5"/>
    <w:rsid w:val="00A96423"/>
    <w:rsid w:val="00A9643E"/>
    <w:rsid w:val="00A96466"/>
    <w:rsid w:val="00A96622"/>
    <w:rsid w:val="00A96F99"/>
    <w:rsid w:val="00A9790C"/>
    <w:rsid w:val="00A97C56"/>
    <w:rsid w:val="00A97E58"/>
    <w:rsid w:val="00AA07C1"/>
    <w:rsid w:val="00AA0BF5"/>
    <w:rsid w:val="00AA0EF4"/>
    <w:rsid w:val="00AA15AC"/>
    <w:rsid w:val="00AA16A6"/>
    <w:rsid w:val="00AA1D22"/>
    <w:rsid w:val="00AA261C"/>
    <w:rsid w:val="00AA294C"/>
    <w:rsid w:val="00AA29B1"/>
    <w:rsid w:val="00AA318E"/>
    <w:rsid w:val="00AA3297"/>
    <w:rsid w:val="00AA35AD"/>
    <w:rsid w:val="00AA38E3"/>
    <w:rsid w:val="00AA3BE3"/>
    <w:rsid w:val="00AA45F3"/>
    <w:rsid w:val="00AA4816"/>
    <w:rsid w:val="00AA4ECA"/>
    <w:rsid w:val="00AA5669"/>
    <w:rsid w:val="00AA5AE8"/>
    <w:rsid w:val="00AA67D1"/>
    <w:rsid w:val="00AA6825"/>
    <w:rsid w:val="00AA6A16"/>
    <w:rsid w:val="00AA6C62"/>
    <w:rsid w:val="00AA6D7D"/>
    <w:rsid w:val="00AA719D"/>
    <w:rsid w:val="00AA71D9"/>
    <w:rsid w:val="00AA7333"/>
    <w:rsid w:val="00AA7DCC"/>
    <w:rsid w:val="00AB0295"/>
    <w:rsid w:val="00AB048F"/>
    <w:rsid w:val="00AB0C34"/>
    <w:rsid w:val="00AB0D26"/>
    <w:rsid w:val="00AB1384"/>
    <w:rsid w:val="00AB1805"/>
    <w:rsid w:val="00AB1F13"/>
    <w:rsid w:val="00AB2C5B"/>
    <w:rsid w:val="00AB2F32"/>
    <w:rsid w:val="00AB3B73"/>
    <w:rsid w:val="00AB3BD7"/>
    <w:rsid w:val="00AB3CBB"/>
    <w:rsid w:val="00AB3D10"/>
    <w:rsid w:val="00AB45E4"/>
    <w:rsid w:val="00AB4B22"/>
    <w:rsid w:val="00AB4E74"/>
    <w:rsid w:val="00AB4FCD"/>
    <w:rsid w:val="00AB58AE"/>
    <w:rsid w:val="00AB5947"/>
    <w:rsid w:val="00AB5B97"/>
    <w:rsid w:val="00AB5BC3"/>
    <w:rsid w:val="00AB5EA1"/>
    <w:rsid w:val="00AB5F19"/>
    <w:rsid w:val="00AB5FA8"/>
    <w:rsid w:val="00AB6208"/>
    <w:rsid w:val="00AB63C4"/>
    <w:rsid w:val="00AB6B80"/>
    <w:rsid w:val="00AB6BE4"/>
    <w:rsid w:val="00AB6C87"/>
    <w:rsid w:val="00AC009C"/>
    <w:rsid w:val="00AC00E7"/>
    <w:rsid w:val="00AC0164"/>
    <w:rsid w:val="00AC1517"/>
    <w:rsid w:val="00AC1664"/>
    <w:rsid w:val="00AC180B"/>
    <w:rsid w:val="00AC19F9"/>
    <w:rsid w:val="00AC2A1F"/>
    <w:rsid w:val="00AC2AAD"/>
    <w:rsid w:val="00AC31E6"/>
    <w:rsid w:val="00AC3C51"/>
    <w:rsid w:val="00AC3EB5"/>
    <w:rsid w:val="00AC3FD9"/>
    <w:rsid w:val="00AC43AE"/>
    <w:rsid w:val="00AC47C1"/>
    <w:rsid w:val="00AC47C2"/>
    <w:rsid w:val="00AC48DF"/>
    <w:rsid w:val="00AC4C5E"/>
    <w:rsid w:val="00AC5C06"/>
    <w:rsid w:val="00AC62A9"/>
    <w:rsid w:val="00AC67BF"/>
    <w:rsid w:val="00AC70F2"/>
    <w:rsid w:val="00AC75F1"/>
    <w:rsid w:val="00AC76DC"/>
    <w:rsid w:val="00AC794B"/>
    <w:rsid w:val="00AC7C87"/>
    <w:rsid w:val="00AC7D62"/>
    <w:rsid w:val="00AC7D8F"/>
    <w:rsid w:val="00AC7FED"/>
    <w:rsid w:val="00AD0118"/>
    <w:rsid w:val="00AD02CE"/>
    <w:rsid w:val="00AD0345"/>
    <w:rsid w:val="00AD1544"/>
    <w:rsid w:val="00AD169B"/>
    <w:rsid w:val="00AD16AA"/>
    <w:rsid w:val="00AD1B84"/>
    <w:rsid w:val="00AD1EB6"/>
    <w:rsid w:val="00AD2392"/>
    <w:rsid w:val="00AD2C81"/>
    <w:rsid w:val="00AD33CE"/>
    <w:rsid w:val="00AD3AC1"/>
    <w:rsid w:val="00AD3E02"/>
    <w:rsid w:val="00AD3EA9"/>
    <w:rsid w:val="00AD3F0C"/>
    <w:rsid w:val="00AD40D7"/>
    <w:rsid w:val="00AD44B9"/>
    <w:rsid w:val="00AD453A"/>
    <w:rsid w:val="00AD4661"/>
    <w:rsid w:val="00AD5350"/>
    <w:rsid w:val="00AD572F"/>
    <w:rsid w:val="00AD5923"/>
    <w:rsid w:val="00AD5CA0"/>
    <w:rsid w:val="00AD6477"/>
    <w:rsid w:val="00AD7284"/>
    <w:rsid w:val="00AD7624"/>
    <w:rsid w:val="00AE039C"/>
    <w:rsid w:val="00AE0575"/>
    <w:rsid w:val="00AE0BBD"/>
    <w:rsid w:val="00AE0EFA"/>
    <w:rsid w:val="00AE171E"/>
    <w:rsid w:val="00AE175D"/>
    <w:rsid w:val="00AE1C73"/>
    <w:rsid w:val="00AE24B1"/>
    <w:rsid w:val="00AE2752"/>
    <w:rsid w:val="00AE2D32"/>
    <w:rsid w:val="00AE2E14"/>
    <w:rsid w:val="00AE31D4"/>
    <w:rsid w:val="00AE3450"/>
    <w:rsid w:val="00AE37CF"/>
    <w:rsid w:val="00AE39EC"/>
    <w:rsid w:val="00AE3CAD"/>
    <w:rsid w:val="00AE3D02"/>
    <w:rsid w:val="00AE3E37"/>
    <w:rsid w:val="00AE41C9"/>
    <w:rsid w:val="00AE42AF"/>
    <w:rsid w:val="00AE43EA"/>
    <w:rsid w:val="00AE44A8"/>
    <w:rsid w:val="00AE45DB"/>
    <w:rsid w:val="00AE4B04"/>
    <w:rsid w:val="00AE4CD5"/>
    <w:rsid w:val="00AE4FC7"/>
    <w:rsid w:val="00AE4FDF"/>
    <w:rsid w:val="00AE5223"/>
    <w:rsid w:val="00AE525B"/>
    <w:rsid w:val="00AE5825"/>
    <w:rsid w:val="00AE58DE"/>
    <w:rsid w:val="00AE59FF"/>
    <w:rsid w:val="00AE5EEF"/>
    <w:rsid w:val="00AE614E"/>
    <w:rsid w:val="00AE6441"/>
    <w:rsid w:val="00AE70BD"/>
    <w:rsid w:val="00AE717C"/>
    <w:rsid w:val="00AE7598"/>
    <w:rsid w:val="00AE7A12"/>
    <w:rsid w:val="00AE7A9B"/>
    <w:rsid w:val="00AE7ABB"/>
    <w:rsid w:val="00AE7B39"/>
    <w:rsid w:val="00AE7F50"/>
    <w:rsid w:val="00AF0904"/>
    <w:rsid w:val="00AF0EB4"/>
    <w:rsid w:val="00AF1795"/>
    <w:rsid w:val="00AF179F"/>
    <w:rsid w:val="00AF17E9"/>
    <w:rsid w:val="00AF2410"/>
    <w:rsid w:val="00AF25D3"/>
    <w:rsid w:val="00AF281D"/>
    <w:rsid w:val="00AF2939"/>
    <w:rsid w:val="00AF2999"/>
    <w:rsid w:val="00AF3487"/>
    <w:rsid w:val="00AF3541"/>
    <w:rsid w:val="00AF364E"/>
    <w:rsid w:val="00AF3C44"/>
    <w:rsid w:val="00AF3EA4"/>
    <w:rsid w:val="00AF4212"/>
    <w:rsid w:val="00AF42B2"/>
    <w:rsid w:val="00AF42CC"/>
    <w:rsid w:val="00AF4716"/>
    <w:rsid w:val="00AF4EAF"/>
    <w:rsid w:val="00AF5231"/>
    <w:rsid w:val="00AF5377"/>
    <w:rsid w:val="00AF65FC"/>
    <w:rsid w:val="00AF7010"/>
    <w:rsid w:val="00AF739C"/>
    <w:rsid w:val="00AF74F1"/>
    <w:rsid w:val="00AF7709"/>
    <w:rsid w:val="00B009AD"/>
    <w:rsid w:val="00B00FEC"/>
    <w:rsid w:val="00B0149B"/>
    <w:rsid w:val="00B01E94"/>
    <w:rsid w:val="00B022C3"/>
    <w:rsid w:val="00B02A23"/>
    <w:rsid w:val="00B02BC3"/>
    <w:rsid w:val="00B02C67"/>
    <w:rsid w:val="00B037C7"/>
    <w:rsid w:val="00B0388C"/>
    <w:rsid w:val="00B03971"/>
    <w:rsid w:val="00B03A2D"/>
    <w:rsid w:val="00B03AA6"/>
    <w:rsid w:val="00B044D7"/>
    <w:rsid w:val="00B047A7"/>
    <w:rsid w:val="00B048DE"/>
    <w:rsid w:val="00B048FF"/>
    <w:rsid w:val="00B049E5"/>
    <w:rsid w:val="00B04AE7"/>
    <w:rsid w:val="00B04DBF"/>
    <w:rsid w:val="00B05235"/>
    <w:rsid w:val="00B058C5"/>
    <w:rsid w:val="00B0593E"/>
    <w:rsid w:val="00B05A9F"/>
    <w:rsid w:val="00B05CE9"/>
    <w:rsid w:val="00B05E14"/>
    <w:rsid w:val="00B05E76"/>
    <w:rsid w:val="00B05EF2"/>
    <w:rsid w:val="00B05F14"/>
    <w:rsid w:val="00B06121"/>
    <w:rsid w:val="00B06654"/>
    <w:rsid w:val="00B07D23"/>
    <w:rsid w:val="00B10433"/>
    <w:rsid w:val="00B109AF"/>
    <w:rsid w:val="00B113A9"/>
    <w:rsid w:val="00B115B7"/>
    <w:rsid w:val="00B11774"/>
    <w:rsid w:val="00B11FB8"/>
    <w:rsid w:val="00B1242F"/>
    <w:rsid w:val="00B125BA"/>
    <w:rsid w:val="00B12A7D"/>
    <w:rsid w:val="00B12F1C"/>
    <w:rsid w:val="00B133EB"/>
    <w:rsid w:val="00B13494"/>
    <w:rsid w:val="00B1368B"/>
    <w:rsid w:val="00B137D6"/>
    <w:rsid w:val="00B13834"/>
    <w:rsid w:val="00B13983"/>
    <w:rsid w:val="00B13AE5"/>
    <w:rsid w:val="00B13DD9"/>
    <w:rsid w:val="00B1457F"/>
    <w:rsid w:val="00B1480A"/>
    <w:rsid w:val="00B14958"/>
    <w:rsid w:val="00B14BB6"/>
    <w:rsid w:val="00B14C7C"/>
    <w:rsid w:val="00B14CFA"/>
    <w:rsid w:val="00B14DA8"/>
    <w:rsid w:val="00B150CD"/>
    <w:rsid w:val="00B1531A"/>
    <w:rsid w:val="00B1564B"/>
    <w:rsid w:val="00B157C1"/>
    <w:rsid w:val="00B158E8"/>
    <w:rsid w:val="00B15BB2"/>
    <w:rsid w:val="00B15FC5"/>
    <w:rsid w:val="00B16373"/>
    <w:rsid w:val="00B172AD"/>
    <w:rsid w:val="00B178DC"/>
    <w:rsid w:val="00B179A0"/>
    <w:rsid w:val="00B17EA3"/>
    <w:rsid w:val="00B201DE"/>
    <w:rsid w:val="00B20423"/>
    <w:rsid w:val="00B20780"/>
    <w:rsid w:val="00B209E8"/>
    <w:rsid w:val="00B21945"/>
    <w:rsid w:val="00B21B44"/>
    <w:rsid w:val="00B21BB3"/>
    <w:rsid w:val="00B21DA3"/>
    <w:rsid w:val="00B22101"/>
    <w:rsid w:val="00B2217C"/>
    <w:rsid w:val="00B2266B"/>
    <w:rsid w:val="00B226F5"/>
    <w:rsid w:val="00B22E7C"/>
    <w:rsid w:val="00B23082"/>
    <w:rsid w:val="00B2363C"/>
    <w:rsid w:val="00B2366D"/>
    <w:rsid w:val="00B2387F"/>
    <w:rsid w:val="00B23AEB"/>
    <w:rsid w:val="00B23C69"/>
    <w:rsid w:val="00B23DF1"/>
    <w:rsid w:val="00B2405F"/>
    <w:rsid w:val="00B2474C"/>
    <w:rsid w:val="00B247DB"/>
    <w:rsid w:val="00B24B5B"/>
    <w:rsid w:val="00B25090"/>
    <w:rsid w:val="00B250AD"/>
    <w:rsid w:val="00B251D1"/>
    <w:rsid w:val="00B2538E"/>
    <w:rsid w:val="00B254EA"/>
    <w:rsid w:val="00B254F4"/>
    <w:rsid w:val="00B257A6"/>
    <w:rsid w:val="00B25C93"/>
    <w:rsid w:val="00B26C30"/>
    <w:rsid w:val="00B26D8C"/>
    <w:rsid w:val="00B26DE9"/>
    <w:rsid w:val="00B273A2"/>
    <w:rsid w:val="00B27579"/>
    <w:rsid w:val="00B279B2"/>
    <w:rsid w:val="00B27E4A"/>
    <w:rsid w:val="00B30228"/>
    <w:rsid w:val="00B30AE6"/>
    <w:rsid w:val="00B30AE9"/>
    <w:rsid w:val="00B30C47"/>
    <w:rsid w:val="00B30C90"/>
    <w:rsid w:val="00B30CCC"/>
    <w:rsid w:val="00B31741"/>
    <w:rsid w:val="00B3184B"/>
    <w:rsid w:val="00B31ADF"/>
    <w:rsid w:val="00B31F11"/>
    <w:rsid w:val="00B32326"/>
    <w:rsid w:val="00B32657"/>
    <w:rsid w:val="00B326F6"/>
    <w:rsid w:val="00B335C5"/>
    <w:rsid w:val="00B337B5"/>
    <w:rsid w:val="00B33DD4"/>
    <w:rsid w:val="00B33FA7"/>
    <w:rsid w:val="00B341CB"/>
    <w:rsid w:val="00B34618"/>
    <w:rsid w:val="00B34BDB"/>
    <w:rsid w:val="00B34C31"/>
    <w:rsid w:val="00B34CA6"/>
    <w:rsid w:val="00B3535A"/>
    <w:rsid w:val="00B3538C"/>
    <w:rsid w:val="00B353F6"/>
    <w:rsid w:val="00B35BCC"/>
    <w:rsid w:val="00B36087"/>
    <w:rsid w:val="00B369D9"/>
    <w:rsid w:val="00B36BA6"/>
    <w:rsid w:val="00B37173"/>
    <w:rsid w:val="00B372EE"/>
    <w:rsid w:val="00B37738"/>
    <w:rsid w:val="00B3783B"/>
    <w:rsid w:val="00B37A12"/>
    <w:rsid w:val="00B37AB5"/>
    <w:rsid w:val="00B37C1E"/>
    <w:rsid w:val="00B40482"/>
    <w:rsid w:val="00B409DF"/>
    <w:rsid w:val="00B40A9F"/>
    <w:rsid w:val="00B41611"/>
    <w:rsid w:val="00B41C2C"/>
    <w:rsid w:val="00B42A25"/>
    <w:rsid w:val="00B42C83"/>
    <w:rsid w:val="00B434E3"/>
    <w:rsid w:val="00B43B6E"/>
    <w:rsid w:val="00B43CB5"/>
    <w:rsid w:val="00B44007"/>
    <w:rsid w:val="00B4422C"/>
    <w:rsid w:val="00B44276"/>
    <w:rsid w:val="00B44541"/>
    <w:rsid w:val="00B44AA3"/>
    <w:rsid w:val="00B45200"/>
    <w:rsid w:val="00B4532C"/>
    <w:rsid w:val="00B453D9"/>
    <w:rsid w:val="00B4545D"/>
    <w:rsid w:val="00B458D0"/>
    <w:rsid w:val="00B459D1"/>
    <w:rsid w:val="00B461AE"/>
    <w:rsid w:val="00B47492"/>
    <w:rsid w:val="00B47A91"/>
    <w:rsid w:val="00B47C46"/>
    <w:rsid w:val="00B50134"/>
    <w:rsid w:val="00B5013B"/>
    <w:rsid w:val="00B508F0"/>
    <w:rsid w:val="00B50998"/>
    <w:rsid w:val="00B5122B"/>
    <w:rsid w:val="00B5286A"/>
    <w:rsid w:val="00B53120"/>
    <w:rsid w:val="00B53353"/>
    <w:rsid w:val="00B53455"/>
    <w:rsid w:val="00B53867"/>
    <w:rsid w:val="00B538CF"/>
    <w:rsid w:val="00B53A2D"/>
    <w:rsid w:val="00B53FA5"/>
    <w:rsid w:val="00B54258"/>
    <w:rsid w:val="00B545C9"/>
    <w:rsid w:val="00B54A92"/>
    <w:rsid w:val="00B54B44"/>
    <w:rsid w:val="00B54E62"/>
    <w:rsid w:val="00B54FC6"/>
    <w:rsid w:val="00B551AE"/>
    <w:rsid w:val="00B55246"/>
    <w:rsid w:val="00B552F9"/>
    <w:rsid w:val="00B5567F"/>
    <w:rsid w:val="00B558AA"/>
    <w:rsid w:val="00B55D07"/>
    <w:rsid w:val="00B56021"/>
    <w:rsid w:val="00B5633C"/>
    <w:rsid w:val="00B56A4A"/>
    <w:rsid w:val="00B56ACD"/>
    <w:rsid w:val="00B56BEB"/>
    <w:rsid w:val="00B56E6D"/>
    <w:rsid w:val="00B5734E"/>
    <w:rsid w:val="00B57602"/>
    <w:rsid w:val="00B57645"/>
    <w:rsid w:val="00B576C6"/>
    <w:rsid w:val="00B577F5"/>
    <w:rsid w:val="00B57C44"/>
    <w:rsid w:val="00B602A2"/>
    <w:rsid w:val="00B60945"/>
    <w:rsid w:val="00B60DAB"/>
    <w:rsid w:val="00B60ED2"/>
    <w:rsid w:val="00B61367"/>
    <w:rsid w:val="00B619EB"/>
    <w:rsid w:val="00B62B83"/>
    <w:rsid w:val="00B62CC2"/>
    <w:rsid w:val="00B62CF3"/>
    <w:rsid w:val="00B62E5F"/>
    <w:rsid w:val="00B63398"/>
    <w:rsid w:val="00B634DE"/>
    <w:rsid w:val="00B6365A"/>
    <w:rsid w:val="00B6391B"/>
    <w:rsid w:val="00B63966"/>
    <w:rsid w:val="00B63A75"/>
    <w:rsid w:val="00B63A88"/>
    <w:rsid w:val="00B63ED3"/>
    <w:rsid w:val="00B63F7C"/>
    <w:rsid w:val="00B64684"/>
    <w:rsid w:val="00B646E8"/>
    <w:rsid w:val="00B64A44"/>
    <w:rsid w:val="00B64B6C"/>
    <w:rsid w:val="00B65829"/>
    <w:rsid w:val="00B65AAB"/>
    <w:rsid w:val="00B65B0E"/>
    <w:rsid w:val="00B65B60"/>
    <w:rsid w:val="00B65BC8"/>
    <w:rsid w:val="00B65BDC"/>
    <w:rsid w:val="00B6632E"/>
    <w:rsid w:val="00B663DB"/>
    <w:rsid w:val="00B667E8"/>
    <w:rsid w:val="00B66F8C"/>
    <w:rsid w:val="00B670B1"/>
    <w:rsid w:val="00B676A5"/>
    <w:rsid w:val="00B67FB0"/>
    <w:rsid w:val="00B70026"/>
    <w:rsid w:val="00B70534"/>
    <w:rsid w:val="00B70596"/>
    <w:rsid w:val="00B7074A"/>
    <w:rsid w:val="00B70EB5"/>
    <w:rsid w:val="00B70FD9"/>
    <w:rsid w:val="00B71907"/>
    <w:rsid w:val="00B71DAF"/>
    <w:rsid w:val="00B71F67"/>
    <w:rsid w:val="00B7218F"/>
    <w:rsid w:val="00B721F5"/>
    <w:rsid w:val="00B72A96"/>
    <w:rsid w:val="00B72DCE"/>
    <w:rsid w:val="00B72E73"/>
    <w:rsid w:val="00B730C8"/>
    <w:rsid w:val="00B73105"/>
    <w:rsid w:val="00B73F1C"/>
    <w:rsid w:val="00B741C4"/>
    <w:rsid w:val="00B74488"/>
    <w:rsid w:val="00B74530"/>
    <w:rsid w:val="00B74896"/>
    <w:rsid w:val="00B74A15"/>
    <w:rsid w:val="00B7539B"/>
    <w:rsid w:val="00B75802"/>
    <w:rsid w:val="00B75C78"/>
    <w:rsid w:val="00B761DD"/>
    <w:rsid w:val="00B768A0"/>
    <w:rsid w:val="00B76A4F"/>
    <w:rsid w:val="00B76D1D"/>
    <w:rsid w:val="00B76EB1"/>
    <w:rsid w:val="00B76EDA"/>
    <w:rsid w:val="00B773C4"/>
    <w:rsid w:val="00B80031"/>
    <w:rsid w:val="00B803BA"/>
    <w:rsid w:val="00B80415"/>
    <w:rsid w:val="00B80568"/>
    <w:rsid w:val="00B80D5C"/>
    <w:rsid w:val="00B80DC0"/>
    <w:rsid w:val="00B80FA7"/>
    <w:rsid w:val="00B82218"/>
    <w:rsid w:val="00B82600"/>
    <w:rsid w:val="00B82721"/>
    <w:rsid w:val="00B82EDF"/>
    <w:rsid w:val="00B82F7F"/>
    <w:rsid w:val="00B83255"/>
    <w:rsid w:val="00B832DF"/>
    <w:rsid w:val="00B83E6C"/>
    <w:rsid w:val="00B83F11"/>
    <w:rsid w:val="00B840F4"/>
    <w:rsid w:val="00B8457D"/>
    <w:rsid w:val="00B8547E"/>
    <w:rsid w:val="00B85573"/>
    <w:rsid w:val="00B8587E"/>
    <w:rsid w:val="00B85912"/>
    <w:rsid w:val="00B859EB"/>
    <w:rsid w:val="00B85CFE"/>
    <w:rsid w:val="00B861C8"/>
    <w:rsid w:val="00B8661E"/>
    <w:rsid w:val="00B86667"/>
    <w:rsid w:val="00B870E3"/>
    <w:rsid w:val="00B8737C"/>
    <w:rsid w:val="00B87A83"/>
    <w:rsid w:val="00B87D1D"/>
    <w:rsid w:val="00B907E0"/>
    <w:rsid w:val="00B908B3"/>
    <w:rsid w:val="00B90A92"/>
    <w:rsid w:val="00B90E47"/>
    <w:rsid w:val="00B91B32"/>
    <w:rsid w:val="00B927A7"/>
    <w:rsid w:val="00B92DBE"/>
    <w:rsid w:val="00B930FB"/>
    <w:rsid w:val="00B938CC"/>
    <w:rsid w:val="00B939FD"/>
    <w:rsid w:val="00B94185"/>
    <w:rsid w:val="00B9427E"/>
    <w:rsid w:val="00B942C0"/>
    <w:rsid w:val="00B943D4"/>
    <w:rsid w:val="00B94E09"/>
    <w:rsid w:val="00B952D4"/>
    <w:rsid w:val="00B95B6A"/>
    <w:rsid w:val="00B9609A"/>
    <w:rsid w:val="00B961D3"/>
    <w:rsid w:val="00B96C3D"/>
    <w:rsid w:val="00BA0285"/>
    <w:rsid w:val="00BA030D"/>
    <w:rsid w:val="00BA04A6"/>
    <w:rsid w:val="00BA0887"/>
    <w:rsid w:val="00BA08F8"/>
    <w:rsid w:val="00BA0E7D"/>
    <w:rsid w:val="00BA123C"/>
    <w:rsid w:val="00BA1A60"/>
    <w:rsid w:val="00BA1BAB"/>
    <w:rsid w:val="00BA1EFE"/>
    <w:rsid w:val="00BA1F2C"/>
    <w:rsid w:val="00BA209E"/>
    <w:rsid w:val="00BA21D3"/>
    <w:rsid w:val="00BA26AE"/>
    <w:rsid w:val="00BA2A88"/>
    <w:rsid w:val="00BA2C89"/>
    <w:rsid w:val="00BA2CF1"/>
    <w:rsid w:val="00BA2D10"/>
    <w:rsid w:val="00BA31F8"/>
    <w:rsid w:val="00BA362B"/>
    <w:rsid w:val="00BA374E"/>
    <w:rsid w:val="00BA394F"/>
    <w:rsid w:val="00BA3BFA"/>
    <w:rsid w:val="00BA4292"/>
    <w:rsid w:val="00BA49F0"/>
    <w:rsid w:val="00BA5265"/>
    <w:rsid w:val="00BA58A9"/>
    <w:rsid w:val="00BA65D5"/>
    <w:rsid w:val="00BA669C"/>
    <w:rsid w:val="00BA67D5"/>
    <w:rsid w:val="00BA69E5"/>
    <w:rsid w:val="00BA6EDB"/>
    <w:rsid w:val="00BA700F"/>
    <w:rsid w:val="00BA7243"/>
    <w:rsid w:val="00BA72B0"/>
    <w:rsid w:val="00BA7613"/>
    <w:rsid w:val="00BA7641"/>
    <w:rsid w:val="00BA76B4"/>
    <w:rsid w:val="00BB02AE"/>
    <w:rsid w:val="00BB04EA"/>
    <w:rsid w:val="00BB092B"/>
    <w:rsid w:val="00BB0C95"/>
    <w:rsid w:val="00BB1AB9"/>
    <w:rsid w:val="00BB1E0B"/>
    <w:rsid w:val="00BB1EE4"/>
    <w:rsid w:val="00BB1F47"/>
    <w:rsid w:val="00BB2314"/>
    <w:rsid w:val="00BB2497"/>
    <w:rsid w:val="00BB2C2C"/>
    <w:rsid w:val="00BB36EE"/>
    <w:rsid w:val="00BB3C03"/>
    <w:rsid w:val="00BB3C34"/>
    <w:rsid w:val="00BB3D5D"/>
    <w:rsid w:val="00BB43EF"/>
    <w:rsid w:val="00BB4B9E"/>
    <w:rsid w:val="00BB4C39"/>
    <w:rsid w:val="00BB5124"/>
    <w:rsid w:val="00BB5A81"/>
    <w:rsid w:val="00BB5ADD"/>
    <w:rsid w:val="00BB616A"/>
    <w:rsid w:val="00BB62BE"/>
    <w:rsid w:val="00BB6356"/>
    <w:rsid w:val="00BB7113"/>
    <w:rsid w:val="00BB7503"/>
    <w:rsid w:val="00BB77DF"/>
    <w:rsid w:val="00BC0060"/>
    <w:rsid w:val="00BC0183"/>
    <w:rsid w:val="00BC057E"/>
    <w:rsid w:val="00BC097D"/>
    <w:rsid w:val="00BC0D12"/>
    <w:rsid w:val="00BC0E97"/>
    <w:rsid w:val="00BC0EF5"/>
    <w:rsid w:val="00BC0F6B"/>
    <w:rsid w:val="00BC1DE1"/>
    <w:rsid w:val="00BC2AB8"/>
    <w:rsid w:val="00BC41CB"/>
    <w:rsid w:val="00BC4492"/>
    <w:rsid w:val="00BC45C5"/>
    <w:rsid w:val="00BC4642"/>
    <w:rsid w:val="00BC4888"/>
    <w:rsid w:val="00BC49BB"/>
    <w:rsid w:val="00BC4D75"/>
    <w:rsid w:val="00BC512D"/>
    <w:rsid w:val="00BC52F6"/>
    <w:rsid w:val="00BC5633"/>
    <w:rsid w:val="00BC56D3"/>
    <w:rsid w:val="00BC5BFE"/>
    <w:rsid w:val="00BC7098"/>
    <w:rsid w:val="00BC7195"/>
    <w:rsid w:val="00BC7299"/>
    <w:rsid w:val="00BC737E"/>
    <w:rsid w:val="00BC7C76"/>
    <w:rsid w:val="00BC7E0D"/>
    <w:rsid w:val="00BD0477"/>
    <w:rsid w:val="00BD06B7"/>
    <w:rsid w:val="00BD0E86"/>
    <w:rsid w:val="00BD1125"/>
    <w:rsid w:val="00BD1226"/>
    <w:rsid w:val="00BD1263"/>
    <w:rsid w:val="00BD1C41"/>
    <w:rsid w:val="00BD1EE4"/>
    <w:rsid w:val="00BD226E"/>
    <w:rsid w:val="00BD2A3F"/>
    <w:rsid w:val="00BD2D11"/>
    <w:rsid w:val="00BD332A"/>
    <w:rsid w:val="00BD355B"/>
    <w:rsid w:val="00BD3D85"/>
    <w:rsid w:val="00BD461A"/>
    <w:rsid w:val="00BD4759"/>
    <w:rsid w:val="00BD4AF9"/>
    <w:rsid w:val="00BD4D4F"/>
    <w:rsid w:val="00BD4D5B"/>
    <w:rsid w:val="00BD5B7F"/>
    <w:rsid w:val="00BD5D33"/>
    <w:rsid w:val="00BD5FD3"/>
    <w:rsid w:val="00BD610C"/>
    <w:rsid w:val="00BD63D1"/>
    <w:rsid w:val="00BD6C3E"/>
    <w:rsid w:val="00BD6E65"/>
    <w:rsid w:val="00BD71A0"/>
    <w:rsid w:val="00BD763B"/>
    <w:rsid w:val="00BD7B6A"/>
    <w:rsid w:val="00BD7CD8"/>
    <w:rsid w:val="00BD7D69"/>
    <w:rsid w:val="00BD7DF0"/>
    <w:rsid w:val="00BE0027"/>
    <w:rsid w:val="00BE023A"/>
    <w:rsid w:val="00BE02EA"/>
    <w:rsid w:val="00BE03DA"/>
    <w:rsid w:val="00BE0803"/>
    <w:rsid w:val="00BE0857"/>
    <w:rsid w:val="00BE183C"/>
    <w:rsid w:val="00BE19CD"/>
    <w:rsid w:val="00BE1BD0"/>
    <w:rsid w:val="00BE1D32"/>
    <w:rsid w:val="00BE227D"/>
    <w:rsid w:val="00BE2D47"/>
    <w:rsid w:val="00BE3097"/>
    <w:rsid w:val="00BE329A"/>
    <w:rsid w:val="00BE33BD"/>
    <w:rsid w:val="00BE35E8"/>
    <w:rsid w:val="00BE420A"/>
    <w:rsid w:val="00BE4454"/>
    <w:rsid w:val="00BE505D"/>
    <w:rsid w:val="00BE5239"/>
    <w:rsid w:val="00BE544B"/>
    <w:rsid w:val="00BE66C3"/>
    <w:rsid w:val="00BE6919"/>
    <w:rsid w:val="00BE6B2F"/>
    <w:rsid w:val="00BE7C0C"/>
    <w:rsid w:val="00BE7D1D"/>
    <w:rsid w:val="00BF0004"/>
    <w:rsid w:val="00BF02CA"/>
    <w:rsid w:val="00BF0DFE"/>
    <w:rsid w:val="00BF17D0"/>
    <w:rsid w:val="00BF1868"/>
    <w:rsid w:val="00BF1C5C"/>
    <w:rsid w:val="00BF1E4E"/>
    <w:rsid w:val="00BF2775"/>
    <w:rsid w:val="00BF28EF"/>
    <w:rsid w:val="00BF2A15"/>
    <w:rsid w:val="00BF2C45"/>
    <w:rsid w:val="00BF2E17"/>
    <w:rsid w:val="00BF301E"/>
    <w:rsid w:val="00BF302C"/>
    <w:rsid w:val="00BF3576"/>
    <w:rsid w:val="00BF3BAE"/>
    <w:rsid w:val="00BF450E"/>
    <w:rsid w:val="00BF45B5"/>
    <w:rsid w:val="00BF55B7"/>
    <w:rsid w:val="00BF5C88"/>
    <w:rsid w:val="00BF64CE"/>
    <w:rsid w:val="00BF6830"/>
    <w:rsid w:val="00BF6B14"/>
    <w:rsid w:val="00BF6F7F"/>
    <w:rsid w:val="00BF7116"/>
    <w:rsid w:val="00BF71DC"/>
    <w:rsid w:val="00BF7957"/>
    <w:rsid w:val="00BF7A1E"/>
    <w:rsid w:val="00BF7D43"/>
    <w:rsid w:val="00C00570"/>
    <w:rsid w:val="00C00AF6"/>
    <w:rsid w:val="00C00C19"/>
    <w:rsid w:val="00C01974"/>
    <w:rsid w:val="00C01C94"/>
    <w:rsid w:val="00C027C5"/>
    <w:rsid w:val="00C02967"/>
    <w:rsid w:val="00C03446"/>
    <w:rsid w:val="00C03450"/>
    <w:rsid w:val="00C036B6"/>
    <w:rsid w:val="00C039A2"/>
    <w:rsid w:val="00C03AFB"/>
    <w:rsid w:val="00C03CD5"/>
    <w:rsid w:val="00C03E6B"/>
    <w:rsid w:val="00C03E88"/>
    <w:rsid w:val="00C04098"/>
    <w:rsid w:val="00C04BC0"/>
    <w:rsid w:val="00C04D23"/>
    <w:rsid w:val="00C05015"/>
    <w:rsid w:val="00C05A57"/>
    <w:rsid w:val="00C05B2D"/>
    <w:rsid w:val="00C061D9"/>
    <w:rsid w:val="00C0645F"/>
    <w:rsid w:val="00C06481"/>
    <w:rsid w:val="00C06BE4"/>
    <w:rsid w:val="00C06C84"/>
    <w:rsid w:val="00C06CBA"/>
    <w:rsid w:val="00C06DE3"/>
    <w:rsid w:val="00C0724F"/>
    <w:rsid w:val="00C0735A"/>
    <w:rsid w:val="00C07966"/>
    <w:rsid w:val="00C07A12"/>
    <w:rsid w:val="00C07B3F"/>
    <w:rsid w:val="00C100D9"/>
    <w:rsid w:val="00C101AF"/>
    <w:rsid w:val="00C103BB"/>
    <w:rsid w:val="00C10475"/>
    <w:rsid w:val="00C1086E"/>
    <w:rsid w:val="00C10A7D"/>
    <w:rsid w:val="00C110BF"/>
    <w:rsid w:val="00C112E5"/>
    <w:rsid w:val="00C115E1"/>
    <w:rsid w:val="00C11E0B"/>
    <w:rsid w:val="00C12011"/>
    <w:rsid w:val="00C12304"/>
    <w:rsid w:val="00C1292A"/>
    <w:rsid w:val="00C13518"/>
    <w:rsid w:val="00C139B7"/>
    <w:rsid w:val="00C13D5C"/>
    <w:rsid w:val="00C13D7E"/>
    <w:rsid w:val="00C13F9D"/>
    <w:rsid w:val="00C141C5"/>
    <w:rsid w:val="00C14587"/>
    <w:rsid w:val="00C14A56"/>
    <w:rsid w:val="00C15554"/>
    <w:rsid w:val="00C155A4"/>
    <w:rsid w:val="00C15803"/>
    <w:rsid w:val="00C1599B"/>
    <w:rsid w:val="00C15B93"/>
    <w:rsid w:val="00C15C2B"/>
    <w:rsid w:val="00C160F9"/>
    <w:rsid w:val="00C1680F"/>
    <w:rsid w:val="00C1697B"/>
    <w:rsid w:val="00C17419"/>
    <w:rsid w:val="00C174DC"/>
    <w:rsid w:val="00C17660"/>
    <w:rsid w:val="00C17B16"/>
    <w:rsid w:val="00C17E75"/>
    <w:rsid w:val="00C2052D"/>
    <w:rsid w:val="00C20AB5"/>
    <w:rsid w:val="00C20E57"/>
    <w:rsid w:val="00C21244"/>
    <w:rsid w:val="00C21BA7"/>
    <w:rsid w:val="00C22865"/>
    <w:rsid w:val="00C22981"/>
    <w:rsid w:val="00C22B40"/>
    <w:rsid w:val="00C233FF"/>
    <w:rsid w:val="00C235A7"/>
    <w:rsid w:val="00C23801"/>
    <w:rsid w:val="00C23D36"/>
    <w:rsid w:val="00C23D72"/>
    <w:rsid w:val="00C240F3"/>
    <w:rsid w:val="00C2432C"/>
    <w:rsid w:val="00C243B7"/>
    <w:rsid w:val="00C2442B"/>
    <w:rsid w:val="00C24C54"/>
    <w:rsid w:val="00C24CBC"/>
    <w:rsid w:val="00C250E0"/>
    <w:rsid w:val="00C2532C"/>
    <w:rsid w:val="00C25794"/>
    <w:rsid w:val="00C26316"/>
    <w:rsid w:val="00C26350"/>
    <w:rsid w:val="00C26499"/>
    <w:rsid w:val="00C268DB"/>
    <w:rsid w:val="00C26947"/>
    <w:rsid w:val="00C26973"/>
    <w:rsid w:val="00C26985"/>
    <w:rsid w:val="00C269F5"/>
    <w:rsid w:val="00C2705B"/>
    <w:rsid w:val="00C27590"/>
    <w:rsid w:val="00C27F14"/>
    <w:rsid w:val="00C30243"/>
    <w:rsid w:val="00C306E1"/>
    <w:rsid w:val="00C30885"/>
    <w:rsid w:val="00C30A91"/>
    <w:rsid w:val="00C30B10"/>
    <w:rsid w:val="00C30E75"/>
    <w:rsid w:val="00C314B4"/>
    <w:rsid w:val="00C32069"/>
    <w:rsid w:val="00C320A8"/>
    <w:rsid w:val="00C3213C"/>
    <w:rsid w:val="00C32295"/>
    <w:rsid w:val="00C323EF"/>
    <w:rsid w:val="00C32579"/>
    <w:rsid w:val="00C32F1E"/>
    <w:rsid w:val="00C33018"/>
    <w:rsid w:val="00C33C03"/>
    <w:rsid w:val="00C33CEB"/>
    <w:rsid w:val="00C33DBE"/>
    <w:rsid w:val="00C34ADE"/>
    <w:rsid w:val="00C35178"/>
    <w:rsid w:val="00C35423"/>
    <w:rsid w:val="00C354DC"/>
    <w:rsid w:val="00C35679"/>
    <w:rsid w:val="00C3587F"/>
    <w:rsid w:val="00C35B15"/>
    <w:rsid w:val="00C35C92"/>
    <w:rsid w:val="00C35E4F"/>
    <w:rsid w:val="00C362EB"/>
    <w:rsid w:val="00C364B0"/>
    <w:rsid w:val="00C36AD9"/>
    <w:rsid w:val="00C36BD3"/>
    <w:rsid w:val="00C36DCF"/>
    <w:rsid w:val="00C36DD2"/>
    <w:rsid w:val="00C36FA0"/>
    <w:rsid w:val="00C37320"/>
    <w:rsid w:val="00C374BC"/>
    <w:rsid w:val="00C37EFC"/>
    <w:rsid w:val="00C40945"/>
    <w:rsid w:val="00C40BD8"/>
    <w:rsid w:val="00C40F7C"/>
    <w:rsid w:val="00C41834"/>
    <w:rsid w:val="00C41B75"/>
    <w:rsid w:val="00C4200C"/>
    <w:rsid w:val="00C42257"/>
    <w:rsid w:val="00C426A4"/>
    <w:rsid w:val="00C42A09"/>
    <w:rsid w:val="00C42BE8"/>
    <w:rsid w:val="00C43314"/>
    <w:rsid w:val="00C434E1"/>
    <w:rsid w:val="00C43853"/>
    <w:rsid w:val="00C43A37"/>
    <w:rsid w:val="00C43BBD"/>
    <w:rsid w:val="00C43BDC"/>
    <w:rsid w:val="00C43FD6"/>
    <w:rsid w:val="00C4430E"/>
    <w:rsid w:val="00C44787"/>
    <w:rsid w:val="00C4493A"/>
    <w:rsid w:val="00C449FC"/>
    <w:rsid w:val="00C4566E"/>
    <w:rsid w:val="00C46179"/>
    <w:rsid w:val="00C461EC"/>
    <w:rsid w:val="00C462FC"/>
    <w:rsid w:val="00C46322"/>
    <w:rsid w:val="00C46410"/>
    <w:rsid w:val="00C4687D"/>
    <w:rsid w:val="00C46D28"/>
    <w:rsid w:val="00C471A2"/>
    <w:rsid w:val="00C47388"/>
    <w:rsid w:val="00C476CC"/>
    <w:rsid w:val="00C47787"/>
    <w:rsid w:val="00C4798D"/>
    <w:rsid w:val="00C47A07"/>
    <w:rsid w:val="00C47E88"/>
    <w:rsid w:val="00C47F8E"/>
    <w:rsid w:val="00C51443"/>
    <w:rsid w:val="00C51715"/>
    <w:rsid w:val="00C51B53"/>
    <w:rsid w:val="00C52389"/>
    <w:rsid w:val="00C523BD"/>
    <w:rsid w:val="00C5246F"/>
    <w:rsid w:val="00C52678"/>
    <w:rsid w:val="00C52CC0"/>
    <w:rsid w:val="00C52EF5"/>
    <w:rsid w:val="00C5321C"/>
    <w:rsid w:val="00C54050"/>
    <w:rsid w:val="00C543F5"/>
    <w:rsid w:val="00C546BA"/>
    <w:rsid w:val="00C55386"/>
    <w:rsid w:val="00C55476"/>
    <w:rsid w:val="00C556E1"/>
    <w:rsid w:val="00C556EC"/>
    <w:rsid w:val="00C559E4"/>
    <w:rsid w:val="00C55DE2"/>
    <w:rsid w:val="00C56017"/>
    <w:rsid w:val="00C56D11"/>
    <w:rsid w:val="00C5726B"/>
    <w:rsid w:val="00C57496"/>
    <w:rsid w:val="00C57C0A"/>
    <w:rsid w:val="00C57F35"/>
    <w:rsid w:val="00C602FF"/>
    <w:rsid w:val="00C606B8"/>
    <w:rsid w:val="00C60A27"/>
    <w:rsid w:val="00C60AF0"/>
    <w:rsid w:val="00C61255"/>
    <w:rsid w:val="00C61C32"/>
    <w:rsid w:val="00C622B2"/>
    <w:rsid w:val="00C624E1"/>
    <w:rsid w:val="00C626A1"/>
    <w:rsid w:val="00C63BBA"/>
    <w:rsid w:val="00C63FFD"/>
    <w:rsid w:val="00C6445B"/>
    <w:rsid w:val="00C64B98"/>
    <w:rsid w:val="00C64C01"/>
    <w:rsid w:val="00C65637"/>
    <w:rsid w:val="00C66330"/>
    <w:rsid w:val="00C663FB"/>
    <w:rsid w:val="00C667DF"/>
    <w:rsid w:val="00C66866"/>
    <w:rsid w:val="00C677AF"/>
    <w:rsid w:val="00C67B33"/>
    <w:rsid w:val="00C67FA1"/>
    <w:rsid w:val="00C703B7"/>
    <w:rsid w:val="00C708F8"/>
    <w:rsid w:val="00C709DD"/>
    <w:rsid w:val="00C70FC4"/>
    <w:rsid w:val="00C713CB"/>
    <w:rsid w:val="00C71658"/>
    <w:rsid w:val="00C71F56"/>
    <w:rsid w:val="00C7202A"/>
    <w:rsid w:val="00C722DC"/>
    <w:rsid w:val="00C72803"/>
    <w:rsid w:val="00C7285F"/>
    <w:rsid w:val="00C728BD"/>
    <w:rsid w:val="00C73444"/>
    <w:rsid w:val="00C73601"/>
    <w:rsid w:val="00C7406B"/>
    <w:rsid w:val="00C7417A"/>
    <w:rsid w:val="00C7419C"/>
    <w:rsid w:val="00C742D7"/>
    <w:rsid w:val="00C748EF"/>
    <w:rsid w:val="00C748FD"/>
    <w:rsid w:val="00C756B0"/>
    <w:rsid w:val="00C75F7C"/>
    <w:rsid w:val="00C76523"/>
    <w:rsid w:val="00C76689"/>
    <w:rsid w:val="00C76EE9"/>
    <w:rsid w:val="00C77AFF"/>
    <w:rsid w:val="00C77E8F"/>
    <w:rsid w:val="00C77FE9"/>
    <w:rsid w:val="00C80AA9"/>
    <w:rsid w:val="00C80ABD"/>
    <w:rsid w:val="00C80F29"/>
    <w:rsid w:val="00C81021"/>
    <w:rsid w:val="00C8107D"/>
    <w:rsid w:val="00C811B1"/>
    <w:rsid w:val="00C8123D"/>
    <w:rsid w:val="00C81378"/>
    <w:rsid w:val="00C815FF"/>
    <w:rsid w:val="00C81D12"/>
    <w:rsid w:val="00C81E28"/>
    <w:rsid w:val="00C81F78"/>
    <w:rsid w:val="00C82AA6"/>
    <w:rsid w:val="00C83111"/>
    <w:rsid w:val="00C8349B"/>
    <w:rsid w:val="00C83531"/>
    <w:rsid w:val="00C836EB"/>
    <w:rsid w:val="00C84D9B"/>
    <w:rsid w:val="00C851BF"/>
    <w:rsid w:val="00C8534D"/>
    <w:rsid w:val="00C8543D"/>
    <w:rsid w:val="00C8558F"/>
    <w:rsid w:val="00C858DD"/>
    <w:rsid w:val="00C85AB3"/>
    <w:rsid w:val="00C85C3F"/>
    <w:rsid w:val="00C85DFB"/>
    <w:rsid w:val="00C86695"/>
    <w:rsid w:val="00C86AD5"/>
    <w:rsid w:val="00C86E91"/>
    <w:rsid w:val="00C86F18"/>
    <w:rsid w:val="00C86F35"/>
    <w:rsid w:val="00C872EC"/>
    <w:rsid w:val="00C8730A"/>
    <w:rsid w:val="00C8745A"/>
    <w:rsid w:val="00C878FA"/>
    <w:rsid w:val="00C87B46"/>
    <w:rsid w:val="00C87CF8"/>
    <w:rsid w:val="00C9010F"/>
    <w:rsid w:val="00C90506"/>
    <w:rsid w:val="00C913A6"/>
    <w:rsid w:val="00C91500"/>
    <w:rsid w:val="00C9162D"/>
    <w:rsid w:val="00C92568"/>
    <w:rsid w:val="00C92C17"/>
    <w:rsid w:val="00C92E2A"/>
    <w:rsid w:val="00C93168"/>
    <w:rsid w:val="00C93276"/>
    <w:rsid w:val="00C93739"/>
    <w:rsid w:val="00C93D5A"/>
    <w:rsid w:val="00C93E4C"/>
    <w:rsid w:val="00C93F91"/>
    <w:rsid w:val="00C9409A"/>
    <w:rsid w:val="00C94101"/>
    <w:rsid w:val="00C9414B"/>
    <w:rsid w:val="00C9474B"/>
    <w:rsid w:val="00C947EC"/>
    <w:rsid w:val="00C94A05"/>
    <w:rsid w:val="00C95760"/>
    <w:rsid w:val="00C959BB"/>
    <w:rsid w:val="00C95C96"/>
    <w:rsid w:val="00C95E23"/>
    <w:rsid w:val="00C95EEA"/>
    <w:rsid w:val="00C96260"/>
    <w:rsid w:val="00C963BE"/>
    <w:rsid w:val="00C96572"/>
    <w:rsid w:val="00C96732"/>
    <w:rsid w:val="00C96A77"/>
    <w:rsid w:val="00C973CC"/>
    <w:rsid w:val="00C9785C"/>
    <w:rsid w:val="00C97D10"/>
    <w:rsid w:val="00C97F50"/>
    <w:rsid w:val="00C97FD0"/>
    <w:rsid w:val="00CA00A5"/>
    <w:rsid w:val="00CA00B0"/>
    <w:rsid w:val="00CA0838"/>
    <w:rsid w:val="00CA1D63"/>
    <w:rsid w:val="00CA207F"/>
    <w:rsid w:val="00CA22DE"/>
    <w:rsid w:val="00CA28F1"/>
    <w:rsid w:val="00CA2B50"/>
    <w:rsid w:val="00CA2F19"/>
    <w:rsid w:val="00CA38BC"/>
    <w:rsid w:val="00CA3BE0"/>
    <w:rsid w:val="00CA3C6A"/>
    <w:rsid w:val="00CA4167"/>
    <w:rsid w:val="00CA41D5"/>
    <w:rsid w:val="00CA4D19"/>
    <w:rsid w:val="00CA5DE8"/>
    <w:rsid w:val="00CA671D"/>
    <w:rsid w:val="00CA67E1"/>
    <w:rsid w:val="00CA6F70"/>
    <w:rsid w:val="00CA70B1"/>
    <w:rsid w:val="00CA7152"/>
    <w:rsid w:val="00CA7475"/>
    <w:rsid w:val="00CA74D5"/>
    <w:rsid w:val="00CA7746"/>
    <w:rsid w:val="00CA7982"/>
    <w:rsid w:val="00CB035A"/>
    <w:rsid w:val="00CB0AC5"/>
    <w:rsid w:val="00CB0AE9"/>
    <w:rsid w:val="00CB0DD6"/>
    <w:rsid w:val="00CB17B1"/>
    <w:rsid w:val="00CB181B"/>
    <w:rsid w:val="00CB1AAD"/>
    <w:rsid w:val="00CB1BC6"/>
    <w:rsid w:val="00CB2353"/>
    <w:rsid w:val="00CB256A"/>
    <w:rsid w:val="00CB2725"/>
    <w:rsid w:val="00CB378B"/>
    <w:rsid w:val="00CB3E0D"/>
    <w:rsid w:val="00CB4021"/>
    <w:rsid w:val="00CB4C5D"/>
    <w:rsid w:val="00CB4E41"/>
    <w:rsid w:val="00CB5027"/>
    <w:rsid w:val="00CB544B"/>
    <w:rsid w:val="00CB549B"/>
    <w:rsid w:val="00CB54A5"/>
    <w:rsid w:val="00CB664B"/>
    <w:rsid w:val="00CB695D"/>
    <w:rsid w:val="00CB7534"/>
    <w:rsid w:val="00CB75DD"/>
    <w:rsid w:val="00CB7AC3"/>
    <w:rsid w:val="00CB7B68"/>
    <w:rsid w:val="00CB7BA7"/>
    <w:rsid w:val="00CB7E37"/>
    <w:rsid w:val="00CC04CB"/>
    <w:rsid w:val="00CC0502"/>
    <w:rsid w:val="00CC0A3D"/>
    <w:rsid w:val="00CC0AFE"/>
    <w:rsid w:val="00CC150D"/>
    <w:rsid w:val="00CC1A2A"/>
    <w:rsid w:val="00CC1B19"/>
    <w:rsid w:val="00CC1CF5"/>
    <w:rsid w:val="00CC1EAB"/>
    <w:rsid w:val="00CC204B"/>
    <w:rsid w:val="00CC3279"/>
    <w:rsid w:val="00CC35AC"/>
    <w:rsid w:val="00CC3C20"/>
    <w:rsid w:val="00CC4407"/>
    <w:rsid w:val="00CC4553"/>
    <w:rsid w:val="00CC4661"/>
    <w:rsid w:val="00CC47D4"/>
    <w:rsid w:val="00CC4A83"/>
    <w:rsid w:val="00CC5021"/>
    <w:rsid w:val="00CC520F"/>
    <w:rsid w:val="00CC5865"/>
    <w:rsid w:val="00CC5D98"/>
    <w:rsid w:val="00CC6382"/>
    <w:rsid w:val="00CC64B3"/>
    <w:rsid w:val="00CC6B73"/>
    <w:rsid w:val="00CC726B"/>
    <w:rsid w:val="00CC726D"/>
    <w:rsid w:val="00CC7476"/>
    <w:rsid w:val="00CC7511"/>
    <w:rsid w:val="00CC773A"/>
    <w:rsid w:val="00CD01C0"/>
    <w:rsid w:val="00CD0527"/>
    <w:rsid w:val="00CD1150"/>
    <w:rsid w:val="00CD11B8"/>
    <w:rsid w:val="00CD13B7"/>
    <w:rsid w:val="00CD13D3"/>
    <w:rsid w:val="00CD170F"/>
    <w:rsid w:val="00CD2935"/>
    <w:rsid w:val="00CD36E2"/>
    <w:rsid w:val="00CD3863"/>
    <w:rsid w:val="00CD4511"/>
    <w:rsid w:val="00CD4A24"/>
    <w:rsid w:val="00CD4C02"/>
    <w:rsid w:val="00CD4FC9"/>
    <w:rsid w:val="00CD53F6"/>
    <w:rsid w:val="00CD58D7"/>
    <w:rsid w:val="00CD64E3"/>
    <w:rsid w:val="00CD6529"/>
    <w:rsid w:val="00CD6563"/>
    <w:rsid w:val="00CD6BCD"/>
    <w:rsid w:val="00CD6D77"/>
    <w:rsid w:val="00CD713D"/>
    <w:rsid w:val="00CD74DB"/>
    <w:rsid w:val="00CD7BED"/>
    <w:rsid w:val="00CE06DE"/>
    <w:rsid w:val="00CE0A45"/>
    <w:rsid w:val="00CE0EA1"/>
    <w:rsid w:val="00CE1583"/>
    <w:rsid w:val="00CE18DF"/>
    <w:rsid w:val="00CE1AFA"/>
    <w:rsid w:val="00CE1F84"/>
    <w:rsid w:val="00CE2B0F"/>
    <w:rsid w:val="00CE2D4A"/>
    <w:rsid w:val="00CE3E54"/>
    <w:rsid w:val="00CE430B"/>
    <w:rsid w:val="00CE49F2"/>
    <w:rsid w:val="00CE50D2"/>
    <w:rsid w:val="00CE530B"/>
    <w:rsid w:val="00CE53A2"/>
    <w:rsid w:val="00CE5518"/>
    <w:rsid w:val="00CE55A7"/>
    <w:rsid w:val="00CE57E6"/>
    <w:rsid w:val="00CE59B7"/>
    <w:rsid w:val="00CE59E6"/>
    <w:rsid w:val="00CE5A90"/>
    <w:rsid w:val="00CE6487"/>
    <w:rsid w:val="00CE64C9"/>
    <w:rsid w:val="00CE6782"/>
    <w:rsid w:val="00CE6903"/>
    <w:rsid w:val="00CE6AF1"/>
    <w:rsid w:val="00CE6C0F"/>
    <w:rsid w:val="00CE6F44"/>
    <w:rsid w:val="00CE73F8"/>
    <w:rsid w:val="00CE740D"/>
    <w:rsid w:val="00CE742D"/>
    <w:rsid w:val="00CE7687"/>
    <w:rsid w:val="00CE771E"/>
    <w:rsid w:val="00CE7798"/>
    <w:rsid w:val="00CE7C05"/>
    <w:rsid w:val="00CE7F35"/>
    <w:rsid w:val="00CF0393"/>
    <w:rsid w:val="00CF03A1"/>
    <w:rsid w:val="00CF064D"/>
    <w:rsid w:val="00CF091C"/>
    <w:rsid w:val="00CF0F42"/>
    <w:rsid w:val="00CF132A"/>
    <w:rsid w:val="00CF1527"/>
    <w:rsid w:val="00CF1550"/>
    <w:rsid w:val="00CF1697"/>
    <w:rsid w:val="00CF172D"/>
    <w:rsid w:val="00CF24AF"/>
    <w:rsid w:val="00CF2ACA"/>
    <w:rsid w:val="00CF3081"/>
    <w:rsid w:val="00CF34FC"/>
    <w:rsid w:val="00CF380F"/>
    <w:rsid w:val="00CF38AF"/>
    <w:rsid w:val="00CF46F8"/>
    <w:rsid w:val="00CF4BFC"/>
    <w:rsid w:val="00CF56C1"/>
    <w:rsid w:val="00CF6485"/>
    <w:rsid w:val="00CF64AB"/>
    <w:rsid w:val="00CF70A0"/>
    <w:rsid w:val="00CF7851"/>
    <w:rsid w:val="00CF7F9B"/>
    <w:rsid w:val="00D0083C"/>
    <w:rsid w:val="00D00E63"/>
    <w:rsid w:val="00D00FE8"/>
    <w:rsid w:val="00D0139D"/>
    <w:rsid w:val="00D01697"/>
    <w:rsid w:val="00D0187A"/>
    <w:rsid w:val="00D0238C"/>
    <w:rsid w:val="00D02C5E"/>
    <w:rsid w:val="00D0323D"/>
    <w:rsid w:val="00D03639"/>
    <w:rsid w:val="00D037DD"/>
    <w:rsid w:val="00D03CEC"/>
    <w:rsid w:val="00D03FA0"/>
    <w:rsid w:val="00D0402C"/>
    <w:rsid w:val="00D052BA"/>
    <w:rsid w:val="00D054E9"/>
    <w:rsid w:val="00D0568C"/>
    <w:rsid w:val="00D05696"/>
    <w:rsid w:val="00D05E35"/>
    <w:rsid w:val="00D05ED2"/>
    <w:rsid w:val="00D06080"/>
    <w:rsid w:val="00D06151"/>
    <w:rsid w:val="00D0686B"/>
    <w:rsid w:val="00D06B37"/>
    <w:rsid w:val="00D07031"/>
    <w:rsid w:val="00D074B8"/>
    <w:rsid w:val="00D077A4"/>
    <w:rsid w:val="00D0787B"/>
    <w:rsid w:val="00D07C5F"/>
    <w:rsid w:val="00D1063B"/>
    <w:rsid w:val="00D10902"/>
    <w:rsid w:val="00D10986"/>
    <w:rsid w:val="00D10D31"/>
    <w:rsid w:val="00D112E3"/>
    <w:rsid w:val="00D116A9"/>
    <w:rsid w:val="00D11AC2"/>
    <w:rsid w:val="00D11E4F"/>
    <w:rsid w:val="00D11EE3"/>
    <w:rsid w:val="00D12532"/>
    <w:rsid w:val="00D12711"/>
    <w:rsid w:val="00D12736"/>
    <w:rsid w:val="00D127B7"/>
    <w:rsid w:val="00D13164"/>
    <w:rsid w:val="00D1317F"/>
    <w:rsid w:val="00D13941"/>
    <w:rsid w:val="00D13AF6"/>
    <w:rsid w:val="00D13B18"/>
    <w:rsid w:val="00D13E28"/>
    <w:rsid w:val="00D141C1"/>
    <w:rsid w:val="00D142DD"/>
    <w:rsid w:val="00D1431B"/>
    <w:rsid w:val="00D14370"/>
    <w:rsid w:val="00D14CF1"/>
    <w:rsid w:val="00D14E7B"/>
    <w:rsid w:val="00D15006"/>
    <w:rsid w:val="00D1511D"/>
    <w:rsid w:val="00D151E8"/>
    <w:rsid w:val="00D15529"/>
    <w:rsid w:val="00D155E1"/>
    <w:rsid w:val="00D15606"/>
    <w:rsid w:val="00D16571"/>
    <w:rsid w:val="00D16D37"/>
    <w:rsid w:val="00D170C2"/>
    <w:rsid w:val="00D17338"/>
    <w:rsid w:val="00D206C6"/>
    <w:rsid w:val="00D20798"/>
    <w:rsid w:val="00D20B2D"/>
    <w:rsid w:val="00D20F5F"/>
    <w:rsid w:val="00D2133A"/>
    <w:rsid w:val="00D2194C"/>
    <w:rsid w:val="00D22370"/>
    <w:rsid w:val="00D223F3"/>
    <w:rsid w:val="00D224CA"/>
    <w:rsid w:val="00D227B7"/>
    <w:rsid w:val="00D22942"/>
    <w:rsid w:val="00D22DEF"/>
    <w:rsid w:val="00D2356B"/>
    <w:rsid w:val="00D238A4"/>
    <w:rsid w:val="00D238C4"/>
    <w:rsid w:val="00D23CC6"/>
    <w:rsid w:val="00D24691"/>
    <w:rsid w:val="00D24697"/>
    <w:rsid w:val="00D24706"/>
    <w:rsid w:val="00D2473F"/>
    <w:rsid w:val="00D24885"/>
    <w:rsid w:val="00D24AD7"/>
    <w:rsid w:val="00D253B5"/>
    <w:rsid w:val="00D25466"/>
    <w:rsid w:val="00D2554E"/>
    <w:rsid w:val="00D257DC"/>
    <w:rsid w:val="00D25B24"/>
    <w:rsid w:val="00D25ECB"/>
    <w:rsid w:val="00D264AD"/>
    <w:rsid w:val="00D264CD"/>
    <w:rsid w:val="00D266E1"/>
    <w:rsid w:val="00D2690B"/>
    <w:rsid w:val="00D26F57"/>
    <w:rsid w:val="00D27A0D"/>
    <w:rsid w:val="00D27A44"/>
    <w:rsid w:val="00D27A6C"/>
    <w:rsid w:val="00D27CC9"/>
    <w:rsid w:val="00D27FBD"/>
    <w:rsid w:val="00D300DE"/>
    <w:rsid w:val="00D301CD"/>
    <w:rsid w:val="00D301D8"/>
    <w:rsid w:val="00D30AC5"/>
    <w:rsid w:val="00D30B62"/>
    <w:rsid w:val="00D30F8B"/>
    <w:rsid w:val="00D318EB"/>
    <w:rsid w:val="00D318FC"/>
    <w:rsid w:val="00D31CC4"/>
    <w:rsid w:val="00D31D82"/>
    <w:rsid w:val="00D32787"/>
    <w:rsid w:val="00D32E02"/>
    <w:rsid w:val="00D34D8D"/>
    <w:rsid w:val="00D34DD2"/>
    <w:rsid w:val="00D350C6"/>
    <w:rsid w:val="00D35121"/>
    <w:rsid w:val="00D355FE"/>
    <w:rsid w:val="00D3583B"/>
    <w:rsid w:val="00D35A77"/>
    <w:rsid w:val="00D35CC8"/>
    <w:rsid w:val="00D35CD8"/>
    <w:rsid w:val="00D35F80"/>
    <w:rsid w:val="00D3625A"/>
    <w:rsid w:val="00D363C8"/>
    <w:rsid w:val="00D3679F"/>
    <w:rsid w:val="00D376D0"/>
    <w:rsid w:val="00D37A0D"/>
    <w:rsid w:val="00D40072"/>
    <w:rsid w:val="00D40359"/>
    <w:rsid w:val="00D40B19"/>
    <w:rsid w:val="00D40D61"/>
    <w:rsid w:val="00D40F04"/>
    <w:rsid w:val="00D40FF9"/>
    <w:rsid w:val="00D419E0"/>
    <w:rsid w:val="00D41FEB"/>
    <w:rsid w:val="00D42087"/>
    <w:rsid w:val="00D42ACC"/>
    <w:rsid w:val="00D43A50"/>
    <w:rsid w:val="00D43BA1"/>
    <w:rsid w:val="00D43C27"/>
    <w:rsid w:val="00D43E76"/>
    <w:rsid w:val="00D43FFB"/>
    <w:rsid w:val="00D445B1"/>
    <w:rsid w:val="00D44A44"/>
    <w:rsid w:val="00D44BCD"/>
    <w:rsid w:val="00D44D12"/>
    <w:rsid w:val="00D450E3"/>
    <w:rsid w:val="00D452A7"/>
    <w:rsid w:val="00D452E6"/>
    <w:rsid w:val="00D45485"/>
    <w:rsid w:val="00D454D4"/>
    <w:rsid w:val="00D45BE3"/>
    <w:rsid w:val="00D466C5"/>
    <w:rsid w:val="00D46C14"/>
    <w:rsid w:val="00D46DC8"/>
    <w:rsid w:val="00D46E8D"/>
    <w:rsid w:val="00D46F20"/>
    <w:rsid w:val="00D47E5D"/>
    <w:rsid w:val="00D500F8"/>
    <w:rsid w:val="00D5046B"/>
    <w:rsid w:val="00D50561"/>
    <w:rsid w:val="00D50AD3"/>
    <w:rsid w:val="00D50C8B"/>
    <w:rsid w:val="00D51667"/>
    <w:rsid w:val="00D51A5A"/>
    <w:rsid w:val="00D51E5B"/>
    <w:rsid w:val="00D523D9"/>
    <w:rsid w:val="00D52D1C"/>
    <w:rsid w:val="00D52D8D"/>
    <w:rsid w:val="00D535C1"/>
    <w:rsid w:val="00D535D4"/>
    <w:rsid w:val="00D53C27"/>
    <w:rsid w:val="00D53DE1"/>
    <w:rsid w:val="00D540D9"/>
    <w:rsid w:val="00D54128"/>
    <w:rsid w:val="00D543A8"/>
    <w:rsid w:val="00D54488"/>
    <w:rsid w:val="00D544F5"/>
    <w:rsid w:val="00D54EAF"/>
    <w:rsid w:val="00D555C0"/>
    <w:rsid w:val="00D55C87"/>
    <w:rsid w:val="00D5643B"/>
    <w:rsid w:val="00D56D5C"/>
    <w:rsid w:val="00D56F83"/>
    <w:rsid w:val="00D5711C"/>
    <w:rsid w:val="00D5718D"/>
    <w:rsid w:val="00D57370"/>
    <w:rsid w:val="00D57B22"/>
    <w:rsid w:val="00D57BB8"/>
    <w:rsid w:val="00D57D72"/>
    <w:rsid w:val="00D57FA8"/>
    <w:rsid w:val="00D600EB"/>
    <w:rsid w:val="00D6056E"/>
    <w:rsid w:val="00D607D1"/>
    <w:rsid w:val="00D60C01"/>
    <w:rsid w:val="00D610CF"/>
    <w:rsid w:val="00D611AC"/>
    <w:rsid w:val="00D612E0"/>
    <w:rsid w:val="00D61679"/>
    <w:rsid w:val="00D618C4"/>
    <w:rsid w:val="00D61920"/>
    <w:rsid w:val="00D619D9"/>
    <w:rsid w:val="00D62196"/>
    <w:rsid w:val="00D62495"/>
    <w:rsid w:val="00D62D8F"/>
    <w:rsid w:val="00D636CC"/>
    <w:rsid w:val="00D63780"/>
    <w:rsid w:val="00D637BF"/>
    <w:rsid w:val="00D639B8"/>
    <w:rsid w:val="00D63EE9"/>
    <w:rsid w:val="00D640DD"/>
    <w:rsid w:val="00D641A0"/>
    <w:rsid w:val="00D641B7"/>
    <w:rsid w:val="00D64597"/>
    <w:rsid w:val="00D65571"/>
    <w:rsid w:val="00D657D0"/>
    <w:rsid w:val="00D65AE0"/>
    <w:rsid w:val="00D65EDD"/>
    <w:rsid w:val="00D65FEE"/>
    <w:rsid w:val="00D663F8"/>
    <w:rsid w:val="00D66434"/>
    <w:rsid w:val="00D66708"/>
    <w:rsid w:val="00D66B04"/>
    <w:rsid w:val="00D670B5"/>
    <w:rsid w:val="00D67182"/>
    <w:rsid w:val="00D672A5"/>
    <w:rsid w:val="00D70236"/>
    <w:rsid w:val="00D704F5"/>
    <w:rsid w:val="00D70919"/>
    <w:rsid w:val="00D70C35"/>
    <w:rsid w:val="00D70D90"/>
    <w:rsid w:val="00D710BA"/>
    <w:rsid w:val="00D71416"/>
    <w:rsid w:val="00D718F0"/>
    <w:rsid w:val="00D72573"/>
    <w:rsid w:val="00D73184"/>
    <w:rsid w:val="00D73379"/>
    <w:rsid w:val="00D73E99"/>
    <w:rsid w:val="00D740D0"/>
    <w:rsid w:val="00D7410B"/>
    <w:rsid w:val="00D7418C"/>
    <w:rsid w:val="00D74265"/>
    <w:rsid w:val="00D74C25"/>
    <w:rsid w:val="00D74C6C"/>
    <w:rsid w:val="00D75305"/>
    <w:rsid w:val="00D759FF"/>
    <w:rsid w:val="00D7661C"/>
    <w:rsid w:val="00D768E9"/>
    <w:rsid w:val="00D76980"/>
    <w:rsid w:val="00D76A25"/>
    <w:rsid w:val="00D76E79"/>
    <w:rsid w:val="00D76F50"/>
    <w:rsid w:val="00D7728C"/>
    <w:rsid w:val="00D77500"/>
    <w:rsid w:val="00D77563"/>
    <w:rsid w:val="00D7756F"/>
    <w:rsid w:val="00D77634"/>
    <w:rsid w:val="00D77805"/>
    <w:rsid w:val="00D7781E"/>
    <w:rsid w:val="00D77ED7"/>
    <w:rsid w:val="00D800D2"/>
    <w:rsid w:val="00D80593"/>
    <w:rsid w:val="00D8084E"/>
    <w:rsid w:val="00D80E7B"/>
    <w:rsid w:val="00D816F1"/>
    <w:rsid w:val="00D81DA0"/>
    <w:rsid w:val="00D81FF0"/>
    <w:rsid w:val="00D8213D"/>
    <w:rsid w:val="00D8219F"/>
    <w:rsid w:val="00D82897"/>
    <w:rsid w:val="00D82E43"/>
    <w:rsid w:val="00D83E0D"/>
    <w:rsid w:val="00D83E93"/>
    <w:rsid w:val="00D84038"/>
    <w:rsid w:val="00D84042"/>
    <w:rsid w:val="00D8419E"/>
    <w:rsid w:val="00D849AE"/>
    <w:rsid w:val="00D85147"/>
    <w:rsid w:val="00D85296"/>
    <w:rsid w:val="00D852CC"/>
    <w:rsid w:val="00D852D7"/>
    <w:rsid w:val="00D852E4"/>
    <w:rsid w:val="00D852E7"/>
    <w:rsid w:val="00D854B3"/>
    <w:rsid w:val="00D857DC"/>
    <w:rsid w:val="00D8583C"/>
    <w:rsid w:val="00D86293"/>
    <w:rsid w:val="00D8659B"/>
    <w:rsid w:val="00D865E4"/>
    <w:rsid w:val="00D868C7"/>
    <w:rsid w:val="00D86BCC"/>
    <w:rsid w:val="00D87DA1"/>
    <w:rsid w:val="00D9001F"/>
    <w:rsid w:val="00D902F5"/>
    <w:rsid w:val="00D905F9"/>
    <w:rsid w:val="00D907A5"/>
    <w:rsid w:val="00D90AA2"/>
    <w:rsid w:val="00D90CD9"/>
    <w:rsid w:val="00D90E82"/>
    <w:rsid w:val="00D9119B"/>
    <w:rsid w:val="00D91B21"/>
    <w:rsid w:val="00D91B59"/>
    <w:rsid w:val="00D91C5C"/>
    <w:rsid w:val="00D91EDD"/>
    <w:rsid w:val="00D92020"/>
    <w:rsid w:val="00D920D6"/>
    <w:rsid w:val="00D92183"/>
    <w:rsid w:val="00D9305C"/>
    <w:rsid w:val="00D930F5"/>
    <w:rsid w:val="00D93AE3"/>
    <w:rsid w:val="00D93BA4"/>
    <w:rsid w:val="00D94183"/>
    <w:rsid w:val="00D943AF"/>
    <w:rsid w:val="00D94549"/>
    <w:rsid w:val="00D9461B"/>
    <w:rsid w:val="00D9476B"/>
    <w:rsid w:val="00D9520D"/>
    <w:rsid w:val="00D9521D"/>
    <w:rsid w:val="00D95B2D"/>
    <w:rsid w:val="00D95EE8"/>
    <w:rsid w:val="00D95EF4"/>
    <w:rsid w:val="00D95F7E"/>
    <w:rsid w:val="00D96891"/>
    <w:rsid w:val="00D96B35"/>
    <w:rsid w:val="00D96E80"/>
    <w:rsid w:val="00D9715C"/>
    <w:rsid w:val="00D9745E"/>
    <w:rsid w:val="00D97C2C"/>
    <w:rsid w:val="00DA00EC"/>
    <w:rsid w:val="00DA01AF"/>
    <w:rsid w:val="00DA0750"/>
    <w:rsid w:val="00DA07E9"/>
    <w:rsid w:val="00DA173E"/>
    <w:rsid w:val="00DA17F3"/>
    <w:rsid w:val="00DA1AAA"/>
    <w:rsid w:val="00DA25CD"/>
    <w:rsid w:val="00DA2739"/>
    <w:rsid w:val="00DA2760"/>
    <w:rsid w:val="00DA3D32"/>
    <w:rsid w:val="00DA4179"/>
    <w:rsid w:val="00DA4974"/>
    <w:rsid w:val="00DA4C2F"/>
    <w:rsid w:val="00DA51F1"/>
    <w:rsid w:val="00DA52F8"/>
    <w:rsid w:val="00DA5768"/>
    <w:rsid w:val="00DA5773"/>
    <w:rsid w:val="00DA5D94"/>
    <w:rsid w:val="00DA6179"/>
    <w:rsid w:val="00DA64F4"/>
    <w:rsid w:val="00DA702B"/>
    <w:rsid w:val="00DA77FE"/>
    <w:rsid w:val="00DA7804"/>
    <w:rsid w:val="00DB013F"/>
    <w:rsid w:val="00DB0199"/>
    <w:rsid w:val="00DB01F8"/>
    <w:rsid w:val="00DB0623"/>
    <w:rsid w:val="00DB083E"/>
    <w:rsid w:val="00DB0A9E"/>
    <w:rsid w:val="00DB0B51"/>
    <w:rsid w:val="00DB0F42"/>
    <w:rsid w:val="00DB136B"/>
    <w:rsid w:val="00DB1505"/>
    <w:rsid w:val="00DB1539"/>
    <w:rsid w:val="00DB1A42"/>
    <w:rsid w:val="00DB1E5A"/>
    <w:rsid w:val="00DB2230"/>
    <w:rsid w:val="00DB25C0"/>
    <w:rsid w:val="00DB279D"/>
    <w:rsid w:val="00DB2803"/>
    <w:rsid w:val="00DB2B14"/>
    <w:rsid w:val="00DB2E51"/>
    <w:rsid w:val="00DB3349"/>
    <w:rsid w:val="00DB3C34"/>
    <w:rsid w:val="00DB3C5B"/>
    <w:rsid w:val="00DB3DF3"/>
    <w:rsid w:val="00DB4089"/>
    <w:rsid w:val="00DB463C"/>
    <w:rsid w:val="00DB49D9"/>
    <w:rsid w:val="00DB4C54"/>
    <w:rsid w:val="00DB50E1"/>
    <w:rsid w:val="00DB51A8"/>
    <w:rsid w:val="00DB5834"/>
    <w:rsid w:val="00DB58A1"/>
    <w:rsid w:val="00DB64DA"/>
    <w:rsid w:val="00DB65EC"/>
    <w:rsid w:val="00DB67DB"/>
    <w:rsid w:val="00DB685B"/>
    <w:rsid w:val="00DB74A2"/>
    <w:rsid w:val="00DB7660"/>
    <w:rsid w:val="00DB78CE"/>
    <w:rsid w:val="00DB7B04"/>
    <w:rsid w:val="00DB7E2B"/>
    <w:rsid w:val="00DB7FD2"/>
    <w:rsid w:val="00DC075F"/>
    <w:rsid w:val="00DC16B5"/>
    <w:rsid w:val="00DC1DE1"/>
    <w:rsid w:val="00DC2404"/>
    <w:rsid w:val="00DC26C5"/>
    <w:rsid w:val="00DC282B"/>
    <w:rsid w:val="00DC2909"/>
    <w:rsid w:val="00DC2DD9"/>
    <w:rsid w:val="00DC33DD"/>
    <w:rsid w:val="00DC3640"/>
    <w:rsid w:val="00DC39F3"/>
    <w:rsid w:val="00DC3AA1"/>
    <w:rsid w:val="00DC3C7E"/>
    <w:rsid w:val="00DC3CCD"/>
    <w:rsid w:val="00DC4271"/>
    <w:rsid w:val="00DC442B"/>
    <w:rsid w:val="00DC5C31"/>
    <w:rsid w:val="00DC5DFE"/>
    <w:rsid w:val="00DC6344"/>
    <w:rsid w:val="00DC73BB"/>
    <w:rsid w:val="00DC75E2"/>
    <w:rsid w:val="00DC7949"/>
    <w:rsid w:val="00DC7D89"/>
    <w:rsid w:val="00DC7DCB"/>
    <w:rsid w:val="00DD00D7"/>
    <w:rsid w:val="00DD0224"/>
    <w:rsid w:val="00DD134B"/>
    <w:rsid w:val="00DD15EF"/>
    <w:rsid w:val="00DD1919"/>
    <w:rsid w:val="00DD2360"/>
    <w:rsid w:val="00DD25F7"/>
    <w:rsid w:val="00DD2C10"/>
    <w:rsid w:val="00DD2C81"/>
    <w:rsid w:val="00DD2EB0"/>
    <w:rsid w:val="00DD2EC1"/>
    <w:rsid w:val="00DD2ED7"/>
    <w:rsid w:val="00DD307B"/>
    <w:rsid w:val="00DD3433"/>
    <w:rsid w:val="00DD34E1"/>
    <w:rsid w:val="00DD3A18"/>
    <w:rsid w:val="00DD3B52"/>
    <w:rsid w:val="00DD420E"/>
    <w:rsid w:val="00DD5F6F"/>
    <w:rsid w:val="00DD69E2"/>
    <w:rsid w:val="00DD6DFC"/>
    <w:rsid w:val="00DD6E53"/>
    <w:rsid w:val="00DD6FAB"/>
    <w:rsid w:val="00DD70A3"/>
    <w:rsid w:val="00DD75C8"/>
    <w:rsid w:val="00DD780E"/>
    <w:rsid w:val="00DD78BF"/>
    <w:rsid w:val="00DD7ADB"/>
    <w:rsid w:val="00DE0243"/>
    <w:rsid w:val="00DE0272"/>
    <w:rsid w:val="00DE02FE"/>
    <w:rsid w:val="00DE0815"/>
    <w:rsid w:val="00DE0E6D"/>
    <w:rsid w:val="00DE17BC"/>
    <w:rsid w:val="00DE1F49"/>
    <w:rsid w:val="00DE22F5"/>
    <w:rsid w:val="00DE23AA"/>
    <w:rsid w:val="00DE26B3"/>
    <w:rsid w:val="00DE279C"/>
    <w:rsid w:val="00DE27A9"/>
    <w:rsid w:val="00DE2890"/>
    <w:rsid w:val="00DE2910"/>
    <w:rsid w:val="00DE2EBB"/>
    <w:rsid w:val="00DE3232"/>
    <w:rsid w:val="00DE329B"/>
    <w:rsid w:val="00DE33FF"/>
    <w:rsid w:val="00DE3B6F"/>
    <w:rsid w:val="00DE3B74"/>
    <w:rsid w:val="00DE3EC9"/>
    <w:rsid w:val="00DE3FC3"/>
    <w:rsid w:val="00DE4226"/>
    <w:rsid w:val="00DE5280"/>
    <w:rsid w:val="00DE57D3"/>
    <w:rsid w:val="00DE5F85"/>
    <w:rsid w:val="00DE5FEA"/>
    <w:rsid w:val="00DE617F"/>
    <w:rsid w:val="00DE6375"/>
    <w:rsid w:val="00DE6760"/>
    <w:rsid w:val="00DE6B62"/>
    <w:rsid w:val="00DE6D63"/>
    <w:rsid w:val="00DF0BE5"/>
    <w:rsid w:val="00DF0EA4"/>
    <w:rsid w:val="00DF0F9C"/>
    <w:rsid w:val="00DF189D"/>
    <w:rsid w:val="00DF18E1"/>
    <w:rsid w:val="00DF1C69"/>
    <w:rsid w:val="00DF1D02"/>
    <w:rsid w:val="00DF1DAF"/>
    <w:rsid w:val="00DF222B"/>
    <w:rsid w:val="00DF22E7"/>
    <w:rsid w:val="00DF2760"/>
    <w:rsid w:val="00DF289B"/>
    <w:rsid w:val="00DF2AB2"/>
    <w:rsid w:val="00DF2D5B"/>
    <w:rsid w:val="00DF2DC1"/>
    <w:rsid w:val="00DF31CD"/>
    <w:rsid w:val="00DF333C"/>
    <w:rsid w:val="00DF3676"/>
    <w:rsid w:val="00DF37BF"/>
    <w:rsid w:val="00DF3938"/>
    <w:rsid w:val="00DF3AB0"/>
    <w:rsid w:val="00DF423D"/>
    <w:rsid w:val="00DF4611"/>
    <w:rsid w:val="00DF5058"/>
    <w:rsid w:val="00DF515D"/>
    <w:rsid w:val="00DF5269"/>
    <w:rsid w:val="00DF52FF"/>
    <w:rsid w:val="00DF589F"/>
    <w:rsid w:val="00DF5983"/>
    <w:rsid w:val="00DF5C53"/>
    <w:rsid w:val="00DF60EB"/>
    <w:rsid w:val="00DF618F"/>
    <w:rsid w:val="00DF689A"/>
    <w:rsid w:val="00DF6A1A"/>
    <w:rsid w:val="00DF6BB4"/>
    <w:rsid w:val="00DF6C5F"/>
    <w:rsid w:val="00DF6F67"/>
    <w:rsid w:val="00DF70E3"/>
    <w:rsid w:val="00DF7335"/>
    <w:rsid w:val="00DF75B9"/>
    <w:rsid w:val="00DF7656"/>
    <w:rsid w:val="00DF76B2"/>
    <w:rsid w:val="00DF79F1"/>
    <w:rsid w:val="00DF7B0E"/>
    <w:rsid w:val="00E00166"/>
    <w:rsid w:val="00E003E1"/>
    <w:rsid w:val="00E00514"/>
    <w:rsid w:val="00E0062C"/>
    <w:rsid w:val="00E00BAB"/>
    <w:rsid w:val="00E00C21"/>
    <w:rsid w:val="00E0185A"/>
    <w:rsid w:val="00E019D5"/>
    <w:rsid w:val="00E01C3D"/>
    <w:rsid w:val="00E0201F"/>
    <w:rsid w:val="00E023A2"/>
    <w:rsid w:val="00E0272D"/>
    <w:rsid w:val="00E0300B"/>
    <w:rsid w:val="00E034B7"/>
    <w:rsid w:val="00E0375F"/>
    <w:rsid w:val="00E039C9"/>
    <w:rsid w:val="00E03DC1"/>
    <w:rsid w:val="00E03FB4"/>
    <w:rsid w:val="00E03FC0"/>
    <w:rsid w:val="00E046C7"/>
    <w:rsid w:val="00E048B3"/>
    <w:rsid w:val="00E04A50"/>
    <w:rsid w:val="00E051BC"/>
    <w:rsid w:val="00E052D5"/>
    <w:rsid w:val="00E056AD"/>
    <w:rsid w:val="00E05780"/>
    <w:rsid w:val="00E05C44"/>
    <w:rsid w:val="00E05F19"/>
    <w:rsid w:val="00E07125"/>
    <w:rsid w:val="00E07296"/>
    <w:rsid w:val="00E079B6"/>
    <w:rsid w:val="00E07A50"/>
    <w:rsid w:val="00E10424"/>
    <w:rsid w:val="00E10724"/>
    <w:rsid w:val="00E11279"/>
    <w:rsid w:val="00E11503"/>
    <w:rsid w:val="00E11ADC"/>
    <w:rsid w:val="00E12206"/>
    <w:rsid w:val="00E126BA"/>
    <w:rsid w:val="00E12752"/>
    <w:rsid w:val="00E12CA8"/>
    <w:rsid w:val="00E12FD8"/>
    <w:rsid w:val="00E138E0"/>
    <w:rsid w:val="00E147A3"/>
    <w:rsid w:val="00E14B75"/>
    <w:rsid w:val="00E15F18"/>
    <w:rsid w:val="00E16212"/>
    <w:rsid w:val="00E16246"/>
    <w:rsid w:val="00E162D8"/>
    <w:rsid w:val="00E165A3"/>
    <w:rsid w:val="00E16B84"/>
    <w:rsid w:val="00E172E3"/>
    <w:rsid w:val="00E179C2"/>
    <w:rsid w:val="00E17C3E"/>
    <w:rsid w:val="00E20158"/>
    <w:rsid w:val="00E20B2A"/>
    <w:rsid w:val="00E20CA1"/>
    <w:rsid w:val="00E21702"/>
    <w:rsid w:val="00E217D6"/>
    <w:rsid w:val="00E2185D"/>
    <w:rsid w:val="00E21DCC"/>
    <w:rsid w:val="00E22C3F"/>
    <w:rsid w:val="00E23A31"/>
    <w:rsid w:val="00E23ECA"/>
    <w:rsid w:val="00E24037"/>
    <w:rsid w:val="00E2454D"/>
    <w:rsid w:val="00E245A3"/>
    <w:rsid w:val="00E249C5"/>
    <w:rsid w:val="00E24B57"/>
    <w:rsid w:val="00E24F77"/>
    <w:rsid w:val="00E24FED"/>
    <w:rsid w:val="00E25304"/>
    <w:rsid w:val="00E25417"/>
    <w:rsid w:val="00E2580E"/>
    <w:rsid w:val="00E25929"/>
    <w:rsid w:val="00E25DE5"/>
    <w:rsid w:val="00E2611D"/>
    <w:rsid w:val="00E26183"/>
    <w:rsid w:val="00E265DE"/>
    <w:rsid w:val="00E273AB"/>
    <w:rsid w:val="00E27688"/>
    <w:rsid w:val="00E27F20"/>
    <w:rsid w:val="00E301AE"/>
    <w:rsid w:val="00E309D7"/>
    <w:rsid w:val="00E30A0C"/>
    <w:rsid w:val="00E30B95"/>
    <w:rsid w:val="00E30C00"/>
    <w:rsid w:val="00E3123D"/>
    <w:rsid w:val="00E3146B"/>
    <w:rsid w:val="00E31A2F"/>
    <w:rsid w:val="00E31CDD"/>
    <w:rsid w:val="00E31E8C"/>
    <w:rsid w:val="00E31ED1"/>
    <w:rsid w:val="00E3200A"/>
    <w:rsid w:val="00E324F9"/>
    <w:rsid w:val="00E329A7"/>
    <w:rsid w:val="00E32F24"/>
    <w:rsid w:val="00E32F78"/>
    <w:rsid w:val="00E33132"/>
    <w:rsid w:val="00E33787"/>
    <w:rsid w:val="00E338B5"/>
    <w:rsid w:val="00E33952"/>
    <w:rsid w:val="00E33B53"/>
    <w:rsid w:val="00E34341"/>
    <w:rsid w:val="00E346A0"/>
    <w:rsid w:val="00E348E5"/>
    <w:rsid w:val="00E34A41"/>
    <w:rsid w:val="00E34D50"/>
    <w:rsid w:val="00E34E35"/>
    <w:rsid w:val="00E34F53"/>
    <w:rsid w:val="00E3521A"/>
    <w:rsid w:val="00E359F3"/>
    <w:rsid w:val="00E35A74"/>
    <w:rsid w:val="00E35AC6"/>
    <w:rsid w:val="00E3696D"/>
    <w:rsid w:val="00E36B20"/>
    <w:rsid w:val="00E37359"/>
    <w:rsid w:val="00E373F8"/>
    <w:rsid w:val="00E3774C"/>
    <w:rsid w:val="00E377AC"/>
    <w:rsid w:val="00E378A9"/>
    <w:rsid w:val="00E37CFE"/>
    <w:rsid w:val="00E40D27"/>
    <w:rsid w:val="00E40F1B"/>
    <w:rsid w:val="00E413C2"/>
    <w:rsid w:val="00E41531"/>
    <w:rsid w:val="00E418A8"/>
    <w:rsid w:val="00E41C97"/>
    <w:rsid w:val="00E41D65"/>
    <w:rsid w:val="00E41F5E"/>
    <w:rsid w:val="00E42235"/>
    <w:rsid w:val="00E4255F"/>
    <w:rsid w:val="00E42A78"/>
    <w:rsid w:val="00E42BEE"/>
    <w:rsid w:val="00E42E16"/>
    <w:rsid w:val="00E4308B"/>
    <w:rsid w:val="00E4348C"/>
    <w:rsid w:val="00E43D72"/>
    <w:rsid w:val="00E441F9"/>
    <w:rsid w:val="00E442BA"/>
    <w:rsid w:val="00E445EC"/>
    <w:rsid w:val="00E44601"/>
    <w:rsid w:val="00E447D6"/>
    <w:rsid w:val="00E4499E"/>
    <w:rsid w:val="00E44C40"/>
    <w:rsid w:val="00E44DAF"/>
    <w:rsid w:val="00E44F74"/>
    <w:rsid w:val="00E45385"/>
    <w:rsid w:val="00E4563F"/>
    <w:rsid w:val="00E45AC9"/>
    <w:rsid w:val="00E4620A"/>
    <w:rsid w:val="00E46C1D"/>
    <w:rsid w:val="00E46E66"/>
    <w:rsid w:val="00E47274"/>
    <w:rsid w:val="00E47F3D"/>
    <w:rsid w:val="00E509A8"/>
    <w:rsid w:val="00E509AA"/>
    <w:rsid w:val="00E509FA"/>
    <w:rsid w:val="00E50C38"/>
    <w:rsid w:val="00E50E30"/>
    <w:rsid w:val="00E50EED"/>
    <w:rsid w:val="00E51958"/>
    <w:rsid w:val="00E5258F"/>
    <w:rsid w:val="00E525A7"/>
    <w:rsid w:val="00E526C1"/>
    <w:rsid w:val="00E52806"/>
    <w:rsid w:val="00E52B92"/>
    <w:rsid w:val="00E53484"/>
    <w:rsid w:val="00E53B0C"/>
    <w:rsid w:val="00E53E39"/>
    <w:rsid w:val="00E54284"/>
    <w:rsid w:val="00E553AE"/>
    <w:rsid w:val="00E553DB"/>
    <w:rsid w:val="00E55423"/>
    <w:rsid w:val="00E55586"/>
    <w:rsid w:val="00E560B9"/>
    <w:rsid w:val="00E562C1"/>
    <w:rsid w:val="00E56645"/>
    <w:rsid w:val="00E56B7A"/>
    <w:rsid w:val="00E56DF8"/>
    <w:rsid w:val="00E57115"/>
    <w:rsid w:val="00E5712F"/>
    <w:rsid w:val="00E572A2"/>
    <w:rsid w:val="00E5733A"/>
    <w:rsid w:val="00E57C96"/>
    <w:rsid w:val="00E57FA5"/>
    <w:rsid w:val="00E6020B"/>
    <w:rsid w:val="00E603D2"/>
    <w:rsid w:val="00E60CFD"/>
    <w:rsid w:val="00E60E64"/>
    <w:rsid w:val="00E61F33"/>
    <w:rsid w:val="00E6202F"/>
    <w:rsid w:val="00E620B1"/>
    <w:rsid w:val="00E6210C"/>
    <w:rsid w:val="00E62665"/>
    <w:rsid w:val="00E6312C"/>
    <w:rsid w:val="00E63ADC"/>
    <w:rsid w:val="00E6468B"/>
    <w:rsid w:val="00E64748"/>
    <w:rsid w:val="00E649F6"/>
    <w:rsid w:val="00E64AB3"/>
    <w:rsid w:val="00E64D46"/>
    <w:rsid w:val="00E64ECA"/>
    <w:rsid w:val="00E656A8"/>
    <w:rsid w:val="00E656C7"/>
    <w:rsid w:val="00E658C6"/>
    <w:rsid w:val="00E66D8F"/>
    <w:rsid w:val="00E6714A"/>
    <w:rsid w:val="00E67458"/>
    <w:rsid w:val="00E675AF"/>
    <w:rsid w:val="00E6772E"/>
    <w:rsid w:val="00E67787"/>
    <w:rsid w:val="00E6788C"/>
    <w:rsid w:val="00E67EEA"/>
    <w:rsid w:val="00E702B9"/>
    <w:rsid w:val="00E702F6"/>
    <w:rsid w:val="00E70342"/>
    <w:rsid w:val="00E70735"/>
    <w:rsid w:val="00E71118"/>
    <w:rsid w:val="00E71623"/>
    <w:rsid w:val="00E71B1C"/>
    <w:rsid w:val="00E71C9F"/>
    <w:rsid w:val="00E71F3C"/>
    <w:rsid w:val="00E72496"/>
    <w:rsid w:val="00E72EB2"/>
    <w:rsid w:val="00E734BB"/>
    <w:rsid w:val="00E73BC1"/>
    <w:rsid w:val="00E74D86"/>
    <w:rsid w:val="00E750A0"/>
    <w:rsid w:val="00E7525C"/>
    <w:rsid w:val="00E75878"/>
    <w:rsid w:val="00E758DA"/>
    <w:rsid w:val="00E758E8"/>
    <w:rsid w:val="00E766E8"/>
    <w:rsid w:val="00E7690E"/>
    <w:rsid w:val="00E76FFA"/>
    <w:rsid w:val="00E77D19"/>
    <w:rsid w:val="00E77D33"/>
    <w:rsid w:val="00E77F86"/>
    <w:rsid w:val="00E80066"/>
    <w:rsid w:val="00E801DD"/>
    <w:rsid w:val="00E80607"/>
    <w:rsid w:val="00E8060C"/>
    <w:rsid w:val="00E808A4"/>
    <w:rsid w:val="00E81471"/>
    <w:rsid w:val="00E814FA"/>
    <w:rsid w:val="00E81534"/>
    <w:rsid w:val="00E816D8"/>
    <w:rsid w:val="00E81B7A"/>
    <w:rsid w:val="00E81E65"/>
    <w:rsid w:val="00E82C06"/>
    <w:rsid w:val="00E82C67"/>
    <w:rsid w:val="00E83E76"/>
    <w:rsid w:val="00E84053"/>
    <w:rsid w:val="00E8446B"/>
    <w:rsid w:val="00E849F7"/>
    <w:rsid w:val="00E84B34"/>
    <w:rsid w:val="00E84D5D"/>
    <w:rsid w:val="00E84D60"/>
    <w:rsid w:val="00E84D9D"/>
    <w:rsid w:val="00E851F2"/>
    <w:rsid w:val="00E8530B"/>
    <w:rsid w:val="00E85610"/>
    <w:rsid w:val="00E8572B"/>
    <w:rsid w:val="00E8586E"/>
    <w:rsid w:val="00E86011"/>
    <w:rsid w:val="00E86270"/>
    <w:rsid w:val="00E86E27"/>
    <w:rsid w:val="00E87628"/>
    <w:rsid w:val="00E8779C"/>
    <w:rsid w:val="00E87AE4"/>
    <w:rsid w:val="00E87EB8"/>
    <w:rsid w:val="00E901A6"/>
    <w:rsid w:val="00E906AF"/>
    <w:rsid w:val="00E907C4"/>
    <w:rsid w:val="00E908E0"/>
    <w:rsid w:val="00E91531"/>
    <w:rsid w:val="00E916B8"/>
    <w:rsid w:val="00E91BB7"/>
    <w:rsid w:val="00E920A1"/>
    <w:rsid w:val="00E9224A"/>
    <w:rsid w:val="00E92748"/>
    <w:rsid w:val="00E92CFC"/>
    <w:rsid w:val="00E9363D"/>
    <w:rsid w:val="00E94849"/>
    <w:rsid w:val="00E9523A"/>
    <w:rsid w:val="00E955F4"/>
    <w:rsid w:val="00E95992"/>
    <w:rsid w:val="00E95FA5"/>
    <w:rsid w:val="00E96857"/>
    <w:rsid w:val="00E96B17"/>
    <w:rsid w:val="00E96C1E"/>
    <w:rsid w:val="00E96CF5"/>
    <w:rsid w:val="00E97085"/>
    <w:rsid w:val="00E972D1"/>
    <w:rsid w:val="00E975C6"/>
    <w:rsid w:val="00E97D99"/>
    <w:rsid w:val="00EA0028"/>
    <w:rsid w:val="00EA02DE"/>
    <w:rsid w:val="00EA0AE6"/>
    <w:rsid w:val="00EA0B65"/>
    <w:rsid w:val="00EA0EE3"/>
    <w:rsid w:val="00EA1403"/>
    <w:rsid w:val="00EA152C"/>
    <w:rsid w:val="00EA1E3D"/>
    <w:rsid w:val="00EA1E48"/>
    <w:rsid w:val="00EA2194"/>
    <w:rsid w:val="00EA241D"/>
    <w:rsid w:val="00EA2430"/>
    <w:rsid w:val="00EA282D"/>
    <w:rsid w:val="00EA2982"/>
    <w:rsid w:val="00EA2D4C"/>
    <w:rsid w:val="00EA3164"/>
    <w:rsid w:val="00EA32EA"/>
    <w:rsid w:val="00EA398D"/>
    <w:rsid w:val="00EA4210"/>
    <w:rsid w:val="00EA4558"/>
    <w:rsid w:val="00EA46A5"/>
    <w:rsid w:val="00EA4EE7"/>
    <w:rsid w:val="00EA50CE"/>
    <w:rsid w:val="00EA6475"/>
    <w:rsid w:val="00EA666B"/>
    <w:rsid w:val="00EA6AC8"/>
    <w:rsid w:val="00EA75E0"/>
    <w:rsid w:val="00EA7921"/>
    <w:rsid w:val="00EA7D05"/>
    <w:rsid w:val="00EB02A4"/>
    <w:rsid w:val="00EB06E6"/>
    <w:rsid w:val="00EB0B18"/>
    <w:rsid w:val="00EB0C72"/>
    <w:rsid w:val="00EB0D8E"/>
    <w:rsid w:val="00EB11F9"/>
    <w:rsid w:val="00EB13E1"/>
    <w:rsid w:val="00EB2110"/>
    <w:rsid w:val="00EB2D83"/>
    <w:rsid w:val="00EB325D"/>
    <w:rsid w:val="00EB34B8"/>
    <w:rsid w:val="00EB3A28"/>
    <w:rsid w:val="00EB3BB6"/>
    <w:rsid w:val="00EB45E1"/>
    <w:rsid w:val="00EB45FF"/>
    <w:rsid w:val="00EB4651"/>
    <w:rsid w:val="00EB604A"/>
    <w:rsid w:val="00EB6094"/>
    <w:rsid w:val="00EB6273"/>
    <w:rsid w:val="00EB6322"/>
    <w:rsid w:val="00EB68EB"/>
    <w:rsid w:val="00EB6D68"/>
    <w:rsid w:val="00EB74C3"/>
    <w:rsid w:val="00EB7824"/>
    <w:rsid w:val="00EB7A1F"/>
    <w:rsid w:val="00EB7A27"/>
    <w:rsid w:val="00EC0607"/>
    <w:rsid w:val="00EC0A5E"/>
    <w:rsid w:val="00EC0C74"/>
    <w:rsid w:val="00EC0F2D"/>
    <w:rsid w:val="00EC1624"/>
    <w:rsid w:val="00EC1800"/>
    <w:rsid w:val="00EC24BD"/>
    <w:rsid w:val="00EC2A95"/>
    <w:rsid w:val="00EC2C66"/>
    <w:rsid w:val="00EC2CA1"/>
    <w:rsid w:val="00EC30AF"/>
    <w:rsid w:val="00EC380C"/>
    <w:rsid w:val="00EC38F9"/>
    <w:rsid w:val="00EC3FC1"/>
    <w:rsid w:val="00EC4138"/>
    <w:rsid w:val="00EC42AC"/>
    <w:rsid w:val="00EC42B4"/>
    <w:rsid w:val="00EC43B1"/>
    <w:rsid w:val="00EC5A75"/>
    <w:rsid w:val="00EC5B10"/>
    <w:rsid w:val="00EC5CBB"/>
    <w:rsid w:val="00EC666D"/>
    <w:rsid w:val="00EC6861"/>
    <w:rsid w:val="00EC6A2B"/>
    <w:rsid w:val="00EC6CC4"/>
    <w:rsid w:val="00EC6D38"/>
    <w:rsid w:val="00EC6E75"/>
    <w:rsid w:val="00EC6F33"/>
    <w:rsid w:val="00EC79F4"/>
    <w:rsid w:val="00EC7B36"/>
    <w:rsid w:val="00EC7CA0"/>
    <w:rsid w:val="00ED00A2"/>
    <w:rsid w:val="00ED036B"/>
    <w:rsid w:val="00ED04B0"/>
    <w:rsid w:val="00ED05C1"/>
    <w:rsid w:val="00ED0E89"/>
    <w:rsid w:val="00ED10B9"/>
    <w:rsid w:val="00ED14A4"/>
    <w:rsid w:val="00ED1E74"/>
    <w:rsid w:val="00ED22B5"/>
    <w:rsid w:val="00ED2330"/>
    <w:rsid w:val="00ED24E5"/>
    <w:rsid w:val="00ED317A"/>
    <w:rsid w:val="00ED31FB"/>
    <w:rsid w:val="00ED3B1D"/>
    <w:rsid w:val="00ED3BAF"/>
    <w:rsid w:val="00ED41D0"/>
    <w:rsid w:val="00ED44C9"/>
    <w:rsid w:val="00ED44FE"/>
    <w:rsid w:val="00ED470A"/>
    <w:rsid w:val="00ED4860"/>
    <w:rsid w:val="00ED4925"/>
    <w:rsid w:val="00ED49A4"/>
    <w:rsid w:val="00ED4A3A"/>
    <w:rsid w:val="00ED4EEF"/>
    <w:rsid w:val="00ED5049"/>
    <w:rsid w:val="00ED50C6"/>
    <w:rsid w:val="00ED51E2"/>
    <w:rsid w:val="00ED5375"/>
    <w:rsid w:val="00ED602D"/>
    <w:rsid w:val="00ED6081"/>
    <w:rsid w:val="00ED6A38"/>
    <w:rsid w:val="00ED6D60"/>
    <w:rsid w:val="00ED6DD5"/>
    <w:rsid w:val="00ED6EE1"/>
    <w:rsid w:val="00ED74F0"/>
    <w:rsid w:val="00ED77B0"/>
    <w:rsid w:val="00ED77B8"/>
    <w:rsid w:val="00ED7833"/>
    <w:rsid w:val="00ED7FDA"/>
    <w:rsid w:val="00EE0318"/>
    <w:rsid w:val="00EE0340"/>
    <w:rsid w:val="00EE049A"/>
    <w:rsid w:val="00EE065F"/>
    <w:rsid w:val="00EE07D5"/>
    <w:rsid w:val="00EE0964"/>
    <w:rsid w:val="00EE1170"/>
    <w:rsid w:val="00EE1313"/>
    <w:rsid w:val="00EE140A"/>
    <w:rsid w:val="00EE15F6"/>
    <w:rsid w:val="00EE1796"/>
    <w:rsid w:val="00EE3181"/>
    <w:rsid w:val="00EE3622"/>
    <w:rsid w:val="00EE3ACD"/>
    <w:rsid w:val="00EE3BE8"/>
    <w:rsid w:val="00EE3D9F"/>
    <w:rsid w:val="00EE473E"/>
    <w:rsid w:val="00EE4846"/>
    <w:rsid w:val="00EE4D17"/>
    <w:rsid w:val="00EE512A"/>
    <w:rsid w:val="00EE55AD"/>
    <w:rsid w:val="00EE5A70"/>
    <w:rsid w:val="00EE5DF1"/>
    <w:rsid w:val="00EE6592"/>
    <w:rsid w:val="00EE66E4"/>
    <w:rsid w:val="00EE66E8"/>
    <w:rsid w:val="00EE6752"/>
    <w:rsid w:val="00EE6BDD"/>
    <w:rsid w:val="00EE6F91"/>
    <w:rsid w:val="00EE701F"/>
    <w:rsid w:val="00EF014B"/>
    <w:rsid w:val="00EF0A70"/>
    <w:rsid w:val="00EF0CA6"/>
    <w:rsid w:val="00EF1287"/>
    <w:rsid w:val="00EF1364"/>
    <w:rsid w:val="00EF18DE"/>
    <w:rsid w:val="00EF1D3A"/>
    <w:rsid w:val="00EF2048"/>
    <w:rsid w:val="00EF2680"/>
    <w:rsid w:val="00EF2744"/>
    <w:rsid w:val="00EF27EC"/>
    <w:rsid w:val="00EF2E40"/>
    <w:rsid w:val="00EF3887"/>
    <w:rsid w:val="00EF39F3"/>
    <w:rsid w:val="00EF3A95"/>
    <w:rsid w:val="00EF4A67"/>
    <w:rsid w:val="00EF4BB0"/>
    <w:rsid w:val="00EF5376"/>
    <w:rsid w:val="00EF5583"/>
    <w:rsid w:val="00EF5F88"/>
    <w:rsid w:val="00EF5FBC"/>
    <w:rsid w:val="00EF6114"/>
    <w:rsid w:val="00EF65EA"/>
    <w:rsid w:val="00EF6D75"/>
    <w:rsid w:val="00EF6E90"/>
    <w:rsid w:val="00EF711D"/>
    <w:rsid w:val="00EF7800"/>
    <w:rsid w:val="00EF7A38"/>
    <w:rsid w:val="00EF7B7A"/>
    <w:rsid w:val="00EF7BE9"/>
    <w:rsid w:val="00EF7DD7"/>
    <w:rsid w:val="00F00297"/>
    <w:rsid w:val="00F00B46"/>
    <w:rsid w:val="00F00C50"/>
    <w:rsid w:val="00F0195D"/>
    <w:rsid w:val="00F01BEF"/>
    <w:rsid w:val="00F01C91"/>
    <w:rsid w:val="00F01DDA"/>
    <w:rsid w:val="00F01FB0"/>
    <w:rsid w:val="00F0242E"/>
    <w:rsid w:val="00F0267E"/>
    <w:rsid w:val="00F02819"/>
    <w:rsid w:val="00F02B24"/>
    <w:rsid w:val="00F02BBB"/>
    <w:rsid w:val="00F02C1B"/>
    <w:rsid w:val="00F02EA4"/>
    <w:rsid w:val="00F033BA"/>
    <w:rsid w:val="00F03401"/>
    <w:rsid w:val="00F0399A"/>
    <w:rsid w:val="00F039DD"/>
    <w:rsid w:val="00F03AFD"/>
    <w:rsid w:val="00F04246"/>
    <w:rsid w:val="00F04379"/>
    <w:rsid w:val="00F0446A"/>
    <w:rsid w:val="00F046F1"/>
    <w:rsid w:val="00F04742"/>
    <w:rsid w:val="00F04A59"/>
    <w:rsid w:val="00F04CD5"/>
    <w:rsid w:val="00F04F05"/>
    <w:rsid w:val="00F05032"/>
    <w:rsid w:val="00F0528B"/>
    <w:rsid w:val="00F057D1"/>
    <w:rsid w:val="00F05BBE"/>
    <w:rsid w:val="00F05BD1"/>
    <w:rsid w:val="00F05F84"/>
    <w:rsid w:val="00F0620A"/>
    <w:rsid w:val="00F0621E"/>
    <w:rsid w:val="00F06303"/>
    <w:rsid w:val="00F06315"/>
    <w:rsid w:val="00F068C5"/>
    <w:rsid w:val="00F06D7D"/>
    <w:rsid w:val="00F06DB9"/>
    <w:rsid w:val="00F07511"/>
    <w:rsid w:val="00F075A5"/>
    <w:rsid w:val="00F105AC"/>
    <w:rsid w:val="00F10945"/>
    <w:rsid w:val="00F10AB1"/>
    <w:rsid w:val="00F10C89"/>
    <w:rsid w:val="00F10EED"/>
    <w:rsid w:val="00F11424"/>
    <w:rsid w:val="00F11CF8"/>
    <w:rsid w:val="00F12204"/>
    <w:rsid w:val="00F126D2"/>
    <w:rsid w:val="00F12959"/>
    <w:rsid w:val="00F12B46"/>
    <w:rsid w:val="00F12CFC"/>
    <w:rsid w:val="00F12F95"/>
    <w:rsid w:val="00F1350E"/>
    <w:rsid w:val="00F13894"/>
    <w:rsid w:val="00F13925"/>
    <w:rsid w:val="00F13EB2"/>
    <w:rsid w:val="00F140C3"/>
    <w:rsid w:val="00F14315"/>
    <w:rsid w:val="00F14363"/>
    <w:rsid w:val="00F14533"/>
    <w:rsid w:val="00F14543"/>
    <w:rsid w:val="00F14686"/>
    <w:rsid w:val="00F14728"/>
    <w:rsid w:val="00F14AA7"/>
    <w:rsid w:val="00F14C0E"/>
    <w:rsid w:val="00F14DDE"/>
    <w:rsid w:val="00F14E60"/>
    <w:rsid w:val="00F153E0"/>
    <w:rsid w:val="00F15451"/>
    <w:rsid w:val="00F15458"/>
    <w:rsid w:val="00F15914"/>
    <w:rsid w:val="00F15B1B"/>
    <w:rsid w:val="00F160E1"/>
    <w:rsid w:val="00F16195"/>
    <w:rsid w:val="00F16937"/>
    <w:rsid w:val="00F16BEF"/>
    <w:rsid w:val="00F17180"/>
    <w:rsid w:val="00F175B6"/>
    <w:rsid w:val="00F17803"/>
    <w:rsid w:val="00F17839"/>
    <w:rsid w:val="00F179D6"/>
    <w:rsid w:val="00F17C9D"/>
    <w:rsid w:val="00F17DE6"/>
    <w:rsid w:val="00F17FDC"/>
    <w:rsid w:val="00F17FF4"/>
    <w:rsid w:val="00F216B4"/>
    <w:rsid w:val="00F21991"/>
    <w:rsid w:val="00F21CA7"/>
    <w:rsid w:val="00F22308"/>
    <w:rsid w:val="00F2239E"/>
    <w:rsid w:val="00F2251C"/>
    <w:rsid w:val="00F22FC1"/>
    <w:rsid w:val="00F23059"/>
    <w:rsid w:val="00F234CC"/>
    <w:rsid w:val="00F235AF"/>
    <w:rsid w:val="00F236C1"/>
    <w:rsid w:val="00F23759"/>
    <w:rsid w:val="00F23C8F"/>
    <w:rsid w:val="00F23F74"/>
    <w:rsid w:val="00F24016"/>
    <w:rsid w:val="00F24B2A"/>
    <w:rsid w:val="00F24E99"/>
    <w:rsid w:val="00F255C8"/>
    <w:rsid w:val="00F261BD"/>
    <w:rsid w:val="00F264B7"/>
    <w:rsid w:val="00F265BE"/>
    <w:rsid w:val="00F26DAB"/>
    <w:rsid w:val="00F26FFD"/>
    <w:rsid w:val="00F27037"/>
    <w:rsid w:val="00F27B82"/>
    <w:rsid w:val="00F3091F"/>
    <w:rsid w:val="00F309F3"/>
    <w:rsid w:val="00F30ABD"/>
    <w:rsid w:val="00F312DA"/>
    <w:rsid w:val="00F31416"/>
    <w:rsid w:val="00F31460"/>
    <w:rsid w:val="00F316D2"/>
    <w:rsid w:val="00F32542"/>
    <w:rsid w:val="00F325DB"/>
    <w:rsid w:val="00F32608"/>
    <w:rsid w:val="00F3299C"/>
    <w:rsid w:val="00F32A97"/>
    <w:rsid w:val="00F33087"/>
    <w:rsid w:val="00F332C9"/>
    <w:rsid w:val="00F332F3"/>
    <w:rsid w:val="00F3379D"/>
    <w:rsid w:val="00F346A2"/>
    <w:rsid w:val="00F34A73"/>
    <w:rsid w:val="00F34A92"/>
    <w:rsid w:val="00F34A9C"/>
    <w:rsid w:val="00F350E1"/>
    <w:rsid w:val="00F350F6"/>
    <w:rsid w:val="00F35221"/>
    <w:rsid w:val="00F35C12"/>
    <w:rsid w:val="00F360A8"/>
    <w:rsid w:val="00F36376"/>
    <w:rsid w:val="00F363B1"/>
    <w:rsid w:val="00F365CD"/>
    <w:rsid w:val="00F3675E"/>
    <w:rsid w:val="00F36E39"/>
    <w:rsid w:val="00F3773A"/>
    <w:rsid w:val="00F37795"/>
    <w:rsid w:val="00F37CA0"/>
    <w:rsid w:val="00F4004C"/>
    <w:rsid w:val="00F40443"/>
    <w:rsid w:val="00F41090"/>
    <w:rsid w:val="00F410E1"/>
    <w:rsid w:val="00F4174C"/>
    <w:rsid w:val="00F41CF8"/>
    <w:rsid w:val="00F42374"/>
    <w:rsid w:val="00F42797"/>
    <w:rsid w:val="00F4344D"/>
    <w:rsid w:val="00F43A77"/>
    <w:rsid w:val="00F43E70"/>
    <w:rsid w:val="00F444CE"/>
    <w:rsid w:val="00F44516"/>
    <w:rsid w:val="00F4467F"/>
    <w:rsid w:val="00F44E7B"/>
    <w:rsid w:val="00F45098"/>
    <w:rsid w:val="00F450E7"/>
    <w:rsid w:val="00F45D84"/>
    <w:rsid w:val="00F45EBC"/>
    <w:rsid w:val="00F463BD"/>
    <w:rsid w:val="00F464FA"/>
    <w:rsid w:val="00F467B1"/>
    <w:rsid w:val="00F46A16"/>
    <w:rsid w:val="00F46F97"/>
    <w:rsid w:val="00F50065"/>
    <w:rsid w:val="00F501A0"/>
    <w:rsid w:val="00F50596"/>
    <w:rsid w:val="00F50D7D"/>
    <w:rsid w:val="00F51297"/>
    <w:rsid w:val="00F514F3"/>
    <w:rsid w:val="00F51B77"/>
    <w:rsid w:val="00F51E80"/>
    <w:rsid w:val="00F52EA1"/>
    <w:rsid w:val="00F52F21"/>
    <w:rsid w:val="00F535EE"/>
    <w:rsid w:val="00F5383C"/>
    <w:rsid w:val="00F53854"/>
    <w:rsid w:val="00F542ED"/>
    <w:rsid w:val="00F54484"/>
    <w:rsid w:val="00F5527D"/>
    <w:rsid w:val="00F55331"/>
    <w:rsid w:val="00F55414"/>
    <w:rsid w:val="00F5545D"/>
    <w:rsid w:val="00F55617"/>
    <w:rsid w:val="00F559F3"/>
    <w:rsid w:val="00F55B46"/>
    <w:rsid w:val="00F55CCC"/>
    <w:rsid w:val="00F5694E"/>
    <w:rsid w:val="00F56B6F"/>
    <w:rsid w:val="00F56C76"/>
    <w:rsid w:val="00F56EC0"/>
    <w:rsid w:val="00F5703C"/>
    <w:rsid w:val="00F570B4"/>
    <w:rsid w:val="00F5772A"/>
    <w:rsid w:val="00F579AC"/>
    <w:rsid w:val="00F57A3F"/>
    <w:rsid w:val="00F57C8B"/>
    <w:rsid w:val="00F6214A"/>
    <w:rsid w:val="00F62922"/>
    <w:rsid w:val="00F629C9"/>
    <w:rsid w:val="00F630F9"/>
    <w:rsid w:val="00F63136"/>
    <w:rsid w:val="00F63A4F"/>
    <w:rsid w:val="00F63C2A"/>
    <w:rsid w:val="00F63E71"/>
    <w:rsid w:val="00F63FAC"/>
    <w:rsid w:val="00F641FA"/>
    <w:rsid w:val="00F64D71"/>
    <w:rsid w:val="00F64F83"/>
    <w:rsid w:val="00F65272"/>
    <w:rsid w:val="00F6552C"/>
    <w:rsid w:val="00F65590"/>
    <w:rsid w:val="00F65D29"/>
    <w:rsid w:val="00F661D5"/>
    <w:rsid w:val="00F6626E"/>
    <w:rsid w:val="00F67256"/>
    <w:rsid w:val="00F67399"/>
    <w:rsid w:val="00F6774C"/>
    <w:rsid w:val="00F67CA3"/>
    <w:rsid w:val="00F67D34"/>
    <w:rsid w:val="00F70212"/>
    <w:rsid w:val="00F70652"/>
    <w:rsid w:val="00F70860"/>
    <w:rsid w:val="00F70B05"/>
    <w:rsid w:val="00F70B10"/>
    <w:rsid w:val="00F711FD"/>
    <w:rsid w:val="00F716A0"/>
    <w:rsid w:val="00F71731"/>
    <w:rsid w:val="00F71870"/>
    <w:rsid w:val="00F71A94"/>
    <w:rsid w:val="00F71B41"/>
    <w:rsid w:val="00F7205A"/>
    <w:rsid w:val="00F721C5"/>
    <w:rsid w:val="00F7288D"/>
    <w:rsid w:val="00F72BB7"/>
    <w:rsid w:val="00F72BD1"/>
    <w:rsid w:val="00F72CE4"/>
    <w:rsid w:val="00F7311D"/>
    <w:rsid w:val="00F736B5"/>
    <w:rsid w:val="00F74294"/>
    <w:rsid w:val="00F7459C"/>
    <w:rsid w:val="00F74B10"/>
    <w:rsid w:val="00F74C29"/>
    <w:rsid w:val="00F75334"/>
    <w:rsid w:val="00F7561C"/>
    <w:rsid w:val="00F757C2"/>
    <w:rsid w:val="00F75DD9"/>
    <w:rsid w:val="00F75F74"/>
    <w:rsid w:val="00F76229"/>
    <w:rsid w:val="00F762CF"/>
    <w:rsid w:val="00F7665F"/>
    <w:rsid w:val="00F7723A"/>
    <w:rsid w:val="00F77568"/>
    <w:rsid w:val="00F7789B"/>
    <w:rsid w:val="00F80145"/>
    <w:rsid w:val="00F803A8"/>
    <w:rsid w:val="00F803E1"/>
    <w:rsid w:val="00F80523"/>
    <w:rsid w:val="00F805F2"/>
    <w:rsid w:val="00F80694"/>
    <w:rsid w:val="00F80A79"/>
    <w:rsid w:val="00F80A92"/>
    <w:rsid w:val="00F80BD1"/>
    <w:rsid w:val="00F80DBE"/>
    <w:rsid w:val="00F80EF3"/>
    <w:rsid w:val="00F812F4"/>
    <w:rsid w:val="00F81522"/>
    <w:rsid w:val="00F824E5"/>
    <w:rsid w:val="00F82A50"/>
    <w:rsid w:val="00F833CD"/>
    <w:rsid w:val="00F836B1"/>
    <w:rsid w:val="00F83BA1"/>
    <w:rsid w:val="00F8419B"/>
    <w:rsid w:val="00F845E4"/>
    <w:rsid w:val="00F8472A"/>
    <w:rsid w:val="00F85493"/>
    <w:rsid w:val="00F857AF"/>
    <w:rsid w:val="00F86423"/>
    <w:rsid w:val="00F86448"/>
    <w:rsid w:val="00F865A8"/>
    <w:rsid w:val="00F867AE"/>
    <w:rsid w:val="00F86843"/>
    <w:rsid w:val="00F86887"/>
    <w:rsid w:val="00F86C1E"/>
    <w:rsid w:val="00F872AC"/>
    <w:rsid w:val="00F87B1A"/>
    <w:rsid w:val="00F87BCD"/>
    <w:rsid w:val="00F87C99"/>
    <w:rsid w:val="00F87D33"/>
    <w:rsid w:val="00F87F24"/>
    <w:rsid w:val="00F90059"/>
    <w:rsid w:val="00F905EF"/>
    <w:rsid w:val="00F90663"/>
    <w:rsid w:val="00F90743"/>
    <w:rsid w:val="00F9078D"/>
    <w:rsid w:val="00F90849"/>
    <w:rsid w:val="00F91A90"/>
    <w:rsid w:val="00F92A8C"/>
    <w:rsid w:val="00F930E3"/>
    <w:rsid w:val="00F9364D"/>
    <w:rsid w:val="00F93784"/>
    <w:rsid w:val="00F93837"/>
    <w:rsid w:val="00F9392F"/>
    <w:rsid w:val="00F93E78"/>
    <w:rsid w:val="00F941B2"/>
    <w:rsid w:val="00F941F4"/>
    <w:rsid w:val="00F941FE"/>
    <w:rsid w:val="00F942A7"/>
    <w:rsid w:val="00F94639"/>
    <w:rsid w:val="00F94743"/>
    <w:rsid w:val="00F94CD9"/>
    <w:rsid w:val="00F97855"/>
    <w:rsid w:val="00F97C77"/>
    <w:rsid w:val="00FA0566"/>
    <w:rsid w:val="00FA07CE"/>
    <w:rsid w:val="00FA0AD8"/>
    <w:rsid w:val="00FA0FAD"/>
    <w:rsid w:val="00FA2985"/>
    <w:rsid w:val="00FA2A5E"/>
    <w:rsid w:val="00FA2ECD"/>
    <w:rsid w:val="00FA37B1"/>
    <w:rsid w:val="00FA411F"/>
    <w:rsid w:val="00FA5204"/>
    <w:rsid w:val="00FA52CA"/>
    <w:rsid w:val="00FA58F4"/>
    <w:rsid w:val="00FA5A7F"/>
    <w:rsid w:val="00FA5D25"/>
    <w:rsid w:val="00FA6420"/>
    <w:rsid w:val="00FA69EC"/>
    <w:rsid w:val="00FA6C81"/>
    <w:rsid w:val="00FA6D46"/>
    <w:rsid w:val="00FA715B"/>
    <w:rsid w:val="00FA74B1"/>
    <w:rsid w:val="00FA795C"/>
    <w:rsid w:val="00FA7D99"/>
    <w:rsid w:val="00FA7FC4"/>
    <w:rsid w:val="00FB03B7"/>
    <w:rsid w:val="00FB0694"/>
    <w:rsid w:val="00FB07E8"/>
    <w:rsid w:val="00FB0F3A"/>
    <w:rsid w:val="00FB0F3C"/>
    <w:rsid w:val="00FB0F87"/>
    <w:rsid w:val="00FB150B"/>
    <w:rsid w:val="00FB1C8F"/>
    <w:rsid w:val="00FB21DD"/>
    <w:rsid w:val="00FB22FB"/>
    <w:rsid w:val="00FB246F"/>
    <w:rsid w:val="00FB2ACB"/>
    <w:rsid w:val="00FB2D4F"/>
    <w:rsid w:val="00FB30B7"/>
    <w:rsid w:val="00FB331D"/>
    <w:rsid w:val="00FB3B1A"/>
    <w:rsid w:val="00FB3E43"/>
    <w:rsid w:val="00FB3FC7"/>
    <w:rsid w:val="00FB424E"/>
    <w:rsid w:val="00FB42BD"/>
    <w:rsid w:val="00FB4321"/>
    <w:rsid w:val="00FB4706"/>
    <w:rsid w:val="00FB48A2"/>
    <w:rsid w:val="00FB56CD"/>
    <w:rsid w:val="00FB62F8"/>
    <w:rsid w:val="00FB6440"/>
    <w:rsid w:val="00FB6EE4"/>
    <w:rsid w:val="00FB7135"/>
    <w:rsid w:val="00FB72AD"/>
    <w:rsid w:val="00FB730E"/>
    <w:rsid w:val="00FB776F"/>
    <w:rsid w:val="00FC06E2"/>
    <w:rsid w:val="00FC144E"/>
    <w:rsid w:val="00FC1539"/>
    <w:rsid w:val="00FC1A62"/>
    <w:rsid w:val="00FC21B9"/>
    <w:rsid w:val="00FC2D14"/>
    <w:rsid w:val="00FC2F04"/>
    <w:rsid w:val="00FC321F"/>
    <w:rsid w:val="00FC3667"/>
    <w:rsid w:val="00FC36B1"/>
    <w:rsid w:val="00FC46DF"/>
    <w:rsid w:val="00FC475B"/>
    <w:rsid w:val="00FC52ED"/>
    <w:rsid w:val="00FC568C"/>
    <w:rsid w:val="00FC5A75"/>
    <w:rsid w:val="00FC5C81"/>
    <w:rsid w:val="00FC618E"/>
    <w:rsid w:val="00FC633A"/>
    <w:rsid w:val="00FC67E9"/>
    <w:rsid w:val="00FC6EEC"/>
    <w:rsid w:val="00FC7932"/>
    <w:rsid w:val="00FD0132"/>
    <w:rsid w:val="00FD03E7"/>
    <w:rsid w:val="00FD08B4"/>
    <w:rsid w:val="00FD0E14"/>
    <w:rsid w:val="00FD0EAF"/>
    <w:rsid w:val="00FD0F07"/>
    <w:rsid w:val="00FD102B"/>
    <w:rsid w:val="00FD123E"/>
    <w:rsid w:val="00FD1954"/>
    <w:rsid w:val="00FD1C0E"/>
    <w:rsid w:val="00FD1E01"/>
    <w:rsid w:val="00FD2225"/>
    <w:rsid w:val="00FD2B7B"/>
    <w:rsid w:val="00FD2C40"/>
    <w:rsid w:val="00FD2C7C"/>
    <w:rsid w:val="00FD31AA"/>
    <w:rsid w:val="00FD34E3"/>
    <w:rsid w:val="00FD3D1D"/>
    <w:rsid w:val="00FD3D93"/>
    <w:rsid w:val="00FD3E55"/>
    <w:rsid w:val="00FD40A7"/>
    <w:rsid w:val="00FD4BD4"/>
    <w:rsid w:val="00FD5169"/>
    <w:rsid w:val="00FD5616"/>
    <w:rsid w:val="00FD5C8C"/>
    <w:rsid w:val="00FD61B0"/>
    <w:rsid w:val="00FD634D"/>
    <w:rsid w:val="00FD66C1"/>
    <w:rsid w:val="00FD67A6"/>
    <w:rsid w:val="00FD68E7"/>
    <w:rsid w:val="00FD69EE"/>
    <w:rsid w:val="00FD6D6A"/>
    <w:rsid w:val="00FD75D7"/>
    <w:rsid w:val="00FD7849"/>
    <w:rsid w:val="00FE0458"/>
    <w:rsid w:val="00FE0AB4"/>
    <w:rsid w:val="00FE16B2"/>
    <w:rsid w:val="00FE2149"/>
    <w:rsid w:val="00FE21A1"/>
    <w:rsid w:val="00FE2502"/>
    <w:rsid w:val="00FE288D"/>
    <w:rsid w:val="00FE3357"/>
    <w:rsid w:val="00FE3746"/>
    <w:rsid w:val="00FE3A85"/>
    <w:rsid w:val="00FE3D7C"/>
    <w:rsid w:val="00FE3DE2"/>
    <w:rsid w:val="00FE3F23"/>
    <w:rsid w:val="00FE43D0"/>
    <w:rsid w:val="00FE473B"/>
    <w:rsid w:val="00FE4776"/>
    <w:rsid w:val="00FE48F2"/>
    <w:rsid w:val="00FE4CA2"/>
    <w:rsid w:val="00FE52E0"/>
    <w:rsid w:val="00FE5EAE"/>
    <w:rsid w:val="00FE6D20"/>
    <w:rsid w:val="00FE6ECA"/>
    <w:rsid w:val="00FE6F4A"/>
    <w:rsid w:val="00FE7119"/>
    <w:rsid w:val="00FE7930"/>
    <w:rsid w:val="00FF0341"/>
    <w:rsid w:val="00FF08BA"/>
    <w:rsid w:val="00FF08FE"/>
    <w:rsid w:val="00FF0E34"/>
    <w:rsid w:val="00FF11B8"/>
    <w:rsid w:val="00FF156F"/>
    <w:rsid w:val="00FF17BF"/>
    <w:rsid w:val="00FF2599"/>
    <w:rsid w:val="00FF265A"/>
    <w:rsid w:val="00FF2EF9"/>
    <w:rsid w:val="00FF3114"/>
    <w:rsid w:val="00FF33B1"/>
    <w:rsid w:val="00FF343D"/>
    <w:rsid w:val="00FF34EF"/>
    <w:rsid w:val="00FF3812"/>
    <w:rsid w:val="00FF3E6B"/>
    <w:rsid w:val="00FF430E"/>
    <w:rsid w:val="00FF45C9"/>
    <w:rsid w:val="00FF46E3"/>
    <w:rsid w:val="00FF49E0"/>
    <w:rsid w:val="00FF4E03"/>
    <w:rsid w:val="00FF508B"/>
    <w:rsid w:val="00FF5538"/>
    <w:rsid w:val="00FF5706"/>
    <w:rsid w:val="00FF5CD7"/>
    <w:rsid w:val="00FF6719"/>
    <w:rsid w:val="00FF6948"/>
    <w:rsid w:val="00FF6CD4"/>
    <w:rsid w:val="00FF6E1B"/>
    <w:rsid w:val="00FF7178"/>
    <w:rsid w:val="00FF7658"/>
    <w:rsid w:val="00FF78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05A3A1"/>
  <w15:docId w15:val="{3FB48CD9-A2A7-4241-A9C6-A9B4D341B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B62CC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7C1CA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16D1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16D11"/>
    <w:rPr>
      <w:rFonts w:ascii="Calibri" w:hAnsi="Calibri"/>
      <w:noProof/>
      <w:lang w:val="en-US"/>
    </w:rPr>
  </w:style>
  <w:style w:type="paragraph" w:customStyle="1" w:styleId="EndNoteBibliography">
    <w:name w:val="EndNote Bibliography"/>
    <w:basedOn w:val="Normal"/>
    <w:link w:val="EndNoteBibliographyChar"/>
    <w:rsid w:val="00A16D1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16D11"/>
    <w:rPr>
      <w:rFonts w:ascii="Calibri" w:hAnsi="Calibri"/>
      <w:noProof/>
      <w:lang w:val="en-US"/>
    </w:rPr>
  </w:style>
  <w:style w:type="paragraph" w:customStyle="1" w:styleId="xmsonormal">
    <w:name w:val="x_msonormal"/>
    <w:basedOn w:val="Normal"/>
    <w:rsid w:val="00AA71D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0000A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B70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headline">
    <w:name w:val="mw-headline"/>
    <w:basedOn w:val="DefaultParagraphFont"/>
    <w:rsid w:val="00A133A8"/>
  </w:style>
  <w:style w:type="character" w:styleId="Hyperlink">
    <w:name w:val="Hyperlink"/>
    <w:basedOn w:val="DefaultParagraphFont"/>
    <w:uiPriority w:val="99"/>
    <w:unhideWhenUsed/>
    <w:rsid w:val="00000B9B"/>
    <w:rPr>
      <w:color w:val="0000FF"/>
      <w:u w:val="single"/>
    </w:rPr>
  </w:style>
  <w:style w:type="paragraph" w:customStyle="1" w:styleId="xfollows-h4">
    <w:name w:val="x_follows-h4"/>
    <w:basedOn w:val="Normal"/>
    <w:rsid w:val="00000B9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xmb">
    <w:name w:val="x_mb"/>
    <w:basedOn w:val="DefaultParagraphFont"/>
    <w:rsid w:val="00000B9B"/>
  </w:style>
  <w:style w:type="paragraph" w:customStyle="1" w:styleId="xnorm">
    <w:name w:val="x_norm"/>
    <w:basedOn w:val="Normal"/>
    <w:rsid w:val="00000B9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702BD7"/>
    <w:rPr>
      <w:color w:val="954F72" w:themeColor="followedHyperlink"/>
      <w:u w:val="single"/>
    </w:rPr>
  </w:style>
  <w:style w:type="character" w:customStyle="1" w:styleId="Heading1Char">
    <w:name w:val="Heading 1 Char"/>
    <w:basedOn w:val="DefaultParagraphFont"/>
    <w:link w:val="Heading1"/>
    <w:uiPriority w:val="9"/>
    <w:rsid w:val="00B62CC2"/>
    <w:rPr>
      <w:rFonts w:ascii="Times New Roman" w:eastAsia="Times New Roman" w:hAnsi="Times New Roman" w:cs="Times New Roman"/>
      <w:b/>
      <w:bCs/>
      <w:kern w:val="36"/>
      <w:sz w:val="48"/>
      <w:szCs w:val="48"/>
      <w:lang w:eastAsia="en-GB"/>
    </w:rPr>
  </w:style>
  <w:style w:type="character" w:customStyle="1" w:styleId="xcit">
    <w:name w:val="x_cit"/>
    <w:basedOn w:val="DefaultParagraphFont"/>
    <w:rsid w:val="00B62CC2"/>
  </w:style>
  <w:style w:type="character" w:customStyle="1" w:styleId="xfm-vol-iss-date">
    <w:name w:val="x_fm-vol-iss-date"/>
    <w:basedOn w:val="DefaultParagraphFont"/>
    <w:rsid w:val="00B62CC2"/>
  </w:style>
  <w:style w:type="character" w:customStyle="1" w:styleId="xdoi">
    <w:name w:val="x_doi"/>
    <w:basedOn w:val="DefaultParagraphFont"/>
    <w:rsid w:val="00B62CC2"/>
  </w:style>
  <w:style w:type="character" w:customStyle="1" w:styleId="xfm-citation-ids-label">
    <w:name w:val="x_fm-citation-ids-label"/>
    <w:basedOn w:val="DefaultParagraphFont"/>
    <w:rsid w:val="00B62CC2"/>
  </w:style>
  <w:style w:type="character" w:styleId="CommentReference">
    <w:name w:val="annotation reference"/>
    <w:basedOn w:val="DefaultParagraphFont"/>
    <w:uiPriority w:val="99"/>
    <w:semiHidden/>
    <w:unhideWhenUsed/>
    <w:rsid w:val="00123168"/>
    <w:rPr>
      <w:sz w:val="16"/>
      <w:szCs w:val="16"/>
    </w:rPr>
  </w:style>
  <w:style w:type="paragraph" w:styleId="CommentText">
    <w:name w:val="annotation text"/>
    <w:basedOn w:val="Normal"/>
    <w:link w:val="CommentTextChar"/>
    <w:uiPriority w:val="99"/>
    <w:unhideWhenUsed/>
    <w:rsid w:val="00123168"/>
    <w:pPr>
      <w:spacing w:line="240" w:lineRule="auto"/>
    </w:pPr>
    <w:rPr>
      <w:sz w:val="20"/>
      <w:szCs w:val="20"/>
    </w:rPr>
  </w:style>
  <w:style w:type="character" w:customStyle="1" w:styleId="CommentTextChar">
    <w:name w:val="Comment Text Char"/>
    <w:basedOn w:val="DefaultParagraphFont"/>
    <w:link w:val="CommentText"/>
    <w:uiPriority w:val="99"/>
    <w:rsid w:val="00123168"/>
    <w:rPr>
      <w:sz w:val="20"/>
      <w:szCs w:val="20"/>
    </w:rPr>
  </w:style>
  <w:style w:type="paragraph" w:styleId="CommentSubject">
    <w:name w:val="annotation subject"/>
    <w:basedOn w:val="CommentText"/>
    <w:next w:val="CommentText"/>
    <w:link w:val="CommentSubjectChar"/>
    <w:uiPriority w:val="99"/>
    <w:semiHidden/>
    <w:unhideWhenUsed/>
    <w:rsid w:val="00123168"/>
    <w:rPr>
      <w:b/>
      <w:bCs/>
    </w:rPr>
  </w:style>
  <w:style w:type="character" w:customStyle="1" w:styleId="CommentSubjectChar">
    <w:name w:val="Comment Subject Char"/>
    <w:basedOn w:val="CommentTextChar"/>
    <w:link w:val="CommentSubject"/>
    <w:uiPriority w:val="99"/>
    <w:semiHidden/>
    <w:rsid w:val="00123168"/>
    <w:rPr>
      <w:b/>
      <w:bCs/>
      <w:sz w:val="20"/>
      <w:szCs w:val="20"/>
    </w:rPr>
  </w:style>
  <w:style w:type="paragraph" w:styleId="BalloonText">
    <w:name w:val="Balloon Text"/>
    <w:basedOn w:val="Normal"/>
    <w:link w:val="BalloonTextChar"/>
    <w:uiPriority w:val="99"/>
    <w:semiHidden/>
    <w:unhideWhenUsed/>
    <w:rsid w:val="001231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168"/>
    <w:rPr>
      <w:rFonts w:ascii="Segoe UI" w:hAnsi="Segoe UI" w:cs="Segoe UI"/>
      <w:sz w:val="18"/>
      <w:szCs w:val="18"/>
    </w:rPr>
  </w:style>
  <w:style w:type="paragraph" w:styleId="Revision">
    <w:name w:val="Revision"/>
    <w:hidden/>
    <w:uiPriority w:val="99"/>
    <w:semiHidden/>
    <w:rsid w:val="00D16571"/>
    <w:pPr>
      <w:spacing w:after="0" w:line="240" w:lineRule="auto"/>
    </w:pPr>
  </w:style>
  <w:style w:type="character" w:customStyle="1" w:styleId="citationref">
    <w:name w:val="citationref"/>
    <w:basedOn w:val="DefaultParagraphFont"/>
    <w:rsid w:val="00E37CFE"/>
  </w:style>
  <w:style w:type="character" w:customStyle="1" w:styleId="apple-converted-space">
    <w:name w:val="apple-converted-space"/>
    <w:basedOn w:val="DefaultParagraphFont"/>
    <w:rsid w:val="00E37CFE"/>
  </w:style>
  <w:style w:type="character" w:styleId="Emphasis">
    <w:name w:val="Emphasis"/>
    <w:basedOn w:val="DefaultParagraphFont"/>
    <w:uiPriority w:val="20"/>
    <w:qFormat/>
    <w:rsid w:val="00D663F8"/>
    <w:rPr>
      <w:i/>
      <w:iCs/>
    </w:rPr>
  </w:style>
  <w:style w:type="paragraph" w:styleId="Header">
    <w:name w:val="header"/>
    <w:basedOn w:val="Normal"/>
    <w:link w:val="HeaderChar"/>
    <w:uiPriority w:val="99"/>
    <w:unhideWhenUsed/>
    <w:rsid w:val="00040B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0B15"/>
  </w:style>
  <w:style w:type="paragraph" w:styleId="Footer">
    <w:name w:val="footer"/>
    <w:basedOn w:val="Normal"/>
    <w:link w:val="FooterChar"/>
    <w:uiPriority w:val="99"/>
    <w:unhideWhenUsed/>
    <w:rsid w:val="00040B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0B15"/>
  </w:style>
  <w:style w:type="character" w:styleId="Strong">
    <w:name w:val="Strong"/>
    <w:basedOn w:val="DefaultParagraphFont"/>
    <w:uiPriority w:val="22"/>
    <w:qFormat/>
    <w:rsid w:val="006E1BEF"/>
    <w:rPr>
      <w:b/>
      <w:bCs/>
    </w:rPr>
  </w:style>
  <w:style w:type="paragraph" w:customStyle="1" w:styleId="p">
    <w:name w:val="p"/>
    <w:basedOn w:val="Normal"/>
    <w:rsid w:val="008E025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igpopup-sensitive-area">
    <w:name w:val="figpopup-sensitive-area"/>
    <w:basedOn w:val="DefaultParagraphFont"/>
    <w:rsid w:val="008E0257"/>
  </w:style>
  <w:style w:type="character" w:customStyle="1" w:styleId="UnresolvedMention1">
    <w:name w:val="Unresolved Mention1"/>
    <w:basedOn w:val="DefaultParagraphFont"/>
    <w:uiPriority w:val="99"/>
    <w:semiHidden/>
    <w:unhideWhenUsed/>
    <w:rsid w:val="009E0E69"/>
    <w:rPr>
      <w:color w:val="605E5C"/>
      <w:shd w:val="clear" w:color="auto" w:fill="E1DFDD"/>
    </w:rPr>
  </w:style>
  <w:style w:type="character" w:customStyle="1" w:styleId="highlight">
    <w:name w:val="highlight"/>
    <w:basedOn w:val="DefaultParagraphFont"/>
    <w:rsid w:val="00CC1EAB"/>
  </w:style>
  <w:style w:type="character" w:customStyle="1" w:styleId="Heading4Char">
    <w:name w:val="Heading 4 Char"/>
    <w:basedOn w:val="DefaultParagraphFont"/>
    <w:link w:val="Heading4"/>
    <w:uiPriority w:val="9"/>
    <w:semiHidden/>
    <w:rsid w:val="007C1CA6"/>
    <w:rPr>
      <w:rFonts w:asciiTheme="majorHAnsi" w:eastAsiaTheme="majorEastAsia" w:hAnsiTheme="majorHAnsi" w:cstheme="majorBidi"/>
      <w:i/>
      <w:iCs/>
      <w:color w:val="2E74B5" w:themeColor="accent1" w:themeShade="BF"/>
    </w:rPr>
  </w:style>
  <w:style w:type="character" w:customStyle="1" w:styleId="label">
    <w:name w:val="label"/>
    <w:basedOn w:val="DefaultParagraphFont"/>
    <w:rsid w:val="00E4620A"/>
  </w:style>
  <w:style w:type="character" w:customStyle="1" w:styleId="UnresolvedMention2">
    <w:name w:val="Unresolved Mention2"/>
    <w:basedOn w:val="DefaultParagraphFont"/>
    <w:uiPriority w:val="99"/>
    <w:semiHidden/>
    <w:unhideWhenUsed/>
    <w:rsid w:val="000A5F33"/>
    <w:rPr>
      <w:color w:val="605E5C"/>
      <w:shd w:val="clear" w:color="auto" w:fill="E1DFDD"/>
    </w:rPr>
  </w:style>
  <w:style w:type="paragraph" w:styleId="HTMLPreformatted">
    <w:name w:val="HTML Preformatted"/>
    <w:basedOn w:val="Normal"/>
    <w:link w:val="HTMLPreformattedChar"/>
    <w:uiPriority w:val="99"/>
    <w:semiHidden/>
    <w:unhideWhenUsed/>
    <w:rsid w:val="00997E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97E9E"/>
    <w:rPr>
      <w:rFonts w:ascii="Courier New" w:eastAsia="Times New Roman" w:hAnsi="Courier New" w:cs="Courier New"/>
      <w:sz w:val="20"/>
      <w:szCs w:val="20"/>
      <w:lang w:eastAsia="en-GB"/>
    </w:rPr>
  </w:style>
  <w:style w:type="character" w:customStyle="1" w:styleId="UnresolvedMention3">
    <w:name w:val="Unresolved Mention3"/>
    <w:basedOn w:val="DefaultParagraphFont"/>
    <w:uiPriority w:val="99"/>
    <w:semiHidden/>
    <w:unhideWhenUsed/>
    <w:rsid w:val="00243983"/>
    <w:rPr>
      <w:color w:val="605E5C"/>
      <w:shd w:val="clear" w:color="auto" w:fill="E1DFDD"/>
    </w:rPr>
  </w:style>
  <w:style w:type="character" w:styleId="UnresolvedMention">
    <w:name w:val="Unresolved Mention"/>
    <w:basedOn w:val="DefaultParagraphFont"/>
    <w:uiPriority w:val="99"/>
    <w:semiHidden/>
    <w:unhideWhenUsed/>
    <w:rsid w:val="003414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3645">
      <w:bodyDiv w:val="1"/>
      <w:marLeft w:val="0"/>
      <w:marRight w:val="0"/>
      <w:marTop w:val="0"/>
      <w:marBottom w:val="0"/>
      <w:divBdr>
        <w:top w:val="none" w:sz="0" w:space="0" w:color="auto"/>
        <w:left w:val="none" w:sz="0" w:space="0" w:color="auto"/>
        <w:bottom w:val="none" w:sz="0" w:space="0" w:color="auto"/>
        <w:right w:val="none" w:sz="0" w:space="0" w:color="auto"/>
      </w:divBdr>
    </w:div>
    <w:div w:id="67773457">
      <w:bodyDiv w:val="1"/>
      <w:marLeft w:val="0"/>
      <w:marRight w:val="0"/>
      <w:marTop w:val="0"/>
      <w:marBottom w:val="0"/>
      <w:divBdr>
        <w:top w:val="none" w:sz="0" w:space="0" w:color="auto"/>
        <w:left w:val="none" w:sz="0" w:space="0" w:color="auto"/>
        <w:bottom w:val="none" w:sz="0" w:space="0" w:color="auto"/>
        <w:right w:val="none" w:sz="0" w:space="0" w:color="auto"/>
      </w:divBdr>
    </w:div>
    <w:div w:id="142815429">
      <w:bodyDiv w:val="1"/>
      <w:marLeft w:val="0"/>
      <w:marRight w:val="0"/>
      <w:marTop w:val="0"/>
      <w:marBottom w:val="0"/>
      <w:divBdr>
        <w:top w:val="none" w:sz="0" w:space="0" w:color="auto"/>
        <w:left w:val="none" w:sz="0" w:space="0" w:color="auto"/>
        <w:bottom w:val="none" w:sz="0" w:space="0" w:color="auto"/>
        <w:right w:val="none" w:sz="0" w:space="0" w:color="auto"/>
      </w:divBdr>
    </w:div>
    <w:div w:id="156575092">
      <w:bodyDiv w:val="1"/>
      <w:marLeft w:val="0"/>
      <w:marRight w:val="0"/>
      <w:marTop w:val="0"/>
      <w:marBottom w:val="0"/>
      <w:divBdr>
        <w:top w:val="none" w:sz="0" w:space="0" w:color="auto"/>
        <w:left w:val="none" w:sz="0" w:space="0" w:color="auto"/>
        <w:bottom w:val="none" w:sz="0" w:space="0" w:color="auto"/>
        <w:right w:val="none" w:sz="0" w:space="0" w:color="auto"/>
      </w:divBdr>
      <w:divsChild>
        <w:div w:id="1373920723">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72572428">
      <w:bodyDiv w:val="1"/>
      <w:marLeft w:val="0"/>
      <w:marRight w:val="0"/>
      <w:marTop w:val="0"/>
      <w:marBottom w:val="0"/>
      <w:divBdr>
        <w:top w:val="none" w:sz="0" w:space="0" w:color="auto"/>
        <w:left w:val="none" w:sz="0" w:space="0" w:color="auto"/>
        <w:bottom w:val="none" w:sz="0" w:space="0" w:color="auto"/>
        <w:right w:val="none" w:sz="0" w:space="0" w:color="auto"/>
      </w:divBdr>
    </w:div>
    <w:div w:id="173351078">
      <w:bodyDiv w:val="1"/>
      <w:marLeft w:val="0"/>
      <w:marRight w:val="0"/>
      <w:marTop w:val="0"/>
      <w:marBottom w:val="0"/>
      <w:divBdr>
        <w:top w:val="none" w:sz="0" w:space="0" w:color="auto"/>
        <w:left w:val="none" w:sz="0" w:space="0" w:color="auto"/>
        <w:bottom w:val="none" w:sz="0" w:space="0" w:color="auto"/>
        <w:right w:val="none" w:sz="0" w:space="0" w:color="auto"/>
      </w:divBdr>
    </w:div>
    <w:div w:id="203055138">
      <w:bodyDiv w:val="1"/>
      <w:marLeft w:val="0"/>
      <w:marRight w:val="0"/>
      <w:marTop w:val="0"/>
      <w:marBottom w:val="0"/>
      <w:divBdr>
        <w:top w:val="none" w:sz="0" w:space="0" w:color="auto"/>
        <w:left w:val="none" w:sz="0" w:space="0" w:color="auto"/>
        <w:bottom w:val="none" w:sz="0" w:space="0" w:color="auto"/>
        <w:right w:val="none" w:sz="0" w:space="0" w:color="auto"/>
      </w:divBdr>
    </w:div>
    <w:div w:id="215361853">
      <w:bodyDiv w:val="1"/>
      <w:marLeft w:val="0"/>
      <w:marRight w:val="0"/>
      <w:marTop w:val="0"/>
      <w:marBottom w:val="0"/>
      <w:divBdr>
        <w:top w:val="none" w:sz="0" w:space="0" w:color="auto"/>
        <w:left w:val="none" w:sz="0" w:space="0" w:color="auto"/>
        <w:bottom w:val="none" w:sz="0" w:space="0" w:color="auto"/>
        <w:right w:val="none" w:sz="0" w:space="0" w:color="auto"/>
      </w:divBdr>
    </w:div>
    <w:div w:id="527063302">
      <w:bodyDiv w:val="1"/>
      <w:marLeft w:val="0"/>
      <w:marRight w:val="0"/>
      <w:marTop w:val="0"/>
      <w:marBottom w:val="0"/>
      <w:divBdr>
        <w:top w:val="none" w:sz="0" w:space="0" w:color="auto"/>
        <w:left w:val="none" w:sz="0" w:space="0" w:color="auto"/>
        <w:bottom w:val="none" w:sz="0" w:space="0" w:color="auto"/>
        <w:right w:val="none" w:sz="0" w:space="0" w:color="auto"/>
      </w:divBdr>
    </w:div>
    <w:div w:id="563414680">
      <w:bodyDiv w:val="1"/>
      <w:marLeft w:val="0"/>
      <w:marRight w:val="0"/>
      <w:marTop w:val="0"/>
      <w:marBottom w:val="0"/>
      <w:divBdr>
        <w:top w:val="none" w:sz="0" w:space="0" w:color="auto"/>
        <w:left w:val="none" w:sz="0" w:space="0" w:color="auto"/>
        <w:bottom w:val="none" w:sz="0" w:space="0" w:color="auto"/>
        <w:right w:val="none" w:sz="0" w:space="0" w:color="auto"/>
      </w:divBdr>
    </w:div>
    <w:div w:id="585194570">
      <w:bodyDiv w:val="1"/>
      <w:marLeft w:val="0"/>
      <w:marRight w:val="0"/>
      <w:marTop w:val="0"/>
      <w:marBottom w:val="0"/>
      <w:divBdr>
        <w:top w:val="none" w:sz="0" w:space="0" w:color="auto"/>
        <w:left w:val="none" w:sz="0" w:space="0" w:color="auto"/>
        <w:bottom w:val="none" w:sz="0" w:space="0" w:color="auto"/>
        <w:right w:val="none" w:sz="0" w:space="0" w:color="auto"/>
      </w:divBdr>
    </w:div>
    <w:div w:id="599414856">
      <w:bodyDiv w:val="1"/>
      <w:marLeft w:val="0"/>
      <w:marRight w:val="0"/>
      <w:marTop w:val="0"/>
      <w:marBottom w:val="0"/>
      <w:divBdr>
        <w:top w:val="none" w:sz="0" w:space="0" w:color="auto"/>
        <w:left w:val="none" w:sz="0" w:space="0" w:color="auto"/>
        <w:bottom w:val="none" w:sz="0" w:space="0" w:color="auto"/>
        <w:right w:val="none" w:sz="0" w:space="0" w:color="auto"/>
      </w:divBdr>
    </w:div>
    <w:div w:id="651567553">
      <w:bodyDiv w:val="1"/>
      <w:marLeft w:val="0"/>
      <w:marRight w:val="0"/>
      <w:marTop w:val="0"/>
      <w:marBottom w:val="0"/>
      <w:divBdr>
        <w:top w:val="none" w:sz="0" w:space="0" w:color="auto"/>
        <w:left w:val="none" w:sz="0" w:space="0" w:color="auto"/>
        <w:bottom w:val="none" w:sz="0" w:space="0" w:color="auto"/>
        <w:right w:val="none" w:sz="0" w:space="0" w:color="auto"/>
      </w:divBdr>
    </w:div>
    <w:div w:id="828667731">
      <w:bodyDiv w:val="1"/>
      <w:marLeft w:val="0"/>
      <w:marRight w:val="0"/>
      <w:marTop w:val="0"/>
      <w:marBottom w:val="0"/>
      <w:divBdr>
        <w:top w:val="none" w:sz="0" w:space="0" w:color="auto"/>
        <w:left w:val="none" w:sz="0" w:space="0" w:color="auto"/>
        <w:bottom w:val="none" w:sz="0" w:space="0" w:color="auto"/>
        <w:right w:val="none" w:sz="0" w:space="0" w:color="auto"/>
      </w:divBdr>
    </w:div>
    <w:div w:id="875776905">
      <w:bodyDiv w:val="1"/>
      <w:marLeft w:val="0"/>
      <w:marRight w:val="0"/>
      <w:marTop w:val="0"/>
      <w:marBottom w:val="0"/>
      <w:divBdr>
        <w:top w:val="none" w:sz="0" w:space="0" w:color="auto"/>
        <w:left w:val="none" w:sz="0" w:space="0" w:color="auto"/>
        <w:bottom w:val="none" w:sz="0" w:space="0" w:color="auto"/>
        <w:right w:val="none" w:sz="0" w:space="0" w:color="auto"/>
      </w:divBdr>
    </w:div>
    <w:div w:id="889347092">
      <w:bodyDiv w:val="1"/>
      <w:marLeft w:val="0"/>
      <w:marRight w:val="0"/>
      <w:marTop w:val="0"/>
      <w:marBottom w:val="0"/>
      <w:divBdr>
        <w:top w:val="none" w:sz="0" w:space="0" w:color="auto"/>
        <w:left w:val="none" w:sz="0" w:space="0" w:color="auto"/>
        <w:bottom w:val="none" w:sz="0" w:space="0" w:color="auto"/>
        <w:right w:val="none" w:sz="0" w:space="0" w:color="auto"/>
      </w:divBdr>
    </w:div>
    <w:div w:id="945580911">
      <w:bodyDiv w:val="1"/>
      <w:marLeft w:val="0"/>
      <w:marRight w:val="0"/>
      <w:marTop w:val="0"/>
      <w:marBottom w:val="0"/>
      <w:divBdr>
        <w:top w:val="none" w:sz="0" w:space="0" w:color="auto"/>
        <w:left w:val="none" w:sz="0" w:space="0" w:color="auto"/>
        <w:bottom w:val="none" w:sz="0" w:space="0" w:color="auto"/>
        <w:right w:val="none" w:sz="0" w:space="0" w:color="auto"/>
      </w:divBdr>
    </w:div>
    <w:div w:id="954213878">
      <w:bodyDiv w:val="1"/>
      <w:marLeft w:val="0"/>
      <w:marRight w:val="0"/>
      <w:marTop w:val="0"/>
      <w:marBottom w:val="0"/>
      <w:divBdr>
        <w:top w:val="none" w:sz="0" w:space="0" w:color="auto"/>
        <w:left w:val="none" w:sz="0" w:space="0" w:color="auto"/>
        <w:bottom w:val="none" w:sz="0" w:space="0" w:color="auto"/>
        <w:right w:val="none" w:sz="0" w:space="0" w:color="auto"/>
      </w:divBdr>
    </w:div>
    <w:div w:id="956720673">
      <w:bodyDiv w:val="1"/>
      <w:marLeft w:val="0"/>
      <w:marRight w:val="0"/>
      <w:marTop w:val="0"/>
      <w:marBottom w:val="0"/>
      <w:divBdr>
        <w:top w:val="none" w:sz="0" w:space="0" w:color="auto"/>
        <w:left w:val="none" w:sz="0" w:space="0" w:color="auto"/>
        <w:bottom w:val="none" w:sz="0" w:space="0" w:color="auto"/>
        <w:right w:val="none" w:sz="0" w:space="0" w:color="auto"/>
      </w:divBdr>
    </w:div>
    <w:div w:id="1041596101">
      <w:bodyDiv w:val="1"/>
      <w:marLeft w:val="0"/>
      <w:marRight w:val="0"/>
      <w:marTop w:val="0"/>
      <w:marBottom w:val="0"/>
      <w:divBdr>
        <w:top w:val="none" w:sz="0" w:space="0" w:color="auto"/>
        <w:left w:val="none" w:sz="0" w:space="0" w:color="auto"/>
        <w:bottom w:val="none" w:sz="0" w:space="0" w:color="auto"/>
        <w:right w:val="none" w:sz="0" w:space="0" w:color="auto"/>
      </w:divBdr>
      <w:divsChild>
        <w:div w:id="1529567920">
          <w:marLeft w:val="0"/>
          <w:marRight w:val="0"/>
          <w:marTop w:val="0"/>
          <w:marBottom w:val="0"/>
          <w:divBdr>
            <w:top w:val="none" w:sz="0" w:space="0" w:color="auto"/>
            <w:left w:val="none" w:sz="0" w:space="0" w:color="auto"/>
            <w:bottom w:val="none" w:sz="0" w:space="0" w:color="auto"/>
            <w:right w:val="none" w:sz="0" w:space="0" w:color="auto"/>
          </w:divBdr>
          <w:divsChild>
            <w:div w:id="1899894064">
              <w:marLeft w:val="0"/>
              <w:marRight w:val="0"/>
              <w:marTop w:val="0"/>
              <w:marBottom w:val="0"/>
              <w:divBdr>
                <w:top w:val="none" w:sz="0" w:space="0" w:color="auto"/>
                <w:left w:val="none" w:sz="0" w:space="0" w:color="auto"/>
                <w:bottom w:val="none" w:sz="0" w:space="0" w:color="auto"/>
                <w:right w:val="none" w:sz="0" w:space="0" w:color="auto"/>
              </w:divBdr>
              <w:divsChild>
                <w:div w:id="604579982">
                  <w:marLeft w:val="0"/>
                  <w:marRight w:val="0"/>
                  <w:marTop w:val="0"/>
                  <w:marBottom w:val="0"/>
                  <w:divBdr>
                    <w:top w:val="none" w:sz="0" w:space="0" w:color="auto"/>
                    <w:left w:val="none" w:sz="0" w:space="0" w:color="auto"/>
                    <w:bottom w:val="none" w:sz="0" w:space="0" w:color="auto"/>
                    <w:right w:val="none" w:sz="0" w:space="0" w:color="auto"/>
                  </w:divBdr>
                  <w:divsChild>
                    <w:div w:id="74402151">
                      <w:marLeft w:val="0"/>
                      <w:marRight w:val="0"/>
                      <w:marTop w:val="0"/>
                      <w:marBottom w:val="0"/>
                      <w:divBdr>
                        <w:top w:val="none" w:sz="0" w:space="0" w:color="auto"/>
                        <w:left w:val="none" w:sz="0" w:space="0" w:color="auto"/>
                        <w:bottom w:val="none" w:sz="0" w:space="0" w:color="auto"/>
                        <w:right w:val="none" w:sz="0" w:space="0" w:color="auto"/>
                      </w:divBdr>
                      <w:divsChild>
                        <w:div w:id="1663197915">
                          <w:marLeft w:val="0"/>
                          <w:marRight w:val="0"/>
                          <w:marTop w:val="0"/>
                          <w:marBottom w:val="0"/>
                          <w:divBdr>
                            <w:top w:val="none" w:sz="0" w:space="0" w:color="auto"/>
                            <w:left w:val="none" w:sz="0" w:space="0" w:color="auto"/>
                            <w:bottom w:val="none" w:sz="0" w:space="0" w:color="auto"/>
                            <w:right w:val="none" w:sz="0" w:space="0" w:color="auto"/>
                          </w:divBdr>
                          <w:divsChild>
                            <w:div w:id="1214343802">
                              <w:marLeft w:val="0"/>
                              <w:marRight w:val="0"/>
                              <w:marTop w:val="0"/>
                              <w:marBottom w:val="0"/>
                              <w:divBdr>
                                <w:top w:val="none" w:sz="0" w:space="0" w:color="auto"/>
                                <w:left w:val="none" w:sz="0" w:space="0" w:color="auto"/>
                                <w:bottom w:val="none" w:sz="0" w:space="0" w:color="auto"/>
                                <w:right w:val="none" w:sz="0" w:space="0" w:color="auto"/>
                              </w:divBdr>
                              <w:divsChild>
                                <w:div w:id="1096630615">
                                  <w:marLeft w:val="0"/>
                                  <w:marRight w:val="0"/>
                                  <w:marTop w:val="0"/>
                                  <w:marBottom w:val="0"/>
                                  <w:divBdr>
                                    <w:top w:val="none" w:sz="0" w:space="0" w:color="auto"/>
                                    <w:left w:val="none" w:sz="0" w:space="0" w:color="auto"/>
                                    <w:bottom w:val="none" w:sz="0" w:space="0" w:color="auto"/>
                                    <w:right w:val="none" w:sz="0" w:space="0" w:color="auto"/>
                                  </w:divBdr>
                                  <w:divsChild>
                                    <w:div w:id="963585622">
                                      <w:marLeft w:val="0"/>
                                      <w:marRight w:val="0"/>
                                      <w:marTop w:val="0"/>
                                      <w:marBottom w:val="0"/>
                                      <w:divBdr>
                                        <w:top w:val="none" w:sz="0" w:space="0" w:color="auto"/>
                                        <w:left w:val="none" w:sz="0" w:space="0" w:color="auto"/>
                                        <w:bottom w:val="none" w:sz="0" w:space="0" w:color="auto"/>
                                        <w:right w:val="none" w:sz="0" w:space="0" w:color="auto"/>
                                      </w:divBdr>
                                      <w:divsChild>
                                        <w:div w:id="295112790">
                                          <w:marLeft w:val="0"/>
                                          <w:marRight w:val="0"/>
                                          <w:marTop w:val="0"/>
                                          <w:marBottom w:val="0"/>
                                          <w:divBdr>
                                            <w:top w:val="none" w:sz="0" w:space="0" w:color="auto"/>
                                            <w:left w:val="none" w:sz="0" w:space="0" w:color="auto"/>
                                            <w:bottom w:val="none" w:sz="0" w:space="0" w:color="auto"/>
                                            <w:right w:val="none" w:sz="0" w:space="0" w:color="auto"/>
                                          </w:divBdr>
                                          <w:divsChild>
                                            <w:div w:id="1986426088">
                                              <w:marLeft w:val="0"/>
                                              <w:marRight w:val="0"/>
                                              <w:marTop w:val="0"/>
                                              <w:marBottom w:val="0"/>
                                              <w:divBdr>
                                                <w:top w:val="none" w:sz="0" w:space="0" w:color="auto"/>
                                                <w:left w:val="none" w:sz="0" w:space="0" w:color="auto"/>
                                                <w:bottom w:val="none" w:sz="0" w:space="0" w:color="auto"/>
                                                <w:right w:val="none" w:sz="0" w:space="0" w:color="auto"/>
                                              </w:divBdr>
                                              <w:divsChild>
                                                <w:div w:id="1763915863">
                                                  <w:marLeft w:val="0"/>
                                                  <w:marRight w:val="0"/>
                                                  <w:marTop w:val="0"/>
                                                  <w:marBottom w:val="0"/>
                                                  <w:divBdr>
                                                    <w:top w:val="none" w:sz="0" w:space="0" w:color="auto"/>
                                                    <w:left w:val="none" w:sz="0" w:space="0" w:color="auto"/>
                                                    <w:bottom w:val="none" w:sz="0" w:space="0" w:color="auto"/>
                                                    <w:right w:val="none" w:sz="0" w:space="0" w:color="auto"/>
                                                  </w:divBdr>
                                                  <w:divsChild>
                                                    <w:div w:id="1556164177">
                                                      <w:marLeft w:val="0"/>
                                                      <w:marRight w:val="0"/>
                                                      <w:marTop w:val="0"/>
                                                      <w:marBottom w:val="0"/>
                                                      <w:divBdr>
                                                        <w:top w:val="none" w:sz="0" w:space="0" w:color="auto"/>
                                                        <w:left w:val="none" w:sz="0" w:space="0" w:color="auto"/>
                                                        <w:bottom w:val="none" w:sz="0" w:space="0" w:color="auto"/>
                                                        <w:right w:val="none" w:sz="0" w:space="0" w:color="auto"/>
                                                      </w:divBdr>
                                                      <w:divsChild>
                                                        <w:div w:id="206648730">
                                                          <w:marLeft w:val="0"/>
                                                          <w:marRight w:val="0"/>
                                                          <w:marTop w:val="0"/>
                                                          <w:marBottom w:val="0"/>
                                                          <w:divBdr>
                                                            <w:top w:val="none" w:sz="0" w:space="0" w:color="auto"/>
                                                            <w:left w:val="none" w:sz="0" w:space="0" w:color="auto"/>
                                                            <w:bottom w:val="none" w:sz="0" w:space="0" w:color="auto"/>
                                                            <w:right w:val="none" w:sz="0" w:space="0" w:color="auto"/>
                                                          </w:divBdr>
                                                          <w:divsChild>
                                                            <w:div w:id="1149329028">
                                                              <w:marLeft w:val="0"/>
                                                              <w:marRight w:val="0"/>
                                                              <w:marTop w:val="0"/>
                                                              <w:marBottom w:val="0"/>
                                                              <w:divBdr>
                                                                <w:top w:val="none" w:sz="0" w:space="0" w:color="auto"/>
                                                                <w:left w:val="none" w:sz="0" w:space="0" w:color="auto"/>
                                                                <w:bottom w:val="none" w:sz="0" w:space="0" w:color="auto"/>
                                                                <w:right w:val="none" w:sz="0" w:space="0" w:color="auto"/>
                                                              </w:divBdr>
                                                              <w:divsChild>
                                                                <w:div w:id="1735011653">
                                                                  <w:marLeft w:val="405"/>
                                                                  <w:marRight w:val="0"/>
                                                                  <w:marTop w:val="0"/>
                                                                  <w:marBottom w:val="0"/>
                                                                  <w:divBdr>
                                                                    <w:top w:val="none" w:sz="0" w:space="0" w:color="auto"/>
                                                                    <w:left w:val="none" w:sz="0" w:space="0" w:color="auto"/>
                                                                    <w:bottom w:val="none" w:sz="0" w:space="0" w:color="auto"/>
                                                                    <w:right w:val="none" w:sz="0" w:space="0" w:color="auto"/>
                                                                  </w:divBdr>
                                                                  <w:divsChild>
                                                                    <w:div w:id="1606377178">
                                                                      <w:marLeft w:val="0"/>
                                                                      <w:marRight w:val="0"/>
                                                                      <w:marTop w:val="0"/>
                                                                      <w:marBottom w:val="0"/>
                                                                      <w:divBdr>
                                                                        <w:top w:val="none" w:sz="0" w:space="0" w:color="auto"/>
                                                                        <w:left w:val="none" w:sz="0" w:space="0" w:color="auto"/>
                                                                        <w:bottom w:val="none" w:sz="0" w:space="0" w:color="auto"/>
                                                                        <w:right w:val="none" w:sz="0" w:space="0" w:color="auto"/>
                                                                      </w:divBdr>
                                                                      <w:divsChild>
                                                                        <w:div w:id="1647852394">
                                                                          <w:marLeft w:val="0"/>
                                                                          <w:marRight w:val="0"/>
                                                                          <w:marTop w:val="0"/>
                                                                          <w:marBottom w:val="0"/>
                                                                          <w:divBdr>
                                                                            <w:top w:val="none" w:sz="0" w:space="0" w:color="auto"/>
                                                                            <w:left w:val="none" w:sz="0" w:space="0" w:color="auto"/>
                                                                            <w:bottom w:val="none" w:sz="0" w:space="0" w:color="auto"/>
                                                                            <w:right w:val="none" w:sz="0" w:space="0" w:color="auto"/>
                                                                          </w:divBdr>
                                                                          <w:divsChild>
                                                                            <w:div w:id="1205099789">
                                                                              <w:marLeft w:val="0"/>
                                                                              <w:marRight w:val="0"/>
                                                                              <w:marTop w:val="0"/>
                                                                              <w:marBottom w:val="0"/>
                                                                              <w:divBdr>
                                                                                <w:top w:val="none" w:sz="0" w:space="0" w:color="auto"/>
                                                                                <w:left w:val="none" w:sz="0" w:space="0" w:color="auto"/>
                                                                                <w:bottom w:val="none" w:sz="0" w:space="0" w:color="auto"/>
                                                                                <w:right w:val="none" w:sz="0" w:space="0" w:color="auto"/>
                                                                              </w:divBdr>
                                                                              <w:divsChild>
                                                                                <w:div w:id="1895434165">
                                                                                  <w:marLeft w:val="0"/>
                                                                                  <w:marRight w:val="0"/>
                                                                                  <w:marTop w:val="0"/>
                                                                                  <w:marBottom w:val="0"/>
                                                                                  <w:divBdr>
                                                                                    <w:top w:val="none" w:sz="0" w:space="0" w:color="auto"/>
                                                                                    <w:left w:val="none" w:sz="0" w:space="0" w:color="auto"/>
                                                                                    <w:bottom w:val="none" w:sz="0" w:space="0" w:color="auto"/>
                                                                                    <w:right w:val="none" w:sz="0" w:space="0" w:color="auto"/>
                                                                                  </w:divBdr>
                                                                                  <w:divsChild>
                                                                                    <w:div w:id="1471632850">
                                                                                      <w:marLeft w:val="0"/>
                                                                                      <w:marRight w:val="0"/>
                                                                                      <w:marTop w:val="0"/>
                                                                                      <w:marBottom w:val="0"/>
                                                                                      <w:divBdr>
                                                                                        <w:top w:val="none" w:sz="0" w:space="0" w:color="auto"/>
                                                                                        <w:left w:val="none" w:sz="0" w:space="0" w:color="auto"/>
                                                                                        <w:bottom w:val="none" w:sz="0" w:space="0" w:color="auto"/>
                                                                                        <w:right w:val="none" w:sz="0" w:space="0" w:color="auto"/>
                                                                                      </w:divBdr>
                                                                                      <w:divsChild>
                                                                                        <w:div w:id="2128625053">
                                                                                          <w:marLeft w:val="0"/>
                                                                                          <w:marRight w:val="0"/>
                                                                                          <w:marTop w:val="0"/>
                                                                                          <w:marBottom w:val="0"/>
                                                                                          <w:divBdr>
                                                                                            <w:top w:val="none" w:sz="0" w:space="0" w:color="auto"/>
                                                                                            <w:left w:val="none" w:sz="0" w:space="0" w:color="auto"/>
                                                                                            <w:bottom w:val="none" w:sz="0" w:space="0" w:color="auto"/>
                                                                                            <w:right w:val="none" w:sz="0" w:space="0" w:color="auto"/>
                                                                                          </w:divBdr>
                                                                                          <w:divsChild>
                                                                                            <w:div w:id="1395276520">
                                                                                              <w:marLeft w:val="0"/>
                                                                                              <w:marRight w:val="0"/>
                                                                                              <w:marTop w:val="60"/>
                                                                                              <w:marBottom w:val="0"/>
                                                                                              <w:divBdr>
                                                                                                <w:top w:val="none" w:sz="0" w:space="0" w:color="auto"/>
                                                                                                <w:left w:val="none" w:sz="0" w:space="0" w:color="auto"/>
                                                                                                <w:bottom w:val="single" w:sz="6" w:space="15" w:color="auto"/>
                                                                                                <w:right w:val="none" w:sz="0" w:space="0" w:color="auto"/>
                                                                                              </w:divBdr>
                                                                                              <w:divsChild>
                                                                                                <w:div w:id="1593317590">
                                                                                                  <w:marLeft w:val="0"/>
                                                                                                  <w:marRight w:val="0"/>
                                                                                                  <w:marTop w:val="180"/>
                                                                                                  <w:marBottom w:val="0"/>
                                                                                                  <w:divBdr>
                                                                                                    <w:top w:val="none" w:sz="0" w:space="0" w:color="auto"/>
                                                                                                    <w:left w:val="none" w:sz="0" w:space="0" w:color="auto"/>
                                                                                                    <w:bottom w:val="none" w:sz="0" w:space="0" w:color="auto"/>
                                                                                                    <w:right w:val="none" w:sz="0" w:space="0" w:color="auto"/>
                                                                                                  </w:divBdr>
                                                                                                  <w:divsChild>
                                                                                                    <w:div w:id="1123618849">
                                                                                                      <w:marLeft w:val="0"/>
                                                                                                      <w:marRight w:val="0"/>
                                                                                                      <w:marTop w:val="0"/>
                                                                                                      <w:marBottom w:val="0"/>
                                                                                                      <w:divBdr>
                                                                                                        <w:top w:val="none" w:sz="0" w:space="0" w:color="auto"/>
                                                                                                        <w:left w:val="none" w:sz="0" w:space="0" w:color="auto"/>
                                                                                                        <w:bottom w:val="none" w:sz="0" w:space="0" w:color="auto"/>
                                                                                                        <w:right w:val="none" w:sz="0" w:space="0" w:color="auto"/>
                                                                                                      </w:divBdr>
                                                                                                      <w:divsChild>
                                                                                                        <w:div w:id="576548663">
                                                                                                          <w:marLeft w:val="0"/>
                                                                                                          <w:marRight w:val="0"/>
                                                                                                          <w:marTop w:val="0"/>
                                                                                                          <w:marBottom w:val="0"/>
                                                                                                          <w:divBdr>
                                                                                                            <w:top w:val="none" w:sz="0" w:space="0" w:color="auto"/>
                                                                                                            <w:left w:val="none" w:sz="0" w:space="0" w:color="auto"/>
                                                                                                            <w:bottom w:val="none" w:sz="0" w:space="0" w:color="auto"/>
                                                                                                            <w:right w:val="none" w:sz="0" w:space="0" w:color="auto"/>
                                                                                                          </w:divBdr>
                                                                                                          <w:divsChild>
                                                                                                            <w:div w:id="483089906">
                                                                                                              <w:marLeft w:val="0"/>
                                                                                                              <w:marRight w:val="0"/>
                                                                                                              <w:marTop w:val="0"/>
                                                                                                              <w:marBottom w:val="0"/>
                                                                                                              <w:divBdr>
                                                                                                                <w:top w:val="none" w:sz="0" w:space="0" w:color="auto"/>
                                                                                                                <w:left w:val="none" w:sz="0" w:space="0" w:color="auto"/>
                                                                                                                <w:bottom w:val="none" w:sz="0" w:space="0" w:color="auto"/>
                                                                                                                <w:right w:val="none" w:sz="0" w:space="0" w:color="auto"/>
                                                                                                              </w:divBdr>
                                                                                                              <w:divsChild>
                                                                                                                <w:div w:id="1162888167">
                                                                                                                  <w:marLeft w:val="0"/>
                                                                                                                  <w:marRight w:val="0"/>
                                                                                                                  <w:marTop w:val="0"/>
                                                                                                                  <w:marBottom w:val="0"/>
                                                                                                                  <w:divBdr>
                                                                                                                    <w:top w:val="none" w:sz="0" w:space="0" w:color="auto"/>
                                                                                                                    <w:left w:val="none" w:sz="0" w:space="0" w:color="auto"/>
                                                                                                                    <w:bottom w:val="none" w:sz="0" w:space="0" w:color="auto"/>
                                                                                                                    <w:right w:val="none" w:sz="0" w:space="0" w:color="auto"/>
                                                                                                                  </w:divBdr>
                                                                                                                  <w:divsChild>
                                                                                                                    <w:div w:id="681706204">
                                                                                                                      <w:marLeft w:val="0"/>
                                                                                                                      <w:marRight w:val="0"/>
                                                                                                                      <w:marTop w:val="0"/>
                                                                                                                      <w:marBottom w:val="0"/>
                                                                                                                      <w:divBdr>
                                                                                                                        <w:top w:val="none" w:sz="0" w:space="0" w:color="auto"/>
                                                                                                                        <w:left w:val="none" w:sz="0" w:space="0" w:color="auto"/>
                                                                                                                        <w:bottom w:val="none" w:sz="0" w:space="0" w:color="auto"/>
                                                                                                                        <w:right w:val="none" w:sz="0" w:space="0" w:color="auto"/>
                                                                                                                      </w:divBdr>
                                                                                                                      <w:divsChild>
                                                                                                                        <w:div w:id="2120490607">
                                                                                                                          <w:marLeft w:val="0"/>
                                                                                                                          <w:marRight w:val="0"/>
                                                                                                                          <w:marTop w:val="0"/>
                                                                                                                          <w:marBottom w:val="0"/>
                                                                                                                          <w:divBdr>
                                                                                                                            <w:top w:val="none" w:sz="0" w:space="0" w:color="auto"/>
                                                                                                                            <w:left w:val="none" w:sz="0" w:space="0" w:color="auto"/>
                                                                                                                            <w:bottom w:val="none" w:sz="0" w:space="0" w:color="auto"/>
                                                                                                                            <w:right w:val="none" w:sz="0" w:space="0" w:color="auto"/>
                                                                                                                          </w:divBdr>
                                                                                                                          <w:divsChild>
                                                                                                                            <w:div w:id="81745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69576675">
      <w:bodyDiv w:val="1"/>
      <w:marLeft w:val="0"/>
      <w:marRight w:val="0"/>
      <w:marTop w:val="0"/>
      <w:marBottom w:val="0"/>
      <w:divBdr>
        <w:top w:val="none" w:sz="0" w:space="0" w:color="auto"/>
        <w:left w:val="none" w:sz="0" w:space="0" w:color="auto"/>
        <w:bottom w:val="none" w:sz="0" w:space="0" w:color="auto"/>
        <w:right w:val="none" w:sz="0" w:space="0" w:color="auto"/>
      </w:divBdr>
    </w:div>
    <w:div w:id="1073235221">
      <w:bodyDiv w:val="1"/>
      <w:marLeft w:val="0"/>
      <w:marRight w:val="0"/>
      <w:marTop w:val="0"/>
      <w:marBottom w:val="0"/>
      <w:divBdr>
        <w:top w:val="none" w:sz="0" w:space="0" w:color="auto"/>
        <w:left w:val="none" w:sz="0" w:space="0" w:color="auto"/>
        <w:bottom w:val="none" w:sz="0" w:space="0" w:color="auto"/>
        <w:right w:val="none" w:sz="0" w:space="0" w:color="auto"/>
      </w:divBdr>
    </w:div>
    <w:div w:id="1228801841">
      <w:bodyDiv w:val="1"/>
      <w:marLeft w:val="0"/>
      <w:marRight w:val="0"/>
      <w:marTop w:val="0"/>
      <w:marBottom w:val="0"/>
      <w:divBdr>
        <w:top w:val="none" w:sz="0" w:space="0" w:color="auto"/>
        <w:left w:val="none" w:sz="0" w:space="0" w:color="auto"/>
        <w:bottom w:val="none" w:sz="0" w:space="0" w:color="auto"/>
        <w:right w:val="none" w:sz="0" w:space="0" w:color="auto"/>
      </w:divBdr>
    </w:div>
    <w:div w:id="1229732022">
      <w:bodyDiv w:val="1"/>
      <w:marLeft w:val="0"/>
      <w:marRight w:val="0"/>
      <w:marTop w:val="0"/>
      <w:marBottom w:val="0"/>
      <w:divBdr>
        <w:top w:val="none" w:sz="0" w:space="0" w:color="auto"/>
        <w:left w:val="none" w:sz="0" w:space="0" w:color="auto"/>
        <w:bottom w:val="none" w:sz="0" w:space="0" w:color="auto"/>
        <w:right w:val="none" w:sz="0" w:space="0" w:color="auto"/>
      </w:divBdr>
      <w:divsChild>
        <w:div w:id="1216314946">
          <w:marLeft w:val="0"/>
          <w:marRight w:val="0"/>
          <w:marTop w:val="0"/>
          <w:marBottom w:val="0"/>
          <w:divBdr>
            <w:top w:val="none" w:sz="0" w:space="0" w:color="auto"/>
            <w:left w:val="none" w:sz="0" w:space="0" w:color="auto"/>
            <w:bottom w:val="none" w:sz="0" w:space="0" w:color="auto"/>
            <w:right w:val="none" w:sz="0" w:space="0" w:color="auto"/>
          </w:divBdr>
          <w:divsChild>
            <w:div w:id="2127193173">
              <w:marLeft w:val="0"/>
              <w:marRight w:val="0"/>
              <w:marTop w:val="0"/>
              <w:marBottom w:val="0"/>
              <w:divBdr>
                <w:top w:val="none" w:sz="0" w:space="0" w:color="auto"/>
                <w:left w:val="none" w:sz="0" w:space="0" w:color="auto"/>
                <w:bottom w:val="none" w:sz="0" w:space="0" w:color="auto"/>
                <w:right w:val="none" w:sz="0" w:space="0" w:color="auto"/>
              </w:divBdr>
              <w:divsChild>
                <w:div w:id="1700004887">
                  <w:marLeft w:val="0"/>
                  <w:marRight w:val="0"/>
                  <w:marTop w:val="0"/>
                  <w:marBottom w:val="0"/>
                  <w:divBdr>
                    <w:top w:val="none" w:sz="0" w:space="0" w:color="auto"/>
                    <w:left w:val="none" w:sz="0" w:space="0" w:color="auto"/>
                    <w:bottom w:val="none" w:sz="0" w:space="0" w:color="auto"/>
                    <w:right w:val="none" w:sz="0" w:space="0" w:color="auto"/>
                  </w:divBdr>
                  <w:divsChild>
                    <w:div w:id="271789909">
                      <w:marLeft w:val="0"/>
                      <w:marRight w:val="0"/>
                      <w:marTop w:val="0"/>
                      <w:marBottom w:val="0"/>
                      <w:divBdr>
                        <w:top w:val="none" w:sz="0" w:space="0" w:color="auto"/>
                        <w:left w:val="none" w:sz="0" w:space="0" w:color="auto"/>
                        <w:bottom w:val="none" w:sz="0" w:space="0" w:color="auto"/>
                        <w:right w:val="none" w:sz="0" w:space="0" w:color="auto"/>
                      </w:divBdr>
                      <w:divsChild>
                        <w:div w:id="1057052972">
                          <w:marLeft w:val="0"/>
                          <w:marRight w:val="0"/>
                          <w:marTop w:val="0"/>
                          <w:marBottom w:val="0"/>
                          <w:divBdr>
                            <w:top w:val="none" w:sz="0" w:space="0" w:color="auto"/>
                            <w:left w:val="none" w:sz="0" w:space="0" w:color="auto"/>
                            <w:bottom w:val="none" w:sz="0" w:space="0" w:color="auto"/>
                            <w:right w:val="none" w:sz="0" w:space="0" w:color="auto"/>
                          </w:divBdr>
                          <w:divsChild>
                            <w:div w:id="186331077">
                              <w:marLeft w:val="0"/>
                              <w:marRight w:val="0"/>
                              <w:marTop w:val="0"/>
                              <w:marBottom w:val="0"/>
                              <w:divBdr>
                                <w:top w:val="none" w:sz="0" w:space="0" w:color="auto"/>
                                <w:left w:val="none" w:sz="0" w:space="0" w:color="auto"/>
                                <w:bottom w:val="none" w:sz="0" w:space="0" w:color="auto"/>
                                <w:right w:val="none" w:sz="0" w:space="0" w:color="auto"/>
                              </w:divBdr>
                              <w:divsChild>
                                <w:div w:id="836653092">
                                  <w:marLeft w:val="0"/>
                                  <w:marRight w:val="0"/>
                                  <w:marTop w:val="0"/>
                                  <w:marBottom w:val="0"/>
                                  <w:divBdr>
                                    <w:top w:val="none" w:sz="0" w:space="0" w:color="auto"/>
                                    <w:left w:val="none" w:sz="0" w:space="0" w:color="auto"/>
                                    <w:bottom w:val="none" w:sz="0" w:space="0" w:color="auto"/>
                                    <w:right w:val="none" w:sz="0" w:space="0" w:color="auto"/>
                                  </w:divBdr>
                                  <w:divsChild>
                                    <w:div w:id="726420410">
                                      <w:marLeft w:val="0"/>
                                      <w:marRight w:val="0"/>
                                      <w:marTop w:val="0"/>
                                      <w:marBottom w:val="0"/>
                                      <w:divBdr>
                                        <w:top w:val="none" w:sz="0" w:space="0" w:color="auto"/>
                                        <w:left w:val="none" w:sz="0" w:space="0" w:color="auto"/>
                                        <w:bottom w:val="none" w:sz="0" w:space="0" w:color="auto"/>
                                        <w:right w:val="none" w:sz="0" w:space="0" w:color="auto"/>
                                      </w:divBdr>
                                      <w:divsChild>
                                        <w:div w:id="837497764">
                                          <w:marLeft w:val="0"/>
                                          <w:marRight w:val="0"/>
                                          <w:marTop w:val="0"/>
                                          <w:marBottom w:val="0"/>
                                          <w:divBdr>
                                            <w:top w:val="none" w:sz="0" w:space="0" w:color="auto"/>
                                            <w:left w:val="none" w:sz="0" w:space="0" w:color="auto"/>
                                            <w:bottom w:val="none" w:sz="0" w:space="0" w:color="auto"/>
                                            <w:right w:val="none" w:sz="0" w:space="0" w:color="auto"/>
                                          </w:divBdr>
                                          <w:divsChild>
                                            <w:div w:id="777987059">
                                              <w:marLeft w:val="0"/>
                                              <w:marRight w:val="0"/>
                                              <w:marTop w:val="0"/>
                                              <w:marBottom w:val="0"/>
                                              <w:divBdr>
                                                <w:top w:val="none" w:sz="0" w:space="0" w:color="auto"/>
                                                <w:left w:val="none" w:sz="0" w:space="0" w:color="auto"/>
                                                <w:bottom w:val="none" w:sz="0" w:space="0" w:color="auto"/>
                                                <w:right w:val="none" w:sz="0" w:space="0" w:color="auto"/>
                                              </w:divBdr>
                                              <w:divsChild>
                                                <w:div w:id="816075092">
                                                  <w:marLeft w:val="0"/>
                                                  <w:marRight w:val="0"/>
                                                  <w:marTop w:val="0"/>
                                                  <w:marBottom w:val="0"/>
                                                  <w:divBdr>
                                                    <w:top w:val="none" w:sz="0" w:space="0" w:color="auto"/>
                                                    <w:left w:val="none" w:sz="0" w:space="0" w:color="auto"/>
                                                    <w:bottom w:val="none" w:sz="0" w:space="0" w:color="auto"/>
                                                    <w:right w:val="none" w:sz="0" w:space="0" w:color="auto"/>
                                                  </w:divBdr>
                                                  <w:divsChild>
                                                    <w:div w:id="1297880757">
                                                      <w:marLeft w:val="0"/>
                                                      <w:marRight w:val="0"/>
                                                      <w:marTop w:val="0"/>
                                                      <w:marBottom w:val="0"/>
                                                      <w:divBdr>
                                                        <w:top w:val="none" w:sz="0" w:space="0" w:color="auto"/>
                                                        <w:left w:val="none" w:sz="0" w:space="0" w:color="auto"/>
                                                        <w:bottom w:val="none" w:sz="0" w:space="0" w:color="auto"/>
                                                        <w:right w:val="none" w:sz="0" w:space="0" w:color="auto"/>
                                                      </w:divBdr>
                                                      <w:divsChild>
                                                        <w:div w:id="1121609153">
                                                          <w:marLeft w:val="0"/>
                                                          <w:marRight w:val="0"/>
                                                          <w:marTop w:val="0"/>
                                                          <w:marBottom w:val="0"/>
                                                          <w:divBdr>
                                                            <w:top w:val="none" w:sz="0" w:space="0" w:color="auto"/>
                                                            <w:left w:val="none" w:sz="0" w:space="0" w:color="auto"/>
                                                            <w:bottom w:val="none" w:sz="0" w:space="0" w:color="auto"/>
                                                            <w:right w:val="none" w:sz="0" w:space="0" w:color="auto"/>
                                                          </w:divBdr>
                                                          <w:divsChild>
                                                            <w:div w:id="138347148">
                                                              <w:marLeft w:val="0"/>
                                                              <w:marRight w:val="0"/>
                                                              <w:marTop w:val="0"/>
                                                              <w:marBottom w:val="0"/>
                                                              <w:divBdr>
                                                                <w:top w:val="none" w:sz="0" w:space="0" w:color="auto"/>
                                                                <w:left w:val="none" w:sz="0" w:space="0" w:color="auto"/>
                                                                <w:bottom w:val="none" w:sz="0" w:space="0" w:color="auto"/>
                                                                <w:right w:val="none" w:sz="0" w:space="0" w:color="auto"/>
                                                              </w:divBdr>
                                                              <w:divsChild>
                                                                <w:div w:id="554586568">
                                                                  <w:marLeft w:val="405"/>
                                                                  <w:marRight w:val="0"/>
                                                                  <w:marTop w:val="0"/>
                                                                  <w:marBottom w:val="0"/>
                                                                  <w:divBdr>
                                                                    <w:top w:val="none" w:sz="0" w:space="0" w:color="auto"/>
                                                                    <w:left w:val="none" w:sz="0" w:space="0" w:color="auto"/>
                                                                    <w:bottom w:val="none" w:sz="0" w:space="0" w:color="auto"/>
                                                                    <w:right w:val="none" w:sz="0" w:space="0" w:color="auto"/>
                                                                  </w:divBdr>
                                                                  <w:divsChild>
                                                                    <w:div w:id="2139520620">
                                                                      <w:marLeft w:val="0"/>
                                                                      <w:marRight w:val="0"/>
                                                                      <w:marTop w:val="0"/>
                                                                      <w:marBottom w:val="0"/>
                                                                      <w:divBdr>
                                                                        <w:top w:val="none" w:sz="0" w:space="0" w:color="auto"/>
                                                                        <w:left w:val="none" w:sz="0" w:space="0" w:color="auto"/>
                                                                        <w:bottom w:val="none" w:sz="0" w:space="0" w:color="auto"/>
                                                                        <w:right w:val="none" w:sz="0" w:space="0" w:color="auto"/>
                                                                      </w:divBdr>
                                                                      <w:divsChild>
                                                                        <w:div w:id="1318195107">
                                                                          <w:marLeft w:val="0"/>
                                                                          <w:marRight w:val="0"/>
                                                                          <w:marTop w:val="0"/>
                                                                          <w:marBottom w:val="0"/>
                                                                          <w:divBdr>
                                                                            <w:top w:val="none" w:sz="0" w:space="0" w:color="auto"/>
                                                                            <w:left w:val="none" w:sz="0" w:space="0" w:color="auto"/>
                                                                            <w:bottom w:val="none" w:sz="0" w:space="0" w:color="auto"/>
                                                                            <w:right w:val="none" w:sz="0" w:space="0" w:color="auto"/>
                                                                          </w:divBdr>
                                                                          <w:divsChild>
                                                                            <w:div w:id="260188482">
                                                                              <w:marLeft w:val="0"/>
                                                                              <w:marRight w:val="0"/>
                                                                              <w:marTop w:val="0"/>
                                                                              <w:marBottom w:val="0"/>
                                                                              <w:divBdr>
                                                                                <w:top w:val="none" w:sz="0" w:space="0" w:color="auto"/>
                                                                                <w:left w:val="none" w:sz="0" w:space="0" w:color="auto"/>
                                                                                <w:bottom w:val="none" w:sz="0" w:space="0" w:color="auto"/>
                                                                                <w:right w:val="none" w:sz="0" w:space="0" w:color="auto"/>
                                                                              </w:divBdr>
                                                                              <w:divsChild>
                                                                                <w:div w:id="123230722">
                                                                                  <w:marLeft w:val="0"/>
                                                                                  <w:marRight w:val="0"/>
                                                                                  <w:marTop w:val="0"/>
                                                                                  <w:marBottom w:val="0"/>
                                                                                  <w:divBdr>
                                                                                    <w:top w:val="none" w:sz="0" w:space="0" w:color="auto"/>
                                                                                    <w:left w:val="none" w:sz="0" w:space="0" w:color="auto"/>
                                                                                    <w:bottom w:val="none" w:sz="0" w:space="0" w:color="auto"/>
                                                                                    <w:right w:val="none" w:sz="0" w:space="0" w:color="auto"/>
                                                                                  </w:divBdr>
                                                                                  <w:divsChild>
                                                                                    <w:div w:id="150755508">
                                                                                      <w:marLeft w:val="0"/>
                                                                                      <w:marRight w:val="0"/>
                                                                                      <w:marTop w:val="0"/>
                                                                                      <w:marBottom w:val="0"/>
                                                                                      <w:divBdr>
                                                                                        <w:top w:val="none" w:sz="0" w:space="0" w:color="auto"/>
                                                                                        <w:left w:val="none" w:sz="0" w:space="0" w:color="auto"/>
                                                                                        <w:bottom w:val="none" w:sz="0" w:space="0" w:color="auto"/>
                                                                                        <w:right w:val="none" w:sz="0" w:space="0" w:color="auto"/>
                                                                                      </w:divBdr>
                                                                                      <w:divsChild>
                                                                                        <w:div w:id="1698391678">
                                                                                          <w:marLeft w:val="0"/>
                                                                                          <w:marRight w:val="0"/>
                                                                                          <w:marTop w:val="0"/>
                                                                                          <w:marBottom w:val="0"/>
                                                                                          <w:divBdr>
                                                                                            <w:top w:val="none" w:sz="0" w:space="0" w:color="auto"/>
                                                                                            <w:left w:val="none" w:sz="0" w:space="0" w:color="auto"/>
                                                                                            <w:bottom w:val="none" w:sz="0" w:space="0" w:color="auto"/>
                                                                                            <w:right w:val="none" w:sz="0" w:space="0" w:color="auto"/>
                                                                                          </w:divBdr>
                                                                                          <w:divsChild>
                                                                                            <w:div w:id="443306042">
                                                                                              <w:marLeft w:val="0"/>
                                                                                              <w:marRight w:val="0"/>
                                                                                              <w:marTop w:val="60"/>
                                                                                              <w:marBottom w:val="0"/>
                                                                                              <w:divBdr>
                                                                                                <w:top w:val="none" w:sz="0" w:space="0" w:color="auto"/>
                                                                                                <w:left w:val="none" w:sz="0" w:space="0" w:color="auto"/>
                                                                                                <w:bottom w:val="single" w:sz="6" w:space="15" w:color="auto"/>
                                                                                                <w:right w:val="none" w:sz="0" w:space="0" w:color="auto"/>
                                                                                              </w:divBdr>
                                                                                              <w:divsChild>
                                                                                                <w:div w:id="587690406">
                                                                                                  <w:marLeft w:val="0"/>
                                                                                                  <w:marRight w:val="0"/>
                                                                                                  <w:marTop w:val="180"/>
                                                                                                  <w:marBottom w:val="0"/>
                                                                                                  <w:divBdr>
                                                                                                    <w:top w:val="none" w:sz="0" w:space="0" w:color="auto"/>
                                                                                                    <w:left w:val="none" w:sz="0" w:space="0" w:color="auto"/>
                                                                                                    <w:bottom w:val="none" w:sz="0" w:space="0" w:color="auto"/>
                                                                                                    <w:right w:val="none" w:sz="0" w:space="0" w:color="auto"/>
                                                                                                  </w:divBdr>
                                                                                                  <w:divsChild>
                                                                                                    <w:div w:id="2111050344">
                                                                                                      <w:marLeft w:val="0"/>
                                                                                                      <w:marRight w:val="0"/>
                                                                                                      <w:marTop w:val="0"/>
                                                                                                      <w:marBottom w:val="0"/>
                                                                                                      <w:divBdr>
                                                                                                        <w:top w:val="none" w:sz="0" w:space="0" w:color="auto"/>
                                                                                                        <w:left w:val="none" w:sz="0" w:space="0" w:color="auto"/>
                                                                                                        <w:bottom w:val="none" w:sz="0" w:space="0" w:color="auto"/>
                                                                                                        <w:right w:val="none" w:sz="0" w:space="0" w:color="auto"/>
                                                                                                      </w:divBdr>
                                                                                                      <w:divsChild>
                                                                                                        <w:div w:id="1621839304">
                                                                                                          <w:marLeft w:val="0"/>
                                                                                                          <w:marRight w:val="0"/>
                                                                                                          <w:marTop w:val="0"/>
                                                                                                          <w:marBottom w:val="0"/>
                                                                                                          <w:divBdr>
                                                                                                            <w:top w:val="none" w:sz="0" w:space="0" w:color="auto"/>
                                                                                                            <w:left w:val="none" w:sz="0" w:space="0" w:color="auto"/>
                                                                                                            <w:bottom w:val="none" w:sz="0" w:space="0" w:color="auto"/>
                                                                                                            <w:right w:val="none" w:sz="0" w:space="0" w:color="auto"/>
                                                                                                          </w:divBdr>
                                                                                                          <w:divsChild>
                                                                                                            <w:div w:id="1065445509">
                                                                                                              <w:marLeft w:val="0"/>
                                                                                                              <w:marRight w:val="0"/>
                                                                                                              <w:marTop w:val="0"/>
                                                                                                              <w:marBottom w:val="0"/>
                                                                                                              <w:divBdr>
                                                                                                                <w:top w:val="none" w:sz="0" w:space="0" w:color="auto"/>
                                                                                                                <w:left w:val="none" w:sz="0" w:space="0" w:color="auto"/>
                                                                                                                <w:bottom w:val="none" w:sz="0" w:space="0" w:color="auto"/>
                                                                                                                <w:right w:val="none" w:sz="0" w:space="0" w:color="auto"/>
                                                                                                              </w:divBdr>
                                                                                                              <w:divsChild>
                                                                                                                <w:div w:id="211625972">
                                                                                                                  <w:marLeft w:val="0"/>
                                                                                                                  <w:marRight w:val="0"/>
                                                                                                                  <w:marTop w:val="0"/>
                                                                                                                  <w:marBottom w:val="0"/>
                                                                                                                  <w:divBdr>
                                                                                                                    <w:top w:val="none" w:sz="0" w:space="0" w:color="auto"/>
                                                                                                                    <w:left w:val="none" w:sz="0" w:space="0" w:color="auto"/>
                                                                                                                    <w:bottom w:val="none" w:sz="0" w:space="0" w:color="auto"/>
                                                                                                                    <w:right w:val="none" w:sz="0" w:space="0" w:color="auto"/>
                                                                                                                  </w:divBdr>
                                                                                                                  <w:divsChild>
                                                                                                                    <w:div w:id="1753160226">
                                                                                                                      <w:marLeft w:val="0"/>
                                                                                                                      <w:marRight w:val="0"/>
                                                                                                                      <w:marTop w:val="0"/>
                                                                                                                      <w:marBottom w:val="0"/>
                                                                                                                      <w:divBdr>
                                                                                                                        <w:top w:val="none" w:sz="0" w:space="0" w:color="auto"/>
                                                                                                                        <w:left w:val="none" w:sz="0" w:space="0" w:color="auto"/>
                                                                                                                        <w:bottom w:val="none" w:sz="0" w:space="0" w:color="auto"/>
                                                                                                                        <w:right w:val="none" w:sz="0" w:space="0" w:color="auto"/>
                                                                                                                      </w:divBdr>
                                                                                                                      <w:divsChild>
                                                                                                                        <w:div w:id="1152213445">
                                                                                                                          <w:marLeft w:val="0"/>
                                                                                                                          <w:marRight w:val="0"/>
                                                                                                                          <w:marTop w:val="0"/>
                                                                                                                          <w:marBottom w:val="0"/>
                                                                                                                          <w:divBdr>
                                                                                                                            <w:top w:val="none" w:sz="0" w:space="0" w:color="auto"/>
                                                                                                                            <w:left w:val="none" w:sz="0" w:space="0" w:color="auto"/>
                                                                                                                            <w:bottom w:val="none" w:sz="0" w:space="0" w:color="auto"/>
                                                                                                                            <w:right w:val="none" w:sz="0" w:space="0" w:color="auto"/>
                                                                                                                          </w:divBdr>
                                                                                                                          <w:divsChild>
                                                                                                                            <w:div w:id="11783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0385750">
      <w:bodyDiv w:val="1"/>
      <w:marLeft w:val="0"/>
      <w:marRight w:val="0"/>
      <w:marTop w:val="0"/>
      <w:marBottom w:val="0"/>
      <w:divBdr>
        <w:top w:val="none" w:sz="0" w:space="0" w:color="auto"/>
        <w:left w:val="none" w:sz="0" w:space="0" w:color="auto"/>
        <w:bottom w:val="none" w:sz="0" w:space="0" w:color="auto"/>
        <w:right w:val="none" w:sz="0" w:space="0" w:color="auto"/>
      </w:divBdr>
    </w:div>
    <w:div w:id="1322849931">
      <w:bodyDiv w:val="1"/>
      <w:marLeft w:val="0"/>
      <w:marRight w:val="0"/>
      <w:marTop w:val="0"/>
      <w:marBottom w:val="0"/>
      <w:divBdr>
        <w:top w:val="none" w:sz="0" w:space="0" w:color="auto"/>
        <w:left w:val="none" w:sz="0" w:space="0" w:color="auto"/>
        <w:bottom w:val="none" w:sz="0" w:space="0" w:color="auto"/>
        <w:right w:val="none" w:sz="0" w:space="0" w:color="auto"/>
      </w:divBdr>
    </w:div>
    <w:div w:id="1335960668">
      <w:bodyDiv w:val="1"/>
      <w:marLeft w:val="0"/>
      <w:marRight w:val="0"/>
      <w:marTop w:val="0"/>
      <w:marBottom w:val="0"/>
      <w:divBdr>
        <w:top w:val="none" w:sz="0" w:space="0" w:color="auto"/>
        <w:left w:val="none" w:sz="0" w:space="0" w:color="auto"/>
        <w:bottom w:val="none" w:sz="0" w:space="0" w:color="auto"/>
        <w:right w:val="none" w:sz="0" w:space="0" w:color="auto"/>
      </w:divBdr>
      <w:divsChild>
        <w:div w:id="1974754983">
          <w:marLeft w:val="0"/>
          <w:marRight w:val="0"/>
          <w:marTop w:val="0"/>
          <w:marBottom w:val="0"/>
          <w:divBdr>
            <w:top w:val="none" w:sz="0" w:space="0" w:color="auto"/>
            <w:left w:val="none" w:sz="0" w:space="0" w:color="auto"/>
            <w:bottom w:val="none" w:sz="0" w:space="0" w:color="auto"/>
            <w:right w:val="none" w:sz="0" w:space="0" w:color="auto"/>
          </w:divBdr>
          <w:divsChild>
            <w:div w:id="1190921519">
              <w:marLeft w:val="0"/>
              <w:marRight w:val="0"/>
              <w:marTop w:val="0"/>
              <w:marBottom w:val="0"/>
              <w:divBdr>
                <w:top w:val="none" w:sz="0" w:space="0" w:color="auto"/>
                <w:left w:val="none" w:sz="0" w:space="0" w:color="auto"/>
                <w:bottom w:val="none" w:sz="0" w:space="0" w:color="auto"/>
                <w:right w:val="none" w:sz="0" w:space="0" w:color="auto"/>
              </w:divBdr>
              <w:divsChild>
                <w:div w:id="1114056371">
                  <w:marLeft w:val="0"/>
                  <w:marRight w:val="0"/>
                  <w:marTop w:val="0"/>
                  <w:marBottom w:val="0"/>
                  <w:divBdr>
                    <w:top w:val="none" w:sz="0" w:space="0" w:color="auto"/>
                    <w:left w:val="none" w:sz="0" w:space="0" w:color="auto"/>
                    <w:bottom w:val="none" w:sz="0" w:space="0" w:color="auto"/>
                    <w:right w:val="none" w:sz="0" w:space="0" w:color="auto"/>
                  </w:divBdr>
                  <w:divsChild>
                    <w:div w:id="571235499">
                      <w:marLeft w:val="0"/>
                      <w:marRight w:val="0"/>
                      <w:marTop w:val="0"/>
                      <w:marBottom w:val="0"/>
                      <w:divBdr>
                        <w:top w:val="none" w:sz="0" w:space="0" w:color="auto"/>
                        <w:left w:val="none" w:sz="0" w:space="0" w:color="auto"/>
                        <w:bottom w:val="none" w:sz="0" w:space="0" w:color="auto"/>
                        <w:right w:val="none" w:sz="0" w:space="0" w:color="auto"/>
                      </w:divBdr>
                      <w:divsChild>
                        <w:div w:id="1681423796">
                          <w:marLeft w:val="0"/>
                          <w:marRight w:val="0"/>
                          <w:marTop w:val="0"/>
                          <w:marBottom w:val="0"/>
                          <w:divBdr>
                            <w:top w:val="none" w:sz="0" w:space="0" w:color="auto"/>
                            <w:left w:val="none" w:sz="0" w:space="0" w:color="auto"/>
                            <w:bottom w:val="none" w:sz="0" w:space="0" w:color="auto"/>
                            <w:right w:val="none" w:sz="0" w:space="0" w:color="auto"/>
                          </w:divBdr>
                          <w:divsChild>
                            <w:div w:id="465049527">
                              <w:marLeft w:val="0"/>
                              <w:marRight w:val="0"/>
                              <w:marTop w:val="0"/>
                              <w:marBottom w:val="0"/>
                              <w:divBdr>
                                <w:top w:val="none" w:sz="0" w:space="0" w:color="auto"/>
                                <w:left w:val="none" w:sz="0" w:space="0" w:color="auto"/>
                                <w:bottom w:val="none" w:sz="0" w:space="0" w:color="auto"/>
                                <w:right w:val="none" w:sz="0" w:space="0" w:color="auto"/>
                              </w:divBdr>
                              <w:divsChild>
                                <w:div w:id="1530144488">
                                  <w:marLeft w:val="0"/>
                                  <w:marRight w:val="0"/>
                                  <w:marTop w:val="0"/>
                                  <w:marBottom w:val="0"/>
                                  <w:divBdr>
                                    <w:top w:val="none" w:sz="0" w:space="0" w:color="auto"/>
                                    <w:left w:val="none" w:sz="0" w:space="0" w:color="auto"/>
                                    <w:bottom w:val="none" w:sz="0" w:space="0" w:color="auto"/>
                                    <w:right w:val="none" w:sz="0" w:space="0" w:color="auto"/>
                                  </w:divBdr>
                                  <w:divsChild>
                                    <w:div w:id="1444181716">
                                      <w:marLeft w:val="0"/>
                                      <w:marRight w:val="0"/>
                                      <w:marTop w:val="0"/>
                                      <w:marBottom w:val="0"/>
                                      <w:divBdr>
                                        <w:top w:val="none" w:sz="0" w:space="0" w:color="auto"/>
                                        <w:left w:val="none" w:sz="0" w:space="0" w:color="auto"/>
                                        <w:bottom w:val="none" w:sz="0" w:space="0" w:color="auto"/>
                                        <w:right w:val="none" w:sz="0" w:space="0" w:color="auto"/>
                                      </w:divBdr>
                                      <w:divsChild>
                                        <w:div w:id="170291854">
                                          <w:marLeft w:val="0"/>
                                          <w:marRight w:val="0"/>
                                          <w:marTop w:val="0"/>
                                          <w:marBottom w:val="0"/>
                                          <w:divBdr>
                                            <w:top w:val="none" w:sz="0" w:space="0" w:color="auto"/>
                                            <w:left w:val="none" w:sz="0" w:space="0" w:color="auto"/>
                                            <w:bottom w:val="none" w:sz="0" w:space="0" w:color="auto"/>
                                            <w:right w:val="none" w:sz="0" w:space="0" w:color="auto"/>
                                          </w:divBdr>
                                          <w:divsChild>
                                            <w:div w:id="1203981544">
                                              <w:marLeft w:val="0"/>
                                              <w:marRight w:val="0"/>
                                              <w:marTop w:val="0"/>
                                              <w:marBottom w:val="0"/>
                                              <w:divBdr>
                                                <w:top w:val="none" w:sz="0" w:space="0" w:color="auto"/>
                                                <w:left w:val="none" w:sz="0" w:space="0" w:color="auto"/>
                                                <w:bottom w:val="none" w:sz="0" w:space="0" w:color="auto"/>
                                                <w:right w:val="none" w:sz="0" w:space="0" w:color="auto"/>
                                              </w:divBdr>
                                              <w:divsChild>
                                                <w:div w:id="1601066762">
                                                  <w:marLeft w:val="0"/>
                                                  <w:marRight w:val="0"/>
                                                  <w:marTop w:val="0"/>
                                                  <w:marBottom w:val="0"/>
                                                  <w:divBdr>
                                                    <w:top w:val="none" w:sz="0" w:space="0" w:color="auto"/>
                                                    <w:left w:val="none" w:sz="0" w:space="0" w:color="auto"/>
                                                    <w:bottom w:val="none" w:sz="0" w:space="0" w:color="auto"/>
                                                    <w:right w:val="none" w:sz="0" w:space="0" w:color="auto"/>
                                                  </w:divBdr>
                                                  <w:divsChild>
                                                    <w:div w:id="423651234">
                                                      <w:marLeft w:val="0"/>
                                                      <w:marRight w:val="0"/>
                                                      <w:marTop w:val="0"/>
                                                      <w:marBottom w:val="0"/>
                                                      <w:divBdr>
                                                        <w:top w:val="none" w:sz="0" w:space="0" w:color="auto"/>
                                                        <w:left w:val="none" w:sz="0" w:space="0" w:color="auto"/>
                                                        <w:bottom w:val="none" w:sz="0" w:space="0" w:color="auto"/>
                                                        <w:right w:val="none" w:sz="0" w:space="0" w:color="auto"/>
                                                      </w:divBdr>
                                                      <w:divsChild>
                                                        <w:div w:id="878661835">
                                                          <w:marLeft w:val="0"/>
                                                          <w:marRight w:val="0"/>
                                                          <w:marTop w:val="0"/>
                                                          <w:marBottom w:val="0"/>
                                                          <w:divBdr>
                                                            <w:top w:val="none" w:sz="0" w:space="0" w:color="auto"/>
                                                            <w:left w:val="none" w:sz="0" w:space="0" w:color="auto"/>
                                                            <w:bottom w:val="none" w:sz="0" w:space="0" w:color="auto"/>
                                                            <w:right w:val="none" w:sz="0" w:space="0" w:color="auto"/>
                                                          </w:divBdr>
                                                          <w:divsChild>
                                                            <w:div w:id="1195388128">
                                                              <w:marLeft w:val="0"/>
                                                              <w:marRight w:val="0"/>
                                                              <w:marTop w:val="0"/>
                                                              <w:marBottom w:val="0"/>
                                                              <w:divBdr>
                                                                <w:top w:val="none" w:sz="0" w:space="0" w:color="auto"/>
                                                                <w:left w:val="none" w:sz="0" w:space="0" w:color="auto"/>
                                                                <w:bottom w:val="none" w:sz="0" w:space="0" w:color="auto"/>
                                                                <w:right w:val="none" w:sz="0" w:space="0" w:color="auto"/>
                                                              </w:divBdr>
                                                              <w:divsChild>
                                                                <w:div w:id="147868996">
                                                                  <w:marLeft w:val="405"/>
                                                                  <w:marRight w:val="0"/>
                                                                  <w:marTop w:val="0"/>
                                                                  <w:marBottom w:val="0"/>
                                                                  <w:divBdr>
                                                                    <w:top w:val="none" w:sz="0" w:space="0" w:color="auto"/>
                                                                    <w:left w:val="none" w:sz="0" w:space="0" w:color="auto"/>
                                                                    <w:bottom w:val="none" w:sz="0" w:space="0" w:color="auto"/>
                                                                    <w:right w:val="none" w:sz="0" w:space="0" w:color="auto"/>
                                                                  </w:divBdr>
                                                                  <w:divsChild>
                                                                    <w:div w:id="1102533875">
                                                                      <w:marLeft w:val="0"/>
                                                                      <w:marRight w:val="0"/>
                                                                      <w:marTop w:val="0"/>
                                                                      <w:marBottom w:val="0"/>
                                                                      <w:divBdr>
                                                                        <w:top w:val="none" w:sz="0" w:space="0" w:color="auto"/>
                                                                        <w:left w:val="none" w:sz="0" w:space="0" w:color="auto"/>
                                                                        <w:bottom w:val="none" w:sz="0" w:space="0" w:color="auto"/>
                                                                        <w:right w:val="none" w:sz="0" w:space="0" w:color="auto"/>
                                                                      </w:divBdr>
                                                                      <w:divsChild>
                                                                        <w:div w:id="426120312">
                                                                          <w:marLeft w:val="0"/>
                                                                          <w:marRight w:val="0"/>
                                                                          <w:marTop w:val="0"/>
                                                                          <w:marBottom w:val="0"/>
                                                                          <w:divBdr>
                                                                            <w:top w:val="none" w:sz="0" w:space="0" w:color="auto"/>
                                                                            <w:left w:val="none" w:sz="0" w:space="0" w:color="auto"/>
                                                                            <w:bottom w:val="none" w:sz="0" w:space="0" w:color="auto"/>
                                                                            <w:right w:val="none" w:sz="0" w:space="0" w:color="auto"/>
                                                                          </w:divBdr>
                                                                          <w:divsChild>
                                                                            <w:div w:id="1364867173">
                                                                              <w:marLeft w:val="0"/>
                                                                              <w:marRight w:val="0"/>
                                                                              <w:marTop w:val="0"/>
                                                                              <w:marBottom w:val="0"/>
                                                                              <w:divBdr>
                                                                                <w:top w:val="none" w:sz="0" w:space="0" w:color="auto"/>
                                                                                <w:left w:val="none" w:sz="0" w:space="0" w:color="auto"/>
                                                                                <w:bottom w:val="none" w:sz="0" w:space="0" w:color="auto"/>
                                                                                <w:right w:val="none" w:sz="0" w:space="0" w:color="auto"/>
                                                                              </w:divBdr>
                                                                              <w:divsChild>
                                                                                <w:div w:id="298075396">
                                                                                  <w:marLeft w:val="0"/>
                                                                                  <w:marRight w:val="0"/>
                                                                                  <w:marTop w:val="0"/>
                                                                                  <w:marBottom w:val="0"/>
                                                                                  <w:divBdr>
                                                                                    <w:top w:val="none" w:sz="0" w:space="0" w:color="auto"/>
                                                                                    <w:left w:val="none" w:sz="0" w:space="0" w:color="auto"/>
                                                                                    <w:bottom w:val="none" w:sz="0" w:space="0" w:color="auto"/>
                                                                                    <w:right w:val="none" w:sz="0" w:space="0" w:color="auto"/>
                                                                                  </w:divBdr>
                                                                                  <w:divsChild>
                                                                                    <w:div w:id="2084377548">
                                                                                      <w:marLeft w:val="0"/>
                                                                                      <w:marRight w:val="0"/>
                                                                                      <w:marTop w:val="0"/>
                                                                                      <w:marBottom w:val="0"/>
                                                                                      <w:divBdr>
                                                                                        <w:top w:val="none" w:sz="0" w:space="0" w:color="auto"/>
                                                                                        <w:left w:val="none" w:sz="0" w:space="0" w:color="auto"/>
                                                                                        <w:bottom w:val="none" w:sz="0" w:space="0" w:color="auto"/>
                                                                                        <w:right w:val="none" w:sz="0" w:space="0" w:color="auto"/>
                                                                                      </w:divBdr>
                                                                                      <w:divsChild>
                                                                                        <w:div w:id="1319533266">
                                                                                          <w:marLeft w:val="900"/>
                                                                                          <w:marRight w:val="0"/>
                                                                                          <w:marTop w:val="30"/>
                                                                                          <w:marBottom w:val="0"/>
                                                                                          <w:divBdr>
                                                                                            <w:top w:val="none" w:sz="0" w:space="0" w:color="auto"/>
                                                                                            <w:left w:val="none" w:sz="0" w:space="0" w:color="auto"/>
                                                                                            <w:bottom w:val="none" w:sz="0" w:space="0" w:color="auto"/>
                                                                                            <w:right w:val="none" w:sz="0" w:space="0" w:color="auto"/>
                                                                                          </w:divBdr>
                                                                                          <w:divsChild>
                                                                                            <w:div w:id="1565066482">
                                                                                              <w:marLeft w:val="0"/>
                                                                                              <w:marRight w:val="150"/>
                                                                                              <w:marTop w:val="75"/>
                                                                                              <w:marBottom w:val="0"/>
                                                                                              <w:divBdr>
                                                                                                <w:top w:val="none" w:sz="0" w:space="0" w:color="auto"/>
                                                                                                <w:left w:val="none" w:sz="0" w:space="0" w:color="auto"/>
                                                                                                <w:bottom w:val="single" w:sz="6" w:space="15" w:color="auto"/>
                                                                                                <w:right w:val="none" w:sz="0" w:space="0" w:color="auto"/>
                                                                                              </w:divBdr>
                                                                                              <w:divsChild>
                                                                                                <w:div w:id="1443066667">
                                                                                                  <w:marLeft w:val="0"/>
                                                                                                  <w:marRight w:val="0"/>
                                                                                                  <w:marTop w:val="180"/>
                                                                                                  <w:marBottom w:val="0"/>
                                                                                                  <w:divBdr>
                                                                                                    <w:top w:val="none" w:sz="0" w:space="0" w:color="auto"/>
                                                                                                    <w:left w:val="none" w:sz="0" w:space="0" w:color="auto"/>
                                                                                                    <w:bottom w:val="none" w:sz="0" w:space="0" w:color="auto"/>
                                                                                                    <w:right w:val="none" w:sz="0" w:space="0" w:color="auto"/>
                                                                                                  </w:divBdr>
                                                                                                  <w:divsChild>
                                                                                                    <w:div w:id="700789182">
                                                                                                      <w:marLeft w:val="0"/>
                                                                                                      <w:marRight w:val="0"/>
                                                                                                      <w:marTop w:val="0"/>
                                                                                                      <w:marBottom w:val="0"/>
                                                                                                      <w:divBdr>
                                                                                                        <w:top w:val="none" w:sz="0" w:space="0" w:color="auto"/>
                                                                                                        <w:left w:val="none" w:sz="0" w:space="0" w:color="auto"/>
                                                                                                        <w:bottom w:val="none" w:sz="0" w:space="0" w:color="auto"/>
                                                                                                        <w:right w:val="none" w:sz="0" w:space="0" w:color="auto"/>
                                                                                                      </w:divBdr>
                                                                                                      <w:divsChild>
                                                                                                        <w:div w:id="1297101608">
                                                                                                          <w:marLeft w:val="0"/>
                                                                                                          <w:marRight w:val="0"/>
                                                                                                          <w:marTop w:val="15"/>
                                                                                                          <w:marBottom w:val="0"/>
                                                                                                          <w:divBdr>
                                                                                                            <w:top w:val="none" w:sz="0" w:space="0" w:color="auto"/>
                                                                                                            <w:left w:val="none" w:sz="0" w:space="0" w:color="auto"/>
                                                                                                            <w:bottom w:val="none" w:sz="0" w:space="0" w:color="auto"/>
                                                                                                            <w:right w:val="none" w:sz="0" w:space="0" w:color="auto"/>
                                                                                                          </w:divBdr>
                                                                                                          <w:divsChild>
                                                                                                            <w:div w:id="737674122">
                                                                                                              <w:marLeft w:val="0"/>
                                                                                                              <w:marRight w:val="0"/>
                                                                                                              <w:marTop w:val="0"/>
                                                                                                              <w:marBottom w:val="0"/>
                                                                                                              <w:divBdr>
                                                                                                                <w:top w:val="none" w:sz="0" w:space="0" w:color="auto"/>
                                                                                                                <w:left w:val="none" w:sz="0" w:space="0" w:color="auto"/>
                                                                                                                <w:bottom w:val="none" w:sz="0" w:space="0" w:color="auto"/>
                                                                                                                <w:right w:val="none" w:sz="0" w:space="0" w:color="auto"/>
                                                                                                              </w:divBdr>
                                                                                                              <w:divsChild>
                                                                                                                <w:div w:id="611479778">
                                                                                                                  <w:marLeft w:val="0"/>
                                                                                                                  <w:marRight w:val="0"/>
                                                                                                                  <w:marTop w:val="0"/>
                                                                                                                  <w:marBottom w:val="0"/>
                                                                                                                  <w:divBdr>
                                                                                                                    <w:top w:val="none" w:sz="0" w:space="0" w:color="auto"/>
                                                                                                                    <w:left w:val="none" w:sz="0" w:space="0" w:color="auto"/>
                                                                                                                    <w:bottom w:val="none" w:sz="0" w:space="0" w:color="auto"/>
                                                                                                                    <w:right w:val="none" w:sz="0" w:space="0" w:color="auto"/>
                                                                                                                  </w:divBdr>
                                                                                                                  <w:divsChild>
                                                                                                                    <w:div w:id="2000959106">
                                                                                                                      <w:marLeft w:val="0"/>
                                                                                                                      <w:marRight w:val="0"/>
                                                                                                                      <w:marTop w:val="0"/>
                                                                                                                      <w:marBottom w:val="0"/>
                                                                                                                      <w:divBdr>
                                                                                                                        <w:top w:val="none" w:sz="0" w:space="0" w:color="auto"/>
                                                                                                                        <w:left w:val="none" w:sz="0" w:space="0" w:color="auto"/>
                                                                                                                        <w:bottom w:val="none" w:sz="0" w:space="0" w:color="auto"/>
                                                                                                                        <w:right w:val="none" w:sz="0" w:space="0" w:color="auto"/>
                                                                                                                      </w:divBdr>
                                                                                                                      <w:divsChild>
                                                                                                                        <w:div w:id="371341916">
                                                                                                                          <w:marLeft w:val="0"/>
                                                                                                                          <w:marRight w:val="0"/>
                                                                                                                          <w:marTop w:val="0"/>
                                                                                                                          <w:marBottom w:val="0"/>
                                                                                                                          <w:divBdr>
                                                                                                                            <w:top w:val="none" w:sz="0" w:space="0" w:color="auto"/>
                                                                                                                            <w:left w:val="none" w:sz="0" w:space="0" w:color="auto"/>
                                                                                                                            <w:bottom w:val="none" w:sz="0" w:space="0" w:color="auto"/>
                                                                                                                            <w:right w:val="none" w:sz="0" w:space="0" w:color="auto"/>
                                                                                                                          </w:divBdr>
                                                                                                                          <w:divsChild>
                                                                                                                            <w:div w:id="1636181282">
                                                                                                                              <w:marLeft w:val="0"/>
                                                                                                                              <w:marRight w:val="0"/>
                                                                                                                              <w:marTop w:val="0"/>
                                                                                                                              <w:marBottom w:val="0"/>
                                                                                                                              <w:divBdr>
                                                                                                                                <w:top w:val="none" w:sz="0" w:space="0" w:color="auto"/>
                                                                                                                                <w:left w:val="none" w:sz="0" w:space="0" w:color="auto"/>
                                                                                                                                <w:bottom w:val="none" w:sz="0" w:space="0" w:color="auto"/>
                                                                                                                                <w:right w:val="none" w:sz="0" w:space="0" w:color="auto"/>
                                                                                                                              </w:divBdr>
                                                                                                                              <w:divsChild>
                                                                                                                                <w:div w:id="2135513073">
                                                                                                                                  <w:marLeft w:val="0"/>
                                                                                                                                  <w:marRight w:val="0"/>
                                                                                                                                  <w:marTop w:val="0"/>
                                                                                                                                  <w:marBottom w:val="166"/>
                                                                                                                                  <w:divBdr>
                                                                                                                                    <w:top w:val="none" w:sz="0" w:space="0" w:color="auto"/>
                                                                                                                                    <w:left w:val="none" w:sz="0" w:space="0" w:color="auto"/>
                                                                                                                                    <w:bottom w:val="none" w:sz="0" w:space="0" w:color="auto"/>
                                                                                                                                    <w:right w:val="none" w:sz="0" w:space="0" w:color="auto"/>
                                                                                                                                  </w:divBdr>
                                                                                                                                  <w:divsChild>
                                                                                                                                    <w:div w:id="135413998">
                                                                                                                                      <w:marLeft w:val="0"/>
                                                                                                                                      <w:marRight w:val="0"/>
                                                                                                                                      <w:marTop w:val="0"/>
                                                                                                                                      <w:marBottom w:val="0"/>
                                                                                                                                      <w:divBdr>
                                                                                                                                        <w:top w:val="none" w:sz="0" w:space="0" w:color="auto"/>
                                                                                                                                        <w:left w:val="none" w:sz="0" w:space="0" w:color="auto"/>
                                                                                                                                        <w:bottom w:val="none" w:sz="0" w:space="0" w:color="auto"/>
                                                                                                                                        <w:right w:val="none" w:sz="0" w:space="0" w:color="auto"/>
                                                                                                                                      </w:divBdr>
                                                                                                                                      <w:divsChild>
                                                                                                                                        <w:div w:id="640575542">
                                                                                                                                          <w:marLeft w:val="0"/>
                                                                                                                                          <w:marRight w:val="0"/>
                                                                                                                                          <w:marTop w:val="0"/>
                                                                                                                                          <w:marBottom w:val="0"/>
                                                                                                                                          <w:divBdr>
                                                                                                                                            <w:top w:val="none" w:sz="0" w:space="0" w:color="auto"/>
                                                                                                                                            <w:left w:val="none" w:sz="0" w:space="0" w:color="auto"/>
                                                                                                                                            <w:bottom w:val="none" w:sz="0" w:space="0" w:color="auto"/>
                                                                                                                                            <w:right w:val="none" w:sz="0" w:space="0" w:color="auto"/>
                                                                                                                                          </w:divBdr>
                                                                                                                                          <w:divsChild>
                                                                                                                                            <w:div w:id="1307857003">
                                                                                                                                              <w:marLeft w:val="0"/>
                                                                                                                                              <w:marRight w:val="0"/>
                                                                                                                                              <w:marTop w:val="0"/>
                                                                                                                                              <w:marBottom w:val="0"/>
                                                                                                                                              <w:divBdr>
                                                                                                                                                <w:top w:val="none" w:sz="0" w:space="0" w:color="auto"/>
                                                                                                                                                <w:left w:val="none" w:sz="0" w:space="0" w:color="auto"/>
                                                                                                                                                <w:bottom w:val="none" w:sz="0" w:space="0" w:color="auto"/>
                                                                                                                                                <w:right w:val="none" w:sz="0" w:space="0" w:color="auto"/>
                                                                                                                                              </w:divBdr>
                                                                                                                                            </w:div>
                                                                                                                                          </w:divsChild>
                                                                                                                                        </w:div>
                                                                                                                                        <w:div w:id="1569850744">
                                                                                                                                          <w:marLeft w:val="0"/>
                                                                                                                                          <w:marRight w:val="0"/>
                                                                                                                                          <w:marTop w:val="0"/>
                                                                                                                                          <w:marBottom w:val="0"/>
                                                                                                                                          <w:divBdr>
                                                                                                                                            <w:top w:val="none" w:sz="0" w:space="0" w:color="auto"/>
                                                                                                                                            <w:left w:val="none" w:sz="0" w:space="0" w:color="auto"/>
                                                                                                                                            <w:bottom w:val="none" w:sz="0" w:space="0" w:color="auto"/>
                                                                                                                                            <w:right w:val="none" w:sz="0" w:space="0" w:color="auto"/>
                                                                                                                                          </w:divBdr>
                                                                                                                                          <w:divsChild>
                                                                                                                                            <w:div w:id="760445035">
                                                                                                                                              <w:marLeft w:val="0"/>
                                                                                                                                              <w:marRight w:val="0"/>
                                                                                                                                              <w:marTop w:val="0"/>
                                                                                                                                              <w:marBottom w:val="0"/>
                                                                                                                                              <w:divBdr>
                                                                                                                                                <w:top w:val="none" w:sz="0" w:space="0" w:color="auto"/>
                                                                                                                                                <w:left w:val="none" w:sz="0" w:space="0" w:color="auto"/>
                                                                                                                                                <w:bottom w:val="none" w:sz="0" w:space="0" w:color="auto"/>
                                                                                                                                                <w:right w:val="none" w:sz="0" w:space="0" w:color="auto"/>
                                                                                                                                              </w:divBdr>
                                                                                                                                            </w:div>
                                                                                                                                            <w:div w:id="147672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0302957">
      <w:bodyDiv w:val="1"/>
      <w:marLeft w:val="0"/>
      <w:marRight w:val="0"/>
      <w:marTop w:val="0"/>
      <w:marBottom w:val="0"/>
      <w:divBdr>
        <w:top w:val="none" w:sz="0" w:space="0" w:color="auto"/>
        <w:left w:val="none" w:sz="0" w:space="0" w:color="auto"/>
        <w:bottom w:val="none" w:sz="0" w:space="0" w:color="auto"/>
        <w:right w:val="none" w:sz="0" w:space="0" w:color="auto"/>
      </w:divBdr>
    </w:div>
    <w:div w:id="1702392965">
      <w:bodyDiv w:val="1"/>
      <w:marLeft w:val="0"/>
      <w:marRight w:val="0"/>
      <w:marTop w:val="0"/>
      <w:marBottom w:val="0"/>
      <w:divBdr>
        <w:top w:val="none" w:sz="0" w:space="0" w:color="auto"/>
        <w:left w:val="none" w:sz="0" w:space="0" w:color="auto"/>
        <w:bottom w:val="none" w:sz="0" w:space="0" w:color="auto"/>
        <w:right w:val="none" w:sz="0" w:space="0" w:color="auto"/>
      </w:divBdr>
      <w:divsChild>
        <w:div w:id="1286890576">
          <w:marLeft w:val="0"/>
          <w:marRight w:val="0"/>
          <w:marTop w:val="0"/>
          <w:marBottom w:val="0"/>
          <w:divBdr>
            <w:top w:val="none" w:sz="0" w:space="0" w:color="auto"/>
            <w:left w:val="none" w:sz="0" w:space="0" w:color="auto"/>
            <w:bottom w:val="none" w:sz="0" w:space="0" w:color="auto"/>
            <w:right w:val="none" w:sz="0" w:space="0" w:color="auto"/>
          </w:divBdr>
          <w:divsChild>
            <w:div w:id="1056972457">
              <w:marLeft w:val="0"/>
              <w:marRight w:val="0"/>
              <w:marTop w:val="0"/>
              <w:marBottom w:val="0"/>
              <w:divBdr>
                <w:top w:val="none" w:sz="0" w:space="0" w:color="auto"/>
                <w:left w:val="none" w:sz="0" w:space="0" w:color="auto"/>
                <w:bottom w:val="none" w:sz="0" w:space="0" w:color="auto"/>
                <w:right w:val="none" w:sz="0" w:space="0" w:color="auto"/>
              </w:divBdr>
              <w:divsChild>
                <w:div w:id="1261992540">
                  <w:marLeft w:val="0"/>
                  <w:marRight w:val="0"/>
                  <w:marTop w:val="0"/>
                  <w:marBottom w:val="0"/>
                  <w:divBdr>
                    <w:top w:val="none" w:sz="0" w:space="0" w:color="auto"/>
                    <w:left w:val="none" w:sz="0" w:space="0" w:color="auto"/>
                    <w:bottom w:val="none" w:sz="0" w:space="0" w:color="auto"/>
                    <w:right w:val="none" w:sz="0" w:space="0" w:color="auto"/>
                  </w:divBdr>
                  <w:divsChild>
                    <w:div w:id="994838640">
                      <w:marLeft w:val="0"/>
                      <w:marRight w:val="0"/>
                      <w:marTop w:val="0"/>
                      <w:marBottom w:val="0"/>
                      <w:divBdr>
                        <w:top w:val="none" w:sz="0" w:space="0" w:color="auto"/>
                        <w:left w:val="none" w:sz="0" w:space="0" w:color="auto"/>
                        <w:bottom w:val="none" w:sz="0" w:space="0" w:color="auto"/>
                        <w:right w:val="none" w:sz="0" w:space="0" w:color="auto"/>
                      </w:divBdr>
                      <w:divsChild>
                        <w:div w:id="214195485">
                          <w:marLeft w:val="0"/>
                          <w:marRight w:val="0"/>
                          <w:marTop w:val="0"/>
                          <w:marBottom w:val="0"/>
                          <w:divBdr>
                            <w:top w:val="none" w:sz="0" w:space="0" w:color="auto"/>
                            <w:left w:val="none" w:sz="0" w:space="0" w:color="auto"/>
                            <w:bottom w:val="none" w:sz="0" w:space="0" w:color="auto"/>
                            <w:right w:val="none" w:sz="0" w:space="0" w:color="auto"/>
                          </w:divBdr>
                          <w:divsChild>
                            <w:div w:id="2046755770">
                              <w:marLeft w:val="0"/>
                              <w:marRight w:val="0"/>
                              <w:marTop w:val="0"/>
                              <w:marBottom w:val="0"/>
                              <w:divBdr>
                                <w:top w:val="none" w:sz="0" w:space="0" w:color="auto"/>
                                <w:left w:val="none" w:sz="0" w:space="0" w:color="auto"/>
                                <w:bottom w:val="none" w:sz="0" w:space="0" w:color="auto"/>
                                <w:right w:val="none" w:sz="0" w:space="0" w:color="auto"/>
                              </w:divBdr>
                              <w:divsChild>
                                <w:div w:id="860704506">
                                  <w:marLeft w:val="0"/>
                                  <w:marRight w:val="0"/>
                                  <w:marTop w:val="0"/>
                                  <w:marBottom w:val="0"/>
                                  <w:divBdr>
                                    <w:top w:val="none" w:sz="0" w:space="0" w:color="auto"/>
                                    <w:left w:val="none" w:sz="0" w:space="0" w:color="auto"/>
                                    <w:bottom w:val="none" w:sz="0" w:space="0" w:color="auto"/>
                                    <w:right w:val="none" w:sz="0" w:space="0" w:color="auto"/>
                                  </w:divBdr>
                                  <w:divsChild>
                                    <w:div w:id="383598584">
                                      <w:marLeft w:val="0"/>
                                      <w:marRight w:val="0"/>
                                      <w:marTop w:val="0"/>
                                      <w:marBottom w:val="0"/>
                                      <w:divBdr>
                                        <w:top w:val="none" w:sz="0" w:space="0" w:color="auto"/>
                                        <w:left w:val="none" w:sz="0" w:space="0" w:color="auto"/>
                                        <w:bottom w:val="none" w:sz="0" w:space="0" w:color="auto"/>
                                        <w:right w:val="none" w:sz="0" w:space="0" w:color="auto"/>
                                      </w:divBdr>
                                      <w:divsChild>
                                        <w:div w:id="1473062398">
                                          <w:marLeft w:val="0"/>
                                          <w:marRight w:val="0"/>
                                          <w:marTop w:val="0"/>
                                          <w:marBottom w:val="0"/>
                                          <w:divBdr>
                                            <w:top w:val="none" w:sz="0" w:space="0" w:color="auto"/>
                                            <w:left w:val="none" w:sz="0" w:space="0" w:color="auto"/>
                                            <w:bottom w:val="none" w:sz="0" w:space="0" w:color="auto"/>
                                            <w:right w:val="none" w:sz="0" w:space="0" w:color="auto"/>
                                          </w:divBdr>
                                          <w:divsChild>
                                            <w:div w:id="512257034">
                                              <w:marLeft w:val="0"/>
                                              <w:marRight w:val="0"/>
                                              <w:marTop w:val="0"/>
                                              <w:marBottom w:val="0"/>
                                              <w:divBdr>
                                                <w:top w:val="none" w:sz="0" w:space="0" w:color="auto"/>
                                                <w:left w:val="none" w:sz="0" w:space="0" w:color="auto"/>
                                                <w:bottom w:val="none" w:sz="0" w:space="0" w:color="auto"/>
                                                <w:right w:val="none" w:sz="0" w:space="0" w:color="auto"/>
                                              </w:divBdr>
                                              <w:divsChild>
                                                <w:div w:id="186527891">
                                                  <w:marLeft w:val="0"/>
                                                  <w:marRight w:val="0"/>
                                                  <w:marTop w:val="0"/>
                                                  <w:marBottom w:val="0"/>
                                                  <w:divBdr>
                                                    <w:top w:val="none" w:sz="0" w:space="0" w:color="auto"/>
                                                    <w:left w:val="none" w:sz="0" w:space="0" w:color="auto"/>
                                                    <w:bottom w:val="none" w:sz="0" w:space="0" w:color="auto"/>
                                                    <w:right w:val="none" w:sz="0" w:space="0" w:color="auto"/>
                                                  </w:divBdr>
                                                  <w:divsChild>
                                                    <w:div w:id="2088728571">
                                                      <w:marLeft w:val="0"/>
                                                      <w:marRight w:val="0"/>
                                                      <w:marTop w:val="0"/>
                                                      <w:marBottom w:val="0"/>
                                                      <w:divBdr>
                                                        <w:top w:val="none" w:sz="0" w:space="0" w:color="auto"/>
                                                        <w:left w:val="none" w:sz="0" w:space="0" w:color="auto"/>
                                                        <w:bottom w:val="none" w:sz="0" w:space="0" w:color="auto"/>
                                                        <w:right w:val="none" w:sz="0" w:space="0" w:color="auto"/>
                                                      </w:divBdr>
                                                      <w:divsChild>
                                                        <w:div w:id="95947306">
                                                          <w:marLeft w:val="0"/>
                                                          <w:marRight w:val="0"/>
                                                          <w:marTop w:val="0"/>
                                                          <w:marBottom w:val="0"/>
                                                          <w:divBdr>
                                                            <w:top w:val="none" w:sz="0" w:space="0" w:color="auto"/>
                                                            <w:left w:val="none" w:sz="0" w:space="0" w:color="auto"/>
                                                            <w:bottom w:val="none" w:sz="0" w:space="0" w:color="auto"/>
                                                            <w:right w:val="none" w:sz="0" w:space="0" w:color="auto"/>
                                                          </w:divBdr>
                                                          <w:divsChild>
                                                            <w:div w:id="8878776">
                                                              <w:marLeft w:val="0"/>
                                                              <w:marRight w:val="0"/>
                                                              <w:marTop w:val="0"/>
                                                              <w:marBottom w:val="0"/>
                                                              <w:divBdr>
                                                                <w:top w:val="none" w:sz="0" w:space="0" w:color="auto"/>
                                                                <w:left w:val="none" w:sz="0" w:space="0" w:color="auto"/>
                                                                <w:bottom w:val="none" w:sz="0" w:space="0" w:color="auto"/>
                                                                <w:right w:val="none" w:sz="0" w:space="0" w:color="auto"/>
                                                              </w:divBdr>
                                                              <w:divsChild>
                                                                <w:div w:id="1796867880">
                                                                  <w:marLeft w:val="405"/>
                                                                  <w:marRight w:val="0"/>
                                                                  <w:marTop w:val="0"/>
                                                                  <w:marBottom w:val="0"/>
                                                                  <w:divBdr>
                                                                    <w:top w:val="none" w:sz="0" w:space="0" w:color="auto"/>
                                                                    <w:left w:val="none" w:sz="0" w:space="0" w:color="auto"/>
                                                                    <w:bottom w:val="none" w:sz="0" w:space="0" w:color="auto"/>
                                                                    <w:right w:val="none" w:sz="0" w:space="0" w:color="auto"/>
                                                                  </w:divBdr>
                                                                  <w:divsChild>
                                                                    <w:div w:id="654147539">
                                                                      <w:marLeft w:val="0"/>
                                                                      <w:marRight w:val="0"/>
                                                                      <w:marTop w:val="0"/>
                                                                      <w:marBottom w:val="0"/>
                                                                      <w:divBdr>
                                                                        <w:top w:val="none" w:sz="0" w:space="0" w:color="auto"/>
                                                                        <w:left w:val="none" w:sz="0" w:space="0" w:color="auto"/>
                                                                        <w:bottom w:val="none" w:sz="0" w:space="0" w:color="auto"/>
                                                                        <w:right w:val="none" w:sz="0" w:space="0" w:color="auto"/>
                                                                      </w:divBdr>
                                                                      <w:divsChild>
                                                                        <w:div w:id="1865745689">
                                                                          <w:marLeft w:val="0"/>
                                                                          <w:marRight w:val="0"/>
                                                                          <w:marTop w:val="0"/>
                                                                          <w:marBottom w:val="0"/>
                                                                          <w:divBdr>
                                                                            <w:top w:val="none" w:sz="0" w:space="0" w:color="auto"/>
                                                                            <w:left w:val="none" w:sz="0" w:space="0" w:color="auto"/>
                                                                            <w:bottom w:val="none" w:sz="0" w:space="0" w:color="auto"/>
                                                                            <w:right w:val="none" w:sz="0" w:space="0" w:color="auto"/>
                                                                          </w:divBdr>
                                                                          <w:divsChild>
                                                                            <w:div w:id="2030987694">
                                                                              <w:marLeft w:val="0"/>
                                                                              <w:marRight w:val="0"/>
                                                                              <w:marTop w:val="0"/>
                                                                              <w:marBottom w:val="0"/>
                                                                              <w:divBdr>
                                                                                <w:top w:val="none" w:sz="0" w:space="0" w:color="auto"/>
                                                                                <w:left w:val="none" w:sz="0" w:space="0" w:color="auto"/>
                                                                                <w:bottom w:val="none" w:sz="0" w:space="0" w:color="auto"/>
                                                                                <w:right w:val="none" w:sz="0" w:space="0" w:color="auto"/>
                                                                              </w:divBdr>
                                                                              <w:divsChild>
                                                                                <w:div w:id="302390834">
                                                                                  <w:marLeft w:val="0"/>
                                                                                  <w:marRight w:val="0"/>
                                                                                  <w:marTop w:val="0"/>
                                                                                  <w:marBottom w:val="0"/>
                                                                                  <w:divBdr>
                                                                                    <w:top w:val="none" w:sz="0" w:space="0" w:color="auto"/>
                                                                                    <w:left w:val="none" w:sz="0" w:space="0" w:color="auto"/>
                                                                                    <w:bottom w:val="none" w:sz="0" w:space="0" w:color="auto"/>
                                                                                    <w:right w:val="none" w:sz="0" w:space="0" w:color="auto"/>
                                                                                  </w:divBdr>
                                                                                  <w:divsChild>
                                                                                    <w:div w:id="1778676848">
                                                                                      <w:marLeft w:val="0"/>
                                                                                      <w:marRight w:val="0"/>
                                                                                      <w:marTop w:val="0"/>
                                                                                      <w:marBottom w:val="0"/>
                                                                                      <w:divBdr>
                                                                                        <w:top w:val="none" w:sz="0" w:space="0" w:color="auto"/>
                                                                                        <w:left w:val="none" w:sz="0" w:space="0" w:color="auto"/>
                                                                                        <w:bottom w:val="none" w:sz="0" w:space="0" w:color="auto"/>
                                                                                        <w:right w:val="none" w:sz="0" w:space="0" w:color="auto"/>
                                                                                      </w:divBdr>
                                                                                      <w:divsChild>
                                                                                        <w:div w:id="796292157">
                                                                                          <w:marLeft w:val="900"/>
                                                                                          <w:marRight w:val="0"/>
                                                                                          <w:marTop w:val="30"/>
                                                                                          <w:marBottom w:val="0"/>
                                                                                          <w:divBdr>
                                                                                            <w:top w:val="none" w:sz="0" w:space="0" w:color="auto"/>
                                                                                            <w:left w:val="none" w:sz="0" w:space="0" w:color="auto"/>
                                                                                            <w:bottom w:val="none" w:sz="0" w:space="0" w:color="auto"/>
                                                                                            <w:right w:val="none" w:sz="0" w:space="0" w:color="auto"/>
                                                                                          </w:divBdr>
                                                                                          <w:divsChild>
                                                                                            <w:div w:id="493422070">
                                                                                              <w:marLeft w:val="0"/>
                                                                                              <w:marRight w:val="150"/>
                                                                                              <w:marTop w:val="75"/>
                                                                                              <w:marBottom w:val="0"/>
                                                                                              <w:divBdr>
                                                                                                <w:top w:val="none" w:sz="0" w:space="0" w:color="auto"/>
                                                                                                <w:left w:val="none" w:sz="0" w:space="0" w:color="auto"/>
                                                                                                <w:bottom w:val="single" w:sz="6" w:space="15" w:color="auto"/>
                                                                                                <w:right w:val="none" w:sz="0" w:space="0" w:color="auto"/>
                                                                                              </w:divBdr>
                                                                                              <w:divsChild>
                                                                                                <w:div w:id="980380860">
                                                                                                  <w:marLeft w:val="0"/>
                                                                                                  <w:marRight w:val="0"/>
                                                                                                  <w:marTop w:val="180"/>
                                                                                                  <w:marBottom w:val="0"/>
                                                                                                  <w:divBdr>
                                                                                                    <w:top w:val="none" w:sz="0" w:space="0" w:color="auto"/>
                                                                                                    <w:left w:val="none" w:sz="0" w:space="0" w:color="auto"/>
                                                                                                    <w:bottom w:val="none" w:sz="0" w:space="0" w:color="auto"/>
                                                                                                    <w:right w:val="none" w:sz="0" w:space="0" w:color="auto"/>
                                                                                                  </w:divBdr>
                                                                                                  <w:divsChild>
                                                                                                    <w:div w:id="1992170376">
                                                                                                      <w:marLeft w:val="0"/>
                                                                                                      <w:marRight w:val="0"/>
                                                                                                      <w:marTop w:val="0"/>
                                                                                                      <w:marBottom w:val="0"/>
                                                                                                      <w:divBdr>
                                                                                                        <w:top w:val="none" w:sz="0" w:space="0" w:color="auto"/>
                                                                                                        <w:left w:val="none" w:sz="0" w:space="0" w:color="auto"/>
                                                                                                        <w:bottom w:val="none" w:sz="0" w:space="0" w:color="auto"/>
                                                                                                        <w:right w:val="none" w:sz="0" w:space="0" w:color="auto"/>
                                                                                                      </w:divBdr>
                                                                                                      <w:divsChild>
                                                                                                        <w:div w:id="815142620">
                                                                                                          <w:marLeft w:val="0"/>
                                                                                                          <w:marRight w:val="0"/>
                                                                                                          <w:marTop w:val="15"/>
                                                                                                          <w:marBottom w:val="0"/>
                                                                                                          <w:divBdr>
                                                                                                            <w:top w:val="none" w:sz="0" w:space="0" w:color="auto"/>
                                                                                                            <w:left w:val="none" w:sz="0" w:space="0" w:color="auto"/>
                                                                                                            <w:bottom w:val="none" w:sz="0" w:space="0" w:color="auto"/>
                                                                                                            <w:right w:val="none" w:sz="0" w:space="0" w:color="auto"/>
                                                                                                          </w:divBdr>
                                                                                                          <w:divsChild>
                                                                                                            <w:div w:id="1831482363">
                                                                                                              <w:marLeft w:val="0"/>
                                                                                                              <w:marRight w:val="0"/>
                                                                                                              <w:marTop w:val="0"/>
                                                                                                              <w:marBottom w:val="0"/>
                                                                                                              <w:divBdr>
                                                                                                                <w:top w:val="none" w:sz="0" w:space="0" w:color="auto"/>
                                                                                                                <w:left w:val="none" w:sz="0" w:space="0" w:color="auto"/>
                                                                                                                <w:bottom w:val="none" w:sz="0" w:space="0" w:color="auto"/>
                                                                                                                <w:right w:val="none" w:sz="0" w:space="0" w:color="auto"/>
                                                                                                              </w:divBdr>
                                                                                                              <w:divsChild>
                                                                                                                <w:div w:id="743576480">
                                                                                                                  <w:marLeft w:val="0"/>
                                                                                                                  <w:marRight w:val="0"/>
                                                                                                                  <w:marTop w:val="0"/>
                                                                                                                  <w:marBottom w:val="0"/>
                                                                                                                  <w:divBdr>
                                                                                                                    <w:top w:val="none" w:sz="0" w:space="0" w:color="auto"/>
                                                                                                                    <w:left w:val="none" w:sz="0" w:space="0" w:color="auto"/>
                                                                                                                    <w:bottom w:val="none" w:sz="0" w:space="0" w:color="auto"/>
                                                                                                                    <w:right w:val="none" w:sz="0" w:space="0" w:color="auto"/>
                                                                                                                  </w:divBdr>
                                                                                                                  <w:divsChild>
                                                                                                                    <w:div w:id="628904486">
                                                                                                                      <w:marLeft w:val="0"/>
                                                                                                                      <w:marRight w:val="0"/>
                                                                                                                      <w:marTop w:val="0"/>
                                                                                                                      <w:marBottom w:val="0"/>
                                                                                                                      <w:divBdr>
                                                                                                                        <w:top w:val="none" w:sz="0" w:space="0" w:color="auto"/>
                                                                                                                        <w:left w:val="none" w:sz="0" w:space="0" w:color="auto"/>
                                                                                                                        <w:bottom w:val="none" w:sz="0" w:space="0" w:color="auto"/>
                                                                                                                        <w:right w:val="none" w:sz="0" w:space="0" w:color="auto"/>
                                                                                                                      </w:divBdr>
                                                                                                                      <w:divsChild>
                                                                                                                        <w:div w:id="1178345045">
                                                                                                                          <w:marLeft w:val="0"/>
                                                                                                                          <w:marRight w:val="0"/>
                                                                                                                          <w:marTop w:val="0"/>
                                                                                                                          <w:marBottom w:val="0"/>
                                                                                                                          <w:divBdr>
                                                                                                                            <w:top w:val="none" w:sz="0" w:space="0" w:color="auto"/>
                                                                                                                            <w:left w:val="none" w:sz="0" w:space="0" w:color="auto"/>
                                                                                                                            <w:bottom w:val="none" w:sz="0" w:space="0" w:color="auto"/>
                                                                                                                            <w:right w:val="none" w:sz="0" w:space="0" w:color="auto"/>
                                                                                                                          </w:divBdr>
                                                                                                                          <w:divsChild>
                                                                                                                            <w:div w:id="427428606">
                                                                                                                              <w:marLeft w:val="0"/>
                                                                                                                              <w:marRight w:val="0"/>
                                                                                                                              <w:marTop w:val="0"/>
                                                                                                                              <w:marBottom w:val="0"/>
                                                                                                                              <w:divBdr>
                                                                                                                                <w:top w:val="none" w:sz="0" w:space="0" w:color="auto"/>
                                                                                                                                <w:left w:val="none" w:sz="0" w:space="0" w:color="auto"/>
                                                                                                                                <w:bottom w:val="none" w:sz="0" w:space="0" w:color="auto"/>
                                                                                                                                <w:right w:val="none" w:sz="0" w:space="0" w:color="auto"/>
                                                                                                                              </w:divBdr>
                                                                                                                              <w:divsChild>
                                                                                                                                <w:div w:id="119684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684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andbook-5-1.cochran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uido-s/netmet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inema.ispm.unibe.ch/"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1299B-F5F3-4FAB-B87B-705B9686E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2136</Words>
  <Characters>69181</Characters>
  <Application>Microsoft Office Word</Application>
  <DocSecurity>4</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llinger, Toby</dc:creator>
  <cp:keywords/>
  <dc:description/>
  <cp:lastModifiedBy>Maddock Sarah (RNU) Oxford Health</cp:lastModifiedBy>
  <cp:revision>2</cp:revision>
  <cp:lastPrinted>2019-06-08T12:17:00Z</cp:lastPrinted>
  <dcterms:created xsi:type="dcterms:W3CDTF">2019-12-16T15:25:00Z</dcterms:created>
  <dcterms:modified xsi:type="dcterms:W3CDTF">2019-12-16T15:25:00Z</dcterms:modified>
</cp:coreProperties>
</file>